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80A2F6" w14:textId="77777777" w:rsidR="00B05105" w:rsidRPr="000733C2" w:rsidRDefault="00B05105" w:rsidP="00B05105">
      <w:pPr>
        <w:pStyle w:val="Title"/>
        <w:ind w:firstLine="0"/>
        <w:rPr>
          <w:b/>
          <w:sz w:val="48"/>
          <w:szCs w:val="48"/>
        </w:rPr>
      </w:pPr>
      <w:bookmarkStart w:id="0" w:name="_Toc426474514"/>
      <w:r w:rsidRPr="000733C2">
        <w:rPr>
          <w:b/>
          <w:sz w:val="48"/>
          <w:szCs w:val="48"/>
        </w:rPr>
        <w:t>Climate-smart design for ecosystem management: A test application for coral reefs</w:t>
      </w:r>
    </w:p>
    <w:p w14:paraId="6DF8B638" w14:textId="77777777" w:rsidR="00B05105" w:rsidRPr="00FD6E4A" w:rsidRDefault="00B05105" w:rsidP="00B05105">
      <w:pPr>
        <w:spacing w:after="0"/>
      </w:pPr>
    </w:p>
    <w:p w14:paraId="7973701C" w14:textId="77777777" w:rsidR="00B05105" w:rsidRPr="000733C2" w:rsidRDefault="00B05105" w:rsidP="00B05105">
      <w:pPr>
        <w:spacing w:after="0"/>
        <w:ind w:firstLine="0"/>
        <w:rPr>
          <w:rStyle w:val="apple-converted-space"/>
        </w:rPr>
      </w:pPr>
      <w:r w:rsidRPr="000733C2">
        <w:t>Jordan M. West</w:t>
      </w:r>
      <w:r w:rsidRPr="000733C2">
        <w:rPr>
          <w:rStyle w:val="FootnoteReference"/>
        </w:rPr>
        <w:footnoteReference w:id="2"/>
      </w:r>
      <w:r w:rsidRPr="000733C2">
        <w:t>, Catherine A. Courtney</w:t>
      </w:r>
      <w:r w:rsidRPr="000733C2">
        <w:rPr>
          <w:rStyle w:val="FootnoteReference"/>
        </w:rPr>
        <w:footnoteReference w:id="3"/>
      </w:r>
      <w:r w:rsidRPr="000733C2">
        <w:t>, Anna T. Hamilton</w:t>
      </w:r>
      <w:r w:rsidRPr="000733C2">
        <w:rPr>
          <w:rStyle w:val="FootnoteReference"/>
        </w:rPr>
        <w:footnoteReference w:id="4"/>
      </w:r>
      <w:r w:rsidRPr="000733C2">
        <w:t>, Britt A. Parker</w:t>
      </w:r>
      <w:r w:rsidRPr="000733C2">
        <w:rPr>
          <w:rStyle w:val="FootnoteReference"/>
        </w:rPr>
        <w:footnoteReference w:id="5"/>
      </w:r>
      <w:r w:rsidRPr="000733C2">
        <w:t>, Susan H. Julius</w:t>
      </w:r>
      <w:r w:rsidRPr="000733C2">
        <w:rPr>
          <w:rStyle w:val="FootnoteReference"/>
        </w:rPr>
        <w:footnoteReference w:id="6"/>
      </w:r>
      <w:r w:rsidRPr="000733C2">
        <w:t>, Jennie Hoffman</w:t>
      </w:r>
      <w:r w:rsidRPr="000733C2">
        <w:rPr>
          <w:rStyle w:val="FootnoteReference"/>
        </w:rPr>
        <w:footnoteReference w:id="7"/>
      </w:r>
      <w:r w:rsidRPr="000733C2">
        <w:t>, Karen H. Koltes</w:t>
      </w:r>
      <w:r w:rsidRPr="000733C2">
        <w:rPr>
          <w:rStyle w:val="FootnoteReference"/>
        </w:rPr>
        <w:footnoteReference w:id="8"/>
      </w:r>
      <w:r w:rsidRPr="000733C2">
        <w:t>, Petra MacGowan</w:t>
      </w:r>
      <w:r w:rsidRPr="000733C2">
        <w:rPr>
          <w:rStyle w:val="FootnoteReference"/>
        </w:rPr>
        <w:footnoteReference w:id="9"/>
      </w:r>
    </w:p>
    <w:p w14:paraId="5CA0E66B" w14:textId="77777777" w:rsidR="00B05105" w:rsidRDefault="00B05105" w:rsidP="00B05105">
      <w:pPr>
        <w:pStyle w:val="Heading1"/>
      </w:pPr>
      <w:r>
        <w:t>Abstract</w:t>
      </w:r>
    </w:p>
    <w:p w14:paraId="23B487A4" w14:textId="77777777" w:rsidR="00B05105" w:rsidRPr="003778F7" w:rsidRDefault="00B05105" w:rsidP="00B05105">
      <w:pPr>
        <w:ind w:firstLine="0"/>
      </w:pPr>
      <w:r>
        <w:t>The interactive and cumulative impacts of climate change on natural resources such as coral reefs present numerous challenges for conservation planning and management. Climate change adaptation is complex due to climate-stressor interactions across multiple spatial and temporal scales. This leaves decision makers worldwide faced with local, regional and global-scale threats to ecosystem processes and services, occurring over time frames that require both near-term and long-term planning.</w:t>
      </w:r>
      <w:r w:rsidRPr="003219F0">
        <w:t xml:space="preserve"> </w:t>
      </w:r>
      <w:r>
        <w:t xml:space="preserve">Thus there is a need for structured approaches to adaptation planning that integrate existing methods for vulnerability assessment with design and evaluation of effective adaptation responses. The Corals and Climate Adaptation Planning (CCAP) project of the U.S. Coral Reef Task Force seeks to develop guidance for improving coral reef management through tailored application of a climate-smart approach. This approach is based on principles from a recently-published guide which </w:t>
      </w:r>
      <w:r w:rsidRPr="00CB24AD">
        <w:t xml:space="preserve">provides a </w:t>
      </w:r>
      <w:r>
        <w:t>framework</w:t>
      </w:r>
      <w:r w:rsidRPr="003219F0">
        <w:t xml:space="preserve"> </w:t>
      </w:r>
      <w:r>
        <w:t>for adopting forward-looking goals,</w:t>
      </w:r>
      <w:r w:rsidRPr="003219F0">
        <w:t xml:space="preserve"> </w:t>
      </w:r>
      <w:r>
        <w:t>based on assessing</w:t>
      </w:r>
      <w:r w:rsidRPr="003219F0">
        <w:t xml:space="preserve"> vulnerabilities to climate change</w:t>
      </w:r>
      <w:r>
        <w:t xml:space="preserve"> and applying</w:t>
      </w:r>
      <w:r w:rsidRPr="003219F0">
        <w:t xml:space="preserve"> a </w:t>
      </w:r>
      <w:r>
        <w:t>structured</w:t>
      </w:r>
      <w:r w:rsidRPr="003219F0">
        <w:t xml:space="preserve"> process to </w:t>
      </w:r>
      <w:r>
        <w:t>design effective</w:t>
      </w:r>
      <w:r w:rsidRPr="003219F0">
        <w:t xml:space="preserve"> </w:t>
      </w:r>
      <w:r>
        <w:t>adaptation strategies</w:t>
      </w:r>
      <w:r w:rsidRPr="003219F0">
        <w:t>.</w:t>
      </w:r>
      <w:r>
        <w:t xml:space="preserve"> Work presented in this paper includes: 1) examination of the climate-smart management cycle as it relates to coral reefs; 2) a compilation of adaptation strategies for coral reefs drawn from a comprehensive review of the literature; 3) in-depth demonstration of climate-smart design for place-based crafting of robust adaptation actions; and 4) feedback from stakeholders on the perceived usefulness of the approach. We conclude with a discussion of lessons-learned on integrating climate-smart design into real-world management planning processes and a call from stakeholders for an ‘adaptation design tool’ that is now under development.</w:t>
      </w:r>
    </w:p>
    <w:p w14:paraId="5FC46037" w14:textId="77777777" w:rsidR="00B05105" w:rsidRDefault="00B05105" w:rsidP="00B05105">
      <w:pPr>
        <w:spacing w:after="0"/>
        <w:ind w:firstLine="0"/>
        <w:rPr>
          <w:rFonts w:asciiTheme="majorHAnsi" w:hAnsiTheme="majorHAnsi"/>
          <w:b/>
          <w:sz w:val="32"/>
          <w:szCs w:val="32"/>
        </w:rPr>
      </w:pPr>
    </w:p>
    <w:p w14:paraId="0BABFC52" w14:textId="77777777" w:rsidR="00B05105" w:rsidRDefault="00B05105" w:rsidP="00B05105">
      <w:pPr>
        <w:spacing w:after="0"/>
        <w:ind w:firstLine="0"/>
      </w:pPr>
      <w:r w:rsidRPr="005007A4">
        <w:rPr>
          <w:rFonts w:asciiTheme="majorHAnsi" w:hAnsiTheme="majorHAnsi"/>
          <w:b/>
          <w:sz w:val="32"/>
        </w:rPr>
        <w:t>Keywords</w:t>
      </w:r>
      <w:r w:rsidRPr="001D46C9">
        <w:rPr>
          <w:b/>
        </w:rPr>
        <w:t xml:space="preserve">: </w:t>
      </w:r>
      <w:r>
        <w:rPr>
          <w:b/>
        </w:rPr>
        <w:t xml:space="preserve"> </w:t>
      </w:r>
      <w:r>
        <w:t>climate change, vulnerability, adaptation planning, natural resource management, coral reefs, decision making</w:t>
      </w:r>
    </w:p>
    <w:p w14:paraId="0EE7A7E0" w14:textId="6375EF5D" w:rsidR="003219F0" w:rsidRPr="001E3806" w:rsidRDefault="003219F0" w:rsidP="00577589">
      <w:pPr>
        <w:pStyle w:val="Heading1"/>
        <w:spacing w:line="480" w:lineRule="auto"/>
      </w:pPr>
      <w:bookmarkStart w:id="1" w:name="_Toc429311389"/>
      <w:bookmarkStart w:id="2" w:name="_GoBack"/>
      <w:bookmarkEnd w:id="2"/>
      <w:r w:rsidRPr="001E3806">
        <w:lastRenderedPageBreak/>
        <w:t>Introduction</w:t>
      </w:r>
      <w:bookmarkEnd w:id="0"/>
      <w:bookmarkEnd w:id="1"/>
    </w:p>
    <w:p w14:paraId="166982B0" w14:textId="10F22478" w:rsidR="000D5AA5" w:rsidRDefault="0051692E" w:rsidP="00577589">
      <w:pPr>
        <w:spacing w:line="480" w:lineRule="auto"/>
        <w:ind w:firstLine="0"/>
      </w:pPr>
      <w:r>
        <w:t>Given increasingly</w:t>
      </w:r>
      <w:r w:rsidR="003219F0" w:rsidRPr="003219F0">
        <w:t xml:space="preserve"> abundant and compelling </w:t>
      </w:r>
      <w:r w:rsidR="00BB3A93">
        <w:t xml:space="preserve">evidence </w:t>
      </w:r>
      <w:r w:rsidR="003219F0" w:rsidRPr="003219F0">
        <w:t xml:space="preserve">for climate change </w:t>
      </w:r>
      <w:r w:rsidR="005E15CA">
        <w:t xml:space="preserve">impacts </w:t>
      </w:r>
      <w:r w:rsidR="003219F0" w:rsidRPr="003219F0">
        <w:t xml:space="preserve">on </w:t>
      </w:r>
      <w:r w:rsidR="009A40C9">
        <w:t>coral reefs</w:t>
      </w:r>
      <w:r w:rsidR="00C975AB">
        <w:t xml:space="preserve"> as well as</w:t>
      </w:r>
      <w:r w:rsidR="009A40C9">
        <w:t xml:space="preserve"> many other</w:t>
      </w:r>
      <w:r w:rsidR="003219F0" w:rsidRPr="003219F0">
        <w:t xml:space="preserve"> ecosystems</w:t>
      </w:r>
      <w:r w:rsidR="009A40C9">
        <w:t xml:space="preserve"> </w:t>
      </w:r>
      <w:r w:rsidR="00193383">
        <w:fldChar w:fldCharType="begin">
          <w:fldData xml:space="preserve">PEVuZE5vdGU+PENpdGU+PEF1dGhvcj5QYXJtZXNhbjwvQXV0aG9yPjxZZWFyPjIwMDQ8L1llYXI+
PFJlY051bT44OTwvUmVjTnVtPjxEaXNwbGF5VGV4dD4oSHVnaGVzIGV0IGFsLiwgMjAwMzsgUGFy
bWVzYW4gJmFtcDsgR2FsYnJhaXRoLCAyMDA0OyBQYXJtZXNhbiAmYW1wOyBZb2hlLCAyMDAzOyBS
b290IGV0IGFsLiwgMjAwMzsgV2FsdGhlciwgMjAxMCk8L0Rpc3BsYXlUZXh0PjxyZWNvcmQ+PHJl
Yy1udW1iZXI+ODk8L3JlYy1udW1iZXI+PGZvcmVpZ24ta2V5cz48a2V5IGFwcD0iRU4iIGRiLWlk
PSJ0YTB6dHJ2OWh3cDA1a2VyZWZudncwcHN2OWRkNXRmenZ4ZHgiIHRpbWVzdGFtcD0iMTM2Mzcy
Njg1MCI+ODk8L2tleT48L2ZvcmVpZ24ta2V5cz48cmVmLXR5cGUgbmFtZT0iUmVwb3J0Ij4yNzwv
cmVmLXR5cGU+PGNvbnRyaWJ1dG9ycz48YXV0aG9ycz48YXV0aG9yPlBhcm1lc2FuLCBDLjwvYXV0
aG9yPjxhdXRob3I+R2FsYnJhaXRoLCBILjwvYXV0aG9yPjwvYXV0aG9ycz48L2NvbnRyaWJ1dG9y
cz48dGl0bGVzPjx0aXRsZT5PYnNlcnZlZCBJbXBhY3RzIG9mIGdsb2JhbCBjbGltYXRlIGNoYW5n
ZSBpbiB0aGUgVS5TPC90aXRsZT48L3RpdGxlcz48cGFnZXM+Njc8L3BhZ2VzPjxkYXRlcz48eWVh
cj4yMDA0PC95ZWFyPjwvZGF0ZXM+PHVybHM+PC91cmxzPjxjdXN0b20zPnRoZSBQZXcgQ2VudGVy
IG9uIEdsb2JhbCBDbGltYXRlIENoYW5nZTwvY3VzdG9tMz48L3JlY29yZD48L0NpdGU+PENpdGU+
PEF1dGhvcj5IdWdoZXM8L0F1dGhvcj48WWVhcj4yMDAzPC9ZZWFyPjxSZWNOdW0+NDA8L1JlY051
bT48cmVjb3JkPjxyZWMtbnVtYmVyPjQwPC9yZWMtbnVtYmVyPjxmb3JlaWduLWtleXM+PGtleSBh
cHA9IkVOIiBkYi1pZD0idGEwenRydjlod3AwNWtlcmVmbnZ3MHBzdjlkZDV0Znp2eGR4IiB0aW1l
c3RhbXA9IjEzNjM1MzY3NzUiPjQwPC9rZXk+PC9mb3JlaWduLWtleXM+PHJlZi10eXBlIG5hbWU9
IkpvdXJuYWwgQXJ0aWNsZSI+MTc8L3JlZi10eXBlPjxjb250cmlidXRvcnM+PGF1dGhvcnM+PGF1
dGhvcj5IdWdoZXMsIFQuUC48L2F1dGhvcj48YXV0aG9yPkJhaXJkLCBBLkguPC9hdXRob3I+PGF1
dGhvcj5CZWxsd29vZCwgRC5SLjwvYXV0aG9yPjxhdXRob3I+Q2FyZCwgTS48L2F1dGhvcj48YXV0
aG9yPkNvbm5vbGx5LCBTLlIuPC9hdXRob3I+PGF1dGhvcj5Gb2xrZSwgQy48L2F1dGhvcj48YXV0
aG9yPkdyb3NiZXJnLCBSLjwvYXV0aG9yPjxhdXRob3I+SG9lZ2gtR3VsZGJlcmcsIE8uPC9hdXRo
b3I+PGF1dGhvcj5KYWNrc29uLCBKLiBCLiBDLjwvYXV0aG9yPjxhdXRob3I+S2xleXBhcywgSi48
L2F1dGhvcj48YXV0aG9yPkxvdWdoLCBKLk0uPC9hdXRob3I+PGF1dGhvcj5NYXJzaGFsbCwgUC48
L2F1dGhvcj48YXV0aG9yPk55c3Ryb20sIE0uPC9hdXRob3I+PGF1dGhvcj5QYWx1bWJpLCBTLiBS
LjwvYXV0aG9yPjxhdXRob3I+UGFuZG9sZmksIE0uPC9hdXRob3I+PGF1dGhvcj5Sb3NlbiwgQi48
L2F1dGhvcj48YXV0aG9yPlJvdWdoZ2FyZGVuLCBKLjwvYXV0aG9yPjwvYXV0aG9ycz48L2NvbnRy
aWJ1dG9ycz48dGl0bGVzPjx0aXRsZT5DbGltYXRlIENoYW5nZSwgSHVtYW4gSW1wYWN0cywgYW5k
IHRoZSBSZXNpbGllbmNlIG9mIENvcmFsIFJlZWZzPC90aXRsZT48c2Vjb25kYXJ5LXRpdGxlPlNj
aWVuY2UgPC9zZWNvbmRhcnktdGl0bGU+PC90aXRsZXM+PHBlcmlvZGljYWw+PGZ1bGwtdGl0bGU+
U2NpZW5jZTwvZnVsbC10aXRsZT48L3BlcmlvZGljYWw+PHBhZ2VzPjkyOS05MzM8L3BhZ2VzPjx2
b2x1bWU+MzAxPC92b2x1bWU+PGRhdGVzPjx5ZWFyPjIwMDM8L3llYXI+PC9kYXRlcz48dXJscz48
L3VybHM+PGVsZWN0cm9uaWMtcmVzb3VyY2UtbnVtPmRvaToxMC4xMTI2L3NjaWVuY2UuMTA4NTA0
NjwvZWxlY3Ryb25pYy1yZXNvdXJjZS1udW0+PC9yZWNvcmQ+PC9DaXRlPjxDaXRlPjxBdXRob3I+
UGFybWVzYW48L0F1dGhvcj48WWVhcj4yMDAzPC9ZZWFyPjxSZWNOdW0+MjcyPC9SZWNOdW0+PHJl
Y29yZD48cmVjLW51bWJlcj4yNzI8L3JlYy1udW1iZXI+PGZvcmVpZ24ta2V5cz48a2V5IGFwcD0i
RU4iIGRiLWlkPSJ0YTB6dHJ2OWh3cDA1a2VyZWZudncwcHN2OWRkNXRmenZ4ZHgiIHRpbWVzdGFt
cD0iMTQzOTkxOTIxNSI+MjcyPC9rZXk+PC9mb3JlaWduLWtleXM+PHJlZi10eXBlIG5hbWU9Ikpv
dXJuYWwgQXJ0aWNsZSI+MTc8L3JlZi10eXBlPjxjb250cmlidXRvcnM+PGF1dGhvcnM+PGF1dGhv
cj5QYXJtZXNhbiwgQy48L2F1dGhvcj48YXV0aG9yPllvaGUsIEcuPC9hdXRob3I+PC9hdXRob3Jz
PjwvY29udHJpYnV0b3JzPjx0aXRsZXM+PHRpdGxlPkEgZ2xvYmFsbHkgY29oZXJlbnQgZmluZ2Vy
cHJpbnQgb2YgY2xpbWF0ZSBjaGFuZ2UgaW1wYWN0cyBhY3Jvc3MgbmF0dXJhbCBzeXN0ZW1zPC90
aXRsZT48c2Vjb25kYXJ5LXRpdGxlPk5hdHVyZTwvc2Vjb25kYXJ5LXRpdGxlPjwvdGl0bGVzPjxw
ZXJpb2RpY2FsPjxmdWxsLXRpdGxlPk5hdHVyZTwvZnVsbC10aXRsZT48L3BlcmlvZGljYWw+PHBh
Z2VzPjM3LTQyPC9wYWdlcz48dm9sdW1lPjQyMTwvdm9sdW1lPjxkYXRlcz48eWVhcj4yMDAzPC95
ZWFyPjxwdWItZGF0ZXM+PGRhdGU+MDEvMDIvcHJpbnQ8L2RhdGU+PC9wdWItZGF0ZXM+PC9kYXRl
cz48aXNibj4wMDI4LTA4MzY8L2lzYm4+PHVybHM+PHJlbGF0ZWQtdXJscz48dXJsPmh0dHA6Ly9k
eC5kb2kub3JnLzEwLjEwMzgvbmF0dXJlMDEyODY8L3VybD48dXJsPmh0dHA6Ly93d3cuZGlzY292
ZXJsaWZlLm9yZy9wYS9vci9wb2xpc3Rlcy9wci8yMDEwbnNmX21hY3JvL3JlZmVyZW5jZXMvUGFy
bWVzYW5fYW5kX1lvaGUyMDAzLnBkZjwvdXJsPjwvcmVsYXRlZC11cmxzPjwvdXJscz48ZWxlY3Ry
b25pYy1yZXNvdXJjZS1udW0+MTAuMTAzOC9uYXR1cmUwMTI4NjwvZWxlY3Ryb25pYy1yZXNvdXJj
ZS1udW0+PC9yZWNvcmQ+PC9DaXRlPjxDaXRlPjxBdXRob3I+Um9vdDwvQXV0aG9yPjxZZWFyPjIw
MDM8L1llYXI+PFJlY051bT4yNzM8L1JlY051bT48cmVjb3JkPjxyZWMtbnVtYmVyPjI3MzwvcmVj
LW51bWJlcj48Zm9yZWlnbi1rZXlzPjxrZXkgYXBwPSJFTiIgZGItaWQ9InRhMHp0cnY5aHdwMDVr
ZXJlZm52dzBwc3Y5ZGQ1dGZ6dnhkeCIgdGltZXN0YW1wPSIxNDM5OTE5MjE1Ij4yNzM8L2tleT48
L2ZvcmVpZ24ta2V5cz48cmVmLXR5cGUgbmFtZT0iSm91cm5hbCBBcnRpY2xlIj4xNzwvcmVmLXR5
cGU+PGNvbnRyaWJ1dG9ycz48YXV0aG9ycz48YXV0aG9yPlJvb3QsIFRlcnJ5IEwuPC9hdXRob3I+
PGF1dGhvcj5QcmljZSwgSmVmZiBULjwvYXV0aG9yPjxhdXRob3I+SGFsbCwgS2ltYmVybHkgUi48
L2F1dGhvcj48YXV0aG9yPlNjaG5laWRlciwgU3RlcGhlbiBILjwvYXV0aG9yPjxhdXRob3I+Um9z
ZW56d2VpZywgQ3ludGhpYTwvYXV0aG9yPjxhdXRob3I+UG91bmRzLCBKLiBBbGFuPC9hdXRob3I+
PC9hdXRob3JzPjwvY29udHJpYnV0b3JzPjx0aXRsZXM+PHRpdGxlPkZpbmdlcnByaW50cyBvZiBn
bG9iYWwgd2FybWluZyBvbiB3aWxkIGFuaW1hbHMgYW5kIHBsYW50czwvdGl0bGU+PHNlY29uZGFy
eS10aXRsZT5OYXR1cmU8L3NlY29uZGFyeS10aXRsZT48L3RpdGxlcz48cGVyaW9kaWNhbD48ZnVs
bC10aXRsZT5OYXR1cmU8L2Z1bGwtdGl0bGU+PC9wZXJpb2RpY2FsPjxwYWdlcz41Ny02MDwvcGFn
ZXM+PHZvbHVtZT40MjE8L3ZvbHVtZT48ZGF0ZXM+PHllYXI+MjAwMzwveWVhcj48cHViLWRhdGVz
PjxkYXRlPjAxLzAyL3ByaW50PC9kYXRlPjwvcHViLWRhdGVzPjwvZGF0ZXM+PGlzYm4+MDAyOC0w
ODM2PC9pc2JuPjx1cmxzPjxyZWxhdGVkLXVybHM+PHVybD5odHRwOi8vZHguZG9pLm9yZy8xMC4x
MDM4L25hdHVyZTAxMzMzPC91cmw+PHVybD5odHRwOi8vc3RlcGhlbnNjaG5laWRlci5zdGFuZm9y
ZC5lZHUvUHVibGljYXRpb25zL1BERl9QYXBlcnMvVExSZXRhbC1OYXR1cmVQdWJsaXNoZWQucGRm
PC91cmw+PC9yZWxhdGVkLXVybHM+PC91cmxzPjxlbGVjdHJvbmljLXJlc291cmNlLW51bT4xMC4x
MDM4L25hdHVyZTAxMzMzPC9lbGVjdHJvbmljLXJlc291cmNlLW51bT48L3JlY29yZD48L0NpdGU+
PENpdGU+PEF1dGhvcj5XYWx0aGVyPC9BdXRob3I+PFllYXI+MjAxMDwvWWVhcj48UmVjTnVtPjI4
NTwvUmVjTnVtPjxyZWNvcmQ+PHJlYy1udW1iZXI+Mjg1PC9yZWMtbnVtYmVyPjxmb3JlaWduLWtl
eXM+PGtleSBhcHA9IkVOIiBkYi1pZD0idGEwenRydjlod3AwNWtlcmVmbnZ3MHBzdjlkZDV0Znp2
eGR4IiB0aW1lc3RhbXA9IjE0Mzk5MjQ0NTciPjI4NTwva2V5PjwvZm9yZWlnbi1rZXlzPjxyZWYt
dHlwZSBuYW1lPSJKb3VybmFsIEFydGljbGUiPjE3PC9yZWYtdHlwZT48Y29udHJpYnV0b3JzPjxh
dXRob3JzPjxhdXRob3I+V2FsdGhlciwgR2lhbi1SZXRvPC9hdXRob3I+PC9hdXRob3JzPjwvY29u
dHJpYnV0b3JzPjx0aXRsZXM+PHRpdGxlPkNvbW11bml0eSBhbmQgZWNvc3lzdGVtIHJlc3BvbnNl
cyB0byByZWNlbnQgY2xpbWF0ZSBjaGFuZ2U8L3RpdGxlPjxzZWNvbmRhcnktdGl0bGU+UGhpbG9z
b3BoaWNhbCBUcmFuc2FjdGlvbnMgb2YgdGhlIFJveWFsIFNvY2lldHkgQjwvc2Vjb25kYXJ5LXRp
dGxlPjwvdGl0bGVzPjxwZXJpb2RpY2FsPjxmdWxsLXRpdGxlPlBoaWxvc29waGljYWwgVHJhbnNh
Y3Rpb25zIG9mIHRoZSBSb3lhbCBTb2NpZXR5IEI8L2Z1bGwtdGl0bGU+PC9wZXJpb2RpY2FsPjxw
YWdlcz4yMDE5LTIwMjQ8L3BhZ2VzPjx2b2x1bWU+MzY1PC92b2x1bWU+PG51bWJlcj4xNTQ5PC9u
dW1iZXI+PGtleXdvcmRzPjxrZXl3b3JkPmdsb2JhbCB3YXJtaW5nPC9rZXl3b3JkPjxrZXl3b3Jk
PnBoZW5vbG9neTwva2V5d29yZD48a2V5d29yZD5yYW5nZSBzaGlmdDwva2V5d29yZD48a2V5d29y
ZD5lY29sb2d5PC9rZXl3b3JkPjxrZXl3b3JkPmdsb2JhbCBjaGFuZ2U8L2tleXdvcmQ+PC9rZXl3
b3Jkcz48ZGF0ZXM+PHllYXI+MjAxMDwveWVhcj48cHViLWRhdGVzPjxkYXRlPjIwMTAtMDctMTIg
MDA6MDA6MDA8L2RhdGU+PC9wdWItZGF0ZXM+PC9kYXRlcz48d29yay10eXBlPkpvdXJuYWwgQXJ0
aWNsZTwvd29yay10eXBlPjx1cmxzPjxyZWxhdGVkLXVybHM+PHVybD5odHRwOi8vcnN0Yi5yb3lh
bHNvY2lldHlwdWJsaXNoaW5nLm9yZy9yb3lwdGIvMzY1LzE1NDkvMjAxOS5mdWxsLnBkZjwvdXJs
PjwvcmVsYXRlZC11cmxzPjwvdXJscz48ZWxlY3Ryb25pYy1yZXNvdXJjZS1udW0+MTAuMTA5OC9y
c3RiLjIwMTAuMDAyMTwvZWxlY3Ryb25pYy1yZXNvdXJjZS1udW0+PC9yZWNvcmQ+PC9DaXRlPjwv
RW5kTm90ZT5=
</w:fldData>
        </w:fldChar>
      </w:r>
      <w:r w:rsidR="00E06DB1">
        <w:instrText xml:space="preserve"> ADDIN EN.CITE </w:instrText>
      </w:r>
      <w:r w:rsidR="00E06DB1">
        <w:fldChar w:fldCharType="begin">
          <w:fldData xml:space="preserve">PEVuZE5vdGU+PENpdGU+PEF1dGhvcj5QYXJtZXNhbjwvQXV0aG9yPjxZZWFyPjIwMDQ8L1llYXI+
PFJlY051bT44OTwvUmVjTnVtPjxEaXNwbGF5VGV4dD4oSHVnaGVzIGV0IGFsLiwgMjAwMzsgUGFy
bWVzYW4gJmFtcDsgR2FsYnJhaXRoLCAyMDA0OyBQYXJtZXNhbiAmYW1wOyBZb2hlLCAyMDAzOyBS
b290IGV0IGFsLiwgMjAwMzsgV2FsdGhlciwgMjAxMCk8L0Rpc3BsYXlUZXh0PjxyZWNvcmQ+PHJl
Yy1udW1iZXI+ODk8L3JlYy1udW1iZXI+PGZvcmVpZ24ta2V5cz48a2V5IGFwcD0iRU4iIGRiLWlk
PSJ0YTB6dHJ2OWh3cDA1a2VyZWZudncwcHN2OWRkNXRmenZ4ZHgiIHRpbWVzdGFtcD0iMTM2Mzcy
Njg1MCI+ODk8L2tleT48L2ZvcmVpZ24ta2V5cz48cmVmLXR5cGUgbmFtZT0iUmVwb3J0Ij4yNzwv
cmVmLXR5cGU+PGNvbnRyaWJ1dG9ycz48YXV0aG9ycz48YXV0aG9yPlBhcm1lc2FuLCBDLjwvYXV0
aG9yPjxhdXRob3I+R2FsYnJhaXRoLCBILjwvYXV0aG9yPjwvYXV0aG9ycz48L2NvbnRyaWJ1dG9y
cz48dGl0bGVzPjx0aXRsZT5PYnNlcnZlZCBJbXBhY3RzIG9mIGdsb2JhbCBjbGltYXRlIGNoYW5n
ZSBpbiB0aGUgVS5TPC90aXRsZT48L3RpdGxlcz48cGFnZXM+Njc8L3BhZ2VzPjxkYXRlcz48eWVh
cj4yMDA0PC95ZWFyPjwvZGF0ZXM+PHVybHM+PC91cmxzPjxjdXN0b20zPnRoZSBQZXcgQ2VudGVy
IG9uIEdsb2JhbCBDbGltYXRlIENoYW5nZTwvY3VzdG9tMz48L3JlY29yZD48L0NpdGU+PENpdGU+
PEF1dGhvcj5IdWdoZXM8L0F1dGhvcj48WWVhcj4yMDAzPC9ZZWFyPjxSZWNOdW0+NDA8L1JlY051
bT48cmVjb3JkPjxyZWMtbnVtYmVyPjQwPC9yZWMtbnVtYmVyPjxmb3JlaWduLWtleXM+PGtleSBh
cHA9IkVOIiBkYi1pZD0idGEwenRydjlod3AwNWtlcmVmbnZ3MHBzdjlkZDV0Znp2eGR4IiB0aW1l
c3RhbXA9IjEzNjM1MzY3NzUiPjQwPC9rZXk+PC9mb3JlaWduLWtleXM+PHJlZi10eXBlIG5hbWU9
IkpvdXJuYWwgQXJ0aWNsZSI+MTc8L3JlZi10eXBlPjxjb250cmlidXRvcnM+PGF1dGhvcnM+PGF1
dGhvcj5IdWdoZXMsIFQuUC48L2F1dGhvcj48YXV0aG9yPkJhaXJkLCBBLkguPC9hdXRob3I+PGF1
dGhvcj5CZWxsd29vZCwgRC5SLjwvYXV0aG9yPjxhdXRob3I+Q2FyZCwgTS48L2F1dGhvcj48YXV0
aG9yPkNvbm5vbGx5LCBTLlIuPC9hdXRob3I+PGF1dGhvcj5Gb2xrZSwgQy48L2F1dGhvcj48YXV0
aG9yPkdyb3NiZXJnLCBSLjwvYXV0aG9yPjxhdXRob3I+SG9lZ2gtR3VsZGJlcmcsIE8uPC9hdXRo
b3I+PGF1dGhvcj5KYWNrc29uLCBKLiBCLiBDLjwvYXV0aG9yPjxhdXRob3I+S2xleXBhcywgSi48
L2F1dGhvcj48YXV0aG9yPkxvdWdoLCBKLk0uPC9hdXRob3I+PGF1dGhvcj5NYXJzaGFsbCwgUC48
L2F1dGhvcj48YXV0aG9yPk55c3Ryb20sIE0uPC9hdXRob3I+PGF1dGhvcj5QYWx1bWJpLCBTLiBS
LjwvYXV0aG9yPjxhdXRob3I+UGFuZG9sZmksIE0uPC9hdXRob3I+PGF1dGhvcj5Sb3NlbiwgQi48
L2F1dGhvcj48YXV0aG9yPlJvdWdoZ2FyZGVuLCBKLjwvYXV0aG9yPjwvYXV0aG9ycz48L2NvbnRy
aWJ1dG9ycz48dGl0bGVzPjx0aXRsZT5DbGltYXRlIENoYW5nZSwgSHVtYW4gSW1wYWN0cywgYW5k
IHRoZSBSZXNpbGllbmNlIG9mIENvcmFsIFJlZWZzPC90aXRsZT48c2Vjb25kYXJ5LXRpdGxlPlNj
aWVuY2UgPC9zZWNvbmRhcnktdGl0bGU+PC90aXRsZXM+PHBlcmlvZGljYWw+PGZ1bGwtdGl0bGU+
U2NpZW5jZTwvZnVsbC10aXRsZT48L3BlcmlvZGljYWw+PHBhZ2VzPjkyOS05MzM8L3BhZ2VzPjx2
b2x1bWU+MzAxPC92b2x1bWU+PGRhdGVzPjx5ZWFyPjIwMDM8L3llYXI+PC9kYXRlcz48dXJscz48
L3VybHM+PGVsZWN0cm9uaWMtcmVzb3VyY2UtbnVtPmRvaToxMC4xMTI2L3NjaWVuY2UuMTA4NTA0
NjwvZWxlY3Ryb25pYy1yZXNvdXJjZS1udW0+PC9yZWNvcmQ+PC9DaXRlPjxDaXRlPjxBdXRob3I+
UGFybWVzYW48L0F1dGhvcj48WWVhcj4yMDAzPC9ZZWFyPjxSZWNOdW0+MjcyPC9SZWNOdW0+PHJl
Y29yZD48cmVjLW51bWJlcj4yNzI8L3JlYy1udW1iZXI+PGZvcmVpZ24ta2V5cz48a2V5IGFwcD0i
RU4iIGRiLWlkPSJ0YTB6dHJ2OWh3cDA1a2VyZWZudncwcHN2OWRkNXRmenZ4ZHgiIHRpbWVzdGFt
cD0iMTQzOTkxOTIxNSI+MjcyPC9rZXk+PC9mb3JlaWduLWtleXM+PHJlZi10eXBlIG5hbWU9Ikpv
dXJuYWwgQXJ0aWNsZSI+MTc8L3JlZi10eXBlPjxjb250cmlidXRvcnM+PGF1dGhvcnM+PGF1dGhv
cj5QYXJtZXNhbiwgQy48L2F1dGhvcj48YXV0aG9yPllvaGUsIEcuPC9hdXRob3I+PC9hdXRob3Jz
PjwvY29udHJpYnV0b3JzPjx0aXRsZXM+PHRpdGxlPkEgZ2xvYmFsbHkgY29oZXJlbnQgZmluZ2Vy
cHJpbnQgb2YgY2xpbWF0ZSBjaGFuZ2UgaW1wYWN0cyBhY3Jvc3MgbmF0dXJhbCBzeXN0ZW1zPC90
aXRsZT48c2Vjb25kYXJ5LXRpdGxlPk5hdHVyZTwvc2Vjb25kYXJ5LXRpdGxlPjwvdGl0bGVzPjxw
ZXJpb2RpY2FsPjxmdWxsLXRpdGxlPk5hdHVyZTwvZnVsbC10aXRsZT48L3BlcmlvZGljYWw+PHBh
Z2VzPjM3LTQyPC9wYWdlcz48dm9sdW1lPjQyMTwvdm9sdW1lPjxkYXRlcz48eWVhcj4yMDAzPC95
ZWFyPjxwdWItZGF0ZXM+PGRhdGU+MDEvMDIvcHJpbnQ8L2RhdGU+PC9wdWItZGF0ZXM+PC9kYXRl
cz48aXNibj4wMDI4LTA4MzY8L2lzYm4+PHVybHM+PHJlbGF0ZWQtdXJscz48dXJsPmh0dHA6Ly9k
eC5kb2kub3JnLzEwLjEwMzgvbmF0dXJlMDEyODY8L3VybD48dXJsPmh0dHA6Ly93d3cuZGlzY292
ZXJsaWZlLm9yZy9wYS9vci9wb2xpc3Rlcy9wci8yMDEwbnNmX21hY3JvL3JlZmVyZW5jZXMvUGFy
bWVzYW5fYW5kX1lvaGUyMDAzLnBkZjwvdXJsPjwvcmVsYXRlZC11cmxzPjwvdXJscz48ZWxlY3Ry
b25pYy1yZXNvdXJjZS1udW0+MTAuMTAzOC9uYXR1cmUwMTI4NjwvZWxlY3Ryb25pYy1yZXNvdXJj
ZS1udW0+PC9yZWNvcmQ+PC9DaXRlPjxDaXRlPjxBdXRob3I+Um9vdDwvQXV0aG9yPjxZZWFyPjIw
MDM8L1llYXI+PFJlY051bT4yNzM8L1JlY051bT48cmVjb3JkPjxyZWMtbnVtYmVyPjI3MzwvcmVj
LW51bWJlcj48Zm9yZWlnbi1rZXlzPjxrZXkgYXBwPSJFTiIgZGItaWQ9InRhMHp0cnY5aHdwMDVr
ZXJlZm52dzBwc3Y5ZGQ1dGZ6dnhkeCIgdGltZXN0YW1wPSIxNDM5OTE5MjE1Ij4yNzM8L2tleT48
L2ZvcmVpZ24ta2V5cz48cmVmLXR5cGUgbmFtZT0iSm91cm5hbCBBcnRpY2xlIj4xNzwvcmVmLXR5
cGU+PGNvbnRyaWJ1dG9ycz48YXV0aG9ycz48YXV0aG9yPlJvb3QsIFRlcnJ5IEwuPC9hdXRob3I+
PGF1dGhvcj5QcmljZSwgSmVmZiBULjwvYXV0aG9yPjxhdXRob3I+SGFsbCwgS2ltYmVybHkgUi48
L2F1dGhvcj48YXV0aG9yPlNjaG5laWRlciwgU3RlcGhlbiBILjwvYXV0aG9yPjxhdXRob3I+Um9z
ZW56d2VpZywgQ3ludGhpYTwvYXV0aG9yPjxhdXRob3I+UG91bmRzLCBKLiBBbGFuPC9hdXRob3I+
PC9hdXRob3JzPjwvY29udHJpYnV0b3JzPjx0aXRsZXM+PHRpdGxlPkZpbmdlcnByaW50cyBvZiBn
bG9iYWwgd2FybWluZyBvbiB3aWxkIGFuaW1hbHMgYW5kIHBsYW50czwvdGl0bGU+PHNlY29uZGFy
eS10aXRsZT5OYXR1cmU8L3NlY29uZGFyeS10aXRsZT48L3RpdGxlcz48cGVyaW9kaWNhbD48ZnVs
bC10aXRsZT5OYXR1cmU8L2Z1bGwtdGl0bGU+PC9wZXJpb2RpY2FsPjxwYWdlcz41Ny02MDwvcGFn
ZXM+PHZvbHVtZT40MjE8L3ZvbHVtZT48ZGF0ZXM+PHllYXI+MjAwMzwveWVhcj48cHViLWRhdGVz
PjxkYXRlPjAxLzAyL3ByaW50PC9kYXRlPjwvcHViLWRhdGVzPjwvZGF0ZXM+PGlzYm4+MDAyOC0w
ODM2PC9pc2JuPjx1cmxzPjxyZWxhdGVkLXVybHM+PHVybD5odHRwOi8vZHguZG9pLm9yZy8xMC4x
MDM4L25hdHVyZTAxMzMzPC91cmw+PHVybD5odHRwOi8vc3RlcGhlbnNjaG5laWRlci5zdGFuZm9y
ZC5lZHUvUHVibGljYXRpb25zL1BERl9QYXBlcnMvVExSZXRhbC1OYXR1cmVQdWJsaXNoZWQucGRm
PC91cmw+PC9yZWxhdGVkLXVybHM+PC91cmxzPjxlbGVjdHJvbmljLXJlc291cmNlLW51bT4xMC4x
MDM4L25hdHVyZTAxMzMzPC9lbGVjdHJvbmljLXJlc291cmNlLW51bT48L3JlY29yZD48L0NpdGU+
PENpdGU+PEF1dGhvcj5XYWx0aGVyPC9BdXRob3I+PFllYXI+MjAxMDwvWWVhcj48UmVjTnVtPjI4
NTwvUmVjTnVtPjxyZWNvcmQ+PHJlYy1udW1iZXI+Mjg1PC9yZWMtbnVtYmVyPjxmb3JlaWduLWtl
eXM+PGtleSBhcHA9IkVOIiBkYi1pZD0idGEwenRydjlod3AwNWtlcmVmbnZ3MHBzdjlkZDV0Znp2
eGR4IiB0aW1lc3RhbXA9IjE0Mzk5MjQ0NTciPjI4NTwva2V5PjwvZm9yZWlnbi1rZXlzPjxyZWYt
dHlwZSBuYW1lPSJKb3VybmFsIEFydGljbGUiPjE3PC9yZWYtdHlwZT48Y29udHJpYnV0b3JzPjxh
dXRob3JzPjxhdXRob3I+V2FsdGhlciwgR2lhbi1SZXRvPC9hdXRob3I+PC9hdXRob3JzPjwvY29u
dHJpYnV0b3JzPjx0aXRsZXM+PHRpdGxlPkNvbW11bml0eSBhbmQgZWNvc3lzdGVtIHJlc3BvbnNl
cyB0byByZWNlbnQgY2xpbWF0ZSBjaGFuZ2U8L3RpdGxlPjxzZWNvbmRhcnktdGl0bGU+UGhpbG9z
b3BoaWNhbCBUcmFuc2FjdGlvbnMgb2YgdGhlIFJveWFsIFNvY2lldHkgQjwvc2Vjb25kYXJ5LXRp
dGxlPjwvdGl0bGVzPjxwZXJpb2RpY2FsPjxmdWxsLXRpdGxlPlBoaWxvc29waGljYWwgVHJhbnNh
Y3Rpb25zIG9mIHRoZSBSb3lhbCBTb2NpZXR5IEI8L2Z1bGwtdGl0bGU+PC9wZXJpb2RpY2FsPjxw
YWdlcz4yMDE5LTIwMjQ8L3BhZ2VzPjx2b2x1bWU+MzY1PC92b2x1bWU+PG51bWJlcj4xNTQ5PC9u
dW1iZXI+PGtleXdvcmRzPjxrZXl3b3JkPmdsb2JhbCB3YXJtaW5nPC9rZXl3b3JkPjxrZXl3b3Jk
PnBoZW5vbG9neTwva2V5d29yZD48a2V5d29yZD5yYW5nZSBzaGlmdDwva2V5d29yZD48a2V5d29y
ZD5lY29sb2d5PC9rZXl3b3JkPjxrZXl3b3JkPmdsb2JhbCBjaGFuZ2U8L2tleXdvcmQ+PC9rZXl3
b3Jkcz48ZGF0ZXM+PHllYXI+MjAxMDwveWVhcj48cHViLWRhdGVzPjxkYXRlPjIwMTAtMDctMTIg
MDA6MDA6MDA8L2RhdGU+PC9wdWItZGF0ZXM+PC9kYXRlcz48d29yay10eXBlPkpvdXJuYWwgQXJ0
aWNsZTwvd29yay10eXBlPjx1cmxzPjxyZWxhdGVkLXVybHM+PHVybD5odHRwOi8vcnN0Yi5yb3lh
bHNvY2lldHlwdWJsaXNoaW5nLm9yZy9yb3lwdGIvMzY1LzE1NDkvMjAxOS5mdWxsLnBkZjwvdXJs
PjwvcmVsYXRlZC11cmxzPjwvdXJscz48ZWxlY3Ryb25pYy1yZXNvdXJjZS1udW0+MTAuMTA5OC9y
c3RiLjIwMTAuMDAyMTwvZWxlY3Ryb25pYy1yZXNvdXJjZS1udW0+PC9yZWNvcmQ+PC9DaXRlPjwv
RW5kTm90ZT5=
</w:fldData>
        </w:fldChar>
      </w:r>
      <w:r w:rsidR="00E06DB1">
        <w:instrText xml:space="preserve"> ADDIN EN.CITE.DATA </w:instrText>
      </w:r>
      <w:r w:rsidR="00E06DB1">
        <w:fldChar w:fldCharType="end"/>
      </w:r>
      <w:r w:rsidR="00193383">
        <w:fldChar w:fldCharType="separate"/>
      </w:r>
      <w:r w:rsidR="00C423E8">
        <w:rPr>
          <w:noProof/>
        </w:rPr>
        <w:t>(Hughes et al., 2003; Parmesan &amp; Galbraith, 2004; Parmesan &amp; Yohe, 2003; Root et al., 2003; Walther, 2010)</w:t>
      </w:r>
      <w:r w:rsidR="00193383">
        <w:fldChar w:fldCharType="end"/>
      </w:r>
      <w:r w:rsidR="00BB3A93">
        <w:t xml:space="preserve">, there is wide </w:t>
      </w:r>
      <w:r w:rsidR="003219F0" w:rsidRPr="003219F0">
        <w:t xml:space="preserve">recognition that </w:t>
      </w:r>
      <w:r w:rsidR="00DF0C36">
        <w:t xml:space="preserve">natural resource </w:t>
      </w:r>
      <w:r w:rsidR="00BB3A93">
        <w:t>management</w:t>
      </w:r>
      <w:r w:rsidR="003219F0" w:rsidRPr="003219F0">
        <w:t xml:space="preserve"> must</w:t>
      </w:r>
      <w:r w:rsidR="00D12DCC">
        <w:t xml:space="preserve"> integrate</w:t>
      </w:r>
      <w:r w:rsidR="003219F0" w:rsidRPr="003219F0">
        <w:t xml:space="preserve"> climate change </w:t>
      </w:r>
      <w:r w:rsidR="00DB2405">
        <w:t>impacts</w:t>
      </w:r>
      <w:r w:rsidR="00DB2405" w:rsidRPr="003219F0">
        <w:t xml:space="preserve"> </w:t>
      </w:r>
      <w:r w:rsidR="003219F0" w:rsidRPr="003219F0">
        <w:t xml:space="preserve">into planning processes </w:t>
      </w:r>
      <w:r w:rsidR="0014659E">
        <w:t xml:space="preserve">in order to be </w:t>
      </w:r>
      <w:r w:rsidR="005E15CA">
        <w:t>e</w:t>
      </w:r>
      <w:r w:rsidR="0014659E">
        <w:t xml:space="preserve">ffective </w:t>
      </w:r>
      <w:r w:rsidR="00193383">
        <w:fldChar w:fldCharType="begin"/>
      </w:r>
      <w:r w:rsidR="00E06DB1">
        <w:instrText xml:space="preserve"> ADDIN EN.CITE &lt;EndNote&gt;&lt;Cite&gt;&lt;Author&gt;Hughes&lt;/Author&gt;&lt;Year&gt;2003&lt;/Year&gt;&lt;RecNum&gt;40&lt;/RecNum&gt;&lt;DisplayText&gt;(Dessai, 2009; Hughes et al., 2003)&lt;/DisplayText&gt;&lt;record&gt;&lt;rec-number&gt;40&lt;/rec-number&gt;&lt;foreign-keys&gt;&lt;key app="EN" db-id="ta0ztrv9hwp05kerefnvw0psv9dd5tfzvxdx" timestamp="1363536775"&gt;40&lt;/key&gt;&lt;/foreign-keys&gt;&lt;ref-type name="Journal Article"&gt;17&lt;/ref-type&gt;&lt;contributors&gt;&lt;authors&gt;&lt;author&gt;Hughes, T.P.&lt;/author&gt;&lt;author&gt;Baird, A.H.&lt;/author&gt;&lt;author&gt;Bellwood, D.R.&lt;/author&gt;&lt;author&gt;Card, M.&lt;/author&gt;&lt;author&gt;Connolly, S.R.&lt;/author&gt;&lt;author&gt;Folke, C.&lt;/author&gt;&lt;author&gt;Grosberg, R.&lt;/author&gt;&lt;author&gt;Hoegh-Guldberg, O.&lt;/author&gt;&lt;author&gt;Jackson, J. B. C.&lt;/author&gt;&lt;author&gt;Kleypas, J.&lt;/author&gt;&lt;author&gt;Lough, J.M.&lt;/author&gt;&lt;author&gt;Marshall, P.&lt;/author&gt;&lt;author&gt;Nystrom, M.&lt;/author&gt;&lt;author&gt;Palumbi, S. R.&lt;/author&gt;&lt;author&gt;Pandolfi, M.&lt;/author&gt;&lt;author&gt;Rosen, B.&lt;/author&gt;&lt;author&gt;Roughgarden, J.&lt;/author&gt;&lt;/authors&gt;&lt;/contributors&gt;&lt;titles&gt;&lt;title&gt;Climate Change, Human Impacts, and the Resilience of Coral Reefs&lt;/title&gt;&lt;secondary-title&gt;Science &lt;/secondary-title&gt;&lt;/titles&gt;&lt;periodical&gt;&lt;full-title&gt;Science&lt;/full-title&gt;&lt;/periodical&gt;&lt;pages&gt;929-933&lt;/pages&gt;&lt;volume&gt;301&lt;/volume&gt;&lt;dates&gt;&lt;year&gt;2003&lt;/year&gt;&lt;/dates&gt;&lt;urls&gt;&lt;/urls&gt;&lt;electronic-resource-num&gt;doi:10.1126/science.1085046&lt;/electronic-resource-num&gt;&lt;/record&gt;&lt;/Cite&gt;&lt;Cite&gt;&lt;Author&gt;Dessai&lt;/Author&gt;&lt;Year&gt;2009&lt;/Year&gt;&lt;RecNum&gt;271&lt;/RecNum&gt;&lt;record&gt;&lt;rec-number&gt;271&lt;/rec-number&gt;&lt;foreign-keys&gt;&lt;key app="EN" db-id="ta0ztrv9hwp05kerefnvw0psv9dd5tfzvxdx" timestamp="1439667867"&gt;271&lt;/key&gt;&lt;/foreign-keys&gt;&lt;ref-type name="Journal Article"&gt;17&lt;/ref-type&gt;&lt;contributors&gt;&lt;authors&gt;&lt;author&gt;Dessai, S., M. Hulme, R. Lempert, and R. Pielke, Jr.&lt;/author&gt;&lt;/authors&gt;&lt;/contributors&gt;&lt;titles&gt;&lt;title&gt;Do We Need Better Predictions to Adapt to a Changing Climate? &lt;/title&gt;&lt;secondary-title&gt;Eos 90(13):111-112&lt;/secondary-title&gt;&lt;/titles&gt;&lt;periodical&gt;&lt;full-title&gt;Eos 90(13):111-112&lt;/full-title&gt;&lt;/periodical&gt;&lt;dates&gt;&lt;year&gt;2009&lt;/year&gt;&lt;/dates&gt;&lt;urls&gt;&lt;/urls&gt;&lt;/record&gt;&lt;/Cite&gt;&lt;/EndNote&gt;</w:instrText>
      </w:r>
      <w:r w:rsidR="00193383">
        <w:fldChar w:fldCharType="separate"/>
      </w:r>
      <w:r w:rsidR="00370C7D">
        <w:rPr>
          <w:noProof/>
        </w:rPr>
        <w:t>(Dessai, 2009; Hughes et al., 2003)</w:t>
      </w:r>
      <w:r w:rsidR="00193383">
        <w:fldChar w:fldCharType="end"/>
      </w:r>
      <w:r w:rsidR="00DF0C36">
        <w:t xml:space="preserve">. </w:t>
      </w:r>
      <w:r w:rsidR="000D5AA5">
        <w:t xml:space="preserve">Many managers have begun to consider climate change in </w:t>
      </w:r>
      <w:r w:rsidR="00730E70">
        <w:t xml:space="preserve">developing </w:t>
      </w:r>
      <w:r w:rsidR="000D5AA5">
        <w:t>reef management</w:t>
      </w:r>
      <w:r w:rsidR="00730E70">
        <w:t xml:space="preserve"> strategies</w:t>
      </w:r>
      <w:r w:rsidR="000D5AA5">
        <w:t xml:space="preserve"> </w:t>
      </w:r>
      <w:r w:rsidR="000D5AA5">
        <w:fldChar w:fldCharType="begin">
          <w:fldData xml:space="preserve">PEVuZE5vdGU+PENpdGU+PEF1dGhvcj5NYXJzaGFsbDwvQXV0aG9yPjxZZWFyPjIwMDk8L1llYXI+
PFJlY051bT4yMzwvUmVjTnVtPjxEaXNwbGF5VGV4dD4oS2VlbmVyIGV0IGFsLiwgMjAxMjsgTGV2
eSAmYW1wOyBCYW4sIDIwMTM7IE1hcnNoYWxsIGV0IGFsLiwgMjAwOTsgVGhlIE5hdHVyZSBDb25z
ZXJ2YW5jeSwgMjAwOSwgMjAxMCk8L0Rpc3BsYXlUZXh0PjxyZWNvcmQ+PHJlYy1udW1iZXI+MjM8
L3JlYy1udW1iZXI+PGZvcmVpZ24ta2V5cz48a2V5IGFwcD0iRU4iIGRiLWlkPSJ0YTB6dHJ2OWh3
cDA1a2VyZWZudncwcHN2OWRkNXRmenZ4ZHgiIHRpbWVzdGFtcD0iMTM2MzMwMjk4MCI+MjM8L2tl
eT48L2ZvcmVpZ24ta2V5cz48cmVmLXR5cGUgbmFtZT0iUmVwb3J0Ij4yNzwvcmVmLXR5cGU+PGNv
bnRyaWJ1dG9ycz48YXV0aG9ycz48YXV0aG9yPk1hcnNoYWxsLCBOLiBBLiA8L2F1dGhvcj48YXV0
aG9yPk1hcnNoYWxsLCBQLkEuIDwvYXV0aG9yPjxhdXRob3I+VGFtZWxhbmRlciwgSi4gPC9hdXRo
b3I+PGF1dGhvcj5PYnVyYSwgRC48L2F1dGhvcj48YXV0aG9yPk1hbGxlcmV0LUtpbmcsIEQuIDwv
YXV0aG9yPjxhdXRob3I+Q2lubmVyLCBKLiBFLjwvYXV0aG9yPjwvYXV0aG9ycz48L2NvbnRyaWJ1
dG9ycz48dGl0bGVzPjx0aXRsZT4gQSBGcmFtZXdvcmsgZm9yIFNvY2lhbCBBZGFwdGF0aW9uIHRv
IENsaW1hdGUgQ2hhbmdlOyBTdXN0YWluaW5nIFRyb3BpY2FsIENvYXN0YWwgQ29tbXVuaXRpZXMg
YW5kIEluZHVzdHJpZXM8L3RpdGxlPjwvdGl0bGVzPjxwYWdlcz52ICsgMzY8L3BhZ2VzPjxkYXRl
cz48eWVhcj4yMDA5PC95ZWFyPjwvZGF0ZXM+PHB1Yi1sb2NhdGlvbj5HbGFuZCwgU3dpdHplcmxh
bmQ8L3B1Yi1sb2NhdGlvbj48cHVibGlzaGVyPklVQ048L3B1Ymxpc2hlcj48dXJscz48L3VybHM+
PC9yZWNvcmQ+PC9DaXRlPjxDaXRlPjxBdXRob3I+TGV2eTwvQXV0aG9yPjxZZWFyPjIwMTM8L1ll
YXI+PFJlY051bT4xMDM8L1JlY051bT48cmVjb3JkPjxyZWMtbnVtYmVyPjEwMzwvcmVjLW51bWJl
cj48Zm9yZWlnbi1rZXlzPjxrZXkgYXBwPSJFTiIgZGItaWQ9InRhMHp0cnY5aHdwMDVrZXJlZm52
dzBwc3Y5ZGQ1dGZ6dnhkeCIgdGltZXN0YW1wPSIxMzY0MjM3MTAzIj4xMDM8L2tleT48L2ZvcmVp
Z24ta2V5cz48cmVmLXR5cGUgbmFtZT0iSm91cm5hbCBBcnRpY2xlIj4xNzwvcmVmLXR5cGU+PGNv
bnRyaWJ1dG9ycz48YXV0aG9ycz48YXV0aG9yPkxldnksIEplc3NpY2EgUy48L2F1dGhvcj48YXV0
aG9yPkJhbiwgTmF0YWxpZSBDLjwvYXV0aG9yPjwvYXV0aG9ycz48L2NvbnRyaWJ1dG9ycz48dGl0
bGVzPjx0aXRsZT5BIG1ldGhvZCBmb3IgaW5jb3Jwb3JhdGluZyBjbGltYXRlIGNoYW5nZSBtb2Rl
bGxpbmcgaW50byBtYXJpbmUgY29uc2VydmF0aW9uIHBsYW5uaW5nOiBBbiBJbmRvLXdlc3QgUGFj
aWZpYyBleGFtcGxlPC90aXRsZT48c2Vjb25kYXJ5LXRpdGxlPk1hcmluZSBQb2xpY3k8L3NlY29u
ZGFyeS10aXRsZT48L3RpdGxlcz48cGVyaW9kaWNhbD48ZnVsbC10aXRsZT5NYXJpbmUgUG9saWN5
PC9mdWxsLXRpdGxlPjwvcGVyaW9kaWNhbD48cGFnZXM+MTYtMjQ8L3BhZ2VzPjx2b2x1bWU+Mzg8
L3ZvbHVtZT48bnVtYmVyPjA8L251bWJlcj48a2V5d29yZHM+PGtleXdvcmQ+Q2xpbWF0ZSBjaGFu
Z2U8L2tleXdvcmQ+PGtleXdvcmQ+Q29uc2VydmF0aW9uIHBsYW5uaW5nPC9rZXl3b3JkPjxrZXl3
b3JkPlNlYS1zdXJmYWNlIHRlbXBlcmF0dXJlPC9rZXl3b3JkPjxrZXl3b3JkPk1hcmluZSBwcm90
ZWN0ZWQgYXJlYXM8L2tleXdvcmQ+PGtleXdvcmQ+Q29yYWwgdHJpYW5nbGU8L2tleXdvcmQ+PGtl
eXdvcmQ+TWFyaW5lIHNwYXRpYWwgcGxhbm5pbmc8L2tleXdvcmQ+PC9rZXl3b3Jkcz48ZGF0ZXM+
PHllYXI+MjAxMzwveWVhcj48L2RhdGVzPjxpc2JuPjAzMDgtNTk3WDwvaXNibj48dXJscz48cmVs
YXRlZC11cmxzPjx1cmw+aHR0cDovL3d3dy5zY2llbmNlZGlyZWN0LmNvbS9zY2llbmNlL2FydGlj
bGUvcGlpL1MwMzA4NTk3WDEyMDAxMDMwPC91cmw+PC9yZWxhdGVkLXVybHM+PC91cmxzPjxlbGVj
dHJvbmljLXJlc291cmNlLW51bT5odHRwOi8vZHguZG9pLm9yZy8xMC4xMDE2L2oubWFycG9sLjIw
MTIuMDUuMDE1PC9lbGVjdHJvbmljLXJlc291cmNlLW51bT48L3JlY29yZD48L0NpdGU+PENpdGU+
PEF1dGhvcj5LZWVuZXI8L0F1dGhvcj48WWVhcj4yMDEyPC9ZZWFyPjxSZWNOdW0+NDE8L1JlY051
bT48cmVjb3JkPjxyZWMtbnVtYmVyPjQxPC9yZWMtbnVtYmVyPjxmb3JlaWduLWtleXM+PGtleSBh
cHA9IkVOIiBkYi1pZD0idGEwenRydjlod3AwNWtlcmVmbnZ3MHBzdjlkZDV0Znp2eGR4IiB0aW1l
c3RhbXA9IjEzNjM1MzcxODEiPjQxPC9rZXk+PC9mb3JlaWduLWtleXM+PHJlZi10eXBlIG5hbWU9
IlJlcG9ydCI+Mjc8L3JlZi10eXBlPjxjb250cmlidXRvcnM+PGF1dGhvcnM+PGF1dGhvcj5LZWVu
ZXIsIFYuIFcuPC9hdXRob3I+PGF1dGhvcj5NYXJyYSwgSi4gSi48L2F1dGhvcj48YXV0aG9yPkZp
bnVjYW5lLCBNLiBMLjwvYXV0aG9yPjxhdXRob3I+U3Bvb25lciwgRC48L2F1dGhvcj48YXV0aG9y
PlNtaXRoLCBNLiBILiwoRWRzKTwvYXV0aG9yPjwvYXV0aG9ycz48L2NvbnRyaWJ1dG9ycz48dGl0
bGVzPjx0aXRsZT5DbGltYXRlIENoYW5nZSBhbmQgUGFjaWZpYyBJc2xhbmRzOiBJbmRpY2F0b3Jz
IGFuZCBJbXBhY3RzLiBSZXBvcnQgZm9yIHRoZSAyMDEyIFBhY2lmaWMgSXNsYW5kcyBSZWdpb25h
bCBDbGltYXRlIEFzc2Vzc21lbnQ8L3RpdGxlPjwvdGl0bGVzPjxkYXRlcz48eWVhcj4yMDEyPC95
ZWFyPjwvZGF0ZXM+PHB1Yi1sb2NhdGlvbj5XYXNoaW5ndG9uLCBEQzwvcHViLWxvY2F0aW9uPjxw
dWJsaXNoZXI+SXNsYW5kIFByZXNzLjwvcHVibGlzaGVyPjx1cmxzPjwvdXJscz48L3JlY29yZD48
L0NpdGU+PENpdGU+PEF1dGhvcj5Db25zZXJ2YW5jeTwvQXV0aG9yPjxZZWFyPjIwMDk8L1llYXI+
PFJlY051bT4xPC9SZWNOdW0+PHJlY29yZD48cmVjLW51bWJlcj4xPC9yZWMtbnVtYmVyPjxmb3Jl
aWduLWtleXM+PGtleSBhcHA9IkVOIiBkYi1pZD0idGEwenRydjlod3AwNWtlcmVmbnZ3MHBzdjlk
ZDV0Znp2eGR4IiB0aW1lc3RhbXA9IjEzNjMyOTAxODgiPjE8L2tleT48L2ZvcmVpZ24ta2V5cz48
cmVmLXR5cGUgbmFtZT0iUmVwb3J0Ij4yNzwvcmVmLXR5cGU+PGNvbnRyaWJ1dG9ycz48YXV0aG9y
cz48YXV0aG9yPlRoZSBOYXR1cmUgQ29uc2VydmFuY3ksPC9hdXRob3I+PC9hdXRob3JzPjwvY29u
dHJpYnV0b3JzPjx0aXRsZXM+PHRpdGxlPkNvbnNlcnZhdGlvbiBBY3Rpb24gUGxhbm5pbmcgR3Vp
ZGVsaW5lcyBmb3IgRGV2ZWxvcGluZyBTdHJhdGVnaWVzIGluIHRoZSBGYWNlIG9mIENsaW1hdGUg
Q2hhbmdlPC90aXRsZT48L3RpdGxlcz48cGFnZXM+MjY8L3BhZ2VzPjxkYXRlcz48eWVhcj4yMDA5
PC95ZWFyPjwvZGF0ZXM+PHB1Ymxpc2hlcj5UaGUgTmF0dXJhbCBDb25zZXJ2YW5jeTwvcHVibGlz
aGVyPjx1cmxzPjwvdXJscz48L3JlY29yZD48L0NpdGU+PENpdGU+PEF1dGhvcj5UaGUgTmF0dXJl
IENvbnNlcnZhbmN5PC9BdXRob3I+PFllYXI+MjAxMDwvWWVhcj48UmVjTnVtPjM5NjwvUmVjTnVt
PjxyZWNvcmQ+PHJlYy1udW1iZXI+Mzk2PC9yZWMtbnVtYmVyPjxmb3JlaWduLWtleXM+PGtleSBh
cHA9IkVOIiBkYi1pZD0idGEwenRydjlod3AwNWtlcmVmbnZ3MHBzdjlkZDV0Znp2eGR4IiB0aW1l
c3RhbXA9IjE0NjAzOTU0OTkiPjM5Njwva2V5PjwvZm9yZWlnbi1rZXlzPjxyZWYtdHlwZSBuYW1l
PSJSZXBvcnQiPjI3PC9yZWYtdHlwZT48Y29udHJpYnV0b3JzPjxhdXRob3JzPjxhdXRob3I+VGhl
IE5hdHVyZSBDb25zZXJ2YW5jeSw8L2F1dGhvcj48L2F1dGhvcnM+PC9jb250cmlidXRvcnM+PHRp
dGxlcz48dGl0bGU+Q2xpbWF0ZSBDaGFuZ2UgQWN0aW9uIFBsYW4gZm9yIHRoZSBGbG9yaWRhIFJl
ZWYgU3lzdGVtIDIwMTAg4oCTIDIwMTU8L3RpdGxlPjwvdGl0bGVzPjxwYWdlcz4yMDwvcGFnZXM+
PGRhdGVzPjx5ZWFyPjIwMTA8L3llYXI+PC9kYXRlcz48dXJscz48cmVsYXRlZC11cmxzPjx1cmw+
aHR0cDovL2ZycnAub3JnL1NMUiUyMGRvY3VtZW50cy9GTCUyMFJlZWYlMjBBY3Rpb24lMjBQbGFu
LVdFQi5wZGYuIDwvdXJsPjwvcmVsYXRlZC11cmxzPjwvdXJscz48L3JlY29yZD48L0NpdGU+PC9F
bmROb3RlPn==
</w:fldData>
        </w:fldChar>
      </w:r>
      <w:r w:rsidR="00257628">
        <w:instrText xml:space="preserve"> ADDIN EN.CITE </w:instrText>
      </w:r>
      <w:r w:rsidR="00257628">
        <w:fldChar w:fldCharType="begin">
          <w:fldData xml:space="preserve">PEVuZE5vdGU+PENpdGU+PEF1dGhvcj5NYXJzaGFsbDwvQXV0aG9yPjxZZWFyPjIwMDk8L1llYXI+
PFJlY051bT4yMzwvUmVjTnVtPjxEaXNwbGF5VGV4dD4oS2VlbmVyIGV0IGFsLiwgMjAxMjsgTGV2
eSAmYW1wOyBCYW4sIDIwMTM7IE1hcnNoYWxsIGV0IGFsLiwgMjAwOTsgVGhlIE5hdHVyZSBDb25z
ZXJ2YW5jeSwgMjAwOSwgMjAxMCk8L0Rpc3BsYXlUZXh0PjxyZWNvcmQ+PHJlYy1udW1iZXI+MjM8
L3JlYy1udW1iZXI+PGZvcmVpZ24ta2V5cz48a2V5IGFwcD0iRU4iIGRiLWlkPSJ0YTB6dHJ2OWh3
cDA1a2VyZWZudncwcHN2OWRkNXRmenZ4ZHgiIHRpbWVzdGFtcD0iMTM2MzMwMjk4MCI+MjM8L2tl
eT48L2ZvcmVpZ24ta2V5cz48cmVmLXR5cGUgbmFtZT0iUmVwb3J0Ij4yNzwvcmVmLXR5cGU+PGNv
bnRyaWJ1dG9ycz48YXV0aG9ycz48YXV0aG9yPk1hcnNoYWxsLCBOLiBBLiA8L2F1dGhvcj48YXV0
aG9yPk1hcnNoYWxsLCBQLkEuIDwvYXV0aG9yPjxhdXRob3I+VGFtZWxhbmRlciwgSi4gPC9hdXRo
b3I+PGF1dGhvcj5PYnVyYSwgRC48L2F1dGhvcj48YXV0aG9yPk1hbGxlcmV0LUtpbmcsIEQuIDwv
YXV0aG9yPjxhdXRob3I+Q2lubmVyLCBKLiBFLjwvYXV0aG9yPjwvYXV0aG9ycz48L2NvbnRyaWJ1
dG9ycz48dGl0bGVzPjx0aXRsZT4gQSBGcmFtZXdvcmsgZm9yIFNvY2lhbCBBZGFwdGF0aW9uIHRv
IENsaW1hdGUgQ2hhbmdlOyBTdXN0YWluaW5nIFRyb3BpY2FsIENvYXN0YWwgQ29tbXVuaXRpZXMg
YW5kIEluZHVzdHJpZXM8L3RpdGxlPjwvdGl0bGVzPjxwYWdlcz52ICsgMzY8L3BhZ2VzPjxkYXRl
cz48eWVhcj4yMDA5PC95ZWFyPjwvZGF0ZXM+PHB1Yi1sb2NhdGlvbj5HbGFuZCwgU3dpdHplcmxh
bmQ8L3B1Yi1sb2NhdGlvbj48cHVibGlzaGVyPklVQ048L3B1Ymxpc2hlcj48dXJscz48L3VybHM+
PC9yZWNvcmQ+PC9DaXRlPjxDaXRlPjxBdXRob3I+TGV2eTwvQXV0aG9yPjxZZWFyPjIwMTM8L1ll
YXI+PFJlY051bT4xMDM8L1JlY051bT48cmVjb3JkPjxyZWMtbnVtYmVyPjEwMzwvcmVjLW51bWJl
cj48Zm9yZWlnbi1rZXlzPjxrZXkgYXBwPSJFTiIgZGItaWQ9InRhMHp0cnY5aHdwMDVrZXJlZm52
dzBwc3Y5ZGQ1dGZ6dnhkeCIgdGltZXN0YW1wPSIxMzY0MjM3MTAzIj4xMDM8L2tleT48L2ZvcmVp
Z24ta2V5cz48cmVmLXR5cGUgbmFtZT0iSm91cm5hbCBBcnRpY2xlIj4xNzwvcmVmLXR5cGU+PGNv
bnRyaWJ1dG9ycz48YXV0aG9ycz48YXV0aG9yPkxldnksIEplc3NpY2EgUy48L2F1dGhvcj48YXV0
aG9yPkJhbiwgTmF0YWxpZSBDLjwvYXV0aG9yPjwvYXV0aG9ycz48L2NvbnRyaWJ1dG9ycz48dGl0
bGVzPjx0aXRsZT5BIG1ldGhvZCBmb3IgaW5jb3Jwb3JhdGluZyBjbGltYXRlIGNoYW5nZSBtb2Rl
bGxpbmcgaW50byBtYXJpbmUgY29uc2VydmF0aW9uIHBsYW5uaW5nOiBBbiBJbmRvLXdlc3QgUGFj
aWZpYyBleGFtcGxlPC90aXRsZT48c2Vjb25kYXJ5LXRpdGxlPk1hcmluZSBQb2xpY3k8L3NlY29u
ZGFyeS10aXRsZT48L3RpdGxlcz48cGVyaW9kaWNhbD48ZnVsbC10aXRsZT5NYXJpbmUgUG9saWN5
PC9mdWxsLXRpdGxlPjwvcGVyaW9kaWNhbD48cGFnZXM+MTYtMjQ8L3BhZ2VzPjx2b2x1bWU+Mzg8
L3ZvbHVtZT48bnVtYmVyPjA8L251bWJlcj48a2V5d29yZHM+PGtleXdvcmQ+Q2xpbWF0ZSBjaGFu
Z2U8L2tleXdvcmQ+PGtleXdvcmQ+Q29uc2VydmF0aW9uIHBsYW5uaW5nPC9rZXl3b3JkPjxrZXl3
b3JkPlNlYS1zdXJmYWNlIHRlbXBlcmF0dXJlPC9rZXl3b3JkPjxrZXl3b3JkPk1hcmluZSBwcm90
ZWN0ZWQgYXJlYXM8L2tleXdvcmQ+PGtleXdvcmQ+Q29yYWwgdHJpYW5nbGU8L2tleXdvcmQ+PGtl
eXdvcmQ+TWFyaW5lIHNwYXRpYWwgcGxhbm5pbmc8L2tleXdvcmQ+PC9rZXl3b3Jkcz48ZGF0ZXM+
PHllYXI+MjAxMzwveWVhcj48L2RhdGVzPjxpc2JuPjAzMDgtNTk3WDwvaXNibj48dXJscz48cmVs
YXRlZC11cmxzPjx1cmw+aHR0cDovL3d3dy5zY2llbmNlZGlyZWN0LmNvbS9zY2llbmNlL2FydGlj
bGUvcGlpL1MwMzA4NTk3WDEyMDAxMDMwPC91cmw+PC9yZWxhdGVkLXVybHM+PC91cmxzPjxlbGVj
dHJvbmljLXJlc291cmNlLW51bT5odHRwOi8vZHguZG9pLm9yZy8xMC4xMDE2L2oubWFycG9sLjIw
MTIuMDUuMDE1PC9lbGVjdHJvbmljLXJlc291cmNlLW51bT48L3JlY29yZD48L0NpdGU+PENpdGU+
PEF1dGhvcj5LZWVuZXI8L0F1dGhvcj48WWVhcj4yMDEyPC9ZZWFyPjxSZWNOdW0+NDE8L1JlY051
bT48cmVjb3JkPjxyZWMtbnVtYmVyPjQxPC9yZWMtbnVtYmVyPjxmb3JlaWduLWtleXM+PGtleSBh
cHA9IkVOIiBkYi1pZD0idGEwenRydjlod3AwNWtlcmVmbnZ3MHBzdjlkZDV0Znp2eGR4IiB0aW1l
c3RhbXA9IjEzNjM1MzcxODEiPjQxPC9rZXk+PC9mb3JlaWduLWtleXM+PHJlZi10eXBlIG5hbWU9
IlJlcG9ydCI+Mjc8L3JlZi10eXBlPjxjb250cmlidXRvcnM+PGF1dGhvcnM+PGF1dGhvcj5LZWVu
ZXIsIFYuIFcuPC9hdXRob3I+PGF1dGhvcj5NYXJyYSwgSi4gSi48L2F1dGhvcj48YXV0aG9yPkZp
bnVjYW5lLCBNLiBMLjwvYXV0aG9yPjxhdXRob3I+U3Bvb25lciwgRC48L2F1dGhvcj48YXV0aG9y
PlNtaXRoLCBNLiBILiwoRWRzKTwvYXV0aG9yPjwvYXV0aG9ycz48L2NvbnRyaWJ1dG9ycz48dGl0
bGVzPjx0aXRsZT5DbGltYXRlIENoYW5nZSBhbmQgUGFjaWZpYyBJc2xhbmRzOiBJbmRpY2F0b3Jz
IGFuZCBJbXBhY3RzLiBSZXBvcnQgZm9yIHRoZSAyMDEyIFBhY2lmaWMgSXNsYW5kcyBSZWdpb25h
bCBDbGltYXRlIEFzc2Vzc21lbnQ8L3RpdGxlPjwvdGl0bGVzPjxkYXRlcz48eWVhcj4yMDEyPC95
ZWFyPjwvZGF0ZXM+PHB1Yi1sb2NhdGlvbj5XYXNoaW5ndG9uLCBEQzwvcHViLWxvY2F0aW9uPjxw
dWJsaXNoZXI+SXNsYW5kIFByZXNzLjwvcHVibGlzaGVyPjx1cmxzPjwvdXJscz48L3JlY29yZD48
L0NpdGU+PENpdGU+PEF1dGhvcj5Db25zZXJ2YW5jeTwvQXV0aG9yPjxZZWFyPjIwMDk8L1llYXI+
PFJlY051bT4xPC9SZWNOdW0+PHJlY29yZD48cmVjLW51bWJlcj4xPC9yZWMtbnVtYmVyPjxmb3Jl
aWduLWtleXM+PGtleSBhcHA9IkVOIiBkYi1pZD0idGEwenRydjlod3AwNWtlcmVmbnZ3MHBzdjlk
ZDV0Znp2eGR4IiB0aW1lc3RhbXA9IjEzNjMyOTAxODgiPjE8L2tleT48L2ZvcmVpZ24ta2V5cz48
cmVmLXR5cGUgbmFtZT0iUmVwb3J0Ij4yNzwvcmVmLXR5cGU+PGNvbnRyaWJ1dG9ycz48YXV0aG9y
cz48YXV0aG9yPlRoZSBOYXR1cmUgQ29uc2VydmFuY3ksPC9hdXRob3I+PC9hdXRob3JzPjwvY29u
dHJpYnV0b3JzPjx0aXRsZXM+PHRpdGxlPkNvbnNlcnZhdGlvbiBBY3Rpb24gUGxhbm5pbmcgR3Vp
ZGVsaW5lcyBmb3IgRGV2ZWxvcGluZyBTdHJhdGVnaWVzIGluIHRoZSBGYWNlIG9mIENsaW1hdGUg
Q2hhbmdlPC90aXRsZT48L3RpdGxlcz48cGFnZXM+MjY8L3BhZ2VzPjxkYXRlcz48eWVhcj4yMDA5
PC95ZWFyPjwvZGF0ZXM+PHB1Ymxpc2hlcj5UaGUgTmF0dXJhbCBDb25zZXJ2YW5jeTwvcHVibGlz
aGVyPjx1cmxzPjwvdXJscz48L3JlY29yZD48L0NpdGU+PENpdGU+PEF1dGhvcj5UaGUgTmF0dXJl
IENvbnNlcnZhbmN5PC9BdXRob3I+PFllYXI+MjAxMDwvWWVhcj48UmVjTnVtPjM5NjwvUmVjTnVt
PjxyZWNvcmQ+PHJlYy1udW1iZXI+Mzk2PC9yZWMtbnVtYmVyPjxmb3JlaWduLWtleXM+PGtleSBh
cHA9IkVOIiBkYi1pZD0idGEwenRydjlod3AwNWtlcmVmbnZ3MHBzdjlkZDV0Znp2eGR4IiB0aW1l
c3RhbXA9IjE0NjAzOTU0OTkiPjM5Njwva2V5PjwvZm9yZWlnbi1rZXlzPjxyZWYtdHlwZSBuYW1l
PSJSZXBvcnQiPjI3PC9yZWYtdHlwZT48Y29udHJpYnV0b3JzPjxhdXRob3JzPjxhdXRob3I+VGhl
IE5hdHVyZSBDb25zZXJ2YW5jeSw8L2F1dGhvcj48L2F1dGhvcnM+PC9jb250cmlidXRvcnM+PHRp
dGxlcz48dGl0bGU+Q2xpbWF0ZSBDaGFuZ2UgQWN0aW9uIFBsYW4gZm9yIHRoZSBGbG9yaWRhIFJl
ZWYgU3lzdGVtIDIwMTAg4oCTIDIwMTU8L3RpdGxlPjwvdGl0bGVzPjxwYWdlcz4yMDwvcGFnZXM+
PGRhdGVzPjx5ZWFyPjIwMTA8L3llYXI+PC9kYXRlcz48dXJscz48cmVsYXRlZC11cmxzPjx1cmw+
aHR0cDovL2ZycnAub3JnL1NMUiUyMGRvY3VtZW50cy9GTCUyMFJlZWYlMjBBY3Rpb24lMjBQbGFu
LVdFQi5wZGYuIDwvdXJsPjwvcmVsYXRlZC11cmxzPjwvdXJscz48L3JlY29yZD48L0NpdGU+PC9F
bmROb3RlPn==
</w:fldData>
        </w:fldChar>
      </w:r>
      <w:r w:rsidR="00257628">
        <w:instrText xml:space="preserve"> ADDIN EN.CITE.DATA </w:instrText>
      </w:r>
      <w:r w:rsidR="00257628">
        <w:fldChar w:fldCharType="end"/>
      </w:r>
      <w:r w:rsidR="000D5AA5">
        <w:fldChar w:fldCharType="separate"/>
      </w:r>
      <w:r w:rsidR="00257628">
        <w:rPr>
          <w:noProof/>
        </w:rPr>
        <w:t>(Keener et al., 2012; Levy &amp; Ban, 2013; Marshall et al., 2009; The Nature Conservancy, 2009, 2010)</w:t>
      </w:r>
      <w:r w:rsidR="000D5AA5">
        <w:fldChar w:fldCharType="end"/>
      </w:r>
      <w:r w:rsidR="000D5AA5">
        <w:t xml:space="preserve">. However, </w:t>
      </w:r>
      <w:r w:rsidR="00000AF0">
        <w:t>the process of</w:t>
      </w:r>
      <w:r w:rsidR="000D5AA5">
        <w:t xml:space="preserve"> developing and implementing meaningful climate change adaptation options</w:t>
      </w:r>
      <w:r w:rsidR="00000AF0">
        <w:t xml:space="preserve"> can be challenging due to complexities associated with </w:t>
      </w:r>
      <w:r w:rsidR="000D5AA5">
        <w:t>interactions among climate change and other stressors across multiple spatial and temporal scales</w:t>
      </w:r>
      <w:r w:rsidR="00000AF0">
        <w:t>;</w:t>
      </w:r>
      <w:r w:rsidR="000D5AA5">
        <w:t xml:space="preserve"> near- and long-term manifestation of impacts</w:t>
      </w:r>
      <w:r w:rsidR="00000AF0">
        <w:t>;</w:t>
      </w:r>
      <w:r w:rsidR="000D5AA5">
        <w:t xml:space="preserve"> </w:t>
      </w:r>
      <w:r w:rsidR="00544FE3">
        <w:t>complex</w:t>
      </w:r>
      <w:r w:rsidR="000D5AA5">
        <w:t xml:space="preserve"> time horizons</w:t>
      </w:r>
      <w:r w:rsidR="00000AF0">
        <w:t xml:space="preserve"> </w:t>
      </w:r>
      <w:r w:rsidR="000D5AA5">
        <w:t>associated with management actions</w:t>
      </w:r>
      <w:r w:rsidR="00000AF0">
        <w:t xml:space="preserve"> (lead times, response times); </w:t>
      </w:r>
      <w:r w:rsidR="000D5AA5">
        <w:t>multiple uses and ecosystem services</w:t>
      </w:r>
      <w:r w:rsidR="00000AF0">
        <w:t>;</w:t>
      </w:r>
      <w:r w:rsidR="000D5AA5">
        <w:t xml:space="preserve"> and the multiple management contexts within which the conservation planning takes place</w:t>
      </w:r>
      <w:r w:rsidR="00000AF0">
        <w:t>.</w:t>
      </w:r>
      <w:r w:rsidR="000D5AA5">
        <w:t xml:space="preserve"> </w:t>
      </w:r>
      <w:r w:rsidR="00000AF0">
        <w:t xml:space="preserve">This has </w:t>
      </w:r>
      <w:r w:rsidR="000D5AA5">
        <w:t xml:space="preserve">led to adaptation planning lagging behind consideration of climate change impacts and vulnerability assessments </w:t>
      </w:r>
      <w:r w:rsidR="000D5AA5">
        <w:fldChar w:fldCharType="begin"/>
      </w:r>
      <w:r w:rsidR="000D5AA5">
        <w:instrText xml:space="preserve"> ADDIN EN.CITE &lt;EndNote&gt;&lt;Cite&gt;&lt;Author&gt;Johnson&lt;/Author&gt;&lt;Year&gt;2009&lt;/Year&gt;&lt;RecNum&gt;364&lt;/RecNum&gt;&lt;DisplayText&gt;(Johnson &amp;amp; Weaver, 2009)&lt;/DisplayText&gt;&lt;record&gt;&lt;rec-number&gt;364&lt;/rec-number&gt;&lt;foreign-keys&gt;&lt;key app="EN" db-id="ta0ztrv9hwp05kerefnvw0psv9dd5tfzvxdx" timestamp="1441573308"&gt;364&lt;/key&gt;&lt;/foreign-keys&gt;&lt;ref-type name="Journal Article"&gt;17&lt;/ref-type&gt;&lt;contributors&gt;&lt;authors&gt;&lt;author&gt;Johnson, T.E.&lt;/author&gt;&lt;author&gt;Weaver, C.P.&lt;/author&gt;&lt;/authors&gt;&lt;/contributors&gt;&lt;titles&gt;&lt;title&gt;A framework for assessing climate change impacts on water and watershed systems&lt;/title&gt;&lt;secondary-title&gt;Environmental Management&lt;/secondary-title&gt;&lt;/titles&gt;&lt;periodical&gt;&lt;full-title&gt;Environmental Management&lt;/full-title&gt;&lt;/periodical&gt;&lt;pages&gt;118-134&lt;/pages&gt;&lt;volume&gt;43&lt;/volume&gt;&lt;number&gt;1&lt;/number&gt;&lt;dates&gt;&lt;year&gt;2009&lt;/year&gt;&lt;/dates&gt;&lt;urls&gt;&lt;/urls&gt;&lt;/record&gt;&lt;/Cite&gt;&lt;/EndNote&gt;</w:instrText>
      </w:r>
      <w:r w:rsidR="000D5AA5">
        <w:fldChar w:fldCharType="separate"/>
      </w:r>
      <w:r w:rsidR="000D5AA5">
        <w:rPr>
          <w:noProof/>
        </w:rPr>
        <w:t>(Johnson &amp; Weaver, 2009)</w:t>
      </w:r>
      <w:r w:rsidR="000D5AA5">
        <w:fldChar w:fldCharType="end"/>
      </w:r>
      <w:r w:rsidR="000D5AA5">
        <w:t>.</w:t>
      </w:r>
    </w:p>
    <w:p w14:paraId="68200055" w14:textId="442E0A7D" w:rsidR="003219F0" w:rsidRPr="003219F0" w:rsidRDefault="00DF0C36" w:rsidP="00577589">
      <w:pPr>
        <w:spacing w:line="480" w:lineRule="auto"/>
        <w:ind w:firstLine="0"/>
      </w:pPr>
      <w:r>
        <w:t>M</w:t>
      </w:r>
      <w:r w:rsidR="003219F0" w:rsidRPr="003219F0">
        <w:t xml:space="preserve">anagers </w:t>
      </w:r>
      <w:r w:rsidR="00BB3A93">
        <w:t>are requesting tools</w:t>
      </w:r>
      <w:r w:rsidR="003219F0" w:rsidRPr="003219F0">
        <w:t xml:space="preserve"> that will help them in this end</w:t>
      </w:r>
      <w:r w:rsidR="004E0481">
        <w:t xml:space="preserve">eavor. </w:t>
      </w:r>
      <w:r w:rsidR="00DB2405">
        <w:t xml:space="preserve">One tool is </w:t>
      </w:r>
      <w:r w:rsidR="00187A3C">
        <w:t xml:space="preserve">a </w:t>
      </w:r>
      <w:r w:rsidR="0054094B">
        <w:t>recently-</w:t>
      </w:r>
      <w:r w:rsidR="0014659E">
        <w:t xml:space="preserve">released </w:t>
      </w:r>
      <w:r w:rsidR="004E0481">
        <w:t>Climate-</w:t>
      </w:r>
      <w:r w:rsidR="003219F0" w:rsidRPr="003219F0">
        <w:t>Smart Conservation</w:t>
      </w:r>
      <w:r w:rsidR="005E28A7">
        <w:t xml:space="preserve"> guide</w:t>
      </w:r>
      <w:r w:rsidR="0014659E">
        <w:t xml:space="preserve"> </w:t>
      </w:r>
      <w:r w:rsidR="00193383">
        <w:fldChar w:fldCharType="begin"/>
      </w:r>
      <w:r w:rsidR="00A033B1">
        <w:instrText xml:space="preserve"> ADDIN EN.CITE &lt;EndNote&gt;&lt;Cite&gt;&lt;Author&gt;Stein&lt;/Author&gt;&lt;Year&gt;2014&lt;/Year&gt;&lt;RecNum&gt;152&lt;/RecNum&gt;&lt;DisplayText&gt;(Stein, Glick, Edelson, &amp;amp; Staudt, 2014)&lt;/DisplayText&gt;&lt;record&gt;&lt;rec-number&gt;152&lt;/rec-number&gt;&lt;foreign-keys&gt;&lt;key app="EN" db-id="ta0ztrv9hwp05kerefnvw0psv9dd5tfzvxdx" timestamp="1379431609"&gt;152&lt;/key&gt;&lt;/foreign-keys&gt;&lt;ref-type name="Journal Article"&gt;17&lt;/ref-type&gt;&lt;contributors&gt;&lt;authors&gt;&lt;author&gt;Stein, Bruce A.&lt;/author&gt;&lt;author&gt;Glick, P.&lt;/author&gt;&lt;author&gt;Edelson, N.A.&lt;/author&gt;&lt;author&gt;Staudt, A.&lt;/author&gt;&lt;/authors&gt;&lt;/contributors&gt;&lt;titles&gt;&lt;title&gt;Climate-Smart Conservation: Putting Adaptation Principles into Practice&lt;/title&gt;&lt;/titles&gt;&lt;dates&gt;&lt;year&gt;2014&lt;/year&gt;&lt;/dates&gt;&lt;urls&gt;&lt;/urls&gt;&lt;/record&gt;&lt;/Cite&gt;&lt;/EndNote&gt;</w:instrText>
      </w:r>
      <w:r w:rsidR="00193383">
        <w:fldChar w:fldCharType="separate"/>
      </w:r>
      <w:r w:rsidR="00A033B1">
        <w:rPr>
          <w:noProof/>
        </w:rPr>
        <w:t>(Stein, Glick, Edelson, &amp; Staudt, 2014)</w:t>
      </w:r>
      <w:r w:rsidR="00193383">
        <w:fldChar w:fldCharType="end"/>
      </w:r>
      <w:r w:rsidR="005B3AAC">
        <w:t>.</w:t>
      </w:r>
      <w:r w:rsidR="003219F0" w:rsidRPr="003219F0">
        <w:t xml:space="preserve"> </w:t>
      </w:r>
      <w:r w:rsidR="005B3AAC">
        <w:t>Climate-smart planning</w:t>
      </w:r>
      <w:r w:rsidR="00DB2405">
        <w:t xml:space="preserve"> </w:t>
      </w:r>
      <w:r w:rsidR="003219F0" w:rsidRPr="00CB24AD">
        <w:t>provides a general approach</w:t>
      </w:r>
      <w:r w:rsidR="003219F0" w:rsidRPr="003219F0">
        <w:t xml:space="preserve"> </w:t>
      </w:r>
      <w:r w:rsidR="007E5DC5">
        <w:t>for</w:t>
      </w:r>
      <w:r w:rsidR="003219F0" w:rsidRPr="003219F0">
        <w:t xml:space="preserve"> adopting ‘forward-looking goals’ that consider </w:t>
      </w:r>
      <w:r w:rsidR="00695C0F">
        <w:t xml:space="preserve">natural </w:t>
      </w:r>
      <w:r w:rsidR="00F04587">
        <w:t>resource</w:t>
      </w:r>
      <w:r w:rsidR="00F04587" w:rsidRPr="003219F0">
        <w:t xml:space="preserve"> </w:t>
      </w:r>
      <w:r w:rsidR="003219F0" w:rsidRPr="003219F0">
        <w:t xml:space="preserve">vulnerabilities to climate change and a guided process to develop and implement strategies crafted to address those vulnerabilities. </w:t>
      </w:r>
      <w:r w:rsidR="00744DA2">
        <w:t>Using illustrative</w:t>
      </w:r>
      <w:r w:rsidR="003219F0" w:rsidRPr="003219F0">
        <w:t xml:space="preserve"> steps similar to </w:t>
      </w:r>
      <w:r w:rsidR="00BB3A93">
        <w:t>any</w:t>
      </w:r>
      <w:r w:rsidR="003219F0" w:rsidRPr="003219F0">
        <w:t xml:space="preserve"> management planning </w:t>
      </w:r>
      <w:r w:rsidR="00BB3A93">
        <w:t>approach</w:t>
      </w:r>
      <w:r w:rsidR="009B3ECC">
        <w:t xml:space="preserve"> </w:t>
      </w:r>
      <w:r w:rsidR="005024FC">
        <w:fldChar w:fldCharType="begin"/>
      </w:r>
      <w:r w:rsidR="00257628">
        <w:instrText xml:space="preserve"> ADDIN EN.CITE &lt;EndNote&gt;&lt;Cite&gt;&lt;Author&gt;Conservation Measures Partnership&lt;/Author&gt;&lt;Year&gt;2013&lt;/Year&gt;&lt;RecNum&gt;371&lt;/RecNum&gt;&lt;DisplayText&gt;(Conservation Measures Partnership, 2013)&lt;/DisplayText&gt;&lt;record&gt;&lt;rec-number&gt;371&lt;/rec-number&gt;&lt;foreign-keys&gt;&lt;key app="EN" db-id="ta0ztrv9hwp05kerefnvw0psv9dd5tfzvxdx" timestamp="1441579468"&gt;371&lt;/key&gt;&lt;/foreign-keys&gt;&lt;ref-type name="Report"&gt;27&lt;/ref-type&gt;&lt;contributors&gt;&lt;authors&gt;&lt;author&gt;Conservation Measures Partnership,&lt;/author&gt;&lt;/authors&gt;&lt;/contributors&gt;&lt;titles&gt;&lt;title&gt;Open Standards for the Practice of Conservation&lt;/title&gt;&lt;/titles&gt;&lt;pages&gt;51&lt;/pages&gt;&lt;dates&gt;&lt;year&gt;2013&lt;/year&gt;&lt;/dates&gt;&lt;urls&gt;&lt;/urls&gt;&lt;/record&gt;&lt;/Cite&gt;&lt;/EndNote&gt;</w:instrText>
      </w:r>
      <w:r w:rsidR="005024FC">
        <w:fldChar w:fldCharType="separate"/>
      </w:r>
      <w:r w:rsidR="00257628">
        <w:rPr>
          <w:noProof/>
        </w:rPr>
        <w:t>(Conservation Measures Partnership, 2013)</w:t>
      </w:r>
      <w:r w:rsidR="005024FC">
        <w:fldChar w:fldCharType="end"/>
      </w:r>
      <w:r w:rsidR="003219F0" w:rsidRPr="003912E4">
        <w:t xml:space="preserve">, </w:t>
      </w:r>
      <w:r w:rsidR="004E0481" w:rsidRPr="003912E4">
        <w:t>the c</w:t>
      </w:r>
      <w:r w:rsidR="003219F0" w:rsidRPr="003912E4">
        <w:t>limate</w:t>
      </w:r>
      <w:r w:rsidR="003219F0" w:rsidRPr="003219F0">
        <w:t>-</w:t>
      </w:r>
      <w:r w:rsidR="004E0481">
        <w:t>s</w:t>
      </w:r>
      <w:r w:rsidR="003219F0" w:rsidRPr="003219F0">
        <w:t xml:space="preserve">mart planning cycle explicitly incorporates principles that are responsive to the challenges of climate change adaptation. </w:t>
      </w:r>
    </w:p>
    <w:p w14:paraId="2EB9B36B" w14:textId="6FD5CDAF" w:rsidR="003219F0" w:rsidRPr="003219F0" w:rsidRDefault="003219F0" w:rsidP="00577589">
      <w:pPr>
        <w:spacing w:line="480" w:lineRule="auto"/>
        <w:ind w:firstLine="0"/>
      </w:pPr>
      <w:r w:rsidRPr="003219F0">
        <w:t xml:space="preserve">The </w:t>
      </w:r>
      <w:r w:rsidR="004E0481">
        <w:t>climate-s</w:t>
      </w:r>
      <w:r w:rsidRPr="003219F0">
        <w:t xml:space="preserve">mart </w:t>
      </w:r>
      <w:r w:rsidR="00F703BB">
        <w:t>approach</w:t>
      </w:r>
      <w:r w:rsidR="00FE00D9" w:rsidRPr="003219F0">
        <w:t xml:space="preserve"> </w:t>
      </w:r>
      <w:r w:rsidR="006466BF">
        <w:t>includes</w:t>
      </w:r>
      <w:r w:rsidR="0054094B">
        <w:t>:</w:t>
      </w:r>
      <w:r w:rsidRPr="003219F0">
        <w:t xml:space="preserve"> </w:t>
      </w:r>
      <w:r w:rsidR="00586BCA">
        <w:t xml:space="preserve">nine </w:t>
      </w:r>
      <w:r w:rsidR="00B7212A">
        <w:t>principles, or ‘key characteristics’ (</w:t>
      </w:r>
      <w:r w:rsidR="00193383" w:rsidRPr="00193383">
        <w:fldChar w:fldCharType="begin"/>
      </w:r>
      <w:r w:rsidR="00193383" w:rsidRPr="00193383">
        <w:instrText xml:space="preserve"> REF _Ref426476578 \h  \* MERGEFORMAT </w:instrText>
      </w:r>
      <w:r w:rsidR="00193383" w:rsidRPr="00193383">
        <w:fldChar w:fldCharType="separate"/>
      </w:r>
      <w:r w:rsidR="00EB4E63" w:rsidRPr="00695C0F">
        <w:rPr>
          <w:iCs/>
        </w:rPr>
        <w:t xml:space="preserve">Figure </w:t>
      </w:r>
      <w:r w:rsidR="00EB4E63" w:rsidRPr="0096541B">
        <w:rPr>
          <w:noProof/>
        </w:rPr>
        <w:t>1</w:t>
      </w:r>
      <w:r w:rsidR="00193383" w:rsidRPr="00193383">
        <w:fldChar w:fldCharType="end"/>
      </w:r>
      <w:r w:rsidRPr="00193383">
        <w:t xml:space="preserve">a) </w:t>
      </w:r>
      <w:r w:rsidR="00F703BB">
        <w:t xml:space="preserve">of </w:t>
      </w:r>
      <w:r w:rsidRPr="003219F0">
        <w:t xml:space="preserve">climate-informed </w:t>
      </w:r>
      <w:r w:rsidR="00F703BB">
        <w:t>conservation</w:t>
      </w:r>
      <w:r w:rsidRPr="003219F0">
        <w:t xml:space="preserve">; a </w:t>
      </w:r>
      <w:r w:rsidR="00744DA2">
        <w:t>generalized planning cycle</w:t>
      </w:r>
      <w:r w:rsidRPr="00193383">
        <w:t xml:space="preserve"> (</w:t>
      </w:r>
      <w:r w:rsidR="00193383" w:rsidRPr="00193383">
        <w:fldChar w:fldCharType="begin"/>
      </w:r>
      <w:r w:rsidR="00193383" w:rsidRPr="00193383">
        <w:instrText xml:space="preserve"> REF _Ref426476578 \h  \* MERGEFORMAT </w:instrText>
      </w:r>
      <w:r w:rsidR="00193383" w:rsidRPr="00193383">
        <w:fldChar w:fldCharType="separate"/>
      </w:r>
      <w:r w:rsidR="00EB4E63" w:rsidRPr="0096541B">
        <w:rPr>
          <w:iCs/>
        </w:rPr>
        <w:t xml:space="preserve">Figure </w:t>
      </w:r>
      <w:r w:rsidR="00EB4E63" w:rsidRPr="0096541B">
        <w:rPr>
          <w:noProof/>
        </w:rPr>
        <w:t>1</w:t>
      </w:r>
      <w:r w:rsidR="00193383" w:rsidRPr="00193383">
        <w:fldChar w:fldCharType="end"/>
      </w:r>
      <w:r w:rsidRPr="003219F0">
        <w:t xml:space="preserve">b) </w:t>
      </w:r>
      <w:r w:rsidR="00B7212A">
        <w:t>comprised of</w:t>
      </w:r>
      <w:r w:rsidRPr="003219F0">
        <w:t xml:space="preserve"> discrete steps </w:t>
      </w:r>
      <w:r w:rsidR="00B7212A">
        <w:t xml:space="preserve">that can be </w:t>
      </w:r>
      <w:r w:rsidR="00B7212A">
        <w:lastRenderedPageBreak/>
        <w:t>informed by</w:t>
      </w:r>
      <w:r w:rsidRPr="003219F0">
        <w:t xml:space="preserve"> </w:t>
      </w:r>
      <w:r w:rsidR="004E0481">
        <w:t>climate-smart management;</w:t>
      </w:r>
      <w:r w:rsidR="00586BCA">
        <w:t xml:space="preserve"> and four over-arching themes that characterize fundamental </w:t>
      </w:r>
      <w:r w:rsidR="00EA0243">
        <w:t>concepts</w:t>
      </w:r>
      <w:r w:rsidR="00F703BB">
        <w:t xml:space="preserve"> of</w:t>
      </w:r>
      <w:r w:rsidR="00586BCA">
        <w:t xml:space="preserve"> </w:t>
      </w:r>
      <w:r w:rsidR="004A02FA">
        <w:t xml:space="preserve">climate change </w:t>
      </w:r>
      <w:r w:rsidR="00586BCA" w:rsidRPr="00FE00D9">
        <w:t>adaptation (</w:t>
      </w:r>
      <w:r w:rsidR="008B6F52" w:rsidRPr="00FE00D9">
        <w:fldChar w:fldCharType="begin"/>
      </w:r>
      <w:r w:rsidR="008B6F52" w:rsidRPr="00FE00D9">
        <w:instrText xml:space="preserve"> REF _Ref426476578 \h  \* MERGEFORMAT </w:instrText>
      </w:r>
      <w:r w:rsidR="008B6F52" w:rsidRPr="00FE00D9">
        <w:fldChar w:fldCharType="separate"/>
      </w:r>
      <w:r w:rsidR="00EB4E63" w:rsidRPr="0096541B">
        <w:t xml:space="preserve">Figure </w:t>
      </w:r>
      <w:r w:rsidR="00EB4E63" w:rsidRPr="0096541B">
        <w:rPr>
          <w:noProof/>
        </w:rPr>
        <w:t>1</w:t>
      </w:r>
      <w:r w:rsidR="008B6F52" w:rsidRPr="00FE00D9">
        <w:fldChar w:fldCharType="end"/>
      </w:r>
      <w:r w:rsidR="00586BCA" w:rsidRPr="00FE00D9">
        <w:t>c).</w:t>
      </w:r>
      <w:r w:rsidR="00586BCA">
        <w:t xml:space="preserve"> </w:t>
      </w:r>
      <w:r w:rsidR="00AD36D3">
        <w:t xml:space="preserve">There </w:t>
      </w:r>
      <w:r w:rsidR="00F703BB">
        <w:t>is</w:t>
      </w:r>
      <w:r w:rsidR="00AD36D3">
        <w:t xml:space="preserve"> also </w:t>
      </w:r>
      <w:r w:rsidR="004E0481">
        <w:t xml:space="preserve">a set of </w:t>
      </w:r>
      <w:r w:rsidRPr="003219F0">
        <w:t xml:space="preserve">general adaptation strategies </w:t>
      </w:r>
      <w:r w:rsidRPr="00193383">
        <w:t>(</w:t>
      </w:r>
      <w:r w:rsidR="00193383" w:rsidRPr="00193383">
        <w:fldChar w:fldCharType="begin"/>
      </w:r>
      <w:r w:rsidR="00193383" w:rsidRPr="00193383">
        <w:instrText xml:space="preserve"> REF _Ref426476578 \h  \* MERGEFORMAT </w:instrText>
      </w:r>
      <w:r w:rsidR="00193383" w:rsidRPr="00193383">
        <w:fldChar w:fldCharType="separate"/>
      </w:r>
      <w:r w:rsidR="00EB4E63" w:rsidRPr="0096541B">
        <w:rPr>
          <w:iCs/>
        </w:rPr>
        <w:t xml:space="preserve">Figure </w:t>
      </w:r>
      <w:r w:rsidR="00EB4E63" w:rsidRPr="0096541B">
        <w:rPr>
          <w:noProof/>
        </w:rPr>
        <w:t>1</w:t>
      </w:r>
      <w:r w:rsidR="00193383" w:rsidRPr="00193383">
        <w:fldChar w:fldCharType="end"/>
      </w:r>
      <w:r w:rsidR="008B6F52">
        <w:t>d</w:t>
      </w:r>
      <w:r w:rsidRPr="00EB643D">
        <w:t>)</w:t>
      </w:r>
      <w:r w:rsidRPr="003219F0">
        <w:t xml:space="preserve"> </w:t>
      </w:r>
      <w:r w:rsidR="001501AD">
        <w:t xml:space="preserve">presented as one </w:t>
      </w:r>
      <w:r w:rsidR="00480299">
        <w:t>framework</w:t>
      </w:r>
      <w:r w:rsidR="001501AD">
        <w:t xml:space="preserve"> for generating adap</w:t>
      </w:r>
      <w:r w:rsidR="004A02FA">
        <w:t>t</w:t>
      </w:r>
      <w:r w:rsidR="001501AD">
        <w:t>ation options</w:t>
      </w:r>
      <w:r w:rsidR="00BB0237">
        <w:t xml:space="preserve"> in a way that</w:t>
      </w:r>
      <w:r w:rsidR="001501AD">
        <w:t xml:space="preserve"> </w:t>
      </w:r>
      <w:r w:rsidRPr="003219F0">
        <w:t>embod</w:t>
      </w:r>
      <w:r w:rsidR="00BB0237">
        <w:t>ies</w:t>
      </w:r>
      <w:r w:rsidRPr="003219F0">
        <w:t xml:space="preserve"> an ecosystem-based management approach</w:t>
      </w:r>
      <w:r w:rsidR="00BB0237">
        <w:t xml:space="preserve"> </w:t>
      </w:r>
      <w:r w:rsidR="00193383">
        <w:fldChar w:fldCharType="begin"/>
      </w:r>
      <w:r w:rsidR="006C0089">
        <w:instrText xml:space="preserve"> ADDIN EN.CITE &lt;EndNote&gt;&lt;Cite&gt;&lt;Author&gt;McLeod&lt;/Author&gt;&lt;Year&gt;2005&lt;/Year&gt;&lt;RecNum&gt;155&lt;/RecNum&gt;&lt;DisplayText&gt;(K. McLeod, Lubchenco, Palumbi, &amp;amp; Rosenberg, 2005; United Nations Environment Programme (UNEP), 2011)&lt;/DisplayText&gt;&lt;record&gt;&lt;rec-number&gt;155&lt;/rec-number&gt;&lt;foreign-keys&gt;&lt;key app="EN" db-id="ta0ztrv9hwp05kerefnvw0psv9dd5tfzvxdx" timestamp="1379629533"&gt;155&lt;/key&gt;&lt;/foreign-keys&gt;&lt;ref-type name="Journal Article"&gt;17&lt;/ref-type&gt;&lt;contributors&gt;&lt;authors&gt;&lt;author&gt;McLeod, K.&lt;/author&gt;&lt;author&gt;Lubchenco, J.&lt;/author&gt;&lt;author&gt;Palumbi, S.&lt;/author&gt;&lt;author&gt;Rosenberg, A.&lt;/author&gt;&lt;/authors&gt;&lt;/contributors&gt;&lt;titles&gt;&lt;title&gt;Scientific consensus statement on marine ecosystem-based management&lt;/title&gt;&lt;/titles&gt;&lt;dates&gt;&lt;year&gt;2005&lt;/year&gt;&lt;/dates&gt;&lt;publisher&gt;Communication Partnership for Science and the Sea&lt;/publisher&gt;&lt;urls&gt;&lt;related-urls&gt;&lt;url&gt;http://www.compassonline.org/science/&lt;/url&gt;&lt;/related-urls&gt;&lt;/urls&gt;&lt;/record&gt;&lt;/Cite&gt;&lt;Cite&gt;&lt;Author&gt;United Nations Environment Programme (UNEP)&lt;/Author&gt;&lt;Year&gt;2011&lt;/Year&gt;&lt;RecNum&gt;157&lt;/RecNum&gt;&lt;record&gt;&lt;rec-number&gt;157&lt;/rec-number&gt;&lt;foreign-keys&gt;&lt;key app="EN" db-id="ta0ztrv9hwp05kerefnvw0psv9dd5tfzvxdx" timestamp="1379630644"&gt;157&lt;/key&gt;&lt;/foreign-keys&gt;&lt;ref-type name="Report"&gt;27&lt;/ref-type&gt;&lt;contributors&gt;&lt;authors&gt;&lt;author&gt;United Nations Environment Programme (UNEP),&lt;/author&gt;&lt;/authors&gt;&lt;/contributors&gt;&lt;titles&gt;&lt;title&gt;Taking Steps toward Marine and Coastal Ecosystem-Based Management - An Introductory Guide.&lt;/title&gt;&lt;secondary-title&gt;UNEP Regional Seas Reports and Studies No. 189&lt;/secondary-title&gt;&lt;/titles&gt;&lt;dates&gt;&lt;year&gt;2011&lt;/year&gt;&lt;/dates&gt;&lt;urls&gt;&lt;related-urls&gt;&lt;url&gt;http://www.unep.org/pdf/EBM_Manual_r15_Final.pdf&lt;/url&gt;&lt;/related-urls&gt;&lt;/urls&gt;&lt;/record&gt;&lt;/Cite&gt;&lt;/EndNote&gt;</w:instrText>
      </w:r>
      <w:r w:rsidR="00193383">
        <w:fldChar w:fldCharType="separate"/>
      </w:r>
      <w:r w:rsidR="00370C7D">
        <w:rPr>
          <w:noProof/>
        </w:rPr>
        <w:t>(K. McLeod, Lubchenco, Palumbi, &amp; Rosenberg, 2005; United Nations Environment Programme (UNEP), 2011)</w:t>
      </w:r>
      <w:r w:rsidR="00193383">
        <w:fldChar w:fldCharType="end"/>
      </w:r>
      <w:r w:rsidR="0014659E">
        <w:t xml:space="preserve">. This framework </w:t>
      </w:r>
      <w:r w:rsidRPr="003219F0">
        <w:t>recognize</w:t>
      </w:r>
      <w:r w:rsidR="00D60B2C">
        <w:t>s</w:t>
      </w:r>
      <w:r w:rsidRPr="003219F0">
        <w:t xml:space="preserve"> the importance of focusing management on sustaining ecosystem </w:t>
      </w:r>
      <w:r w:rsidR="005B3837">
        <w:t xml:space="preserve">functions, </w:t>
      </w:r>
      <w:r w:rsidRPr="003219F0">
        <w:t xml:space="preserve">processes and services in order to </w:t>
      </w:r>
      <w:r w:rsidR="005B3837">
        <w:t>protect ecological integrity and</w:t>
      </w:r>
      <w:r w:rsidRPr="003219F0">
        <w:t xml:space="preserve"> support ecosystem resilience. Maintenance of ecosystem resilience is a predominant paradigm for climate change adaptation, based on the premise that increasing resilience extends a system’s ability to cope with the added stress imposed by climate change</w:t>
      </w:r>
      <w:r w:rsidR="006A19B3">
        <w:t xml:space="preserve"> </w:t>
      </w:r>
      <w:r w:rsidR="006A19B3">
        <w:fldChar w:fldCharType="begin">
          <w:fldData xml:space="preserve">PEVuZE5vdGU+PENpdGU+PEF1dGhvcj5XZXN0PC9BdXRob3I+PFllYXI+MjAwMzwvWWVhcj48UmVj
TnVtPjU2PC9SZWNOdW0+PERpc3BsYXlUZXh0PihCZXJuaGFyZHQgJmFtcDsgTGVzbGllLCAyMDEz
OyBDYXJpbGxpLCBOb3JyaXMsIEJsYWNrLCBXYWxzaCwgJmFtcDsgTWNGaWVsZCwgMjAwOTsgRnVq
aXRhIGV0IGFsLiwgMjAxMzsgSnVsaXVzIGV0IGFsLiwgMjAwODsgTWNDbGFuYWhhbiwgRG9ubmVy
LCBNYXluYXJkLCBNYWNOZWlsLCAmYW1wOyBHcmFoYW0sIDIwMTI7IE11bWJ5LCBXb2xmZiwgQm96
ZWMsIENob2xsZXR0LCAmYW1wOyBIYWxsb3JhbiwgMjAxNDsgV2VzdCBldCBhbC4sIDIwMDk7IFdl
c3QgJmFtcDsgU2FsbSwgMjAwMyk8L0Rpc3BsYXlUZXh0PjxyZWNvcmQ+PHJlYy1udW1iZXI+NTY8
L3JlYy1udW1iZXI+PGZvcmVpZ24ta2V5cz48a2V5IGFwcD0iRU4iIGRiLWlkPSJ0YTB6dHJ2OWh3
cDA1a2VyZWZudncwcHN2OWRkNXRmenZ4ZHgiIHRpbWVzdGFtcD0iMTM2MzU3NDk0NyI+NTY8L2tl
eT48L2ZvcmVpZ24ta2V5cz48cmVmLXR5cGUgbmFtZT0iSm91cm5hbCBBcnRpY2xlIj4xNzwvcmVm
LXR5cGU+PGNvbnRyaWJ1dG9ycz48YXV0aG9ycz48YXV0aG9yPldlc3QsIEouIE0uPC9hdXRob3I+
PGF1dGhvcj5TYWxtLCBSLiBWLjwvYXV0aG9yPjwvYXV0aG9ycz48L2NvbnRyaWJ1dG9ycz48dGl0
bGVzPjx0aXRsZT5SZXNpc3RhbmNlIGFuZCByZXNpbGllbmNlIHRvIGNvcmFsIGJsZWFjaGluZzog
aW1wbGljYXRpb25zIGZvciBjb3JhbCByZWVmIGNvbnNlcnZhdGlvbiBhbmQgbWFuYWdlbWVudDwv
dGl0bGU+PHNlY29uZGFyeS10aXRsZT5Db25zZXJ2YXRpb24gQmlvbG9neTwvc2Vjb25kYXJ5LXRp
dGxlPjwvdGl0bGVzPjxwZXJpb2RpY2FsPjxmdWxsLXRpdGxlPkNvbnNlcnZhdGlvbiBCaW9sb2d5
PC9mdWxsLXRpdGxlPjwvcGVyaW9kaWNhbD48cGFnZXM+OTU2LTk2NzwvcGFnZXM+PHZvbHVtZT4x
Nzwvdm9sdW1lPjxudW1iZXI+NDwvbnVtYmVyPjxkYXRlcz48eWVhcj4yMDAzPC95ZWFyPjwvZGF0
ZXM+PHVybHM+PC91cmxzPjwvcmVjb3JkPjwvQ2l0ZT48Q2l0ZT48QXV0aG9yPk1jQ2xhbmFoYW48
L0F1dGhvcj48WWVhcj4yMDEyPC9ZZWFyPjxSZWNOdW0+NDM8L1JlY051bT48cmVjb3JkPjxyZWMt
bnVtYmVyPjQzPC9yZWMtbnVtYmVyPjxmb3JlaWduLWtleXM+PGtleSBhcHA9IkVOIiBkYi1pZD0i
dGEwenRydjlod3AwNWtlcmVmbnZ3MHBzdjlkZDV0Znp2eGR4IiB0aW1lc3RhbXA9IjEzNjM1Mzc3
MTAiPjQzPC9rZXk+PC9mb3JlaWduLWtleXM+PHJlZi10eXBlIG5hbWU9IkpvdXJuYWwgQXJ0aWNs
ZSI+MTc8L3JlZi10eXBlPjxjb250cmlidXRvcnM+PGF1dGhvcnM+PGF1dGhvcj5NY0NsYW5haGFu
LCBULiBSLjwvYXV0aG9yPjxhdXRob3I+RG9ubmVyLCBTLiBELiA8L2F1dGhvcj48YXV0aG9yPk1h
eW5hcmQsIEouIEEuIDwvYXV0aG9yPjxhdXRob3I+TWFjTmVpbCwgTS4gQS4gPC9hdXRob3I+PGF1
dGhvcj5HcmFoYW0sIE4uIEEgLkouPC9hdXRob3I+PC9hdXRob3JzPjwvY29udHJpYnV0b3JzPjx0
aXRsZXM+PHRpdGxlPlByaW9yaXRpemluZyBLZXkgUmVzaWxpZW5jZSBJbmRpY2F0b3JzIHRvIFN1
cHBvcnQgQ29yYWwgUmVlZiBNYW5hZ2VtZW50IGluIGEgQ2hhbmdpbmcgQ2xpbWF0ZTwvdGl0bGU+
PHNlY29uZGFyeS10aXRsZT5QTG9TIE9ORTwvc2Vjb25kYXJ5LXRpdGxlPjwvdGl0bGVzPjxwZXJp
b2RpY2FsPjxmdWxsLXRpdGxlPlBMb1MgT05FPC9mdWxsLXRpdGxlPjwvcGVyaW9kaWNhbD48cGFn
ZXM+ZTQyODg0PC9wYWdlcz48dm9sdW1lPjc8L3ZvbHVtZT48bnVtYmVyPjg8L251bWJlcj48ZGF0
ZXM+PHllYXI+MjAxMjwveWVhcj48L2RhdGVzPjx1cmxzPjwvdXJscz48ZWxlY3Ryb25pYy1yZXNv
dXJjZS1udW0+ZG9pOjEwLjEzNzEvam91cm5hbC5wb25lLjAwNDI4ODQ8L2VsZWN0cm9uaWMtcmVz
b3VyY2UtbnVtPjwvcmVjb3JkPjwvQ2l0ZT48Q2l0ZT48QXV0aG9yPkZ1aml0YTwvQXV0aG9yPjxZ
ZWFyPjIwMTM8L1llYXI+PFJlY051bT4zNjc8L1JlY051bT48cmVjb3JkPjxyZWMtbnVtYmVyPjM2
NzwvcmVjLW51bWJlcj48Zm9yZWlnbi1rZXlzPjxrZXkgYXBwPSJFTiIgZGItaWQ9InRhMHp0cnY5
aHdwMDVrZXJlZm52dzBwc3Y5ZGQ1dGZ6dnhkeCIgdGltZXN0YW1wPSIxNDQxNTc4NTk0Ij4zNjc8
L2tleT48L2ZvcmVpZ24ta2V5cz48cmVmLXR5cGUgbmFtZT0iSm91cm5hbCBBcnRpY2xlIj4xNzwv
cmVmLXR5cGU+PGNvbnRyaWJ1dG9ycz48YXV0aG9ycz48YXV0aG9yPkZ1aml0YSwgUi48L2F1dGhv
cj48YXV0aG9yPk1veGxleSwgSi4gSC48L2F1dGhvcj48YXV0aG9yPkRlQmV5LCBILjwvYXV0aG9y
PjxhdXRob3I+VmFuIExldXZhbiwgVC48L2F1dGhvcj48YXV0aG9yPkxldW1lciwgQS48L2F1dGhv
cj48YXV0aG9yPkhvbmV5LCBLLjwvYXV0aG9yPjxhdXRob3I+QWd1aWxlcmEsIFMuPC9hdXRob3I+
PGF1dGhvcj5Gb2xleSwgTS48L2F1dGhvcj48L2F1dGhvcnM+PC9jb250cmlidXRvcnM+PHRpdGxl
cz48dGl0bGU+TWFuYWdpbmcgZm9yIGEgcmVzaWxpZW50IG9jZWFuPC90aXRsZT48c2Vjb25kYXJ5
LXRpdGxlPk1hcmluZSBQb2xpY3k8L3NlY29uZGFyeS10aXRsZT48L3RpdGxlcz48cGVyaW9kaWNh
bD48ZnVsbC10aXRsZT5NYXJpbmUgUG9saWN5PC9mdWxsLXRpdGxlPjwvcGVyaW9kaWNhbD48cGFn
ZXM+NTM4LTU0NDwvcGFnZXM+PHZvbHVtZT4zODwvdm9sdW1lPjxrZXl3b3Jkcz48a2V5d29yZD5S
ZXNpbGllbmNlPC9rZXl3b3JkPjxrZXl3b3JkPkVjb3N5c3RlbSBzZXJ2aWNlczwva2V5d29yZD48
a2V5d29yZD5TdGF0ZSBjaGFuZ2U8L2tleXdvcmQ+PGtleXdvcmQ+VGhyZXNob2xkczwva2V5d29y
ZD48a2V5d29yZD5JbmRpY2F0b3JzPC9rZXl3b3JkPjwva2V5d29yZHM+PGRhdGVzPjx5ZWFyPjIw
MTM8L3llYXI+PHB1Yi1kYXRlcz48ZGF0ZT4zLy88L2RhdGU+PC9wdWItZGF0ZXM+PC9kYXRlcz48
aXNibj4wMzA4LTU5N1g8L2lzYm4+PHVybHM+PHJlbGF0ZWQtdXJscz48dXJsPmh0dHA6Ly93d3cu
c2NpZW5jZWRpcmVjdC5jb20vc2NpZW5jZS9hcnRpY2xlL3BpaS9TMDMwODU5N1gxMjAwMTIzNjwv
dXJsPjwvcmVsYXRlZC11cmxzPjwvdXJscz48ZWxlY3Ryb25pYy1yZXNvdXJjZS1udW0+MTAuMTAx
Ni9qLm1hcnBvbC4yMDEyLjA1LjAyNTwvZWxlY3Ryb25pYy1yZXNvdXJjZS1udW0+PC9yZWNvcmQ+
PC9DaXRlPjxDaXRlPjxBdXRob3I+TXVtYnk8L0F1dGhvcj48WWVhcj4yMDE0PC9ZZWFyPjxSZWNO
dW0+MzY4PC9SZWNOdW0+PHJlY29yZD48cmVjLW51bWJlcj4zNjg8L3JlYy1udW1iZXI+PGZvcmVp
Z24ta2V5cz48a2V5IGFwcD0iRU4iIGRiLWlkPSJ0YTB6dHJ2OWh3cDA1a2VyZWZudncwcHN2OWRk
NXRmenZ4ZHgiIHRpbWVzdGFtcD0iMTQ0MTU3ODc4NyI+MzY4PC9rZXk+PC9mb3JlaWduLWtleXM+
PHJlZi10eXBlIG5hbWU9IkpvdXJuYWwgQXJ0aWNsZSI+MTc8L3JlZi10eXBlPjxjb250cmlidXRv
cnM+PGF1dGhvcnM+PGF1dGhvcj5NdW1ieSwgUC5KLjwvYXV0aG9yPjxhdXRob3I+V29sZmYsIE4u
SC48L2F1dGhvcj48YXV0aG9yPkJvemVjLCBZLi1NLjwvYXV0aG9yPjxhdXRob3I+Q2hvbGxldHQs
IEkuPC9hdXRob3I+PGF1dGhvcj5IYWxsb3JhbiwgUC48L2F1dGhvcj48L2F1dGhvcnM+PC9jb250
cmlidXRvcnM+PHRpdGxlcz48dGl0bGU+T3BlcmF0aW9uYWxpemluZyB0aGUgUmVzaWxpZW5jZSBv
ZiBDb3JhbCBSZWVmcyBpbiBhbiBFcmEgb2YgQ2xpbWF0ZSBDaGFuZ2U8L3RpdGxlPjxzZWNvbmRh
cnktdGl0bGU+Q29uc2VydmF0aW9uIExldHRlcnM8L3NlY29uZGFyeS10aXRsZT48L3RpdGxlcz48
cGVyaW9kaWNhbD48ZnVsbC10aXRsZT5Db25zZXJ2YXRpb24gTGV0dGVyczwvZnVsbC10aXRsZT48
L3BlcmlvZGljYWw+PHBhZ2VzPjE3Ni0xODc8L3BhZ2VzPjx2b2x1bWU+Nzwvdm9sdW1lPjxudW1i
ZXI+MzwvbnVtYmVyPjxrZXl3b3Jkcz48a2V5d29yZD5HcmF6aW5nPC9rZXl3b3JkPjxrZXl3b3Jk
Pm1hcmluZSByZXNlcnZlPC9rZXl3b3JkPjxrZXl3b3JkPnBhcnJvdGZpc2g8L2tleXdvcmQ+PGtl
eXdvcmQ+cmVtb3RlIHNlbnNpbmc8L2tleXdvcmQ+PGtleXdvcmQ+d2F2ZSBleHBvc3VyZTwva2V5
d29yZD48L2tleXdvcmRzPjxkYXRlcz48eWVhcj4yMDE0PC95ZWFyPjwvZGF0ZXM+PGlzYm4+MTc1
NS0yNjNYPC9pc2JuPjx1cmxzPjxyZWxhdGVkLXVybHM+PHVybD5odHRwOi8vZHguZG9pLm9yZy8x
MC4xMTExL2NvbmwuMTIwNDc8L3VybD48L3JlbGF0ZWQtdXJscz48L3VybHM+PGVsZWN0cm9uaWMt
cmVzb3VyY2UtbnVtPjEwLjExMTEvY29ubC4xMjA0NzwvZWxlY3Ryb25pYy1yZXNvdXJjZS1udW0+
PC9yZWNvcmQ+PC9DaXRlPjxDaXRlPjxBdXRob3I+QmVybmhhcmR0PC9BdXRob3I+PFllYXI+MjAx
MzwvWWVhcj48UmVjTnVtPjM2OTwvUmVjTnVtPjxyZWNvcmQ+PHJlYy1udW1iZXI+MzY5PC9yZWMt
bnVtYmVyPjxmb3JlaWduLWtleXM+PGtleSBhcHA9IkVOIiBkYi1pZD0idGEwenRydjlod3AwNWtl
cmVmbnZ3MHBzdjlkZDV0Znp2eGR4IiB0aW1lc3RhbXA9IjE0NDE1Nzg5MzAiPjM2OTwva2V5Pjwv
Zm9yZWlnbi1rZXlzPjxyZWYtdHlwZSBuYW1lPSJKb3VybmFsIEFydGljbGUiPjE3PC9yZWYtdHlw
ZT48Y29udHJpYnV0b3JzPjxhdXRob3JzPjxhdXRob3I+QmVybmhhcmR0LCBKLlIuPC9hdXRob3I+
PGF1dGhvcj5MZXNsaWUsIEguTS48L2F1dGhvcj48L2F1dGhvcnM+PC9jb250cmlidXRvcnM+PHRp
dGxlcz48dGl0bGU+UmVzaWxpZW5jZSB0byBDbGltYXRlIENoYW5nZSBpbiBDb2FzdGFsIE1hcmlu
ZSBFY29zeXN0ZW1zPC90aXRsZT48c2Vjb25kYXJ5LXRpdGxlPkFubnVhbCBSZXZpZXcgb2YgTWFy
aW5lIFNjaWVuY2U8L3NlY29uZGFyeS10aXRsZT48L3RpdGxlcz48cGVyaW9kaWNhbD48ZnVsbC10
aXRsZT5Bbm51YWwgUmV2aWV3IG9mIE1hcmluZSBTY2llbmNlPC9mdWxsLXRpdGxlPjwvcGVyaW9k
aWNhbD48cGFnZXM+MzcxLTM5MjwvcGFnZXM+PHZvbHVtZT41PC92b2x1bWU+PG51bWJlcj4xPC9u
dW1iZXI+PGRhdGVzPjx5ZWFyPjIwMTM8L3llYXI+PC9kYXRlcz48YWNjZXNzaW9uLW51bT4yMjgw
OTE5NTwvYWNjZXNzaW9uLW51bT48dXJscz48cmVsYXRlZC11cmxzPjx1cmw+aHR0cDovL3d3dy5h
bm51YWxyZXZpZXdzLm9yZy9kb2kvYWJzLzEwLjExNDYvYW5udXJldi1tYXJpbmUtMTIxMjExLTE3
MjQxMTwvdXJsPjwvcmVsYXRlZC11cmxzPjwvdXJscz48ZWxlY3Ryb25pYy1yZXNvdXJjZS1udW0+
ZG9pOjEwLjExNDYvYW5udXJldi1tYXJpbmUtMTIxMjExLTE3MjQxMTwvZWxlY3Ryb25pYy1yZXNv
dXJjZS1udW0+PC9yZWNvcmQ+PC9DaXRlPjxDaXRlPjxBdXRob3I+Q2FyaWxsaTwvQXV0aG9yPjxZ
ZWFyPjIwMDk8L1llYXI+PFJlY051bT4zNzA8L1JlY051bT48cmVjb3JkPjxyZWMtbnVtYmVyPjM3
MDwvcmVjLW51bWJlcj48Zm9yZWlnbi1rZXlzPjxrZXkgYXBwPSJFTiIgZGItaWQ9InRhMHp0cnY5
aHdwMDVrZXJlZm52dzBwc3Y5ZGQ1dGZ6dnhkeCIgdGltZXN0YW1wPSIxNDQxNTc5MTMzIj4zNzA8
L2tleT48L2ZvcmVpZ24ta2V5cz48cmVmLXR5cGUgbmFtZT0iSm91cm5hbCBBcnRpY2xlIj4xNzwv
cmVmLXR5cGU+PGNvbnRyaWJ1dG9ycz48YXV0aG9ycz48YXV0aG9yPkNhcmlsbGksIEouRS48L2F1
dGhvcj48YXV0aG9yPk5vcnJpcywgUi5ELjwvYXV0aG9yPjxhdXRob3I+QmxhY2ssIEIuQS48L2F1
dGhvcj48YXV0aG9yPldhbHNoLCBTLk0uPC9hdXRob3I+PGF1dGhvcj5NY0ZpZWxkLCBNLjwvYXV0
aG9yPjwvYXV0aG9ycz48L2NvbnRyaWJ1dG9ycz48dGl0bGVzPjx0aXRsZT5Mb2NhbCBTdHJlc3Nv
cnMgUmVkdWNlIENvcmFsIFJlc2lsaWVuY2UgdG8gQmxlYWNoaW5nPC90aXRsZT48c2Vjb25kYXJ5
LXRpdGxlPlBMb1MgT05FPC9zZWNvbmRhcnktdGl0bGU+PC90aXRsZXM+PHBlcmlvZGljYWw+PGZ1
bGwtdGl0bGU+UExvUyBPTkU8L2Z1bGwtdGl0bGU+PC9wZXJpb2RpY2FsPjxwYWdlcz5lNjMyNDwv
cGFnZXM+PHZvbHVtZT40PC92b2x1bWU+PG51bWJlcj43PC9udW1iZXI+PGRhdGVzPjx5ZWFyPjIw
MDk8L3llYXI+PC9kYXRlcz48cHVibGlzaGVyPlB1YmxpYyBMaWJyYXJ5IG9mIFNjaWVuY2U8L3B1
Ymxpc2hlcj48dXJscz48cmVsYXRlZC11cmxzPjx1cmw+aHR0cDovL2R4LmRvaS5vcmcvMTAuMTM3
MSUyRmpvdXJuYWwucG9uZS4wMDA2MzI0PC91cmw+PC9yZWxhdGVkLXVybHM+PC91cmxzPjxlbGVj
dHJvbmljLXJlc291cmNlLW51bT4xMC4xMzcxL2pvdXJuYWwucG9uZS4wMDA2MzI0PC9lbGVjdHJv
bmljLXJlc291cmNlLW51bT48L3JlY29yZD48L0NpdGU+PENpdGU+PEF1dGhvcj5XZXN0PC9BdXRo
b3I+PFllYXI+MjAwOTwvWWVhcj48UmVjTnVtPjI3NTwvUmVjTnVtPjxyZWNvcmQ+PHJlYy1udW1i
ZXI+Mjc1PC9yZWMtbnVtYmVyPjxmb3JlaWduLWtleXM+PGtleSBhcHA9IkVOIiBkYi1pZD0idGEw
enRydjlod3AwNWtlcmVmbnZ3MHBzdjlkZDV0Znp2eGR4IiB0aW1lc3RhbXA9IjE0Mzk5MjAzNjAi
PjI3NTwva2V5PjwvZm9yZWlnbi1rZXlzPjxyZWYtdHlwZSBuYW1lPSJKb3VybmFsIEFydGljbGUi
PjE3PC9yZWYtdHlwZT48Y29udHJpYnV0b3JzPjxhdXRob3JzPjxhdXRob3I+V2VzdCwgSi4gTS48
L2F1dGhvcj48YXV0aG9yPkp1bGl1cywgUy4gSC48L2F1dGhvcj48YXV0aG9yPkthcmVpdmEsIFAu
PC9hdXRob3I+PGF1dGhvcj5FbnF1aXN0LCBDLjwvYXV0aG9yPjxhdXRob3I+TGF3bGVyLCBKLiBK
LjwvYXV0aG9yPjxhdXRob3I+UGV0ZXJzZW4sIEIuPC9hdXRob3I+PGF1dGhvcj5Kb2huc29uLCBB
LiBFLjwvYXV0aG9yPjxhdXRob3I+U2hhdywgTS4gUi48L2F1dGhvcj48L2F1dGhvcnM+PC9jb250
cmlidXRvcnM+PHRpdGxlcz48dGl0bGU+VS5TLiBOYXR1cmFsIFJlc291cmNlcyBhbmQgQ2xpbWF0
ZSBDaGFuZ2U6IENvbmNlcHRzIGFuZCBBcHByb2FjaGVzIGZvciBNYW5hZ2VtZW50IEFkYXB0YXRp
b248L3RpdGxlPjxzZWNvbmRhcnktdGl0bGU+RW52aXJvbm1lbnRhbCBNYW5hZ2VtZW50PC9zZWNv
bmRhcnktdGl0bGU+PC90aXRsZXM+PHBlcmlvZGljYWw+PGZ1bGwtdGl0bGU+RW52aXJvbm1lbnRh
bCBNYW5hZ2VtZW50PC9mdWxsLXRpdGxlPjwvcGVyaW9kaWNhbD48cGFnZXM+MTAwMS0xMDIxPC9w
YWdlcz48dm9sdW1lPjQ0PC92b2x1bWU+PG51bWJlcj42PC9udW1iZXI+PGtleXdvcmRzPjxrZXl3
b3JkPkNsaW1hdGUgY2hhbmdlPC9rZXl3b3JkPjxrZXl3b3JkPkFkYXB0YXRpb24gPC9rZXl3b3Jk
PjxrZXl3b3JkPlJlc291cmNlIG1hbmFnZW1lbnQ8L2tleXdvcmQ+PGtleXdvcmQ+RWNvc3lzdGVt
czwva2V5d29yZD48a2V5d29yZD5SZXNpbGllbmNlICA8L2tleXdvcmQ+PGtleXdvcmQ+VW5jZXJ0
YWludHk8L2tleXdvcmQ+PGtleXdvcmQ+VHJpYWdlPC9rZXl3b3JkPjxrZXl3b3JkPlRocmVzaG9s
ZHM8L2tleXdvcmQ+PC9rZXl3b3Jkcz48ZGF0ZXM+PHllYXI+MjAwOTwveWVhcj48cHViLWRhdGVz
PjxkYXRlPjA3LzI4JiN4RDswOS8wNS9yZWNlaXZlZCYjeEQ7MDYvMDgvcmV2aXNlZCYjeEQ7MDYv
MjgvYWNjZXB0ZWQ8L2RhdGU+PC9wdWItZGF0ZXM+PC9kYXRlcz48cHViLWxvY2F0aW9uPk5ldyBZ
b3JrPC9wdWItbG9jYXRpb24+PHB1Ymxpc2hlcj5TcHJpbmdlci1WZXJsYWc8L3B1Ymxpc2hlcj48
aXNibj4wMzY0LTE1MlgmI3hEOzE0MzItMTAwOTwvaXNibj48YWNjZXNzaW9uLW51bT5QTUMyNzkx
NDgzPC9hY2Nlc3Npb24tbnVtPjx1cmxzPjxyZWxhdGVkLXVybHM+PHVybD5odHRwOi8vd3d3Lm5j
YmkubmxtLm5paC5nb3YvcG1jL2FydGljbGVzL1BNQzI3OTE0ODMvPC91cmw+PC9yZWxhdGVkLXVy
bHM+PC91cmxzPjxlbGVjdHJvbmljLXJlc291cmNlLW51bT4xMC4xMDA3L3MwMDI2Ny0wMDktOTM0
NS0xPC9lbGVjdHJvbmljLXJlc291cmNlLW51bT48cmVtb3RlLWRhdGFiYXNlLW5hbWU+UE1DPC9y
ZW1vdGUtZGF0YWJhc2UtbmFtZT48L3JlY29yZD48L0NpdGU+PENpdGU+PEF1dGhvcj5KdWxpdXM8
L0F1dGhvcj48WWVhcj4yMDA4PC9ZZWFyPjxSZWNOdW0+MjcxPC9SZWNOdW0+PHJlY29yZD48cmVj
LW51bWJlcj4yNzE8L3JlYy1udW1iZXI+PGZvcmVpZ24ta2V5cz48a2V5IGFwcD0iRU4iIGRiLWlk
PSJ0YTB6dHJ2OWh3cDA1a2VyZWZudncwcHN2OWRkNXRmenZ4ZHgiIHRpbWVzdGFtcD0iMTQzOTkx
OTIxNSI+MjcxPC9rZXk+PC9mb3JlaWduLWtleXM+PHJlZi10eXBlIG5hbWU9IkJvb2sgU2VjdGlv
biI+NTwvcmVmLXR5cGU+PGNvbnRyaWJ1dG9ycz48YXV0aG9ycz48YXV0aG9yPkp1bGl1cywgUy4g
SC48L2F1dGhvcj48YXV0aG9yPldlc3QsIEouIE0uPC9hdXRob3I+PGF1dGhvcj5CbGF0ZSwgRy4g
TS48L2F1dGhvcj48YXV0aG9yPkJhcm9uLCBKLiBTLiA8L2F1dGhvcj48YXV0aG9yPkdyaWZmaXRo
LCBCLjwvYXV0aG9yPjxhdXRob3I+Sm95Y2UsIEwuIEEuPC9hdXRob3I+PGF1dGhvcj5LYXJlaXZh
LCBQLjwvYXV0aG9yPjxhdXRob3I+S2VsbGVyLCBCLiBELiA8L2F1dGhvcj48YXV0aG9yPlBhbG1l
ciwgTS4gQS48L2F1dGhvcj48YXV0aG9yPlBldGVyc29uLCBDLiBILjwvYXV0aG9yPjxhdXRob3I+
U2NvdHQsIEogLk0uPC9hdXRob3I+PC9hdXRob3JzPjxzZWNvbmRhcnktYXV0aG9ycz48YXV0aG9y
Pkp1bGl1cywgUy5ILjwvYXV0aG9yPjxhdXRob3I+V2VzdCwgSi4gTS48L2F1dGhvcj48L3NlY29u
ZGFyeS1hdXRob3JzPjwvY29udHJpYnV0b3JzPjx0aXRsZXM+PHRpdGxlPkV4ZWN1dGl2ZSBTdW1t
YXJ5LjwvdGl0bGU+PHNlY29uZGFyeS10aXRsZT5QcmVsaW1pbmFyeSByZXZpZXcgb2YgYWRhcHRh
dGlvbiBvcHRpb25zIGZvciBjbGltYXRlLXNlbnNpdGl2ZSBlY29zeXN0ZW1zIGFuZCByZXNvdXJj
ZXMuIEEgUmVwb3J0IGJ5IHRoZSBVLlMuIENsaW1hdGUgQ2hhbmdlIFNjaWVuY2UgUHJvZ3JhbSBh
bmQgdGhlIFN1YmNvbW1pdHRlZSBvbiBHbG9iYWwgQ2hhbmdlIFJlc2VhcmNoPC9zZWNvbmRhcnkt
dGl0bGU+PC90aXRsZXM+PHBhZ2VzPjEtMSB0byAxLTY8L3BhZ2VzPjxkYXRlcz48eWVhcj4yMDA4
PC95ZWFyPjwvZGF0ZXM+PHB1Yi1sb2NhdGlvbj5XYXNoaW5ndG9uLCBEQzwvcHViLWxvY2F0aW9u
PjxwdWJsaXNoZXI+VS5TLiBFbnZpcm9ubWVudGFsIFByb3RlY3Rpb24gQWdlbmN5PC9wdWJsaXNo
ZXI+PHVybHM+PC91cmxzPjwvcmVjb3JkPjwvQ2l0ZT48L0VuZE5vdGU+
</w:fldData>
        </w:fldChar>
      </w:r>
      <w:r w:rsidR="006979FE">
        <w:instrText xml:space="preserve"> ADDIN EN.CITE </w:instrText>
      </w:r>
      <w:r w:rsidR="006979FE">
        <w:fldChar w:fldCharType="begin">
          <w:fldData xml:space="preserve">PEVuZE5vdGU+PENpdGU+PEF1dGhvcj5XZXN0PC9BdXRob3I+PFllYXI+MjAwMzwvWWVhcj48UmVj
TnVtPjU2PC9SZWNOdW0+PERpc3BsYXlUZXh0PihCZXJuaGFyZHQgJmFtcDsgTGVzbGllLCAyMDEz
OyBDYXJpbGxpLCBOb3JyaXMsIEJsYWNrLCBXYWxzaCwgJmFtcDsgTWNGaWVsZCwgMjAwOTsgRnVq
aXRhIGV0IGFsLiwgMjAxMzsgSnVsaXVzIGV0IGFsLiwgMjAwODsgTWNDbGFuYWhhbiwgRG9ubmVy
LCBNYXluYXJkLCBNYWNOZWlsLCAmYW1wOyBHcmFoYW0sIDIwMTI7IE11bWJ5LCBXb2xmZiwgQm96
ZWMsIENob2xsZXR0LCAmYW1wOyBIYWxsb3JhbiwgMjAxNDsgV2VzdCBldCBhbC4sIDIwMDk7IFdl
c3QgJmFtcDsgU2FsbSwgMjAwMyk8L0Rpc3BsYXlUZXh0PjxyZWNvcmQ+PHJlYy1udW1iZXI+NTY8
L3JlYy1udW1iZXI+PGZvcmVpZ24ta2V5cz48a2V5IGFwcD0iRU4iIGRiLWlkPSJ0YTB6dHJ2OWh3
cDA1a2VyZWZudncwcHN2OWRkNXRmenZ4ZHgiIHRpbWVzdGFtcD0iMTM2MzU3NDk0NyI+NTY8L2tl
eT48L2ZvcmVpZ24ta2V5cz48cmVmLXR5cGUgbmFtZT0iSm91cm5hbCBBcnRpY2xlIj4xNzwvcmVm
LXR5cGU+PGNvbnRyaWJ1dG9ycz48YXV0aG9ycz48YXV0aG9yPldlc3QsIEouIE0uPC9hdXRob3I+
PGF1dGhvcj5TYWxtLCBSLiBWLjwvYXV0aG9yPjwvYXV0aG9ycz48L2NvbnRyaWJ1dG9ycz48dGl0
bGVzPjx0aXRsZT5SZXNpc3RhbmNlIGFuZCByZXNpbGllbmNlIHRvIGNvcmFsIGJsZWFjaGluZzog
aW1wbGljYXRpb25zIGZvciBjb3JhbCByZWVmIGNvbnNlcnZhdGlvbiBhbmQgbWFuYWdlbWVudDwv
dGl0bGU+PHNlY29uZGFyeS10aXRsZT5Db25zZXJ2YXRpb24gQmlvbG9neTwvc2Vjb25kYXJ5LXRp
dGxlPjwvdGl0bGVzPjxwZXJpb2RpY2FsPjxmdWxsLXRpdGxlPkNvbnNlcnZhdGlvbiBCaW9sb2d5
PC9mdWxsLXRpdGxlPjwvcGVyaW9kaWNhbD48cGFnZXM+OTU2LTk2NzwvcGFnZXM+PHZvbHVtZT4x
Nzwvdm9sdW1lPjxudW1iZXI+NDwvbnVtYmVyPjxkYXRlcz48eWVhcj4yMDAzPC95ZWFyPjwvZGF0
ZXM+PHVybHM+PC91cmxzPjwvcmVjb3JkPjwvQ2l0ZT48Q2l0ZT48QXV0aG9yPk1jQ2xhbmFoYW48
L0F1dGhvcj48WWVhcj4yMDEyPC9ZZWFyPjxSZWNOdW0+NDM8L1JlY051bT48cmVjb3JkPjxyZWMt
bnVtYmVyPjQzPC9yZWMtbnVtYmVyPjxmb3JlaWduLWtleXM+PGtleSBhcHA9IkVOIiBkYi1pZD0i
dGEwenRydjlod3AwNWtlcmVmbnZ3MHBzdjlkZDV0Znp2eGR4IiB0aW1lc3RhbXA9IjEzNjM1Mzc3
MTAiPjQzPC9rZXk+PC9mb3JlaWduLWtleXM+PHJlZi10eXBlIG5hbWU9IkpvdXJuYWwgQXJ0aWNs
ZSI+MTc8L3JlZi10eXBlPjxjb250cmlidXRvcnM+PGF1dGhvcnM+PGF1dGhvcj5NY0NsYW5haGFu
LCBULiBSLjwvYXV0aG9yPjxhdXRob3I+RG9ubmVyLCBTLiBELiA8L2F1dGhvcj48YXV0aG9yPk1h
eW5hcmQsIEouIEEuIDwvYXV0aG9yPjxhdXRob3I+TWFjTmVpbCwgTS4gQS4gPC9hdXRob3I+PGF1
dGhvcj5HcmFoYW0sIE4uIEEgLkouPC9hdXRob3I+PC9hdXRob3JzPjwvY29udHJpYnV0b3JzPjx0
aXRsZXM+PHRpdGxlPlByaW9yaXRpemluZyBLZXkgUmVzaWxpZW5jZSBJbmRpY2F0b3JzIHRvIFN1
cHBvcnQgQ29yYWwgUmVlZiBNYW5hZ2VtZW50IGluIGEgQ2hhbmdpbmcgQ2xpbWF0ZTwvdGl0bGU+
PHNlY29uZGFyeS10aXRsZT5QTG9TIE9ORTwvc2Vjb25kYXJ5LXRpdGxlPjwvdGl0bGVzPjxwZXJp
b2RpY2FsPjxmdWxsLXRpdGxlPlBMb1MgT05FPC9mdWxsLXRpdGxlPjwvcGVyaW9kaWNhbD48cGFn
ZXM+ZTQyODg0PC9wYWdlcz48dm9sdW1lPjc8L3ZvbHVtZT48bnVtYmVyPjg8L251bWJlcj48ZGF0
ZXM+PHllYXI+MjAxMjwveWVhcj48L2RhdGVzPjx1cmxzPjwvdXJscz48ZWxlY3Ryb25pYy1yZXNv
dXJjZS1udW0+ZG9pOjEwLjEzNzEvam91cm5hbC5wb25lLjAwNDI4ODQ8L2VsZWN0cm9uaWMtcmVz
b3VyY2UtbnVtPjwvcmVjb3JkPjwvQ2l0ZT48Q2l0ZT48QXV0aG9yPkZ1aml0YTwvQXV0aG9yPjxZ
ZWFyPjIwMTM8L1llYXI+PFJlY051bT4zNjc8L1JlY051bT48cmVjb3JkPjxyZWMtbnVtYmVyPjM2
NzwvcmVjLW51bWJlcj48Zm9yZWlnbi1rZXlzPjxrZXkgYXBwPSJFTiIgZGItaWQ9InRhMHp0cnY5
aHdwMDVrZXJlZm52dzBwc3Y5ZGQ1dGZ6dnhkeCIgdGltZXN0YW1wPSIxNDQxNTc4NTk0Ij4zNjc8
L2tleT48L2ZvcmVpZ24ta2V5cz48cmVmLXR5cGUgbmFtZT0iSm91cm5hbCBBcnRpY2xlIj4xNzwv
cmVmLXR5cGU+PGNvbnRyaWJ1dG9ycz48YXV0aG9ycz48YXV0aG9yPkZ1aml0YSwgUi48L2F1dGhv
cj48YXV0aG9yPk1veGxleSwgSi4gSC48L2F1dGhvcj48YXV0aG9yPkRlQmV5LCBILjwvYXV0aG9y
PjxhdXRob3I+VmFuIExldXZhbiwgVC48L2F1dGhvcj48YXV0aG9yPkxldW1lciwgQS48L2F1dGhv
cj48YXV0aG9yPkhvbmV5LCBLLjwvYXV0aG9yPjxhdXRob3I+QWd1aWxlcmEsIFMuPC9hdXRob3I+
PGF1dGhvcj5Gb2xleSwgTS48L2F1dGhvcj48L2F1dGhvcnM+PC9jb250cmlidXRvcnM+PHRpdGxl
cz48dGl0bGU+TWFuYWdpbmcgZm9yIGEgcmVzaWxpZW50IG9jZWFuPC90aXRsZT48c2Vjb25kYXJ5
LXRpdGxlPk1hcmluZSBQb2xpY3k8L3NlY29uZGFyeS10aXRsZT48L3RpdGxlcz48cGVyaW9kaWNh
bD48ZnVsbC10aXRsZT5NYXJpbmUgUG9saWN5PC9mdWxsLXRpdGxlPjwvcGVyaW9kaWNhbD48cGFn
ZXM+NTM4LTU0NDwvcGFnZXM+PHZvbHVtZT4zODwvdm9sdW1lPjxrZXl3b3Jkcz48a2V5d29yZD5S
ZXNpbGllbmNlPC9rZXl3b3JkPjxrZXl3b3JkPkVjb3N5c3RlbSBzZXJ2aWNlczwva2V5d29yZD48
a2V5d29yZD5TdGF0ZSBjaGFuZ2U8L2tleXdvcmQ+PGtleXdvcmQ+VGhyZXNob2xkczwva2V5d29y
ZD48a2V5d29yZD5JbmRpY2F0b3JzPC9rZXl3b3JkPjwva2V5d29yZHM+PGRhdGVzPjx5ZWFyPjIw
MTM8L3llYXI+PHB1Yi1kYXRlcz48ZGF0ZT4zLy88L2RhdGU+PC9wdWItZGF0ZXM+PC9kYXRlcz48
aXNibj4wMzA4LTU5N1g8L2lzYm4+PHVybHM+PHJlbGF0ZWQtdXJscz48dXJsPmh0dHA6Ly93d3cu
c2NpZW5jZWRpcmVjdC5jb20vc2NpZW5jZS9hcnRpY2xlL3BpaS9TMDMwODU5N1gxMjAwMTIzNjwv
dXJsPjwvcmVsYXRlZC11cmxzPjwvdXJscz48ZWxlY3Ryb25pYy1yZXNvdXJjZS1udW0+MTAuMTAx
Ni9qLm1hcnBvbC4yMDEyLjA1LjAyNTwvZWxlY3Ryb25pYy1yZXNvdXJjZS1udW0+PC9yZWNvcmQ+
PC9DaXRlPjxDaXRlPjxBdXRob3I+TXVtYnk8L0F1dGhvcj48WWVhcj4yMDE0PC9ZZWFyPjxSZWNO
dW0+MzY4PC9SZWNOdW0+PHJlY29yZD48cmVjLW51bWJlcj4zNjg8L3JlYy1udW1iZXI+PGZvcmVp
Z24ta2V5cz48a2V5IGFwcD0iRU4iIGRiLWlkPSJ0YTB6dHJ2OWh3cDA1a2VyZWZudncwcHN2OWRk
NXRmenZ4ZHgiIHRpbWVzdGFtcD0iMTQ0MTU3ODc4NyI+MzY4PC9rZXk+PC9mb3JlaWduLWtleXM+
PHJlZi10eXBlIG5hbWU9IkpvdXJuYWwgQXJ0aWNsZSI+MTc8L3JlZi10eXBlPjxjb250cmlidXRv
cnM+PGF1dGhvcnM+PGF1dGhvcj5NdW1ieSwgUC5KLjwvYXV0aG9yPjxhdXRob3I+V29sZmYsIE4u
SC48L2F1dGhvcj48YXV0aG9yPkJvemVjLCBZLi1NLjwvYXV0aG9yPjxhdXRob3I+Q2hvbGxldHQs
IEkuPC9hdXRob3I+PGF1dGhvcj5IYWxsb3JhbiwgUC48L2F1dGhvcj48L2F1dGhvcnM+PC9jb250
cmlidXRvcnM+PHRpdGxlcz48dGl0bGU+T3BlcmF0aW9uYWxpemluZyB0aGUgUmVzaWxpZW5jZSBv
ZiBDb3JhbCBSZWVmcyBpbiBhbiBFcmEgb2YgQ2xpbWF0ZSBDaGFuZ2U8L3RpdGxlPjxzZWNvbmRh
cnktdGl0bGU+Q29uc2VydmF0aW9uIExldHRlcnM8L3NlY29uZGFyeS10aXRsZT48L3RpdGxlcz48
cGVyaW9kaWNhbD48ZnVsbC10aXRsZT5Db25zZXJ2YXRpb24gTGV0dGVyczwvZnVsbC10aXRsZT48
L3BlcmlvZGljYWw+PHBhZ2VzPjE3Ni0xODc8L3BhZ2VzPjx2b2x1bWU+Nzwvdm9sdW1lPjxudW1i
ZXI+MzwvbnVtYmVyPjxrZXl3b3Jkcz48a2V5d29yZD5HcmF6aW5nPC9rZXl3b3JkPjxrZXl3b3Jk
Pm1hcmluZSByZXNlcnZlPC9rZXl3b3JkPjxrZXl3b3JkPnBhcnJvdGZpc2g8L2tleXdvcmQ+PGtl
eXdvcmQ+cmVtb3RlIHNlbnNpbmc8L2tleXdvcmQ+PGtleXdvcmQ+d2F2ZSBleHBvc3VyZTwva2V5
d29yZD48L2tleXdvcmRzPjxkYXRlcz48eWVhcj4yMDE0PC95ZWFyPjwvZGF0ZXM+PGlzYm4+MTc1
NS0yNjNYPC9pc2JuPjx1cmxzPjxyZWxhdGVkLXVybHM+PHVybD5odHRwOi8vZHguZG9pLm9yZy8x
MC4xMTExL2NvbmwuMTIwNDc8L3VybD48L3JlbGF0ZWQtdXJscz48L3VybHM+PGVsZWN0cm9uaWMt
cmVzb3VyY2UtbnVtPjEwLjExMTEvY29ubC4xMjA0NzwvZWxlY3Ryb25pYy1yZXNvdXJjZS1udW0+
PC9yZWNvcmQ+PC9DaXRlPjxDaXRlPjxBdXRob3I+QmVybmhhcmR0PC9BdXRob3I+PFllYXI+MjAx
MzwvWWVhcj48UmVjTnVtPjM2OTwvUmVjTnVtPjxyZWNvcmQ+PHJlYy1udW1iZXI+MzY5PC9yZWMt
bnVtYmVyPjxmb3JlaWduLWtleXM+PGtleSBhcHA9IkVOIiBkYi1pZD0idGEwenRydjlod3AwNWtl
cmVmbnZ3MHBzdjlkZDV0Znp2eGR4IiB0aW1lc3RhbXA9IjE0NDE1Nzg5MzAiPjM2OTwva2V5Pjwv
Zm9yZWlnbi1rZXlzPjxyZWYtdHlwZSBuYW1lPSJKb3VybmFsIEFydGljbGUiPjE3PC9yZWYtdHlw
ZT48Y29udHJpYnV0b3JzPjxhdXRob3JzPjxhdXRob3I+QmVybmhhcmR0LCBKLlIuPC9hdXRob3I+
PGF1dGhvcj5MZXNsaWUsIEguTS48L2F1dGhvcj48L2F1dGhvcnM+PC9jb250cmlidXRvcnM+PHRp
dGxlcz48dGl0bGU+UmVzaWxpZW5jZSB0byBDbGltYXRlIENoYW5nZSBpbiBDb2FzdGFsIE1hcmlu
ZSBFY29zeXN0ZW1zPC90aXRsZT48c2Vjb25kYXJ5LXRpdGxlPkFubnVhbCBSZXZpZXcgb2YgTWFy
aW5lIFNjaWVuY2U8L3NlY29uZGFyeS10aXRsZT48L3RpdGxlcz48cGVyaW9kaWNhbD48ZnVsbC10
aXRsZT5Bbm51YWwgUmV2aWV3IG9mIE1hcmluZSBTY2llbmNlPC9mdWxsLXRpdGxlPjwvcGVyaW9k
aWNhbD48cGFnZXM+MzcxLTM5MjwvcGFnZXM+PHZvbHVtZT41PC92b2x1bWU+PG51bWJlcj4xPC9u
dW1iZXI+PGRhdGVzPjx5ZWFyPjIwMTM8L3llYXI+PC9kYXRlcz48YWNjZXNzaW9uLW51bT4yMjgw
OTE5NTwvYWNjZXNzaW9uLW51bT48dXJscz48cmVsYXRlZC11cmxzPjx1cmw+aHR0cDovL3d3dy5h
bm51YWxyZXZpZXdzLm9yZy9kb2kvYWJzLzEwLjExNDYvYW5udXJldi1tYXJpbmUtMTIxMjExLTE3
MjQxMTwvdXJsPjwvcmVsYXRlZC11cmxzPjwvdXJscz48ZWxlY3Ryb25pYy1yZXNvdXJjZS1udW0+
ZG9pOjEwLjExNDYvYW5udXJldi1tYXJpbmUtMTIxMjExLTE3MjQxMTwvZWxlY3Ryb25pYy1yZXNv
dXJjZS1udW0+PC9yZWNvcmQ+PC9DaXRlPjxDaXRlPjxBdXRob3I+Q2FyaWxsaTwvQXV0aG9yPjxZ
ZWFyPjIwMDk8L1llYXI+PFJlY051bT4zNzA8L1JlY051bT48cmVjb3JkPjxyZWMtbnVtYmVyPjM3
MDwvcmVjLW51bWJlcj48Zm9yZWlnbi1rZXlzPjxrZXkgYXBwPSJFTiIgZGItaWQ9InRhMHp0cnY5
aHdwMDVrZXJlZm52dzBwc3Y5ZGQ1dGZ6dnhkeCIgdGltZXN0YW1wPSIxNDQxNTc5MTMzIj4zNzA8
L2tleT48L2ZvcmVpZ24ta2V5cz48cmVmLXR5cGUgbmFtZT0iSm91cm5hbCBBcnRpY2xlIj4xNzwv
cmVmLXR5cGU+PGNvbnRyaWJ1dG9ycz48YXV0aG9ycz48YXV0aG9yPkNhcmlsbGksIEouRS48L2F1
dGhvcj48YXV0aG9yPk5vcnJpcywgUi5ELjwvYXV0aG9yPjxhdXRob3I+QmxhY2ssIEIuQS48L2F1
dGhvcj48YXV0aG9yPldhbHNoLCBTLk0uPC9hdXRob3I+PGF1dGhvcj5NY0ZpZWxkLCBNLjwvYXV0
aG9yPjwvYXV0aG9ycz48L2NvbnRyaWJ1dG9ycz48dGl0bGVzPjx0aXRsZT5Mb2NhbCBTdHJlc3Nv
cnMgUmVkdWNlIENvcmFsIFJlc2lsaWVuY2UgdG8gQmxlYWNoaW5nPC90aXRsZT48c2Vjb25kYXJ5
LXRpdGxlPlBMb1MgT05FPC9zZWNvbmRhcnktdGl0bGU+PC90aXRsZXM+PHBlcmlvZGljYWw+PGZ1
bGwtdGl0bGU+UExvUyBPTkU8L2Z1bGwtdGl0bGU+PC9wZXJpb2RpY2FsPjxwYWdlcz5lNjMyNDwv
cGFnZXM+PHZvbHVtZT40PC92b2x1bWU+PG51bWJlcj43PC9udW1iZXI+PGRhdGVzPjx5ZWFyPjIw
MDk8L3llYXI+PC9kYXRlcz48cHVibGlzaGVyPlB1YmxpYyBMaWJyYXJ5IG9mIFNjaWVuY2U8L3B1
Ymxpc2hlcj48dXJscz48cmVsYXRlZC11cmxzPjx1cmw+aHR0cDovL2R4LmRvaS5vcmcvMTAuMTM3
MSUyRmpvdXJuYWwucG9uZS4wMDA2MzI0PC91cmw+PC9yZWxhdGVkLXVybHM+PC91cmxzPjxlbGVj
dHJvbmljLXJlc291cmNlLW51bT4xMC4xMzcxL2pvdXJuYWwucG9uZS4wMDA2MzI0PC9lbGVjdHJv
bmljLXJlc291cmNlLW51bT48L3JlY29yZD48L0NpdGU+PENpdGU+PEF1dGhvcj5XZXN0PC9BdXRo
b3I+PFllYXI+MjAwOTwvWWVhcj48UmVjTnVtPjI3NTwvUmVjTnVtPjxyZWNvcmQ+PHJlYy1udW1i
ZXI+Mjc1PC9yZWMtbnVtYmVyPjxmb3JlaWduLWtleXM+PGtleSBhcHA9IkVOIiBkYi1pZD0idGEw
enRydjlod3AwNWtlcmVmbnZ3MHBzdjlkZDV0Znp2eGR4IiB0aW1lc3RhbXA9IjE0Mzk5MjAzNjAi
PjI3NTwva2V5PjwvZm9yZWlnbi1rZXlzPjxyZWYtdHlwZSBuYW1lPSJKb3VybmFsIEFydGljbGUi
PjE3PC9yZWYtdHlwZT48Y29udHJpYnV0b3JzPjxhdXRob3JzPjxhdXRob3I+V2VzdCwgSi4gTS48
L2F1dGhvcj48YXV0aG9yPkp1bGl1cywgUy4gSC48L2F1dGhvcj48YXV0aG9yPkthcmVpdmEsIFAu
PC9hdXRob3I+PGF1dGhvcj5FbnF1aXN0LCBDLjwvYXV0aG9yPjxhdXRob3I+TGF3bGVyLCBKLiBK
LjwvYXV0aG9yPjxhdXRob3I+UGV0ZXJzZW4sIEIuPC9hdXRob3I+PGF1dGhvcj5Kb2huc29uLCBB
LiBFLjwvYXV0aG9yPjxhdXRob3I+U2hhdywgTS4gUi48L2F1dGhvcj48L2F1dGhvcnM+PC9jb250
cmlidXRvcnM+PHRpdGxlcz48dGl0bGU+VS5TLiBOYXR1cmFsIFJlc291cmNlcyBhbmQgQ2xpbWF0
ZSBDaGFuZ2U6IENvbmNlcHRzIGFuZCBBcHByb2FjaGVzIGZvciBNYW5hZ2VtZW50IEFkYXB0YXRp
b248L3RpdGxlPjxzZWNvbmRhcnktdGl0bGU+RW52aXJvbm1lbnRhbCBNYW5hZ2VtZW50PC9zZWNv
bmRhcnktdGl0bGU+PC90aXRsZXM+PHBlcmlvZGljYWw+PGZ1bGwtdGl0bGU+RW52aXJvbm1lbnRh
bCBNYW5hZ2VtZW50PC9mdWxsLXRpdGxlPjwvcGVyaW9kaWNhbD48cGFnZXM+MTAwMS0xMDIxPC9w
YWdlcz48dm9sdW1lPjQ0PC92b2x1bWU+PG51bWJlcj42PC9udW1iZXI+PGtleXdvcmRzPjxrZXl3
b3JkPkNsaW1hdGUgY2hhbmdlPC9rZXl3b3JkPjxrZXl3b3JkPkFkYXB0YXRpb24gPC9rZXl3b3Jk
PjxrZXl3b3JkPlJlc291cmNlIG1hbmFnZW1lbnQ8L2tleXdvcmQ+PGtleXdvcmQ+RWNvc3lzdGVt
czwva2V5d29yZD48a2V5d29yZD5SZXNpbGllbmNlICA8L2tleXdvcmQ+PGtleXdvcmQ+VW5jZXJ0
YWludHk8L2tleXdvcmQ+PGtleXdvcmQ+VHJpYWdlPC9rZXl3b3JkPjxrZXl3b3JkPlRocmVzaG9s
ZHM8L2tleXdvcmQ+PC9rZXl3b3Jkcz48ZGF0ZXM+PHllYXI+MjAwOTwveWVhcj48cHViLWRhdGVz
PjxkYXRlPjA3LzI4JiN4RDswOS8wNS9yZWNlaXZlZCYjeEQ7MDYvMDgvcmV2aXNlZCYjeEQ7MDYv
MjgvYWNjZXB0ZWQ8L2RhdGU+PC9wdWItZGF0ZXM+PC9kYXRlcz48cHViLWxvY2F0aW9uPk5ldyBZ
b3JrPC9wdWItbG9jYXRpb24+PHB1Ymxpc2hlcj5TcHJpbmdlci1WZXJsYWc8L3B1Ymxpc2hlcj48
aXNibj4wMzY0LTE1MlgmI3hEOzE0MzItMTAwOTwvaXNibj48YWNjZXNzaW9uLW51bT5QTUMyNzkx
NDgzPC9hY2Nlc3Npb24tbnVtPjx1cmxzPjxyZWxhdGVkLXVybHM+PHVybD5odHRwOi8vd3d3Lm5j
YmkubmxtLm5paC5nb3YvcG1jL2FydGljbGVzL1BNQzI3OTE0ODMvPC91cmw+PC9yZWxhdGVkLXVy
bHM+PC91cmxzPjxlbGVjdHJvbmljLXJlc291cmNlLW51bT4xMC4xMDA3L3MwMDI2Ny0wMDktOTM0
NS0xPC9lbGVjdHJvbmljLXJlc291cmNlLW51bT48cmVtb3RlLWRhdGFiYXNlLW5hbWU+UE1DPC9y
ZW1vdGUtZGF0YWJhc2UtbmFtZT48L3JlY29yZD48L0NpdGU+PENpdGU+PEF1dGhvcj5KdWxpdXM8
L0F1dGhvcj48WWVhcj4yMDA4PC9ZZWFyPjxSZWNOdW0+MjcxPC9SZWNOdW0+PHJlY29yZD48cmVj
LW51bWJlcj4yNzE8L3JlYy1udW1iZXI+PGZvcmVpZ24ta2V5cz48a2V5IGFwcD0iRU4iIGRiLWlk
PSJ0YTB6dHJ2OWh3cDA1a2VyZWZudncwcHN2OWRkNXRmenZ4ZHgiIHRpbWVzdGFtcD0iMTQzOTkx
OTIxNSI+MjcxPC9rZXk+PC9mb3JlaWduLWtleXM+PHJlZi10eXBlIG5hbWU9IkJvb2sgU2VjdGlv
biI+NTwvcmVmLXR5cGU+PGNvbnRyaWJ1dG9ycz48YXV0aG9ycz48YXV0aG9yPkp1bGl1cywgUy4g
SC48L2F1dGhvcj48YXV0aG9yPldlc3QsIEouIE0uPC9hdXRob3I+PGF1dGhvcj5CbGF0ZSwgRy4g
TS48L2F1dGhvcj48YXV0aG9yPkJhcm9uLCBKLiBTLiA8L2F1dGhvcj48YXV0aG9yPkdyaWZmaXRo
LCBCLjwvYXV0aG9yPjxhdXRob3I+Sm95Y2UsIEwuIEEuPC9hdXRob3I+PGF1dGhvcj5LYXJlaXZh
LCBQLjwvYXV0aG9yPjxhdXRob3I+S2VsbGVyLCBCLiBELiA8L2F1dGhvcj48YXV0aG9yPlBhbG1l
ciwgTS4gQS48L2F1dGhvcj48YXV0aG9yPlBldGVyc29uLCBDLiBILjwvYXV0aG9yPjxhdXRob3I+
U2NvdHQsIEogLk0uPC9hdXRob3I+PC9hdXRob3JzPjxzZWNvbmRhcnktYXV0aG9ycz48YXV0aG9y
Pkp1bGl1cywgUy5ILjwvYXV0aG9yPjxhdXRob3I+V2VzdCwgSi4gTS48L2F1dGhvcj48L3NlY29u
ZGFyeS1hdXRob3JzPjwvY29udHJpYnV0b3JzPjx0aXRsZXM+PHRpdGxlPkV4ZWN1dGl2ZSBTdW1t
YXJ5LjwvdGl0bGU+PHNlY29uZGFyeS10aXRsZT5QcmVsaW1pbmFyeSByZXZpZXcgb2YgYWRhcHRh
dGlvbiBvcHRpb25zIGZvciBjbGltYXRlLXNlbnNpdGl2ZSBlY29zeXN0ZW1zIGFuZCByZXNvdXJj
ZXMuIEEgUmVwb3J0IGJ5IHRoZSBVLlMuIENsaW1hdGUgQ2hhbmdlIFNjaWVuY2UgUHJvZ3JhbSBh
bmQgdGhlIFN1YmNvbW1pdHRlZSBvbiBHbG9iYWwgQ2hhbmdlIFJlc2VhcmNoPC9zZWNvbmRhcnkt
dGl0bGU+PC90aXRsZXM+PHBhZ2VzPjEtMSB0byAxLTY8L3BhZ2VzPjxkYXRlcz48eWVhcj4yMDA4
PC95ZWFyPjwvZGF0ZXM+PHB1Yi1sb2NhdGlvbj5XYXNoaW5ndG9uLCBEQzwvcHViLWxvY2F0aW9u
PjxwdWJsaXNoZXI+VS5TLiBFbnZpcm9ubWVudGFsIFByb3RlY3Rpb24gQWdlbmN5PC9wdWJsaXNo
ZXI+PHVybHM+PC91cmxzPjwvcmVjb3JkPjwvQ2l0ZT48L0VuZE5vdGU+
</w:fldData>
        </w:fldChar>
      </w:r>
      <w:r w:rsidR="006979FE">
        <w:instrText xml:space="preserve"> ADDIN EN.CITE.DATA </w:instrText>
      </w:r>
      <w:r w:rsidR="006979FE">
        <w:fldChar w:fldCharType="end"/>
      </w:r>
      <w:r w:rsidR="006A19B3">
        <w:fldChar w:fldCharType="separate"/>
      </w:r>
      <w:r w:rsidR="006979FE">
        <w:rPr>
          <w:noProof/>
        </w:rPr>
        <w:t>(Bernhardt &amp; Leslie, 2013; Carilli, Norris, Black, Walsh, &amp; McField, 2009; Fujita et al., 2013; Julius et al., 2008; McClanahan, Donner, Maynard, MacNeil, &amp; Graham, 2012; Mumby, Wolff, Bozec, Chollett, &amp; Halloran, 2014; West et al., 2009; West &amp; Salm, 2003)</w:t>
      </w:r>
      <w:r w:rsidR="006A19B3">
        <w:fldChar w:fldCharType="end"/>
      </w:r>
      <w:r w:rsidR="00355876">
        <w:t>.</w:t>
      </w:r>
      <w:r w:rsidR="002E6BBF">
        <w:t xml:space="preserve"> </w:t>
      </w:r>
      <w:r w:rsidR="003E7187">
        <w:t>E</w:t>
      </w:r>
      <w:r w:rsidR="002E6BBF">
        <w:t>cological resilience</w:t>
      </w:r>
      <w:r w:rsidR="0051692E">
        <w:t xml:space="preserve"> is</w:t>
      </w:r>
      <w:r w:rsidR="003E7187">
        <w:t xml:space="preserve"> </w:t>
      </w:r>
      <w:r w:rsidR="003E7187" w:rsidRPr="006756FC">
        <w:t xml:space="preserve">defined as </w:t>
      </w:r>
      <w:r w:rsidR="003E7187">
        <w:t>the</w:t>
      </w:r>
      <w:r w:rsidR="003E7187" w:rsidRPr="006756FC">
        <w:t xml:space="preserve"> ability </w:t>
      </w:r>
      <w:r w:rsidR="003E7187">
        <w:t xml:space="preserve">of a system </w:t>
      </w:r>
      <w:r w:rsidR="003E7187" w:rsidRPr="006756FC">
        <w:t xml:space="preserve">to absorb </w:t>
      </w:r>
      <w:r w:rsidR="003E7187">
        <w:t>some</w:t>
      </w:r>
      <w:r w:rsidR="003E7187" w:rsidRPr="006756FC">
        <w:t xml:space="preserve"> degree of disturbance </w:t>
      </w:r>
      <w:r w:rsidR="003E7187">
        <w:t>and</w:t>
      </w:r>
      <w:r w:rsidR="003E7187" w:rsidRPr="006756FC">
        <w:t xml:space="preserve"> persist within boundaries of a characteristic condition, to return to its original state after perturbation</w:t>
      </w:r>
      <w:r w:rsidR="003E7187">
        <w:t xml:space="preserve">, or </w:t>
      </w:r>
      <w:r w:rsidR="003E7187" w:rsidRPr="006756FC">
        <w:t>as the combination of “resistance” and “recovery” potential</w:t>
      </w:r>
      <w:r w:rsidR="00257628">
        <w:t xml:space="preserve"> </w:t>
      </w:r>
      <w:r w:rsidR="00257628">
        <w:fldChar w:fldCharType="begin">
          <w:fldData xml:space="preserve">PEVuZE5vdGU+PENpdGU+PEF1dGhvcj5XYWxrZXI8L0F1dGhvcj48WWVhcj4yMDA0PC9ZZWFyPjxS
ZWNOdW0+NDIyPC9SZWNOdW0+PERpc3BsYXlUZXh0PihBbnRob255IGV0IGFsLiwgMjAxNTsgQ3Vt
bWluZyBldCBhbC4sIDIwMDU7IEZvbGtlIGV0IGFsLiwgMjAwMjsgR3VuZGVyc29uLCAyMDAwOyBI
b2xsaW5nLCAxOTczOyBXYWxrZXIsIEhvbGxpbmcsIENhcnBlbnRlciwgJmFtcDsgS2luemlnLCAy
MDA0KTwvRGlzcGxheVRleHQ+PHJlY29yZD48cmVjLW51bWJlcj40MjI8L3JlYy1udW1iZXI+PGZv
cmVpZ24ta2V5cz48a2V5IGFwcD0iRU4iIGRiLWlkPSJ0YTB6dHJ2OWh3cDA1a2VyZWZudncwcHN2
OWRkNXRmenZ4ZHgiIHRpbWVzdGFtcD0iMTQ3MjUwMTE3NiI+NDIyPC9rZXk+PC9mb3JlaWduLWtl
eXM+PHJlZi10eXBlIG5hbWU9IkpvdXJuYWwgQXJ0aWNsZSI+MTc8L3JlZi10eXBlPjxjb250cmli
dXRvcnM+PGF1dGhvcnM+PGF1dGhvcj5XYWxrZXIsIEIuPC9hdXRob3I+PGF1dGhvcj5Ib2xsaW5n
LCBDLiBTLjwvYXV0aG9yPjxhdXRob3I+Q2FycGVudGVyLCBTLiBSLjwvYXV0aG9yPjxhdXRob3I+
S2luemlnLCBBLjwvYXV0aG9yPjwvYXV0aG9ycz48L2NvbnRyaWJ1dG9ycz48dGl0bGVzPjx0aXRs
ZT5SZXNpbGllbmNlLCBhZGFwdGFiaWxpdHkgYW5kIHRyYW5zZm9ybWFiaWxpdHkgaW4gc29jaWFs
4oCTZWNvbG9naWNhbCBzeXN0ZW1zPC90aXRsZT48c2Vjb25kYXJ5LXRpdGxlPkVjb2xvZ3kgYW5k
IFNvY2lldHk8L3NlY29uZGFyeS10aXRsZT48L3RpdGxlcz48cGVyaW9kaWNhbD48ZnVsbC10aXRs
ZT5FY29sb2d5IGFuZCBTb2NpZXR5PC9mdWxsLXRpdGxlPjwvcGVyaW9kaWNhbD48cGFnZXM+NTwv
cGFnZXM+PHZvbHVtZT45PC92b2x1bWU+PG51bWJlcj4yPC9udW1iZXI+PGtleXdvcmRzPjxrZXl3
b3JkPmFkYXB0YWJpbGl0eSwgYWRhcHRpdmUgY3ljbGVzLCBhbHRlcm5hdGUgc3RhdGVzLCBkeW5h
bWljcywgcmVnaW1lIHNoaWZ0LCByZXNpbGllbmNlLCBzb2NpYWwtZWNvbG9naWNhbCwgc3RhYmls
aXR5LCBzeXN0ZW1zLCB0aHJlc2hvbGRzLCB0cmFuc2Zvcm1hYmlsaXR5LCB0cmFuc2Zvcm1hdGlv
bjwva2V5d29yZD48L2tleXdvcmRzPjxkYXRlcz48eWVhcj4yMDA0PC95ZWFyPjwvZGF0ZXM+PHVy
bHM+PHJlbGF0ZWQtdXJscz48dXJsPmh0dHA6Ly93d3cuZWNvbG9neWFuZHNvY2lldHkub3JnL3Zv
bDkvaXNzMi9hcnQ1LyA8L3VybD48L3JlbGF0ZWQtdXJscz48L3VybHM+PC9yZWNvcmQ+PC9DaXRl
PjxDaXRlPjxBdXRob3I+R3VuZGVyc29uPC9BdXRob3I+PFllYXI+MjAwMDwvWWVhcj48UmVjTnVt
PjQyMTwvUmVjTnVtPjxyZWNvcmQ+PHJlYy1udW1iZXI+NDIxPC9yZWMtbnVtYmVyPjxmb3JlaWdu
LWtleXM+PGtleSBhcHA9IkVOIiBkYi1pZD0idGEwenRydjlod3AwNWtlcmVmbnZ3MHBzdjlkZDV0
Znp2eGR4IiB0aW1lc3RhbXA9IjE0NzI1MDA4OTEiPjQyMTwva2V5PjwvZm9yZWlnbi1rZXlzPjxy
ZWYtdHlwZSBuYW1lPSJKb3VybmFsIEFydGljbGUiPjE3PC9yZWYtdHlwZT48Y29udHJpYnV0b3Jz
PjxhdXRob3JzPjxhdXRob3I+TGFuY2UgSC4gR3VuZGVyc29uPC9hdXRob3I+PC9hdXRob3JzPjwv
Y29udHJpYnV0b3JzPjx0aXRsZXM+PHRpdGxlPkVjb2xvZ2ljYWwgUmVzaWxpZW5jZeKAlEluIFRo
ZW9yeSBhbmQgQXBwbGljYXRpb248L3RpdGxlPjxzZWNvbmRhcnktdGl0bGU+QW5udWFsIFJldmll
dyBvZiBFY29sb2d5IGFuZCBTeXN0ZW1hdGljczwvc2Vjb25kYXJ5LXRpdGxlPjwvdGl0bGVzPjxw
ZXJpb2RpY2FsPjxmdWxsLXRpdGxlPkFubnVhbCBSZXZpZXcgb2YgRWNvbG9neSBhbmQgU3lzdGVt
YXRpY3M8L2Z1bGwtdGl0bGU+PC9wZXJpb2RpY2FsPjxwYWdlcz40MjUtNDM5PC9wYWdlcz48dm9s
dW1lPjMxPC92b2x1bWU+PG51bWJlcj4xPC9udW1iZXI+PGtleXdvcmRzPjxrZXl3b3JkPnJlc2ls
aWVuY2Usc3RhYmlsaXR5LHN0YWJsZSBzdGF0ZXMsYmlvZGl2ZXJzaXR5LGFkYXB0aXZlIG1hbmFn
ZW1lbnQ8L2tleXdvcmQ+PC9rZXl3b3Jkcz48ZGF0ZXM+PHllYXI+MjAwMDwveWVhcj48L2RhdGVz
Pjx1cmxzPjxyZWxhdGVkLXVybHM+PHVybD5odHRwOi8vd3d3LmFubnVhbHJldmlld3Mub3JnL2Rv
aS9hYnMvMTAuMTE0Ni9hbm51cmV2LmVjb2xzeXMuMzEuMS40MjU8L3VybD48L3JlbGF0ZWQtdXJs
cz48L3VybHM+PGVsZWN0cm9uaWMtcmVzb3VyY2UtbnVtPmRvaToxMC4xMTQ2L2FubnVyZXYuZWNv
bHN5cy4zMS4xLjQyNTwvZWxlY3Ryb25pYy1yZXNvdXJjZS1udW0+PC9yZWNvcmQ+PC9DaXRlPjxD
aXRlPjxBdXRob3I+Rm9sa2U8L0F1dGhvcj48WWVhcj4yMDAyPC9ZZWFyPjxSZWNOdW0+NDIwPC9S
ZWNOdW0+PHJlY29yZD48cmVjLW51bWJlcj40MjA8L3JlYy1udW1iZXI+PGZvcmVpZ24ta2V5cz48
a2V5IGFwcD0iRU4iIGRiLWlkPSJ0YTB6dHJ2OWh3cDA1a2VyZWZudncwcHN2OWRkNXRmenZ4ZHgi
IHRpbWVzdGFtcD0iMTQ3MjUwMDI3NCI+NDIwPC9rZXk+PC9mb3JlaWduLWtleXM+PHJlZi10eXBl
IG5hbWU9IlJlcG9ydCI+Mjc8L3JlZi10eXBlPjxjb250cmlidXRvcnM+PGF1dGhvcnM+PGF1dGhv
cj5Gb2xrZSwgQy48L2F1dGhvcj48YXV0aG9yPkNhcnBlbnRlciwgUy48L2F1dGhvcj48YXV0aG9y
PkVsbXF2aXN0LCBULjwvYXV0aG9yPjxhdXRob3I+R3VuZGVyc29uLCBMLjwvYXV0aG9yPjxhdXRo
b3I+SG9sbGluZywgQy4gUy48L2F1dGhvcj48YXV0aG9yPldhbGtlciwgQi48L2F1dGhvcj48YXV0
aG9yPkJlbmd0c3NvbiwgSi4gPC9hdXRob3I+PGF1dGhvcj5CZXJrZXMsIEYuPC9hdXRob3I+PGF1
dGhvcj5Db2xkaW5nLCBKLjwvYXV0aG9yPjxhdXRob3I+RGFuZWxsLCBLLjwvYXV0aG9yPjxhdXRo
b3I+RmFsa2VubWFyaywgTS48L2F1dGhvcj48YXV0aG9yPkdvcmRvbiwgTC48L2F1dGhvcj48YXV0
aG9yPkthc3BlcnNvbiwgUi48L2F1dGhvcj48YXV0aG9yPkthdXRza3ksIE4uPC9hdXRob3I+PGF1
dGhvcj5LaW56aWcsIEEuPC9hdXRob3I+PGF1dGhvcj5MZXZpbiwgUy4gPC9hdXRob3I+PGF1dGhv
cj5Nw6RsZXIsIEsuRy4gPC9hdXRob3I+PGF1dGhvcj5Nb2JlcmcsIEYuIDwvYXV0aG9yPjxhdXRo
b3I+T2hsc3NvbiwgTC4gPC9hdXRob3I+PGF1dGhvcj5PbHNzb24sIFAuIDwvYXV0aG9yPjxhdXRo
b3I+T3N0cm9tLCBFLjwvYXV0aG9yPjxhdXRob3I+UmVpZCwgVy4gPC9hdXRob3I+PGF1dGhvcj5S
b2Nrc3Ryw7ZtLCBKLjwvYXV0aG9yPjxhdXRob3I+U2F2ZW5pamUsIEguPC9hdXRob3I+PGF1dGhv
cj5VLiBTdmVkaW4sIFUuPC9hdXRob3I+PC9hdXRob3JzPjwvY29udHJpYnV0b3JzPjx0aXRsZXM+
PHRpdGxlPlJlc2lsaWVuY2UgYW5kIFN1c3RhaW5hYmxlIERldmVsb3BtZW50OiBCdWlsZGluZyBB
ZGFwdGl2ZSBDYXBhY2l0eSBpbiBhIFdvcmxkIG9mIFRyYW5zZm9ybWF0aW9ucy4gU2NpZW50aWZp
YyBCYWNrZ3JvdW5kIFBhcGVyIG9uIFJlc2lsaWVuY2UgZm9yIHRoZSBwcm9jZXNzIG9mIFRoZSBX
b3JsZCBTdW1taXQgb24gU3VzdGFpbmFibGUgRGV2ZWxvcG1lbnQgb24gYmVoYWxmIG9mIFRoZSBF
bnZpcm9ubWVudGFsIEFkdmlzb3J5IENvdW5jaWwgdG8gdGhlIFN3ZWRpc2ggR292ZXJubWVudDwv
dGl0bGU+PC90aXRsZXM+PHBhZ2VzPjc0PC9wYWdlcz48ZGF0ZXM+PHllYXI+MjAwMjwveWVhcj48
L2RhdGVzPjxwdWJsaXNoZXI+TWluaXN0cnkgb2YgdGhlIEVudmlyb25tZW50LCBTd2VkZW48L3B1
Ymxpc2hlcj48dXJscz48L3VybHM+PC9yZWNvcmQ+PC9DaXRlPjxDaXRlPjxBdXRob3I+Q3VtbWlu
ZzwvQXV0aG9yPjxZZWFyPjIwMDU8L1llYXI+PFJlY051bT40MTk8L1JlY051bT48cmVjb3JkPjxy
ZWMtbnVtYmVyPjQxOTwvcmVjLW51bWJlcj48Zm9yZWlnbi1rZXlzPjxrZXkgYXBwPSJFTiIgZGIt
aWQ9InRhMHp0cnY5aHdwMDVrZXJlZm52dzBwc3Y5ZGQ1dGZ6dnhkeCIgdGltZXN0YW1wPSIxNDcy
NTAwMDI4Ij40MTk8L2tleT48L2ZvcmVpZ24ta2V5cz48cmVmLXR5cGUgbmFtZT0iSm91cm5hbCBB
cnRpY2xlIj4xNzwvcmVmLXR5cGU+PGNvbnRyaWJ1dG9ycz48YXV0aG9ycz48YXV0aG9yPkN1bW1p
bmcsIEcuIFMuPC9hdXRob3I+PGF1dGhvcj5CYXJuZXMsIEcuPC9hdXRob3I+PGF1dGhvcj5QZXJ6
LCBTLjwvYXV0aG9yPjxhdXRob3I+U2NobWluaywgTS48L2F1dGhvcj48YXV0aG9yPlNpZXZpbmcs
IEsuIEUuPC9hdXRob3I+PGF1dGhvcj5Tb3V0aHdvcnRoLCBKLjwvYXV0aG9yPjxhdXRob3I+Qmlu
Zm9yZCwgTS48L2F1dGhvcj48YXV0aG9yPkhvbHQsIFIuIEQuPC9hdXRob3I+PGF1dGhvcj5TdGlj
a2xlciwgQy48L2F1dGhvcj48YXV0aG9yPlZhbiBIb2x0LCBULjwvYXV0aG9yPjwvYXV0aG9ycz48
L2NvbnRyaWJ1dG9ycz48dGl0bGVzPjx0aXRsZT5BbiBFeHBsb3JhdG9yeSBGcmFtZXdvcmsgZm9y
IHRoZSBFbXBpcmljYWwgTWVhc3VyZW1lbnQgb2YgUmVzaWxpZW5jZTwvdGl0bGU+PHNlY29uZGFy
eS10aXRsZT5FY29zeXN0ZW1zPC9zZWNvbmRhcnktdGl0bGU+PC90aXRsZXM+PHBlcmlvZGljYWw+
PGZ1bGwtdGl0bGU+RWNvc3lzdGVtczwvZnVsbC10aXRsZT48L3BlcmlvZGljYWw+PHBhZ2VzPjk3
NS05ODc8L3BhZ2VzPjx2b2x1bWU+ODwvdm9sdW1lPjxudW1iZXI+ODwvbnVtYmVyPjxrZXl3b3Jk
cz48a2V5d29yZD5yZXNpbGllbmNlLCBpbmZyYXN0cnVjdHVyZSwgY29ubmVjdGl2aXR5LCBuZXR3
b3JrcywgaWRlbnRpdHksIHNvY2lhbC1lY29sb2dpY2FsLCBzeXN0ZW0sIGludGVyZGlzY2lwbGlu
YXJ5LCBzY2VuYXJpbzwva2V5d29yZD48L2tleXdvcmRzPjxkYXRlcz48eWVhcj4yMDA1PC95ZWFy
PjwvZGF0ZXM+PGlzYm4+MTQzNS0wNjI5PC9pc2JuPjxsYWJlbD5DdW1taW5nMjAwNTwvbGFiZWw+
PHdvcmstdHlwZT5qb3VybmFsIGFydGljbGU8L3dvcmstdHlwZT48dXJscz48cmVsYXRlZC11cmxz
Pjx1cmw+aHR0cDovL2R4LmRvaS5vcmcvMTAuMTAwNy9zMTAwMjEtMDA1LTAxMjktejwvdXJsPjwv
cmVsYXRlZC11cmxzPjwvdXJscz48ZWxlY3Ryb25pYy1yZXNvdXJjZS1udW0+MTAuMTAwNy9zMTAw
MjEtMDA1LTAxMjktejwvZWxlY3Ryb25pYy1yZXNvdXJjZS1udW0+PC9yZWNvcmQ+PC9DaXRlPjxD
aXRlPjxBdXRob3I+QW50aG9ueTwvQXV0aG9yPjxZZWFyPjIwMTU8L1llYXI+PFJlY051bT40MTU8
L1JlY051bT48cmVjb3JkPjxyZWMtbnVtYmVyPjQxNTwvcmVjLW51bWJlcj48Zm9yZWlnbi1rZXlz
PjxrZXkgYXBwPSJFTiIgZGItaWQ9InRhMHp0cnY5aHdwMDVrZXJlZm52dzBwc3Y5ZGQ1dGZ6dnhk
eCIgdGltZXN0YW1wPSIxNDcwODY2NDkzIj40MTU8L2tleT48L2ZvcmVpZ24ta2V5cz48cmVmLXR5
cGUgbmFtZT0iSm91cm5hbCBBcnRpY2xlIj4xNzwvcmVmLXR5cGU+PGNvbnRyaWJ1dG9ycz48YXV0
aG9ycz48YXV0aG9yPkFudGhvbnksIEtlbm5ldGggUi4gTi48L2F1dGhvcj48YXV0aG9yPk1hcnNo
YWxsLCBQYXVsIEEuPC9hdXRob3I+PGF1dGhvcj5BYmR1bGxhLCBBbWVlcjwvYXV0aG9yPjxhdXRo
b3I+QmVlZGVuLCBSb2dlcjwvYXV0aG9yPjxhdXRob3I+QmVyZ2gsIENocmlzPC9hdXRob3I+PGF1
dGhvcj5CbGFjaywgUnlhbjwvYXV0aG9yPjxhdXRob3I+RWFraW4sIEMuIE1hcms8L2F1dGhvcj48
YXV0aG9yPkdhbWUsIEVkd2FyZCBULjwvYXV0aG9yPjxhdXRob3I+R29vY2gsIE1hcmdhcmV0PC9h
dXRob3I+PGF1dGhvcj5HcmFoYW0sIE5pY2hvbGFzIEEuIEouPC9hdXRob3I+PGF1dGhvcj5HcmVl
biwgQWxpc29uPC9hdXRob3I+PGF1dGhvcj5IZXJvbiwgU2NvdHQgRi48L2F1dGhvcj48YXV0aG9y
PnZhbiBIb29pZG9uaywgUnViZW48L2F1dGhvcj48YXV0aG9yPktub3dsYW5kLCBDaGVyeWw8L2F1
dGhvcj48YXV0aG9yPk1hbmd1YmhhaSwgU2FuZ2VldGE8L2F1dGhvcj48YXV0aG9yPk1hcnNoYWxs
LCBOYWRpbmU8L2F1dGhvcj48YXV0aG9yPk1heW5hcmQsIEplZmZyZXkgQS48L2F1dGhvcj48YXV0
aG9yPk1jR2lubml0eSwgUGV0ZXI8L2F1dGhvcj48YXV0aG9yPk1jTGVvZCwgRWxpemFiZXRoPC9h
dXRob3I+PGF1dGhvcj5NdW1ieSwgUGV0ZXIgSi48L2F1dGhvcj48YXV0aG9yPk55c3Ryw7ZtLCBN
YWdudXM8L2F1dGhvcj48YXV0aG9yPk9idXJhLCBEYXZpZDwvYXV0aG9yPjxhdXRob3I+T2xpdmVy
LCBKYW1pZTwvYXV0aG9yPjxhdXRob3I+UG9zc2luZ2hhbSwgSHVnaCBQLjwvYXV0aG9yPjxhdXRo
b3I+UHJlc3NleSwgUm9iZXJ0IEwuPC9hdXRob3I+PGF1dGhvcj5Sb3dsYW5kcywgR3dpbHltIFAu
PC9hdXRob3I+PGF1dGhvcj5UYW1lbGFuZGVyLCBKZXJrZXI8L2F1dGhvcj48YXV0aG9yPldhY2hl
bmZlbGQsIERhdmlkPC9hdXRob3I+PGF1dGhvcj5XZWFyLCBTdGVwaGFuaWU8L2F1dGhvcj48L2F1
dGhvcnM+PC9jb250cmlidXRvcnM+PHRpdGxlcz48dGl0bGU+T3BlcmF0aW9uYWxpemluZyByZXNp
bGllbmNlIGZvciBhZGFwdGl2ZSBjb3JhbCByZWVmIG1hbmFnZW1lbnQgdW5kZXIgZ2xvYmFsIGVu
dmlyb25tZW50YWwgY2hhbmdlPC90aXRsZT48c2Vjb25kYXJ5LXRpdGxlPkdsb2JhbCBDaGFuZ2Ug
QmlvbG9neTwvc2Vjb25kYXJ5LXRpdGxlPjwvdGl0bGVzPjxwZXJpb2RpY2FsPjxmdWxsLXRpdGxl
Pkdsb2JhbCBDaGFuZ2UgQmlvbG9neTwvZnVsbC10aXRsZT48L3BlcmlvZGljYWw+PHBhZ2VzPjQ4
LTYxPC9wYWdlcz48dm9sdW1lPjIxPC92b2x1bWU+PG51bWJlcj4xPC9udW1iZXI+PGtleXdvcmRz
PjxrZXl3b3JkPmNsaW1hdGUgY2hhbmdlPC9rZXl3b3JkPjxrZXl3b3JkPmNvcmFsIHJlZWZzPC9r
ZXl3b3JkPjxrZXl3b3JkPmVjb3N5c3RlbSB2dWxuZXJhYmlsaXR5PC9rZXl3b3JkPjxrZXl3b3Jk
PmVudmlyb25tZW50YWwgbWFuYWdlbWVudDwva2V5d29yZD48a2V5d29yZD5vY2VhbiBhY2lkaWZp
Y2F0aW9uPC9rZXl3b3JkPjxrZXl3b3JkPnNvY2lhbC1lY29sb2dpY2FsIHN5c3RlbTwva2V5d29y
ZD48a2V5d29yZD5zdHJ1Y3R1cmVkIGRlY2lzaW9uLW1ha2luZzwva2V5d29yZD48L2tleXdvcmRz
PjxkYXRlcz48eWVhcj4yMDE1PC95ZWFyPjwvZGF0ZXM+PGlzYm4+MTM2NS0yNDg2PC9pc2JuPjx1
cmxzPjxyZWxhdGVkLXVybHM+PHVybD5odHRwOi8vZHguZG9pLm9yZy8xMC4xMTExL2djYi4xMjcw
MDwvdXJsPjwvcmVsYXRlZC11cmxzPjwvdXJscz48ZWxlY3Ryb25pYy1yZXNvdXJjZS1udW0+MTAu
MTExMS9nY2IuMTI3MDA8L2VsZWN0cm9uaWMtcmVzb3VyY2UtbnVtPjwvcmVjb3JkPjwvQ2l0ZT48
Q2l0ZT48QXV0aG9yPkhvbGxpbmc8L0F1dGhvcj48WWVhcj4xOTczPC9ZZWFyPjxSZWNOdW0+NDIz
PC9SZWNOdW0+PHJlY29yZD48cmVjLW51bWJlcj40MjM8L3JlYy1udW1iZXI+PGZvcmVpZ24ta2V5
cz48a2V5IGFwcD0iRU4iIGRiLWlkPSJ0YTB6dHJ2OWh3cDA1a2VyZWZudncwcHN2OWRkNXRmenZ4
ZHgiIHRpbWVzdGFtcD0iMTQ3MjUwNDM5NCI+NDIzPC9rZXk+PC9mb3JlaWduLWtleXM+PHJlZi10
eXBlIG5hbWU9IkpvdXJuYWwgQXJ0aWNsZSI+MTc8L3JlZi10eXBlPjxjb250cmlidXRvcnM+PGF1
dGhvcnM+PGF1dGhvcj5DIFMgSG9sbGluZzwvYXV0aG9yPjwvYXV0aG9ycz48L2NvbnRyaWJ1dG9y
cz48dGl0bGVzPjx0aXRsZT5SZXNpbGllbmNlIGFuZCBTdGFiaWxpdHkgb2YgRWNvbG9naWNhbCBT
eXN0ZW1zPC90aXRsZT48c2Vjb25kYXJ5LXRpdGxlPkFubnVhbCBSZXZpZXcgb2YgRWNvbG9neSBh
bmQgU3lzdGVtYXRpY3M8L3NlY29uZGFyeS10aXRsZT48L3RpdGxlcz48cGVyaW9kaWNhbD48ZnVs
bC10aXRsZT5Bbm51YWwgUmV2aWV3IG9mIEVjb2xvZ3kgYW5kIFN5c3RlbWF0aWNzPC9mdWxsLXRp
dGxlPjwvcGVyaW9kaWNhbD48cGFnZXM+MS0yMzwvcGFnZXM+PHZvbHVtZT40PC92b2x1bWU+PG51
bWJlcj4xPC9udW1iZXI+PGRhdGVzPjx5ZWFyPjE5NzM8L3llYXI+PC9kYXRlcz48dXJscz48cmVs
YXRlZC11cmxzPjx1cmw+aHR0cDovL3d3dy5hbm51YWxyZXZpZXdzLm9yZy9kb2kvYWJzLzEwLjEx
NDYvYW5udXJldi5lcy4wNC4xMTAxNzMuMDAwMjQ1PC91cmw+PC9yZWxhdGVkLXVybHM+PC91cmxz
PjxlbGVjdHJvbmljLXJlc291cmNlLW51bT5kb2k6MTAuMTE0Ni9hbm51cmV2LmVzLjA0LjExMDE3
My4wMDAyNDU8L2VsZWN0cm9uaWMtcmVzb3VyY2UtbnVtPjwvcmVjb3JkPjwvQ2l0ZT48L0VuZE5v
dGU+AG==
</w:fldData>
        </w:fldChar>
      </w:r>
      <w:r w:rsidR="00257628">
        <w:instrText xml:space="preserve"> ADDIN EN.CITE </w:instrText>
      </w:r>
      <w:r w:rsidR="00257628">
        <w:fldChar w:fldCharType="begin">
          <w:fldData xml:space="preserve">PEVuZE5vdGU+PENpdGU+PEF1dGhvcj5XYWxrZXI8L0F1dGhvcj48WWVhcj4yMDA0PC9ZZWFyPjxS
ZWNOdW0+NDIyPC9SZWNOdW0+PERpc3BsYXlUZXh0PihBbnRob255IGV0IGFsLiwgMjAxNTsgQ3Vt
bWluZyBldCBhbC4sIDIwMDU7IEZvbGtlIGV0IGFsLiwgMjAwMjsgR3VuZGVyc29uLCAyMDAwOyBI
b2xsaW5nLCAxOTczOyBXYWxrZXIsIEhvbGxpbmcsIENhcnBlbnRlciwgJmFtcDsgS2luemlnLCAy
MDA0KTwvRGlzcGxheVRleHQ+PHJlY29yZD48cmVjLW51bWJlcj40MjI8L3JlYy1udW1iZXI+PGZv
cmVpZ24ta2V5cz48a2V5IGFwcD0iRU4iIGRiLWlkPSJ0YTB6dHJ2OWh3cDA1a2VyZWZudncwcHN2
OWRkNXRmenZ4ZHgiIHRpbWVzdGFtcD0iMTQ3MjUwMTE3NiI+NDIyPC9rZXk+PC9mb3JlaWduLWtl
eXM+PHJlZi10eXBlIG5hbWU9IkpvdXJuYWwgQXJ0aWNsZSI+MTc8L3JlZi10eXBlPjxjb250cmli
dXRvcnM+PGF1dGhvcnM+PGF1dGhvcj5XYWxrZXIsIEIuPC9hdXRob3I+PGF1dGhvcj5Ib2xsaW5n
LCBDLiBTLjwvYXV0aG9yPjxhdXRob3I+Q2FycGVudGVyLCBTLiBSLjwvYXV0aG9yPjxhdXRob3I+
S2luemlnLCBBLjwvYXV0aG9yPjwvYXV0aG9ycz48L2NvbnRyaWJ1dG9ycz48dGl0bGVzPjx0aXRs
ZT5SZXNpbGllbmNlLCBhZGFwdGFiaWxpdHkgYW5kIHRyYW5zZm9ybWFiaWxpdHkgaW4gc29jaWFs
4oCTZWNvbG9naWNhbCBzeXN0ZW1zPC90aXRsZT48c2Vjb25kYXJ5LXRpdGxlPkVjb2xvZ3kgYW5k
IFNvY2lldHk8L3NlY29uZGFyeS10aXRsZT48L3RpdGxlcz48cGVyaW9kaWNhbD48ZnVsbC10aXRs
ZT5FY29sb2d5IGFuZCBTb2NpZXR5PC9mdWxsLXRpdGxlPjwvcGVyaW9kaWNhbD48cGFnZXM+NTwv
cGFnZXM+PHZvbHVtZT45PC92b2x1bWU+PG51bWJlcj4yPC9udW1iZXI+PGtleXdvcmRzPjxrZXl3
b3JkPmFkYXB0YWJpbGl0eSwgYWRhcHRpdmUgY3ljbGVzLCBhbHRlcm5hdGUgc3RhdGVzLCBkeW5h
bWljcywgcmVnaW1lIHNoaWZ0LCByZXNpbGllbmNlLCBzb2NpYWwtZWNvbG9naWNhbCwgc3RhYmls
aXR5LCBzeXN0ZW1zLCB0aHJlc2hvbGRzLCB0cmFuc2Zvcm1hYmlsaXR5LCB0cmFuc2Zvcm1hdGlv
bjwva2V5d29yZD48L2tleXdvcmRzPjxkYXRlcz48eWVhcj4yMDA0PC95ZWFyPjwvZGF0ZXM+PHVy
bHM+PHJlbGF0ZWQtdXJscz48dXJsPmh0dHA6Ly93d3cuZWNvbG9neWFuZHNvY2lldHkub3JnL3Zv
bDkvaXNzMi9hcnQ1LyA8L3VybD48L3JlbGF0ZWQtdXJscz48L3VybHM+PC9yZWNvcmQ+PC9DaXRl
PjxDaXRlPjxBdXRob3I+R3VuZGVyc29uPC9BdXRob3I+PFllYXI+MjAwMDwvWWVhcj48UmVjTnVt
PjQyMTwvUmVjTnVtPjxyZWNvcmQ+PHJlYy1udW1iZXI+NDIxPC9yZWMtbnVtYmVyPjxmb3JlaWdu
LWtleXM+PGtleSBhcHA9IkVOIiBkYi1pZD0idGEwenRydjlod3AwNWtlcmVmbnZ3MHBzdjlkZDV0
Znp2eGR4IiB0aW1lc3RhbXA9IjE0NzI1MDA4OTEiPjQyMTwva2V5PjwvZm9yZWlnbi1rZXlzPjxy
ZWYtdHlwZSBuYW1lPSJKb3VybmFsIEFydGljbGUiPjE3PC9yZWYtdHlwZT48Y29udHJpYnV0b3Jz
PjxhdXRob3JzPjxhdXRob3I+TGFuY2UgSC4gR3VuZGVyc29uPC9hdXRob3I+PC9hdXRob3JzPjwv
Y29udHJpYnV0b3JzPjx0aXRsZXM+PHRpdGxlPkVjb2xvZ2ljYWwgUmVzaWxpZW5jZeKAlEluIFRo
ZW9yeSBhbmQgQXBwbGljYXRpb248L3RpdGxlPjxzZWNvbmRhcnktdGl0bGU+QW5udWFsIFJldmll
dyBvZiBFY29sb2d5IGFuZCBTeXN0ZW1hdGljczwvc2Vjb25kYXJ5LXRpdGxlPjwvdGl0bGVzPjxw
ZXJpb2RpY2FsPjxmdWxsLXRpdGxlPkFubnVhbCBSZXZpZXcgb2YgRWNvbG9neSBhbmQgU3lzdGVt
YXRpY3M8L2Z1bGwtdGl0bGU+PC9wZXJpb2RpY2FsPjxwYWdlcz40MjUtNDM5PC9wYWdlcz48dm9s
dW1lPjMxPC92b2x1bWU+PG51bWJlcj4xPC9udW1iZXI+PGtleXdvcmRzPjxrZXl3b3JkPnJlc2ls
aWVuY2Usc3RhYmlsaXR5LHN0YWJsZSBzdGF0ZXMsYmlvZGl2ZXJzaXR5LGFkYXB0aXZlIG1hbmFn
ZW1lbnQ8L2tleXdvcmQ+PC9rZXl3b3Jkcz48ZGF0ZXM+PHllYXI+MjAwMDwveWVhcj48L2RhdGVz
Pjx1cmxzPjxyZWxhdGVkLXVybHM+PHVybD5odHRwOi8vd3d3LmFubnVhbHJldmlld3Mub3JnL2Rv
aS9hYnMvMTAuMTE0Ni9hbm51cmV2LmVjb2xzeXMuMzEuMS40MjU8L3VybD48L3JlbGF0ZWQtdXJs
cz48L3VybHM+PGVsZWN0cm9uaWMtcmVzb3VyY2UtbnVtPmRvaToxMC4xMTQ2L2FubnVyZXYuZWNv
bHN5cy4zMS4xLjQyNTwvZWxlY3Ryb25pYy1yZXNvdXJjZS1udW0+PC9yZWNvcmQ+PC9DaXRlPjxD
aXRlPjxBdXRob3I+Rm9sa2U8L0F1dGhvcj48WWVhcj4yMDAyPC9ZZWFyPjxSZWNOdW0+NDIwPC9S
ZWNOdW0+PHJlY29yZD48cmVjLW51bWJlcj40MjA8L3JlYy1udW1iZXI+PGZvcmVpZ24ta2V5cz48
a2V5IGFwcD0iRU4iIGRiLWlkPSJ0YTB6dHJ2OWh3cDA1a2VyZWZudncwcHN2OWRkNXRmenZ4ZHgi
IHRpbWVzdGFtcD0iMTQ3MjUwMDI3NCI+NDIwPC9rZXk+PC9mb3JlaWduLWtleXM+PHJlZi10eXBl
IG5hbWU9IlJlcG9ydCI+Mjc8L3JlZi10eXBlPjxjb250cmlidXRvcnM+PGF1dGhvcnM+PGF1dGhv
cj5Gb2xrZSwgQy48L2F1dGhvcj48YXV0aG9yPkNhcnBlbnRlciwgUy48L2F1dGhvcj48YXV0aG9y
PkVsbXF2aXN0LCBULjwvYXV0aG9yPjxhdXRob3I+R3VuZGVyc29uLCBMLjwvYXV0aG9yPjxhdXRo
b3I+SG9sbGluZywgQy4gUy48L2F1dGhvcj48YXV0aG9yPldhbGtlciwgQi48L2F1dGhvcj48YXV0
aG9yPkJlbmd0c3NvbiwgSi4gPC9hdXRob3I+PGF1dGhvcj5CZXJrZXMsIEYuPC9hdXRob3I+PGF1
dGhvcj5Db2xkaW5nLCBKLjwvYXV0aG9yPjxhdXRob3I+RGFuZWxsLCBLLjwvYXV0aG9yPjxhdXRo
b3I+RmFsa2VubWFyaywgTS48L2F1dGhvcj48YXV0aG9yPkdvcmRvbiwgTC48L2F1dGhvcj48YXV0
aG9yPkthc3BlcnNvbiwgUi48L2F1dGhvcj48YXV0aG9yPkthdXRza3ksIE4uPC9hdXRob3I+PGF1
dGhvcj5LaW56aWcsIEEuPC9hdXRob3I+PGF1dGhvcj5MZXZpbiwgUy4gPC9hdXRob3I+PGF1dGhv
cj5Nw6RsZXIsIEsuRy4gPC9hdXRob3I+PGF1dGhvcj5Nb2JlcmcsIEYuIDwvYXV0aG9yPjxhdXRo
b3I+T2hsc3NvbiwgTC4gPC9hdXRob3I+PGF1dGhvcj5PbHNzb24sIFAuIDwvYXV0aG9yPjxhdXRo
b3I+T3N0cm9tLCBFLjwvYXV0aG9yPjxhdXRob3I+UmVpZCwgVy4gPC9hdXRob3I+PGF1dGhvcj5S
b2Nrc3Ryw7ZtLCBKLjwvYXV0aG9yPjxhdXRob3I+U2F2ZW5pamUsIEguPC9hdXRob3I+PGF1dGhv
cj5VLiBTdmVkaW4sIFUuPC9hdXRob3I+PC9hdXRob3JzPjwvY29udHJpYnV0b3JzPjx0aXRsZXM+
PHRpdGxlPlJlc2lsaWVuY2UgYW5kIFN1c3RhaW5hYmxlIERldmVsb3BtZW50OiBCdWlsZGluZyBB
ZGFwdGl2ZSBDYXBhY2l0eSBpbiBhIFdvcmxkIG9mIFRyYW5zZm9ybWF0aW9ucy4gU2NpZW50aWZp
YyBCYWNrZ3JvdW5kIFBhcGVyIG9uIFJlc2lsaWVuY2UgZm9yIHRoZSBwcm9jZXNzIG9mIFRoZSBX
b3JsZCBTdW1taXQgb24gU3VzdGFpbmFibGUgRGV2ZWxvcG1lbnQgb24gYmVoYWxmIG9mIFRoZSBF
bnZpcm9ubWVudGFsIEFkdmlzb3J5IENvdW5jaWwgdG8gdGhlIFN3ZWRpc2ggR292ZXJubWVudDwv
dGl0bGU+PC90aXRsZXM+PHBhZ2VzPjc0PC9wYWdlcz48ZGF0ZXM+PHllYXI+MjAwMjwveWVhcj48
L2RhdGVzPjxwdWJsaXNoZXI+TWluaXN0cnkgb2YgdGhlIEVudmlyb25tZW50LCBTd2VkZW48L3B1
Ymxpc2hlcj48dXJscz48L3VybHM+PC9yZWNvcmQ+PC9DaXRlPjxDaXRlPjxBdXRob3I+Q3VtbWlu
ZzwvQXV0aG9yPjxZZWFyPjIwMDU8L1llYXI+PFJlY051bT40MTk8L1JlY051bT48cmVjb3JkPjxy
ZWMtbnVtYmVyPjQxOTwvcmVjLW51bWJlcj48Zm9yZWlnbi1rZXlzPjxrZXkgYXBwPSJFTiIgZGIt
aWQ9InRhMHp0cnY5aHdwMDVrZXJlZm52dzBwc3Y5ZGQ1dGZ6dnhkeCIgdGltZXN0YW1wPSIxNDcy
NTAwMDI4Ij40MTk8L2tleT48L2ZvcmVpZ24ta2V5cz48cmVmLXR5cGUgbmFtZT0iSm91cm5hbCBB
cnRpY2xlIj4xNzwvcmVmLXR5cGU+PGNvbnRyaWJ1dG9ycz48YXV0aG9ycz48YXV0aG9yPkN1bW1p
bmcsIEcuIFMuPC9hdXRob3I+PGF1dGhvcj5CYXJuZXMsIEcuPC9hdXRob3I+PGF1dGhvcj5QZXJ6
LCBTLjwvYXV0aG9yPjxhdXRob3I+U2NobWluaywgTS48L2F1dGhvcj48YXV0aG9yPlNpZXZpbmcs
IEsuIEUuPC9hdXRob3I+PGF1dGhvcj5Tb3V0aHdvcnRoLCBKLjwvYXV0aG9yPjxhdXRob3I+Qmlu
Zm9yZCwgTS48L2F1dGhvcj48YXV0aG9yPkhvbHQsIFIuIEQuPC9hdXRob3I+PGF1dGhvcj5TdGlj
a2xlciwgQy48L2F1dGhvcj48YXV0aG9yPlZhbiBIb2x0LCBULjwvYXV0aG9yPjwvYXV0aG9ycz48
L2NvbnRyaWJ1dG9ycz48dGl0bGVzPjx0aXRsZT5BbiBFeHBsb3JhdG9yeSBGcmFtZXdvcmsgZm9y
IHRoZSBFbXBpcmljYWwgTWVhc3VyZW1lbnQgb2YgUmVzaWxpZW5jZTwvdGl0bGU+PHNlY29uZGFy
eS10aXRsZT5FY29zeXN0ZW1zPC9zZWNvbmRhcnktdGl0bGU+PC90aXRsZXM+PHBlcmlvZGljYWw+
PGZ1bGwtdGl0bGU+RWNvc3lzdGVtczwvZnVsbC10aXRsZT48L3BlcmlvZGljYWw+PHBhZ2VzPjk3
NS05ODc8L3BhZ2VzPjx2b2x1bWU+ODwvdm9sdW1lPjxudW1iZXI+ODwvbnVtYmVyPjxrZXl3b3Jk
cz48a2V5d29yZD5yZXNpbGllbmNlLCBpbmZyYXN0cnVjdHVyZSwgY29ubmVjdGl2aXR5LCBuZXR3
b3JrcywgaWRlbnRpdHksIHNvY2lhbC1lY29sb2dpY2FsLCBzeXN0ZW0sIGludGVyZGlzY2lwbGlu
YXJ5LCBzY2VuYXJpbzwva2V5d29yZD48L2tleXdvcmRzPjxkYXRlcz48eWVhcj4yMDA1PC95ZWFy
PjwvZGF0ZXM+PGlzYm4+MTQzNS0wNjI5PC9pc2JuPjxsYWJlbD5DdW1taW5nMjAwNTwvbGFiZWw+
PHdvcmstdHlwZT5qb3VybmFsIGFydGljbGU8L3dvcmstdHlwZT48dXJscz48cmVsYXRlZC11cmxz
Pjx1cmw+aHR0cDovL2R4LmRvaS5vcmcvMTAuMTAwNy9zMTAwMjEtMDA1LTAxMjktejwvdXJsPjwv
cmVsYXRlZC11cmxzPjwvdXJscz48ZWxlY3Ryb25pYy1yZXNvdXJjZS1udW0+MTAuMTAwNy9zMTAw
MjEtMDA1LTAxMjktejwvZWxlY3Ryb25pYy1yZXNvdXJjZS1udW0+PC9yZWNvcmQ+PC9DaXRlPjxD
aXRlPjxBdXRob3I+QW50aG9ueTwvQXV0aG9yPjxZZWFyPjIwMTU8L1llYXI+PFJlY051bT40MTU8
L1JlY051bT48cmVjb3JkPjxyZWMtbnVtYmVyPjQxNTwvcmVjLW51bWJlcj48Zm9yZWlnbi1rZXlz
PjxrZXkgYXBwPSJFTiIgZGItaWQ9InRhMHp0cnY5aHdwMDVrZXJlZm52dzBwc3Y5ZGQ1dGZ6dnhk
eCIgdGltZXN0YW1wPSIxNDcwODY2NDkzIj40MTU8L2tleT48L2ZvcmVpZ24ta2V5cz48cmVmLXR5
cGUgbmFtZT0iSm91cm5hbCBBcnRpY2xlIj4xNzwvcmVmLXR5cGU+PGNvbnRyaWJ1dG9ycz48YXV0
aG9ycz48YXV0aG9yPkFudGhvbnksIEtlbm5ldGggUi4gTi48L2F1dGhvcj48YXV0aG9yPk1hcnNo
YWxsLCBQYXVsIEEuPC9hdXRob3I+PGF1dGhvcj5BYmR1bGxhLCBBbWVlcjwvYXV0aG9yPjxhdXRo
b3I+QmVlZGVuLCBSb2dlcjwvYXV0aG9yPjxhdXRob3I+QmVyZ2gsIENocmlzPC9hdXRob3I+PGF1
dGhvcj5CbGFjaywgUnlhbjwvYXV0aG9yPjxhdXRob3I+RWFraW4sIEMuIE1hcms8L2F1dGhvcj48
YXV0aG9yPkdhbWUsIEVkd2FyZCBULjwvYXV0aG9yPjxhdXRob3I+R29vY2gsIE1hcmdhcmV0PC9h
dXRob3I+PGF1dGhvcj5HcmFoYW0sIE5pY2hvbGFzIEEuIEouPC9hdXRob3I+PGF1dGhvcj5HcmVl
biwgQWxpc29uPC9hdXRob3I+PGF1dGhvcj5IZXJvbiwgU2NvdHQgRi48L2F1dGhvcj48YXV0aG9y
PnZhbiBIb29pZG9uaywgUnViZW48L2F1dGhvcj48YXV0aG9yPktub3dsYW5kLCBDaGVyeWw8L2F1
dGhvcj48YXV0aG9yPk1hbmd1YmhhaSwgU2FuZ2VldGE8L2F1dGhvcj48YXV0aG9yPk1hcnNoYWxs
LCBOYWRpbmU8L2F1dGhvcj48YXV0aG9yPk1heW5hcmQsIEplZmZyZXkgQS48L2F1dGhvcj48YXV0
aG9yPk1jR2lubml0eSwgUGV0ZXI8L2F1dGhvcj48YXV0aG9yPk1jTGVvZCwgRWxpemFiZXRoPC9h
dXRob3I+PGF1dGhvcj5NdW1ieSwgUGV0ZXIgSi48L2F1dGhvcj48YXV0aG9yPk55c3Ryw7ZtLCBN
YWdudXM8L2F1dGhvcj48YXV0aG9yPk9idXJhLCBEYXZpZDwvYXV0aG9yPjxhdXRob3I+T2xpdmVy
LCBKYW1pZTwvYXV0aG9yPjxhdXRob3I+UG9zc2luZ2hhbSwgSHVnaCBQLjwvYXV0aG9yPjxhdXRo
b3I+UHJlc3NleSwgUm9iZXJ0IEwuPC9hdXRob3I+PGF1dGhvcj5Sb3dsYW5kcywgR3dpbHltIFAu
PC9hdXRob3I+PGF1dGhvcj5UYW1lbGFuZGVyLCBKZXJrZXI8L2F1dGhvcj48YXV0aG9yPldhY2hl
bmZlbGQsIERhdmlkPC9hdXRob3I+PGF1dGhvcj5XZWFyLCBTdGVwaGFuaWU8L2F1dGhvcj48L2F1
dGhvcnM+PC9jb250cmlidXRvcnM+PHRpdGxlcz48dGl0bGU+T3BlcmF0aW9uYWxpemluZyByZXNp
bGllbmNlIGZvciBhZGFwdGl2ZSBjb3JhbCByZWVmIG1hbmFnZW1lbnQgdW5kZXIgZ2xvYmFsIGVu
dmlyb25tZW50YWwgY2hhbmdlPC90aXRsZT48c2Vjb25kYXJ5LXRpdGxlPkdsb2JhbCBDaGFuZ2Ug
QmlvbG9neTwvc2Vjb25kYXJ5LXRpdGxlPjwvdGl0bGVzPjxwZXJpb2RpY2FsPjxmdWxsLXRpdGxl
Pkdsb2JhbCBDaGFuZ2UgQmlvbG9neTwvZnVsbC10aXRsZT48L3BlcmlvZGljYWw+PHBhZ2VzPjQ4
LTYxPC9wYWdlcz48dm9sdW1lPjIxPC92b2x1bWU+PG51bWJlcj4xPC9udW1iZXI+PGtleXdvcmRz
PjxrZXl3b3JkPmNsaW1hdGUgY2hhbmdlPC9rZXl3b3JkPjxrZXl3b3JkPmNvcmFsIHJlZWZzPC9r
ZXl3b3JkPjxrZXl3b3JkPmVjb3N5c3RlbSB2dWxuZXJhYmlsaXR5PC9rZXl3b3JkPjxrZXl3b3Jk
PmVudmlyb25tZW50YWwgbWFuYWdlbWVudDwva2V5d29yZD48a2V5d29yZD5vY2VhbiBhY2lkaWZp
Y2F0aW9uPC9rZXl3b3JkPjxrZXl3b3JkPnNvY2lhbC1lY29sb2dpY2FsIHN5c3RlbTwva2V5d29y
ZD48a2V5d29yZD5zdHJ1Y3R1cmVkIGRlY2lzaW9uLW1ha2luZzwva2V5d29yZD48L2tleXdvcmRz
PjxkYXRlcz48eWVhcj4yMDE1PC95ZWFyPjwvZGF0ZXM+PGlzYm4+MTM2NS0yNDg2PC9pc2JuPjx1
cmxzPjxyZWxhdGVkLXVybHM+PHVybD5odHRwOi8vZHguZG9pLm9yZy8xMC4xMTExL2djYi4xMjcw
MDwvdXJsPjwvcmVsYXRlZC11cmxzPjwvdXJscz48ZWxlY3Ryb25pYy1yZXNvdXJjZS1udW0+MTAu
MTExMS9nY2IuMTI3MDA8L2VsZWN0cm9uaWMtcmVzb3VyY2UtbnVtPjwvcmVjb3JkPjwvQ2l0ZT48
Q2l0ZT48QXV0aG9yPkhvbGxpbmc8L0F1dGhvcj48WWVhcj4xOTczPC9ZZWFyPjxSZWNOdW0+NDIz
PC9SZWNOdW0+PHJlY29yZD48cmVjLW51bWJlcj40MjM8L3JlYy1udW1iZXI+PGZvcmVpZ24ta2V5
cz48a2V5IGFwcD0iRU4iIGRiLWlkPSJ0YTB6dHJ2OWh3cDA1a2VyZWZudncwcHN2OWRkNXRmenZ4
ZHgiIHRpbWVzdGFtcD0iMTQ3MjUwNDM5NCI+NDIzPC9rZXk+PC9mb3JlaWduLWtleXM+PHJlZi10
eXBlIG5hbWU9IkpvdXJuYWwgQXJ0aWNsZSI+MTc8L3JlZi10eXBlPjxjb250cmlidXRvcnM+PGF1
dGhvcnM+PGF1dGhvcj5DIFMgSG9sbGluZzwvYXV0aG9yPjwvYXV0aG9ycz48L2NvbnRyaWJ1dG9y
cz48dGl0bGVzPjx0aXRsZT5SZXNpbGllbmNlIGFuZCBTdGFiaWxpdHkgb2YgRWNvbG9naWNhbCBT
eXN0ZW1zPC90aXRsZT48c2Vjb25kYXJ5LXRpdGxlPkFubnVhbCBSZXZpZXcgb2YgRWNvbG9neSBh
bmQgU3lzdGVtYXRpY3M8L3NlY29uZGFyeS10aXRsZT48L3RpdGxlcz48cGVyaW9kaWNhbD48ZnVs
bC10aXRsZT5Bbm51YWwgUmV2aWV3IG9mIEVjb2xvZ3kgYW5kIFN5c3RlbWF0aWNzPC9mdWxsLXRp
dGxlPjwvcGVyaW9kaWNhbD48cGFnZXM+MS0yMzwvcGFnZXM+PHZvbHVtZT40PC92b2x1bWU+PG51
bWJlcj4xPC9udW1iZXI+PGRhdGVzPjx5ZWFyPjE5NzM8L3llYXI+PC9kYXRlcz48dXJscz48cmVs
YXRlZC11cmxzPjx1cmw+aHR0cDovL3d3dy5hbm51YWxyZXZpZXdzLm9yZy9kb2kvYWJzLzEwLjEx
NDYvYW5udXJldi5lcy4wNC4xMTAxNzMuMDAwMjQ1PC91cmw+PC9yZWxhdGVkLXVybHM+PC91cmxz
PjxlbGVjdHJvbmljLXJlc291cmNlLW51bT5kb2k6MTAuMTE0Ni9hbm51cmV2LmVzLjA0LjExMDE3
My4wMDAyNDU8L2VsZWN0cm9uaWMtcmVzb3VyY2UtbnVtPjwvcmVjb3JkPjwvQ2l0ZT48L0VuZE5v
dGU+AG==
</w:fldData>
        </w:fldChar>
      </w:r>
      <w:r w:rsidR="00257628">
        <w:instrText xml:space="preserve"> ADDIN EN.CITE.DATA </w:instrText>
      </w:r>
      <w:r w:rsidR="00257628">
        <w:fldChar w:fldCharType="end"/>
      </w:r>
      <w:r w:rsidR="00257628">
        <w:fldChar w:fldCharType="separate"/>
      </w:r>
      <w:r w:rsidR="00257628">
        <w:rPr>
          <w:noProof/>
        </w:rPr>
        <w:t>(Anthony et al., 2015; Cumming et al., 2005; Folke et al., 2002; Gunderson, 2000; Holling, 1973; Walker, Holling, Carpenter, &amp; Kinzig, 2004)</w:t>
      </w:r>
      <w:r w:rsidR="00257628">
        <w:fldChar w:fldCharType="end"/>
      </w:r>
      <w:r w:rsidR="0051692E">
        <w:t>. While resilience</w:t>
      </w:r>
      <w:r w:rsidR="002E6BBF">
        <w:t xml:space="preserve"> is recognized as an important </w:t>
      </w:r>
      <w:r w:rsidR="0051692E">
        <w:t>concept</w:t>
      </w:r>
      <w:r w:rsidR="002E6BBF">
        <w:t xml:space="preserve"> for adaptation to climate change threats, </w:t>
      </w:r>
      <w:r w:rsidR="0088432E">
        <w:t>use of the term</w:t>
      </w:r>
      <w:r w:rsidR="00F0616B">
        <w:t xml:space="preserve"> </w:t>
      </w:r>
      <w:r w:rsidR="00B66C9A">
        <w:t>can</w:t>
      </w:r>
      <w:r w:rsidR="003E7187">
        <w:t xml:space="preserve"> at times</w:t>
      </w:r>
      <w:r w:rsidR="00B66C9A">
        <w:t xml:space="preserve"> be vague</w:t>
      </w:r>
      <w:r w:rsidR="003E7187">
        <w:t xml:space="preserve"> </w:t>
      </w:r>
      <w:r w:rsidR="002E6BBF">
        <w:t>a</w:t>
      </w:r>
      <w:r w:rsidR="003E7187">
        <w:t>nd used</w:t>
      </w:r>
      <w:r w:rsidR="002E6BBF">
        <w:t xml:space="preserve"> to justify any adaptation </w:t>
      </w:r>
      <w:r w:rsidR="004E6C34">
        <w:t>strategy</w:t>
      </w:r>
      <w:r w:rsidR="002E6BBF">
        <w:t xml:space="preserve"> in the continuation of a ‘business as usual’ conservation approach</w:t>
      </w:r>
      <w:r w:rsidR="00B06598">
        <w:t>. For effect</w:t>
      </w:r>
      <w:r w:rsidR="0051692E">
        <w:t>ive</w:t>
      </w:r>
      <w:r w:rsidR="00B06598">
        <w:t xml:space="preserve"> climate change adaptation</w:t>
      </w:r>
      <w:r w:rsidR="00B66C9A">
        <w:t>,</w:t>
      </w:r>
      <w:r w:rsidR="0088432E">
        <w:t xml:space="preserve"> </w:t>
      </w:r>
      <w:r w:rsidR="00B06598">
        <w:t>resilience</w:t>
      </w:r>
      <w:r w:rsidR="006756FC">
        <w:t xml:space="preserve"> </w:t>
      </w:r>
      <w:r w:rsidR="00F0616B">
        <w:t>must be</w:t>
      </w:r>
      <w:r w:rsidR="008D1204">
        <w:t xml:space="preserve"> </w:t>
      </w:r>
      <w:r w:rsidR="00B06598">
        <w:t>considered</w:t>
      </w:r>
      <w:r w:rsidR="008D1204">
        <w:t xml:space="preserve"> with rigor</w:t>
      </w:r>
      <w:r w:rsidR="00F0616B">
        <w:t xml:space="preserve"> and explicitly link</w:t>
      </w:r>
      <w:r w:rsidR="00B66C9A">
        <w:t>ed</w:t>
      </w:r>
      <w:r w:rsidR="00F0616B">
        <w:t xml:space="preserve"> to anticipated </w:t>
      </w:r>
      <w:r w:rsidR="00B66C9A">
        <w:t xml:space="preserve">responses to </w:t>
      </w:r>
      <w:r w:rsidR="00F0616B">
        <w:t>climate change effects</w:t>
      </w:r>
      <w:r w:rsidR="00B06598">
        <w:t>.</w:t>
      </w:r>
      <w:r w:rsidR="00BD5F05">
        <w:t xml:space="preserve"> </w:t>
      </w:r>
      <w:r w:rsidR="00F703BB">
        <w:t>At the same time, b</w:t>
      </w:r>
      <w:r w:rsidRPr="003219F0">
        <w:t xml:space="preserve">y taking the ‘long view’ when considering climate change, </w:t>
      </w:r>
      <w:r w:rsidR="00DD67D8">
        <w:t>climate-s</w:t>
      </w:r>
      <w:r w:rsidRPr="003219F0">
        <w:t xml:space="preserve">mart planning </w:t>
      </w:r>
      <w:r w:rsidR="0051692E">
        <w:t xml:space="preserve">also </w:t>
      </w:r>
      <w:r w:rsidRPr="003219F0">
        <w:t>recognizes the need to manage for ecosystem cha</w:t>
      </w:r>
      <w:r w:rsidR="00DD67D8">
        <w:t xml:space="preserve">nge in addition to persistence </w:t>
      </w:r>
      <w:r w:rsidR="00DD67D8">
        <w:fldChar w:fldCharType="begin"/>
      </w:r>
      <w:r w:rsidR="00257628">
        <w:instrText xml:space="preserve"> ADDIN EN.CITE &lt;EndNote&gt;&lt;Cite&gt;&lt;Author&gt;Stein&lt;/Author&gt;&lt;Year&gt;2014&lt;/Year&gt;&lt;RecNum&gt;152&lt;/RecNum&gt;&lt;DisplayText&gt;(Stein et al., 2014)&lt;/DisplayText&gt;&lt;record&gt;&lt;rec-number&gt;152&lt;/rec-number&gt;&lt;foreign-keys&gt;&lt;key app="EN" db-id="ta0ztrv9hwp05kerefnvw0psv9dd5tfzvxdx" timestamp="1379431609"&gt;152&lt;/key&gt;&lt;/foreign-keys&gt;&lt;ref-type name="Journal Article"&gt;17&lt;/ref-type&gt;&lt;contributors&gt;&lt;authors&gt;&lt;author&gt;Stein, Bruce A.&lt;/author&gt;&lt;author&gt;Glick, P.&lt;/author&gt;&lt;author&gt;Edelson, N.A.&lt;/author&gt;&lt;author&gt;Staudt, A.&lt;/author&gt;&lt;/authors&gt;&lt;/contributors&gt;&lt;titles&gt;&lt;title&gt;Climate-Smart Conservation: Putting Adaptation Principles into Practice&lt;/title&gt;&lt;/titles&gt;&lt;dates&gt;&lt;year&gt;2014&lt;/year&gt;&lt;/dates&gt;&lt;urls&gt;&lt;/urls&gt;&lt;/record&gt;&lt;/Cite&gt;&lt;/EndNote&gt;</w:instrText>
      </w:r>
      <w:r w:rsidR="00DD67D8">
        <w:fldChar w:fldCharType="separate"/>
      </w:r>
      <w:r w:rsidR="00257628">
        <w:rPr>
          <w:noProof/>
        </w:rPr>
        <w:t>(Stein et al., 2014)</w:t>
      </w:r>
      <w:r w:rsidR="00DD67D8">
        <w:fldChar w:fldCharType="end"/>
      </w:r>
      <w:r w:rsidR="007277BC">
        <w:t xml:space="preserve">, because of the </w:t>
      </w:r>
      <w:r w:rsidR="005B49F8">
        <w:t>r</w:t>
      </w:r>
      <w:r w:rsidR="007277BC">
        <w:t>ate</w:t>
      </w:r>
      <w:r w:rsidR="005F310C">
        <w:t xml:space="preserve"> and</w:t>
      </w:r>
      <w:r w:rsidR="007277BC">
        <w:t xml:space="preserve"> magnitude</w:t>
      </w:r>
      <w:r w:rsidR="005F310C">
        <w:t xml:space="preserve"> </w:t>
      </w:r>
      <w:r w:rsidR="007277BC">
        <w:t>of climat</w:t>
      </w:r>
      <w:r w:rsidR="005B49F8">
        <w:t>e change</w:t>
      </w:r>
      <w:r w:rsidR="007277BC">
        <w:t xml:space="preserve"> </w:t>
      </w:r>
      <w:r w:rsidR="005B49F8">
        <w:t>and the potential for exceeding ecological thresholds</w:t>
      </w:r>
      <w:r w:rsidR="007C452E">
        <w:t xml:space="preserve"> </w:t>
      </w:r>
      <w:r w:rsidR="00425264">
        <w:fldChar w:fldCharType="begin"/>
      </w:r>
      <w:r w:rsidR="00A033B1">
        <w:instrText xml:space="preserve"> ADDIN EN.CITE &lt;EndNote&gt;&lt;Cite&gt;&lt;Author&gt;Stein&lt;/Author&gt;&lt;Year&gt;2013&lt;/Year&gt;&lt;RecNum&gt;171&lt;/RecNum&gt;&lt;DisplayText&gt;(Stein et al., 2013)&lt;/DisplayText&gt;&lt;record&gt;&lt;rec-number&gt;171&lt;/rec-number&gt;&lt;foreign-keys&gt;&lt;key app="EN" db-id="ta0ztrv9hwp05kerefnvw0psv9dd5tfzvxdx" timestamp="1383767270"&gt;171&lt;/key&gt;&lt;/foreign-keys&gt;&lt;ref-type name="Journal Article"&gt;17&lt;/ref-type&gt;&lt;contributors&gt;&lt;authors&gt;&lt;author&gt;Stein, Bruce A.&lt;/author&gt;&lt;author&gt;Staudt, Amanda&lt;/author&gt;&lt;author&gt;Cross, Molly S.&lt;/author&gt;&lt;author&gt;Dubois, Natalie S.&lt;/author&gt;&lt;author&gt;Enquist, Carolyn&lt;/author&gt;&lt;author&gt;Griffis, Roger&lt;/author&gt;&lt;author&gt;Hansen, Lara J.&lt;/author&gt;&lt;author&gt;Hellmann, Jessica J.&lt;/author&gt;&lt;author&gt;Lawler, Joshua J.&lt;/author&gt;&lt;author&gt;Nelson, Erik J.&lt;/author&gt;&lt;author&gt;Pairis, Amber&lt;/author&gt;&lt;/authors&gt;&lt;/contributors&gt;&lt;titles&gt;&lt;title&gt;Preparing for and managing change: climate adaptation for biodiversity and ecosystems&lt;/title&gt;&lt;secondary-title&gt;Frontiers in Ecology and the Environment&lt;/secondary-title&gt;&lt;/titles&gt;&lt;periodical&gt;&lt;full-title&gt;Frontiers in Ecology and the Environment&lt;/full-title&gt;&lt;/periodical&gt;&lt;pages&gt;502-510&lt;/pages&gt;&lt;volume&gt;11&lt;/volume&gt;&lt;number&gt;9&lt;/number&gt;&lt;dates&gt;&lt;year&gt;2013&lt;/year&gt;&lt;/dates&gt;&lt;publisher&gt;Ecological Society of America&lt;/publisher&gt;&lt;isbn&gt;1540-9295&lt;/isbn&gt;&lt;urls&gt;&lt;related-urls&gt;&lt;url&gt;http://dx.doi.org/10.1890/120277&lt;/url&gt;&lt;/related-urls&gt;&lt;/urls&gt;&lt;electronic-resource-num&gt;doi:10.1890/120277&lt;/electronic-resource-num&gt;&lt;access-date&gt;2013/11/06&lt;/access-date&gt;&lt;/record&gt;&lt;/Cite&gt;&lt;/EndNote&gt;</w:instrText>
      </w:r>
      <w:r w:rsidR="00425264">
        <w:fldChar w:fldCharType="separate"/>
      </w:r>
      <w:r w:rsidR="00A033B1">
        <w:rPr>
          <w:noProof/>
        </w:rPr>
        <w:t>(Stein et al., 2013)</w:t>
      </w:r>
      <w:r w:rsidR="00425264">
        <w:fldChar w:fldCharType="end"/>
      </w:r>
      <w:r w:rsidRPr="003219F0">
        <w:t>.</w:t>
      </w:r>
      <w:r w:rsidR="00586BCA">
        <w:t xml:space="preserve"> </w:t>
      </w:r>
    </w:p>
    <w:p w14:paraId="2524D0FC" w14:textId="231F39CA" w:rsidR="003219F0" w:rsidRPr="003219F0" w:rsidRDefault="00840B5A" w:rsidP="001E3806">
      <w:r w:rsidRPr="00840B5A">
        <w:rPr>
          <w:noProof/>
        </w:rPr>
        <w:lastRenderedPageBreak/>
        <w:drawing>
          <wp:inline distT="0" distB="0" distL="0" distR="0" wp14:anchorId="7FF8C23C" wp14:editId="703BEA10">
            <wp:extent cx="5000625" cy="378092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08394" cy="3786795"/>
                    </a:xfrm>
                    <a:prstGeom prst="rect">
                      <a:avLst/>
                    </a:prstGeom>
                  </pic:spPr>
                </pic:pic>
              </a:graphicData>
            </a:graphic>
          </wp:inline>
        </w:drawing>
      </w:r>
    </w:p>
    <w:p w14:paraId="10722778" w14:textId="75FFB35E" w:rsidR="003219F0" w:rsidRPr="00F103A3" w:rsidRDefault="003219F0" w:rsidP="00F103A3">
      <w:pPr>
        <w:pStyle w:val="Caption"/>
        <w:ind w:left="360" w:firstLine="0"/>
        <w:rPr>
          <w:b/>
          <w:i w:val="0"/>
          <w:iCs w:val="0"/>
          <w:sz w:val="20"/>
          <w:szCs w:val="20"/>
        </w:rPr>
      </w:pPr>
      <w:bookmarkStart w:id="3" w:name="_Ref426476578"/>
      <w:bookmarkStart w:id="4" w:name="_Toc429653412"/>
      <w:bookmarkStart w:id="5" w:name="_Toc426473838"/>
      <w:bookmarkStart w:id="6" w:name="_Toc427329953"/>
      <w:r w:rsidRPr="001E3806">
        <w:rPr>
          <w:b/>
          <w:i w:val="0"/>
          <w:color w:val="auto"/>
          <w:sz w:val="20"/>
          <w:szCs w:val="20"/>
        </w:rPr>
        <w:t xml:space="preserve">Figure </w:t>
      </w:r>
      <w:r w:rsidRPr="001E3806">
        <w:rPr>
          <w:b/>
          <w:i w:val="0"/>
          <w:color w:val="auto"/>
          <w:sz w:val="20"/>
          <w:szCs w:val="20"/>
        </w:rPr>
        <w:fldChar w:fldCharType="begin"/>
      </w:r>
      <w:r w:rsidRPr="001E3806">
        <w:rPr>
          <w:b/>
          <w:i w:val="0"/>
          <w:color w:val="auto"/>
          <w:sz w:val="20"/>
          <w:szCs w:val="20"/>
        </w:rPr>
        <w:instrText xml:space="preserve"> SEQ Figure \* ARABIC </w:instrText>
      </w:r>
      <w:r w:rsidRPr="001E3806">
        <w:rPr>
          <w:b/>
          <w:i w:val="0"/>
          <w:color w:val="auto"/>
          <w:sz w:val="20"/>
          <w:szCs w:val="20"/>
        </w:rPr>
        <w:fldChar w:fldCharType="separate"/>
      </w:r>
      <w:r w:rsidR="00EB4E63">
        <w:rPr>
          <w:b/>
          <w:i w:val="0"/>
          <w:noProof/>
          <w:color w:val="auto"/>
          <w:sz w:val="20"/>
          <w:szCs w:val="20"/>
        </w:rPr>
        <w:t>1</w:t>
      </w:r>
      <w:r w:rsidRPr="001E3806">
        <w:rPr>
          <w:b/>
          <w:i w:val="0"/>
          <w:color w:val="auto"/>
          <w:sz w:val="20"/>
          <w:szCs w:val="20"/>
        </w:rPr>
        <w:fldChar w:fldCharType="end"/>
      </w:r>
      <w:bookmarkEnd w:id="3"/>
      <w:r w:rsidRPr="001E3806">
        <w:rPr>
          <w:b/>
          <w:i w:val="0"/>
          <w:color w:val="auto"/>
          <w:sz w:val="20"/>
          <w:szCs w:val="20"/>
        </w:rPr>
        <w:t>.</w:t>
      </w:r>
      <w:r w:rsidRPr="009A3137">
        <w:rPr>
          <w:b/>
          <w:i w:val="0"/>
          <w:color w:val="auto"/>
          <w:sz w:val="20"/>
          <w:szCs w:val="20"/>
        </w:rPr>
        <w:t xml:space="preserve"> </w:t>
      </w:r>
      <w:r w:rsidR="001562BC">
        <w:rPr>
          <w:b/>
          <w:i w:val="0"/>
          <w:color w:val="auto"/>
          <w:sz w:val="20"/>
          <w:szCs w:val="20"/>
        </w:rPr>
        <w:t xml:space="preserve">Climate-smart </w:t>
      </w:r>
      <w:r w:rsidR="00480299">
        <w:rPr>
          <w:b/>
          <w:i w:val="0"/>
          <w:color w:val="auto"/>
          <w:sz w:val="20"/>
          <w:szCs w:val="20"/>
        </w:rPr>
        <w:t>approach</w:t>
      </w:r>
      <w:r w:rsidR="001562BC">
        <w:rPr>
          <w:b/>
          <w:i w:val="0"/>
          <w:color w:val="auto"/>
          <w:sz w:val="20"/>
          <w:szCs w:val="20"/>
        </w:rPr>
        <w:t xml:space="preserve"> for adaptation planning and implementation. </w:t>
      </w:r>
      <w:r w:rsidRPr="009A3137">
        <w:rPr>
          <w:b/>
          <w:i w:val="0"/>
          <w:color w:val="auto"/>
          <w:sz w:val="20"/>
          <w:szCs w:val="20"/>
        </w:rPr>
        <w:t xml:space="preserve">(a) </w:t>
      </w:r>
      <w:r w:rsidR="00480299">
        <w:rPr>
          <w:b/>
          <w:i w:val="0"/>
          <w:color w:val="auto"/>
          <w:sz w:val="20"/>
          <w:szCs w:val="20"/>
        </w:rPr>
        <w:t xml:space="preserve">Key Characteristics of </w:t>
      </w:r>
      <w:r w:rsidRPr="009A3137">
        <w:rPr>
          <w:b/>
          <w:i w:val="0"/>
          <w:color w:val="auto"/>
          <w:sz w:val="20"/>
          <w:szCs w:val="20"/>
        </w:rPr>
        <w:t xml:space="preserve">Climate-Smart </w:t>
      </w:r>
      <w:r w:rsidR="00480299">
        <w:rPr>
          <w:b/>
          <w:i w:val="0"/>
          <w:color w:val="auto"/>
          <w:sz w:val="20"/>
          <w:szCs w:val="20"/>
        </w:rPr>
        <w:t>Conservation</w:t>
      </w:r>
      <w:r w:rsidRPr="009A3137">
        <w:rPr>
          <w:b/>
          <w:i w:val="0"/>
          <w:color w:val="auto"/>
          <w:sz w:val="20"/>
          <w:szCs w:val="20"/>
        </w:rPr>
        <w:t xml:space="preserve">; (b) the Climate-Smart Conservation (planning) Cycle; (c) Climate-Smart </w:t>
      </w:r>
      <w:r w:rsidR="00480299">
        <w:rPr>
          <w:b/>
          <w:i w:val="0"/>
          <w:color w:val="auto"/>
          <w:sz w:val="20"/>
          <w:szCs w:val="20"/>
        </w:rPr>
        <w:t>T</w:t>
      </w:r>
      <w:r w:rsidR="00AD36D3">
        <w:rPr>
          <w:b/>
          <w:i w:val="0"/>
          <w:color w:val="auto"/>
          <w:sz w:val="20"/>
          <w:szCs w:val="20"/>
        </w:rPr>
        <w:t>hemes</w:t>
      </w:r>
      <w:r w:rsidR="00480299">
        <w:rPr>
          <w:b/>
          <w:i w:val="0"/>
          <w:color w:val="auto"/>
          <w:sz w:val="20"/>
          <w:szCs w:val="20"/>
        </w:rPr>
        <w:t>; and (d) Climate-Smart</w:t>
      </w:r>
      <w:r w:rsidR="00485F0D">
        <w:rPr>
          <w:b/>
          <w:i w:val="0"/>
          <w:color w:val="auto"/>
          <w:sz w:val="20"/>
          <w:szCs w:val="20"/>
        </w:rPr>
        <w:t xml:space="preserve"> General Adaptation</w:t>
      </w:r>
      <w:r w:rsidR="005D51AF">
        <w:rPr>
          <w:b/>
          <w:i w:val="0"/>
          <w:color w:val="auto"/>
          <w:sz w:val="20"/>
          <w:szCs w:val="20"/>
        </w:rPr>
        <w:t xml:space="preserve"> Strategies</w:t>
      </w:r>
      <w:r w:rsidR="00A033B1">
        <w:rPr>
          <w:b/>
          <w:i w:val="0"/>
          <w:color w:val="auto"/>
          <w:sz w:val="20"/>
          <w:szCs w:val="20"/>
        </w:rPr>
        <w:t xml:space="preserve"> </w:t>
      </w:r>
      <w:r w:rsidR="00A033B1">
        <w:rPr>
          <w:b/>
          <w:i w:val="0"/>
          <w:color w:val="auto"/>
          <w:sz w:val="20"/>
          <w:szCs w:val="20"/>
        </w:rPr>
        <w:fldChar w:fldCharType="begin"/>
      </w:r>
      <w:r w:rsidR="00A033B1">
        <w:rPr>
          <w:b/>
          <w:i w:val="0"/>
          <w:color w:val="auto"/>
          <w:sz w:val="20"/>
          <w:szCs w:val="20"/>
        </w:rPr>
        <w:instrText xml:space="preserve"> ADDIN EN.CITE &lt;EndNote&gt;&lt;Cite&gt;&lt;Author&gt;Stein&lt;/Author&gt;&lt;Year&gt;2014&lt;/Year&gt;&lt;RecNum&gt;152&lt;/RecNum&gt;&lt;DisplayText&gt;(Stein et al., 2014)&lt;/DisplayText&gt;&lt;record&gt;&lt;rec-number&gt;152&lt;/rec-number&gt;&lt;foreign-keys&gt;&lt;key app="EN" db-id="ta0ztrv9hwp05kerefnvw0psv9dd5tfzvxdx" timestamp="1379431609"&gt;152&lt;/key&gt;&lt;/foreign-keys&gt;&lt;ref-type name="Journal Article"&gt;17&lt;/ref-type&gt;&lt;contributors&gt;&lt;authors&gt;&lt;author&gt;Stein, Bruce A.&lt;/author&gt;&lt;author&gt;Glick, P.&lt;/author&gt;&lt;author&gt;Edelson, N.A.&lt;/author&gt;&lt;author&gt;Staudt, A.&lt;/author&gt;&lt;/authors&gt;&lt;/contributors&gt;&lt;titles&gt;&lt;title&gt;Climate-Smart Conservation: Putting Adaptation Principles into Practice&lt;/title&gt;&lt;/titles&gt;&lt;dates&gt;&lt;year&gt;2014&lt;/year&gt;&lt;/dates&gt;&lt;urls&gt;&lt;/urls&gt;&lt;/record&gt;&lt;/Cite&gt;&lt;/EndNote&gt;</w:instrText>
      </w:r>
      <w:r w:rsidR="00A033B1">
        <w:rPr>
          <w:b/>
          <w:i w:val="0"/>
          <w:color w:val="auto"/>
          <w:sz w:val="20"/>
          <w:szCs w:val="20"/>
        </w:rPr>
        <w:fldChar w:fldCharType="separate"/>
      </w:r>
      <w:r w:rsidR="00A033B1">
        <w:rPr>
          <w:b/>
          <w:i w:val="0"/>
          <w:noProof/>
          <w:color w:val="auto"/>
          <w:sz w:val="20"/>
          <w:szCs w:val="20"/>
        </w:rPr>
        <w:t>(Stein et al., 2014)</w:t>
      </w:r>
      <w:bookmarkEnd w:id="4"/>
      <w:r w:rsidR="00A033B1">
        <w:rPr>
          <w:b/>
          <w:i w:val="0"/>
          <w:color w:val="auto"/>
          <w:sz w:val="20"/>
          <w:szCs w:val="20"/>
        </w:rPr>
        <w:fldChar w:fldCharType="end"/>
      </w:r>
      <w:bookmarkEnd w:id="5"/>
      <w:bookmarkEnd w:id="6"/>
    </w:p>
    <w:p w14:paraId="7D4BC077" w14:textId="77777777" w:rsidR="009A798B" w:rsidRDefault="009A798B" w:rsidP="00BB0237"/>
    <w:p w14:paraId="12E9ED68" w14:textId="78409D32" w:rsidR="00544FE3" w:rsidRDefault="004E6C34" w:rsidP="00577589">
      <w:pPr>
        <w:spacing w:line="480" w:lineRule="auto"/>
        <w:ind w:firstLine="0"/>
      </w:pPr>
      <w:r>
        <w:t>While useful as a key starting point</w:t>
      </w:r>
      <w:r w:rsidR="003219F0" w:rsidRPr="003219F0">
        <w:t xml:space="preserve">, the </w:t>
      </w:r>
      <w:r w:rsidR="004E0481">
        <w:t>c</w:t>
      </w:r>
      <w:r w:rsidR="003219F0" w:rsidRPr="003219F0">
        <w:t>limate-</w:t>
      </w:r>
      <w:r w:rsidR="004E0481">
        <w:t>s</w:t>
      </w:r>
      <w:r w:rsidR="003219F0" w:rsidRPr="003219F0">
        <w:t>mart conservation planning cycle and associated principles are general. For successful application to any particu</w:t>
      </w:r>
      <w:r w:rsidR="004E0481">
        <w:t xml:space="preserve">lar </w:t>
      </w:r>
      <w:r w:rsidR="00EA0243">
        <w:t>natural resource</w:t>
      </w:r>
      <w:r w:rsidR="004E0481">
        <w:t xml:space="preserve">, the </w:t>
      </w:r>
      <w:r w:rsidR="00EC7E1D">
        <w:t>generalized approach</w:t>
      </w:r>
      <w:r w:rsidR="003219F0" w:rsidRPr="003219F0">
        <w:t xml:space="preserve"> must be interpreted within the context of the particular ecosystem being managed, </w:t>
      </w:r>
      <w:r w:rsidR="00EC7E1D">
        <w:t>leading to</w:t>
      </w:r>
      <w:r w:rsidR="003219F0" w:rsidRPr="003219F0">
        <w:t xml:space="preserve"> an array of system-relevant </w:t>
      </w:r>
      <w:r w:rsidR="00963842">
        <w:t xml:space="preserve">adaptation </w:t>
      </w:r>
      <w:r w:rsidR="003219F0" w:rsidRPr="003219F0">
        <w:t>options</w:t>
      </w:r>
      <w:r w:rsidR="00EC7E1D">
        <w:t xml:space="preserve"> that address core objectives</w:t>
      </w:r>
      <w:r w:rsidR="00EA0243">
        <w:t>. We have targeted c</w:t>
      </w:r>
      <w:r w:rsidR="003219F0" w:rsidRPr="003219F0">
        <w:t xml:space="preserve">oral reefs </w:t>
      </w:r>
      <w:r w:rsidR="00EA0243">
        <w:t>as one of</w:t>
      </w:r>
      <w:r w:rsidR="003219F0" w:rsidRPr="003219F0">
        <w:t xml:space="preserve"> </w:t>
      </w:r>
      <w:r w:rsidR="001F4769">
        <w:t>the first ecosystem</w:t>
      </w:r>
      <w:r w:rsidR="00EA0243">
        <w:t>s</w:t>
      </w:r>
      <w:r w:rsidR="00D8009A">
        <w:t xml:space="preserve"> for such ‘tailoring’ and </w:t>
      </w:r>
      <w:r w:rsidR="003219F0" w:rsidRPr="003219F0">
        <w:t xml:space="preserve">application of </w:t>
      </w:r>
      <w:r w:rsidR="005F310C">
        <w:t xml:space="preserve">a </w:t>
      </w:r>
      <w:r w:rsidR="004E0481">
        <w:t>climate-s</w:t>
      </w:r>
      <w:r w:rsidR="003219F0" w:rsidRPr="003219F0">
        <w:t xml:space="preserve">mart </w:t>
      </w:r>
      <w:r w:rsidR="00EC7E1D">
        <w:t>approach</w:t>
      </w:r>
      <w:r w:rsidR="00EB643D">
        <w:t xml:space="preserve"> for several reasons</w:t>
      </w:r>
      <w:r w:rsidR="003219F0" w:rsidRPr="003219F0">
        <w:t xml:space="preserve">. </w:t>
      </w:r>
      <w:r w:rsidR="00BB0237" w:rsidRPr="003219F0">
        <w:t xml:space="preserve">Coral reefs are complex </w:t>
      </w:r>
      <w:r w:rsidR="00BB0237">
        <w:t>‘charismatic’</w:t>
      </w:r>
      <w:r w:rsidR="00BB0237" w:rsidRPr="003219F0">
        <w:t xml:space="preserve"> ecosystems valued for their high biodiversity and productivity, their economic importance both commercially and recreationally, and the </w:t>
      </w:r>
      <w:r w:rsidR="00EA0243">
        <w:t>myriad</w:t>
      </w:r>
      <w:r w:rsidR="00BB0237" w:rsidRPr="003219F0">
        <w:t xml:space="preserve"> other ecosystem services they provide</w:t>
      </w:r>
      <w:r w:rsidR="00BB0237">
        <w:t xml:space="preserve"> </w:t>
      </w:r>
      <w:r w:rsidR="00BB0237">
        <w:fldChar w:fldCharType="begin">
          <w:fldData xml:space="preserve">PEVuZE5vdGU+PENpdGU+PEF1dGhvcj5IdWdoZXM8L0F1dGhvcj48WWVhcj4yMDAzPC9ZZWFyPjxS
ZWNOdW0+NDA8L1JlY051bT48RGlzcGxheVRleHQ+KENlc2FyLCBCdXJrZSwgJmFtcDsgUGV0LVNv
ZWRlLCAyMDAzOyBIb2VnaC1HdWxkYmVyZyBldCBhbC4sIDIwMDc7IEh1Z2hlcyBldCBhbC4sIDIw
MDM7IE1vYmVyZyAmYW1wOyBGb2xrZSwgMTk5OSk8L0Rpc3BsYXlUZXh0PjxyZWNvcmQ+PHJlYy1u
dW1iZXI+NDA8L3JlYy1udW1iZXI+PGZvcmVpZ24ta2V5cz48a2V5IGFwcD0iRU4iIGRiLWlkPSJ0
YTB6dHJ2OWh3cDA1a2VyZWZudncwcHN2OWRkNXRmenZ4ZHgiIHRpbWVzdGFtcD0iMTM2MzUzNjc3
NSI+NDA8L2tleT48L2ZvcmVpZ24ta2V5cz48cmVmLXR5cGUgbmFtZT0iSm91cm5hbCBBcnRpY2xl
Ij4xNzwvcmVmLXR5cGU+PGNvbnRyaWJ1dG9ycz48YXV0aG9ycz48YXV0aG9yPkh1Z2hlcywgVC5Q
LjwvYXV0aG9yPjxhdXRob3I+QmFpcmQsIEEuSC48L2F1dGhvcj48YXV0aG9yPkJlbGx3b29kLCBE
LlIuPC9hdXRob3I+PGF1dGhvcj5DYXJkLCBNLjwvYXV0aG9yPjxhdXRob3I+Q29ubm9sbHksIFMu
Ui48L2F1dGhvcj48YXV0aG9yPkZvbGtlLCBDLjwvYXV0aG9yPjxhdXRob3I+R3Jvc2JlcmcsIFIu
PC9hdXRob3I+PGF1dGhvcj5Ib2VnaC1HdWxkYmVyZywgTy48L2F1dGhvcj48YXV0aG9yPkphY2tz
b24sIEouIEIuIEMuPC9hdXRob3I+PGF1dGhvcj5LbGV5cGFzLCBKLjwvYXV0aG9yPjxhdXRob3I+
TG91Z2gsIEouTS48L2F1dGhvcj48YXV0aG9yPk1hcnNoYWxsLCBQLjwvYXV0aG9yPjxhdXRob3I+
TnlzdHJvbSwgTS48L2F1dGhvcj48YXV0aG9yPlBhbHVtYmksIFMuIFIuPC9hdXRob3I+PGF1dGhv
cj5QYW5kb2xmaSwgTS48L2F1dGhvcj48YXV0aG9yPlJvc2VuLCBCLjwvYXV0aG9yPjxhdXRob3I+
Um91Z2hnYXJkZW4sIEouPC9hdXRob3I+PC9hdXRob3JzPjwvY29udHJpYnV0b3JzPjx0aXRsZXM+
PHRpdGxlPkNsaW1hdGUgQ2hhbmdlLCBIdW1hbiBJbXBhY3RzLCBhbmQgdGhlIFJlc2lsaWVuY2Ug
b2YgQ29yYWwgUmVlZnM8L3RpdGxlPjxzZWNvbmRhcnktdGl0bGU+U2NpZW5jZSA8L3NlY29uZGFy
eS10aXRsZT48L3RpdGxlcz48cGVyaW9kaWNhbD48ZnVsbC10aXRsZT5TY2llbmNlPC9mdWxsLXRp
dGxlPjwvcGVyaW9kaWNhbD48cGFnZXM+OTI5LTkzMzwvcGFnZXM+PHZvbHVtZT4zMDE8L3ZvbHVt
ZT48ZGF0ZXM+PHllYXI+MjAwMzwveWVhcj48L2RhdGVzPjx1cmxzPjwvdXJscz48ZWxlY3Ryb25p
Yy1yZXNvdXJjZS1udW0+ZG9pOjEwLjExMjYvc2NpZW5jZS4xMDg1MDQ2PC9lbGVjdHJvbmljLXJl
c291cmNlLW51bT48L3JlY29yZD48L0NpdGU+PENpdGU+PEF1dGhvcj5Ib2VnaC1HdWxkYmVyZzwv
QXV0aG9yPjxZZWFyPjIwMDc8L1llYXI+PFJlY051bT4zNjI8L1JlY051bT48cmVjb3JkPjxyZWMt
bnVtYmVyPjM2MjwvcmVjLW51bWJlcj48Zm9yZWlnbi1rZXlzPjxrZXkgYXBwPSJFTiIgZGItaWQ9
InRhMHp0cnY5aHdwMDVrZXJlZm52dzBwc3Y5ZGQ1dGZ6dnhkeCIgdGltZXN0YW1wPSIxNDQxNTcy
NDM1Ij4zNjI8L2tleT48L2ZvcmVpZ24ta2V5cz48cmVmLXR5cGUgbmFtZT0iSm91cm5hbCBBcnRp
Y2xlIj4xNzwvcmVmLXR5cGU+PGNvbnRyaWJ1dG9ycz48YXV0aG9ycz48YXV0aG9yPkhvZWdoLUd1
bGRiZXJnLCBPLjwvYXV0aG9yPjxhdXRob3I+TXVtYnksIFAuSi48L2F1dGhvcj48YXV0aG9yPkhv
b3RlbiwgQS4gSi48L2F1dGhvcj48YXV0aG9yPlN0ZW5lY2ssIFIuIFMuPC9hdXRob3I+PGF1dGhv
cj5HcmVlbmZpZWxkLCBQLjwvYXV0aG9yPjxhdXRob3I+R29tZXosIEUuPC9hdXRob3I+PGF1dGhv
cj5IYXJ2ZWxsLCBDLiBELjwvYXV0aG9yPjxhdXRob3I+U2FsZSwgUC4gRi48L2F1dGhvcj48YXV0
aG9yPkVkd2FyZHMsIEEuIEouPC9hdXRob3I+PGF1dGhvcj5DYWxkZWlyYSwgSy48L2F1dGhvcj48
YXV0aG9yPktub3dsdG9uLCBOLjwvYXV0aG9yPjxhdXRob3I+RWFraW4sIEMuIE0uPC9hdXRob3I+
PGF1dGhvcj5JZ2xlc2lhcy1QcmlldG8sIFIuPC9hdXRob3I+PGF1dGhvcj5NdXRoaWdhLCBOLjwv
YXV0aG9yPjxhdXRob3I+QnJhZGJ1cnksIFIuIEguPC9hdXRob3I+PGF1dGhvcj5EdWJpLCBBLjwv
YXV0aG9yPjxhdXRob3I+SGF0emlvbG9zLCBNLiBFLjwvYXV0aG9yPjwvYXV0aG9ycz48L2NvbnRy
aWJ1dG9ycz48dGl0bGVzPjx0aXRsZT5Db3JhbCBSZWVmcyBVbmRlciBSYXBpZCBDbGltYXRlIENo
YW5nZSBhbmQgT2NlYW4gQWNpZGlmaWNhdGlvbjwvdGl0bGU+PHNlY29uZGFyeS10aXRsZT5TY2ll
bmNlPC9zZWNvbmRhcnktdGl0bGU+PC90aXRsZXM+PHBlcmlvZGljYWw+PGZ1bGwtdGl0bGU+U2Np
ZW5jZTwvZnVsbC10aXRsZT48L3BlcmlvZGljYWw+PHBhZ2VzPjE3MzctMTc0MjwvcGFnZXM+PHZv
bHVtZT4zMTg8L3ZvbHVtZT48bnVtYmVyPjU4NTc8L251bWJlcj48ZGF0ZXM+PHllYXI+MjAwNzwv
eWVhcj48cHViLWRhdGVzPjxkYXRlPkRlY2VtYmVyIDE0LCAyMDA3PC9kYXRlPjwvcHViLWRhdGVz
PjwvZGF0ZXM+PHVybHM+PHJlbGF0ZWQtdXJscz48dXJsPmh0dHA6Ly93d3cuc2NpZW5jZW1hZy5v
cmcvY29udGVudC8zMTgvNTg1Ny8xNzM3LmFic3RyYWN0PC91cmw+PC9yZWxhdGVkLXVybHM+PC91
cmxzPjxlbGVjdHJvbmljLXJlc291cmNlLW51bT4xMC4xMTI2L3NjaWVuY2UuMTE1MjUwOTwvZWxl
Y3Ryb25pYy1yZXNvdXJjZS1udW0+PC9yZWNvcmQ+PC9DaXRlPjxDaXRlPjxBdXRob3I+Q2VzYXI8
L0F1dGhvcj48WWVhcj4yMDAzPC9ZZWFyPjxSZWNOdW0+MzY1PC9SZWNOdW0+PHJlY29yZD48cmVj
LW51bWJlcj4zNjU8L3JlYy1udW1iZXI+PGZvcmVpZ24ta2V5cz48a2V5IGFwcD0iRU4iIGRiLWlk
PSJ0YTB6dHJ2OWh3cDA1a2VyZWZudncwcHN2OWRkNXRmenZ4ZHgiIHRpbWVzdGFtcD0iMTQ0MTU3
Nzk3NCI+MzY1PC9rZXk+PC9mb3JlaWduLWtleXM+PHJlZi10eXBlIG5hbWU9IlJlcG9ydCI+Mjc8
L3JlZi10eXBlPjxjb250cmlidXRvcnM+PGF1dGhvcnM+PGF1dGhvcj5DZXNhciwgSC5KLlMuPC9h
dXRob3I+PGF1dGhvcj5CdXJrZSwgTC48L2F1dGhvcj48YXV0aG9yPlBldC1Tb2VkZSwgTC48L2F1
dGhvcj48L2F1dGhvcnM+PC9jb250cmlidXRvcnM+PHRpdGxlcz48dGl0bGU+VGhlIEVjb25vbWlj
cyBvZiBXb3JsZHdpZGUgQ29yYWwgUmVlZiBEZWdyYWRhdGlvbiAgIDwvdGl0bGU+PC90aXRsZXM+
PHBhZ2VzPjIzPC9wYWdlcz48ZGF0ZXM+PHllYXI+MjAwMzwveWVhcj48L2RhdGVzPjxwdWItbG9j
YXRpb24+Q2VzYXIgRW52aXJvbm1lbnRhbCBFY29ub21pY3MgQ29uc3VsdGluZywgQXJuaGVtLCBh
bmQgV1dGLU5ldGhlcmxhbmRzLCBaZWlzdCwgVGhlIE5ldGhlcmxhbmRzLjwvcHViLWxvY2F0aW9u
Pjx1cmxzPjxyZWxhdGVkLXVybHM+PHVybD5odHRwOi8vYXNzZXRzLnBhbmRhLiBvcmcvZG93bmxv
YWRzL2Nlc2FyZGVncmFkYXRpb25yZXBvcnQxMDAyMDMucGRmPC91cmw+PC9yZWxhdGVkLXVybHM+
PC91cmxzPjwvcmVjb3JkPjwvQ2l0ZT48Q2l0ZT48QXV0aG9yPk1vYmVyZzwvQXV0aG9yPjxZZWFy
PjE5OTk8L1llYXI+PFJlY051bT4zNjY8L1JlY051bT48cmVjb3JkPjxyZWMtbnVtYmVyPjM2Njwv
cmVjLW51bWJlcj48Zm9yZWlnbi1rZXlzPjxrZXkgYXBwPSJFTiIgZGItaWQ9InRhMHp0cnY5aHdw
MDVrZXJlZm52dzBwc3Y5ZGQ1dGZ6dnhkeCIgdGltZXN0YW1wPSIxNDQxNTc4MTg0Ij4zNjY8L2tl
eT48L2ZvcmVpZ24ta2V5cz48cmVmLXR5cGUgbmFtZT0iSm91cm5hbCBBcnRpY2xlIj4xNzwvcmVm
LXR5cGU+PGNvbnRyaWJ1dG9ycz48YXV0aG9ycz48YXV0aG9yPk1vYmVyZywgRi48L2F1dGhvcj48
YXV0aG9yPkZvbGtlLCBDLjwvYXV0aG9yPjwvYXV0aG9ycz48L2NvbnRyaWJ1dG9ycz48dGl0bGVz
Pjx0aXRsZT5FY29sb2dpY2FsIGdvb2RzIGFuZCBzZXJ2aWNlcyBvZiBjb3JhbCByZWVmIGVjb3N5
c3RlbXM8L3RpdGxlPjxzZWNvbmRhcnktdGl0bGU+RWNvbG9naWNhbCBFY29ub21pY3M8L3NlY29u
ZGFyeS10aXRsZT48L3RpdGxlcz48cGVyaW9kaWNhbD48ZnVsbC10aXRsZT5FY29sb2dpY2FsIEVj
b25vbWljczwvZnVsbC10aXRsZT48L3BlcmlvZGljYWw+PHBhZ2VzPjIxNS0yMzM8L3BhZ2VzPjx2
b2x1bWU+Mjk8L3ZvbHVtZT48ZGF0ZXM+PHllYXI+MTk5OTwveWVhcj48L2RhdGVzPjx1cmxzPjwv
dXJscz48L3JlY29yZD48L0NpdGU+PC9FbmROb3RlPn==
</w:fldData>
        </w:fldChar>
      </w:r>
      <w:r w:rsidR="00E06DB1">
        <w:instrText xml:space="preserve"> ADDIN EN.CITE </w:instrText>
      </w:r>
      <w:r w:rsidR="00E06DB1">
        <w:fldChar w:fldCharType="begin">
          <w:fldData xml:space="preserve">PEVuZE5vdGU+PENpdGU+PEF1dGhvcj5IdWdoZXM8L0F1dGhvcj48WWVhcj4yMDAzPC9ZZWFyPjxS
ZWNOdW0+NDA8L1JlY051bT48RGlzcGxheVRleHQ+KENlc2FyLCBCdXJrZSwgJmFtcDsgUGV0LVNv
ZWRlLCAyMDAzOyBIb2VnaC1HdWxkYmVyZyBldCBhbC4sIDIwMDc7IEh1Z2hlcyBldCBhbC4sIDIw
MDM7IE1vYmVyZyAmYW1wOyBGb2xrZSwgMTk5OSk8L0Rpc3BsYXlUZXh0PjxyZWNvcmQ+PHJlYy1u
dW1iZXI+NDA8L3JlYy1udW1iZXI+PGZvcmVpZ24ta2V5cz48a2V5IGFwcD0iRU4iIGRiLWlkPSJ0
YTB6dHJ2OWh3cDA1a2VyZWZudncwcHN2OWRkNXRmenZ4ZHgiIHRpbWVzdGFtcD0iMTM2MzUzNjc3
NSI+NDA8L2tleT48L2ZvcmVpZ24ta2V5cz48cmVmLXR5cGUgbmFtZT0iSm91cm5hbCBBcnRpY2xl
Ij4xNzwvcmVmLXR5cGU+PGNvbnRyaWJ1dG9ycz48YXV0aG9ycz48YXV0aG9yPkh1Z2hlcywgVC5Q
LjwvYXV0aG9yPjxhdXRob3I+QmFpcmQsIEEuSC48L2F1dGhvcj48YXV0aG9yPkJlbGx3b29kLCBE
LlIuPC9hdXRob3I+PGF1dGhvcj5DYXJkLCBNLjwvYXV0aG9yPjxhdXRob3I+Q29ubm9sbHksIFMu
Ui48L2F1dGhvcj48YXV0aG9yPkZvbGtlLCBDLjwvYXV0aG9yPjxhdXRob3I+R3Jvc2JlcmcsIFIu
PC9hdXRob3I+PGF1dGhvcj5Ib2VnaC1HdWxkYmVyZywgTy48L2F1dGhvcj48YXV0aG9yPkphY2tz
b24sIEouIEIuIEMuPC9hdXRob3I+PGF1dGhvcj5LbGV5cGFzLCBKLjwvYXV0aG9yPjxhdXRob3I+
TG91Z2gsIEouTS48L2F1dGhvcj48YXV0aG9yPk1hcnNoYWxsLCBQLjwvYXV0aG9yPjxhdXRob3I+
TnlzdHJvbSwgTS48L2F1dGhvcj48YXV0aG9yPlBhbHVtYmksIFMuIFIuPC9hdXRob3I+PGF1dGhv
cj5QYW5kb2xmaSwgTS48L2F1dGhvcj48YXV0aG9yPlJvc2VuLCBCLjwvYXV0aG9yPjxhdXRob3I+
Um91Z2hnYXJkZW4sIEouPC9hdXRob3I+PC9hdXRob3JzPjwvY29udHJpYnV0b3JzPjx0aXRsZXM+
PHRpdGxlPkNsaW1hdGUgQ2hhbmdlLCBIdW1hbiBJbXBhY3RzLCBhbmQgdGhlIFJlc2lsaWVuY2Ug
b2YgQ29yYWwgUmVlZnM8L3RpdGxlPjxzZWNvbmRhcnktdGl0bGU+U2NpZW5jZSA8L3NlY29uZGFy
eS10aXRsZT48L3RpdGxlcz48cGVyaW9kaWNhbD48ZnVsbC10aXRsZT5TY2llbmNlPC9mdWxsLXRp
dGxlPjwvcGVyaW9kaWNhbD48cGFnZXM+OTI5LTkzMzwvcGFnZXM+PHZvbHVtZT4zMDE8L3ZvbHVt
ZT48ZGF0ZXM+PHllYXI+MjAwMzwveWVhcj48L2RhdGVzPjx1cmxzPjwvdXJscz48ZWxlY3Ryb25p
Yy1yZXNvdXJjZS1udW0+ZG9pOjEwLjExMjYvc2NpZW5jZS4xMDg1MDQ2PC9lbGVjdHJvbmljLXJl
c291cmNlLW51bT48L3JlY29yZD48L0NpdGU+PENpdGU+PEF1dGhvcj5Ib2VnaC1HdWxkYmVyZzwv
QXV0aG9yPjxZZWFyPjIwMDc8L1llYXI+PFJlY051bT4zNjI8L1JlY051bT48cmVjb3JkPjxyZWMt
bnVtYmVyPjM2MjwvcmVjLW51bWJlcj48Zm9yZWlnbi1rZXlzPjxrZXkgYXBwPSJFTiIgZGItaWQ9
InRhMHp0cnY5aHdwMDVrZXJlZm52dzBwc3Y5ZGQ1dGZ6dnhkeCIgdGltZXN0YW1wPSIxNDQxNTcy
NDM1Ij4zNjI8L2tleT48L2ZvcmVpZ24ta2V5cz48cmVmLXR5cGUgbmFtZT0iSm91cm5hbCBBcnRp
Y2xlIj4xNzwvcmVmLXR5cGU+PGNvbnRyaWJ1dG9ycz48YXV0aG9ycz48YXV0aG9yPkhvZWdoLUd1
bGRiZXJnLCBPLjwvYXV0aG9yPjxhdXRob3I+TXVtYnksIFAuSi48L2F1dGhvcj48YXV0aG9yPkhv
b3RlbiwgQS4gSi48L2F1dGhvcj48YXV0aG9yPlN0ZW5lY2ssIFIuIFMuPC9hdXRob3I+PGF1dGhv
cj5HcmVlbmZpZWxkLCBQLjwvYXV0aG9yPjxhdXRob3I+R29tZXosIEUuPC9hdXRob3I+PGF1dGhv
cj5IYXJ2ZWxsLCBDLiBELjwvYXV0aG9yPjxhdXRob3I+U2FsZSwgUC4gRi48L2F1dGhvcj48YXV0
aG9yPkVkd2FyZHMsIEEuIEouPC9hdXRob3I+PGF1dGhvcj5DYWxkZWlyYSwgSy48L2F1dGhvcj48
YXV0aG9yPktub3dsdG9uLCBOLjwvYXV0aG9yPjxhdXRob3I+RWFraW4sIEMuIE0uPC9hdXRob3I+
PGF1dGhvcj5JZ2xlc2lhcy1QcmlldG8sIFIuPC9hdXRob3I+PGF1dGhvcj5NdXRoaWdhLCBOLjwv
YXV0aG9yPjxhdXRob3I+QnJhZGJ1cnksIFIuIEguPC9hdXRob3I+PGF1dGhvcj5EdWJpLCBBLjwv
YXV0aG9yPjxhdXRob3I+SGF0emlvbG9zLCBNLiBFLjwvYXV0aG9yPjwvYXV0aG9ycz48L2NvbnRy
aWJ1dG9ycz48dGl0bGVzPjx0aXRsZT5Db3JhbCBSZWVmcyBVbmRlciBSYXBpZCBDbGltYXRlIENo
YW5nZSBhbmQgT2NlYW4gQWNpZGlmaWNhdGlvbjwvdGl0bGU+PHNlY29uZGFyeS10aXRsZT5TY2ll
bmNlPC9zZWNvbmRhcnktdGl0bGU+PC90aXRsZXM+PHBlcmlvZGljYWw+PGZ1bGwtdGl0bGU+U2Np
ZW5jZTwvZnVsbC10aXRsZT48L3BlcmlvZGljYWw+PHBhZ2VzPjE3MzctMTc0MjwvcGFnZXM+PHZv
bHVtZT4zMTg8L3ZvbHVtZT48bnVtYmVyPjU4NTc8L251bWJlcj48ZGF0ZXM+PHllYXI+MjAwNzwv
eWVhcj48cHViLWRhdGVzPjxkYXRlPkRlY2VtYmVyIDE0LCAyMDA3PC9kYXRlPjwvcHViLWRhdGVz
PjwvZGF0ZXM+PHVybHM+PHJlbGF0ZWQtdXJscz48dXJsPmh0dHA6Ly93d3cuc2NpZW5jZW1hZy5v
cmcvY29udGVudC8zMTgvNTg1Ny8xNzM3LmFic3RyYWN0PC91cmw+PC9yZWxhdGVkLXVybHM+PC91
cmxzPjxlbGVjdHJvbmljLXJlc291cmNlLW51bT4xMC4xMTI2L3NjaWVuY2UuMTE1MjUwOTwvZWxl
Y3Ryb25pYy1yZXNvdXJjZS1udW0+PC9yZWNvcmQ+PC9DaXRlPjxDaXRlPjxBdXRob3I+Q2VzYXI8
L0F1dGhvcj48WWVhcj4yMDAzPC9ZZWFyPjxSZWNOdW0+MzY1PC9SZWNOdW0+PHJlY29yZD48cmVj
LW51bWJlcj4zNjU8L3JlYy1udW1iZXI+PGZvcmVpZ24ta2V5cz48a2V5IGFwcD0iRU4iIGRiLWlk
PSJ0YTB6dHJ2OWh3cDA1a2VyZWZudncwcHN2OWRkNXRmenZ4ZHgiIHRpbWVzdGFtcD0iMTQ0MTU3
Nzk3NCI+MzY1PC9rZXk+PC9mb3JlaWduLWtleXM+PHJlZi10eXBlIG5hbWU9IlJlcG9ydCI+Mjc8
L3JlZi10eXBlPjxjb250cmlidXRvcnM+PGF1dGhvcnM+PGF1dGhvcj5DZXNhciwgSC5KLlMuPC9h
dXRob3I+PGF1dGhvcj5CdXJrZSwgTC48L2F1dGhvcj48YXV0aG9yPlBldC1Tb2VkZSwgTC48L2F1
dGhvcj48L2F1dGhvcnM+PC9jb250cmlidXRvcnM+PHRpdGxlcz48dGl0bGU+VGhlIEVjb25vbWlj
cyBvZiBXb3JsZHdpZGUgQ29yYWwgUmVlZiBEZWdyYWRhdGlvbiAgIDwvdGl0bGU+PC90aXRsZXM+
PHBhZ2VzPjIzPC9wYWdlcz48ZGF0ZXM+PHllYXI+MjAwMzwveWVhcj48L2RhdGVzPjxwdWItbG9j
YXRpb24+Q2VzYXIgRW52aXJvbm1lbnRhbCBFY29ub21pY3MgQ29uc3VsdGluZywgQXJuaGVtLCBh
bmQgV1dGLU5ldGhlcmxhbmRzLCBaZWlzdCwgVGhlIE5ldGhlcmxhbmRzLjwvcHViLWxvY2F0aW9u
Pjx1cmxzPjxyZWxhdGVkLXVybHM+PHVybD5odHRwOi8vYXNzZXRzLnBhbmRhLiBvcmcvZG93bmxv
YWRzL2Nlc2FyZGVncmFkYXRpb25yZXBvcnQxMDAyMDMucGRmPC91cmw+PC9yZWxhdGVkLXVybHM+
PC91cmxzPjwvcmVjb3JkPjwvQ2l0ZT48Q2l0ZT48QXV0aG9yPk1vYmVyZzwvQXV0aG9yPjxZZWFy
PjE5OTk8L1llYXI+PFJlY051bT4zNjY8L1JlY051bT48cmVjb3JkPjxyZWMtbnVtYmVyPjM2Njwv
cmVjLW51bWJlcj48Zm9yZWlnbi1rZXlzPjxrZXkgYXBwPSJFTiIgZGItaWQ9InRhMHp0cnY5aHdw
MDVrZXJlZm52dzBwc3Y5ZGQ1dGZ6dnhkeCIgdGltZXN0YW1wPSIxNDQxNTc4MTg0Ij4zNjY8L2tl
eT48L2ZvcmVpZ24ta2V5cz48cmVmLXR5cGUgbmFtZT0iSm91cm5hbCBBcnRpY2xlIj4xNzwvcmVm
LXR5cGU+PGNvbnRyaWJ1dG9ycz48YXV0aG9ycz48YXV0aG9yPk1vYmVyZywgRi48L2F1dGhvcj48
YXV0aG9yPkZvbGtlLCBDLjwvYXV0aG9yPjwvYXV0aG9ycz48L2NvbnRyaWJ1dG9ycz48dGl0bGVz
Pjx0aXRsZT5FY29sb2dpY2FsIGdvb2RzIGFuZCBzZXJ2aWNlcyBvZiBjb3JhbCByZWVmIGVjb3N5
c3RlbXM8L3RpdGxlPjxzZWNvbmRhcnktdGl0bGU+RWNvbG9naWNhbCBFY29ub21pY3M8L3NlY29u
ZGFyeS10aXRsZT48L3RpdGxlcz48cGVyaW9kaWNhbD48ZnVsbC10aXRsZT5FY29sb2dpY2FsIEVj
b25vbWljczwvZnVsbC10aXRsZT48L3BlcmlvZGljYWw+PHBhZ2VzPjIxNS0yMzM8L3BhZ2VzPjx2
b2x1bWU+Mjk8L3ZvbHVtZT48ZGF0ZXM+PHllYXI+MTk5OTwveWVhcj48L2RhdGVzPjx1cmxzPjwv
dXJscz48L3JlY29yZD48L0NpdGU+PC9FbmROb3RlPn==
</w:fldData>
        </w:fldChar>
      </w:r>
      <w:r w:rsidR="00E06DB1">
        <w:instrText xml:space="preserve"> ADDIN EN.CITE.DATA </w:instrText>
      </w:r>
      <w:r w:rsidR="00E06DB1">
        <w:fldChar w:fldCharType="end"/>
      </w:r>
      <w:r w:rsidR="00BB0237">
        <w:fldChar w:fldCharType="separate"/>
      </w:r>
      <w:r w:rsidR="005024FC">
        <w:rPr>
          <w:noProof/>
        </w:rPr>
        <w:t>(Cesar, Burke, &amp; Pet-Soede, 2003; Hoegh-Guldberg et al., 2007; Hughes et al., 2003; Moberg &amp; Folke, 1999)</w:t>
      </w:r>
      <w:r w:rsidR="00BB0237">
        <w:fldChar w:fldCharType="end"/>
      </w:r>
      <w:r w:rsidR="00BB0237" w:rsidRPr="003219F0">
        <w:t>.</w:t>
      </w:r>
      <w:r w:rsidR="00BB0237" w:rsidRPr="00E56D1E">
        <w:t xml:space="preserve"> </w:t>
      </w:r>
      <w:r w:rsidR="00544FE3">
        <w:t>Coral reef scientists and managers have long been aware of ongoing c</w:t>
      </w:r>
      <w:r w:rsidR="00544FE3" w:rsidRPr="003219F0">
        <w:t xml:space="preserve">oral reef degradation </w:t>
      </w:r>
      <w:r w:rsidR="00544FE3">
        <w:t>that has been occurring for</w:t>
      </w:r>
      <w:r w:rsidR="00544FE3" w:rsidRPr="003219F0">
        <w:t xml:space="preserve"> decades </w:t>
      </w:r>
      <w:r w:rsidR="00544FE3">
        <w:t>if not</w:t>
      </w:r>
      <w:r w:rsidR="00544FE3" w:rsidRPr="003219F0">
        <w:t xml:space="preserve"> centuries </w:t>
      </w:r>
      <w:r w:rsidR="00544FE3">
        <w:fldChar w:fldCharType="begin"/>
      </w:r>
      <w:r w:rsidR="00544FE3">
        <w:instrText xml:space="preserve"> ADDIN EN.CITE &lt;EndNote&gt;&lt;Cite&gt;&lt;Author&gt;Pandolfi&lt;/Author&gt;&lt;Year&gt;2003&lt;/Year&gt;&lt;RecNum&gt;360&lt;/RecNum&gt;&lt;DisplayText&gt;(Pandolfi et al., 2003)&lt;/DisplayText&gt;&lt;record&gt;&lt;rec-number&gt;360&lt;/rec-number&gt;&lt;foreign-keys&gt;&lt;key app="EN" db-id="ta0ztrv9hwp05kerefnvw0psv9dd5tfzvxdx" timestamp="1441571994"&gt;360&lt;/key&gt;&lt;/foreign-keys&gt;&lt;ref-type name="Journal Article"&gt;17&lt;/ref-type&gt;&lt;contributors&gt;&lt;authors&gt;&lt;author&gt;Pandolfi, J.M.&lt;/author&gt;&lt;author&gt;Bradbury, R.H.&lt;/author&gt;&lt;author&gt;Sala, Enric&lt;/author&gt;&lt;author&gt;Hughes, Terence P.&lt;/author&gt;&lt;author&gt;Bjorndal, Karen A.&lt;/author&gt;&lt;author&gt;Cooke, Richard G.&lt;/author&gt;&lt;author&gt;McArdle, Deborah&lt;/author&gt;&lt;author&gt;McClenachan, Loren&lt;/author&gt;&lt;author&gt;Newman, Marah J. H.&lt;/author&gt;&lt;author&gt;Paredes, Gustavo&lt;/author&gt;&lt;author&gt;Warner, Robert R.&lt;/author&gt;&lt;author&gt;Jackson, J. B. C.&lt;/author&gt;&lt;/authors&gt;&lt;/contributors&gt;&lt;titles&gt;&lt;title&gt;Global Trajectories of the Long-Term Decline of Coral Reef Ecosystems&lt;/title&gt;&lt;secondary-title&gt;Science&lt;/secondary-title&gt;&lt;/titles&gt;&lt;periodical&gt;&lt;full-title&gt;Science&lt;/full-title&gt;&lt;/periodical&gt;&lt;pages&gt;955-958&lt;/pages&gt;&lt;volume&gt;301&lt;/volume&gt;&lt;number&gt;5635&lt;/number&gt;&lt;dates&gt;&lt;year&gt;2003&lt;/year&gt;&lt;pub-dates&gt;&lt;date&gt;August 15, 2003&lt;/date&gt;&lt;/pub-dates&gt;&lt;/dates&gt;&lt;urls&gt;&lt;related-urls&gt;&lt;url&gt;http://www.sciencemag.org/content/301/5635/955.abstract&lt;/url&gt;&lt;/related-urls&gt;&lt;/urls&gt;&lt;electronic-resource-num&gt;10.1126/science.1085706&lt;/electronic-resource-num&gt;&lt;/record&gt;&lt;/Cite&gt;&lt;/EndNote&gt;</w:instrText>
      </w:r>
      <w:r w:rsidR="00544FE3">
        <w:fldChar w:fldCharType="separate"/>
      </w:r>
      <w:r w:rsidR="00544FE3">
        <w:rPr>
          <w:noProof/>
        </w:rPr>
        <w:t>(Pandolfi et al., 2003)</w:t>
      </w:r>
      <w:r w:rsidR="00544FE3">
        <w:fldChar w:fldCharType="end"/>
      </w:r>
      <w:r w:rsidR="00544FE3">
        <w:t xml:space="preserve">, largely </w:t>
      </w:r>
      <w:r w:rsidR="00544FE3">
        <w:lastRenderedPageBreak/>
        <w:t>as a result of ecological disruptions caused by</w:t>
      </w:r>
      <w:r w:rsidR="00544FE3" w:rsidRPr="003219F0">
        <w:t xml:space="preserve"> human influences </w:t>
      </w:r>
      <w:r w:rsidR="00544FE3">
        <w:fldChar w:fldCharType="begin">
          <w:fldData xml:space="preserve">PEVuZE5vdGU+PENpdGU+PEF1dGhvcj5KYWNrc29uPC9BdXRob3I+PFllYXI+MjAwMTwvWWVhcj48
UmVjTnVtPjM1OTwvUmVjTnVtPjxEaXNwbGF5VGV4dD4oSmFja3NvbiBldCBhbC4sIDIwMTQ7IEph
Y2tzb24gZXQgYWwuLCAyMDAxKTwvRGlzcGxheVRleHQ+PHJlY29yZD48cmVjLW51bWJlcj4zNTk8
L3JlYy1udW1iZXI+PGZvcmVpZ24ta2V5cz48a2V5IGFwcD0iRU4iIGRiLWlkPSJ0YTB6dHJ2OWh3
cDA1a2VyZWZudncwcHN2OWRkNXRmenZ4ZHgiIHRpbWVzdGFtcD0iMTQ0MTU3MTYyNSI+MzU5PC9r
ZXk+PC9mb3JlaWduLWtleXM+PHJlZi10eXBlIG5hbWU9IkpvdXJuYWwgQXJ0aWNsZSI+MTc8L3Jl
Zi10eXBlPjxjb250cmlidXRvcnM+PGF1dGhvcnM+PGF1dGhvcj5KYWNrc29uLCBKLiBCLiBDLjwv
YXV0aG9yPjxhdXRob3I+S2lyYnksIE0uIFguPC9hdXRob3I+PGF1dGhvcj5CZXJnZXIsIFcuIEgu
PC9hdXRob3I+PGF1dGhvcj5Cam9ybmRhbCwgSy4gQS48L2F1dGhvcj48YXV0aG9yPkJvdHNmb3Jk
LCBMLiBXLjwvYXV0aG9yPjxhdXRob3I+Qm91cnF1ZSwgQi4gSi48L2F1dGhvcj48YXV0aG9yPkJy
YWRidXJ5LCBSLiBILjwvYXV0aG9yPjxhdXRob3I+Q29va2UsIFIuPC9hdXRob3I+PGF1dGhvcj5F
cmxhbmRzb24sIEouPC9hdXRob3I+PGF1dGhvcj5Fc3RlcywgSmFtZXMgQS48L2F1dGhvcj48YXV0
aG9yPkh1Z2hlcywgVGVyZW5jZSBQLjwvYXV0aG9yPjxhdXRob3I+S2lkd2VsbCwgU3VzYW48L2F1
dGhvcj48YXV0aG9yPkxhbmdlLCBDYXJpbmEgQi48L2F1dGhvcj48YXV0aG9yPkxlbmloYW4sIEh1
bnRlciBTLjwvYXV0aG9yPjxhdXRob3I+UGFuZG9sZmksIEpvaG4gTS48L2F1dGhvcj48YXV0aG9y
PlBldGVyc29uLCBDaGFybGVzIEguPC9hdXRob3I+PGF1dGhvcj5TdGVuZWNrLCBSb2JlcnQgUy48
L2F1dGhvcj48YXV0aG9yPlRlZ25lciwgTWlhIEouPC9hdXRob3I+PGF1dGhvcj5XYXJuZXIsIFJv
YmVydCBSLjwvYXV0aG9yPjwvYXV0aG9ycz48L2NvbnRyaWJ1dG9ycz48dGl0bGVzPjx0aXRsZT5I
aXN0b3JpY2FsIE92ZXJmaXNoaW5nIGFuZCB0aGUgUmVjZW50IENvbGxhcHNlIG9mIENvYXN0YWwg
RWNvc3lzdGVtczwvdGl0bGU+PHNlY29uZGFyeS10aXRsZT5TY2llbmNlPC9zZWNvbmRhcnktdGl0
bGU+PC90aXRsZXM+PHBlcmlvZGljYWw+PGZ1bGwtdGl0bGU+U2NpZW5jZTwvZnVsbC10aXRsZT48
L3BlcmlvZGljYWw+PHBhZ2VzPjYyOS02Mzc8L3BhZ2VzPjx2b2x1bWU+MjkzPC92b2x1bWU+PG51
bWJlcj41NTMwPC9udW1iZXI+PGRhdGVzPjx5ZWFyPjIwMDE8L3llYXI+PHB1Yi1kYXRlcz48ZGF0
ZT5KdWx5IDI3LCAyMDAxPC9kYXRlPjwvcHViLWRhdGVzPjwvZGF0ZXM+PHVybHM+PHJlbGF0ZWQt
dXJscz48dXJsPmh0dHA6Ly93d3cuc2NpZW5jZW1hZy5vcmcvY29udGVudC8yOTMvNTUzMC82Mjku
YWJzdHJhY3Q8L3VybD48L3JlbGF0ZWQtdXJscz48L3VybHM+PGVsZWN0cm9uaWMtcmVzb3VyY2Ut
bnVtPjEwLjExMjYvc2NpZW5jZS4xMDU5MTk5PC9lbGVjdHJvbmljLXJlc291cmNlLW51bT48L3Jl
Y29yZD48L0NpdGU+PENpdGU+PEF1dGhvcj5KYWNrc29uPC9BdXRob3I+PFllYXI+MjAxNDwvWWVh
cj48UmVjTnVtPjMyNjwvUmVjTnVtPjxyZWNvcmQ+PHJlYy1udW1iZXI+MzI2PC9yZWMtbnVtYmVy
Pjxmb3JlaWduLWtleXM+PGtleSBhcHA9IkVOIiBkYi1pZD0idGEwenRydjlod3AwNWtlcmVmbnZ3
MHBzdjlkZDV0Znp2eGR4IiB0aW1lc3RhbXA9IjE0Mzk5MjcwNzAiPjMyNjwva2V5PjwvZm9yZWln
bi1rZXlzPjxyZWYtdHlwZSBuYW1lPSJSZXBvcnQiPjI3PC9yZWYtdHlwZT48Y29udHJpYnV0b3Jz
PjxhdXRob3JzPjxhdXRob3I+SmFja3NvbiwgSi4gQi4gQy48L2F1dGhvcj48YXV0aG9yPkRvbm92
YW4sIE0uIEsuPC9hdXRob3I+PGF1dGhvcj5DcmFtZXIsIEsuIEwuPC9hdXRob3I+PGF1dGhvcj5M
YW0sIFYuIFYuPC9hdXRob3I+PC9hdXRob3JzPjwvY29udHJpYnV0b3JzPjx0aXRsZXM+PHRpdGxl
PlN0YXR1cyBhbmQgVHJlbmRzIG9mIENhcmliYmVhbiBDb3JhbCBSZWVmczogMTk3MC0yMDEyPC90
aXRsZT48L3RpdGxlcz48ZGF0ZXM+PHllYXI+MjAxNDwveWVhcj48L2RhdGVzPjxwdWItbG9jYXRp
b24+R2xhbmQsIFN3aXR6ZXJsYW5kPC9wdWItbG9jYXRpb24+PHB1Ymxpc2hlcj5HbG9iYWwgQ29y
YWwgUmVlZiBNb25pdG9yaW5nIE5ldHdvcmssIElVQ048L3B1Ymxpc2hlcj48dXJscz48L3VybHM+
PC9yZWNvcmQ+PC9DaXRlPjwvRW5kTm90ZT4A
</w:fldData>
        </w:fldChar>
      </w:r>
      <w:r w:rsidR="00257628">
        <w:instrText xml:space="preserve"> ADDIN EN.CITE </w:instrText>
      </w:r>
      <w:r w:rsidR="00257628">
        <w:fldChar w:fldCharType="begin">
          <w:fldData xml:space="preserve">PEVuZE5vdGU+PENpdGU+PEF1dGhvcj5KYWNrc29uPC9BdXRob3I+PFllYXI+MjAwMTwvWWVhcj48
UmVjTnVtPjM1OTwvUmVjTnVtPjxEaXNwbGF5VGV4dD4oSmFja3NvbiBldCBhbC4sIDIwMTQ7IEph
Y2tzb24gZXQgYWwuLCAyMDAxKTwvRGlzcGxheVRleHQ+PHJlY29yZD48cmVjLW51bWJlcj4zNTk8
L3JlYy1udW1iZXI+PGZvcmVpZ24ta2V5cz48a2V5IGFwcD0iRU4iIGRiLWlkPSJ0YTB6dHJ2OWh3
cDA1a2VyZWZudncwcHN2OWRkNXRmenZ4ZHgiIHRpbWVzdGFtcD0iMTQ0MTU3MTYyNSI+MzU5PC9r
ZXk+PC9mb3JlaWduLWtleXM+PHJlZi10eXBlIG5hbWU9IkpvdXJuYWwgQXJ0aWNsZSI+MTc8L3Jl
Zi10eXBlPjxjb250cmlidXRvcnM+PGF1dGhvcnM+PGF1dGhvcj5KYWNrc29uLCBKLiBCLiBDLjwv
YXV0aG9yPjxhdXRob3I+S2lyYnksIE0uIFguPC9hdXRob3I+PGF1dGhvcj5CZXJnZXIsIFcuIEgu
PC9hdXRob3I+PGF1dGhvcj5Cam9ybmRhbCwgSy4gQS48L2F1dGhvcj48YXV0aG9yPkJvdHNmb3Jk
LCBMLiBXLjwvYXV0aG9yPjxhdXRob3I+Qm91cnF1ZSwgQi4gSi48L2F1dGhvcj48YXV0aG9yPkJy
YWRidXJ5LCBSLiBILjwvYXV0aG9yPjxhdXRob3I+Q29va2UsIFIuPC9hdXRob3I+PGF1dGhvcj5F
cmxhbmRzb24sIEouPC9hdXRob3I+PGF1dGhvcj5Fc3RlcywgSmFtZXMgQS48L2F1dGhvcj48YXV0
aG9yPkh1Z2hlcywgVGVyZW5jZSBQLjwvYXV0aG9yPjxhdXRob3I+S2lkd2VsbCwgU3VzYW48L2F1
dGhvcj48YXV0aG9yPkxhbmdlLCBDYXJpbmEgQi48L2F1dGhvcj48YXV0aG9yPkxlbmloYW4sIEh1
bnRlciBTLjwvYXV0aG9yPjxhdXRob3I+UGFuZG9sZmksIEpvaG4gTS48L2F1dGhvcj48YXV0aG9y
PlBldGVyc29uLCBDaGFybGVzIEguPC9hdXRob3I+PGF1dGhvcj5TdGVuZWNrLCBSb2JlcnQgUy48
L2F1dGhvcj48YXV0aG9yPlRlZ25lciwgTWlhIEouPC9hdXRob3I+PGF1dGhvcj5XYXJuZXIsIFJv
YmVydCBSLjwvYXV0aG9yPjwvYXV0aG9ycz48L2NvbnRyaWJ1dG9ycz48dGl0bGVzPjx0aXRsZT5I
aXN0b3JpY2FsIE92ZXJmaXNoaW5nIGFuZCB0aGUgUmVjZW50IENvbGxhcHNlIG9mIENvYXN0YWwg
RWNvc3lzdGVtczwvdGl0bGU+PHNlY29uZGFyeS10aXRsZT5TY2llbmNlPC9zZWNvbmRhcnktdGl0
bGU+PC90aXRsZXM+PHBlcmlvZGljYWw+PGZ1bGwtdGl0bGU+U2NpZW5jZTwvZnVsbC10aXRsZT48
L3BlcmlvZGljYWw+PHBhZ2VzPjYyOS02Mzc8L3BhZ2VzPjx2b2x1bWU+MjkzPC92b2x1bWU+PG51
bWJlcj41NTMwPC9udW1iZXI+PGRhdGVzPjx5ZWFyPjIwMDE8L3llYXI+PHB1Yi1kYXRlcz48ZGF0
ZT5KdWx5IDI3LCAyMDAxPC9kYXRlPjwvcHViLWRhdGVzPjwvZGF0ZXM+PHVybHM+PHJlbGF0ZWQt
dXJscz48dXJsPmh0dHA6Ly93d3cuc2NpZW5jZW1hZy5vcmcvY29udGVudC8yOTMvNTUzMC82Mjku
YWJzdHJhY3Q8L3VybD48L3JlbGF0ZWQtdXJscz48L3VybHM+PGVsZWN0cm9uaWMtcmVzb3VyY2Ut
bnVtPjEwLjExMjYvc2NpZW5jZS4xMDU5MTk5PC9lbGVjdHJvbmljLXJlc291cmNlLW51bT48L3Jl
Y29yZD48L0NpdGU+PENpdGU+PEF1dGhvcj5KYWNrc29uPC9BdXRob3I+PFllYXI+MjAxNDwvWWVh
cj48UmVjTnVtPjMyNjwvUmVjTnVtPjxyZWNvcmQ+PHJlYy1udW1iZXI+MzI2PC9yZWMtbnVtYmVy
Pjxmb3JlaWduLWtleXM+PGtleSBhcHA9IkVOIiBkYi1pZD0idGEwenRydjlod3AwNWtlcmVmbnZ3
MHBzdjlkZDV0Znp2eGR4IiB0aW1lc3RhbXA9IjE0Mzk5MjcwNzAiPjMyNjwva2V5PjwvZm9yZWln
bi1rZXlzPjxyZWYtdHlwZSBuYW1lPSJSZXBvcnQiPjI3PC9yZWYtdHlwZT48Y29udHJpYnV0b3Jz
PjxhdXRob3JzPjxhdXRob3I+SmFja3NvbiwgSi4gQi4gQy48L2F1dGhvcj48YXV0aG9yPkRvbm92
YW4sIE0uIEsuPC9hdXRob3I+PGF1dGhvcj5DcmFtZXIsIEsuIEwuPC9hdXRob3I+PGF1dGhvcj5M
YW0sIFYuIFYuPC9hdXRob3I+PC9hdXRob3JzPjwvY29udHJpYnV0b3JzPjx0aXRsZXM+PHRpdGxl
PlN0YXR1cyBhbmQgVHJlbmRzIG9mIENhcmliYmVhbiBDb3JhbCBSZWVmczogMTk3MC0yMDEyPC90
aXRsZT48L3RpdGxlcz48ZGF0ZXM+PHllYXI+MjAxNDwveWVhcj48L2RhdGVzPjxwdWItbG9jYXRp
b24+R2xhbmQsIFN3aXR6ZXJsYW5kPC9wdWItbG9jYXRpb24+PHB1Ymxpc2hlcj5HbG9iYWwgQ29y
YWwgUmVlZiBNb25pdG9yaW5nIE5ldHdvcmssIElVQ048L3B1Ymxpc2hlcj48dXJscz48L3VybHM+
PC9yZWNvcmQ+PC9DaXRlPjwvRW5kTm90ZT4A
</w:fldData>
        </w:fldChar>
      </w:r>
      <w:r w:rsidR="00257628">
        <w:instrText xml:space="preserve"> ADDIN EN.CITE.DATA </w:instrText>
      </w:r>
      <w:r w:rsidR="00257628">
        <w:fldChar w:fldCharType="end"/>
      </w:r>
      <w:r w:rsidR="00544FE3">
        <w:fldChar w:fldCharType="separate"/>
      </w:r>
      <w:r w:rsidR="00257628">
        <w:rPr>
          <w:noProof/>
        </w:rPr>
        <w:t>(Jackson et al., 2014; Jackson et al., 2001)</w:t>
      </w:r>
      <w:r w:rsidR="00544FE3">
        <w:fldChar w:fldCharType="end"/>
      </w:r>
      <w:r w:rsidR="00544FE3">
        <w:t>. C</w:t>
      </w:r>
      <w:r w:rsidR="00544FE3" w:rsidRPr="003219F0">
        <w:t xml:space="preserve">limate change is </w:t>
      </w:r>
      <w:r w:rsidR="00544FE3">
        <w:t>also</w:t>
      </w:r>
      <w:r w:rsidR="00544FE3" w:rsidRPr="003219F0">
        <w:t xml:space="preserve"> having substantial</w:t>
      </w:r>
      <w:r w:rsidR="00544FE3">
        <w:t xml:space="preserve"> interactive and cumulative</w:t>
      </w:r>
      <w:r w:rsidR="00544FE3" w:rsidRPr="003219F0">
        <w:t xml:space="preserve"> impact</w:t>
      </w:r>
      <w:r w:rsidR="00544FE3">
        <w:t>s</w:t>
      </w:r>
      <w:r w:rsidR="00544FE3" w:rsidRPr="003219F0">
        <w:t xml:space="preserve"> on reef health and stability</w:t>
      </w:r>
      <w:r w:rsidR="00544FE3">
        <w:t xml:space="preserve"> </w:t>
      </w:r>
      <w:r w:rsidR="00544FE3">
        <w:fldChar w:fldCharType="begin"/>
      </w:r>
      <w:r w:rsidR="00257628">
        <w:instrText xml:space="preserve"> ADDIN EN.CITE &lt;EndNote&gt;&lt;Cite&gt;&lt;Author&gt;Mumby&lt;/Author&gt;&lt;Year&gt;2008&lt;/Year&gt;&lt;RecNum&gt;361&lt;/RecNum&gt;&lt;DisplayText&gt;(Buddemeier et al., 2004; Mumby &amp;amp; Steneck, 2008)&lt;/DisplayText&gt;&lt;record&gt;&lt;rec-number&gt;361&lt;/rec-number&gt;&lt;foreign-keys&gt;&lt;key app="EN" db-id="ta0ztrv9hwp05kerefnvw0psv9dd5tfzvxdx" timestamp="1441572237"&gt;361&lt;/key&gt;&lt;/foreign-keys&gt;&lt;ref-type name="Journal Article"&gt;17&lt;/ref-type&gt;&lt;contributors&gt;&lt;authors&gt;&lt;author&gt;Mumby, P.J.&lt;/author&gt;&lt;author&gt;Steneck, R.S.&lt;/author&gt;&lt;/authors&gt;&lt;/contributors&gt;&lt;titles&gt;&lt;title&gt;Coral reef management and conservation in light of rapidly evolving ecological paradigms&lt;/title&gt;&lt;secondary-title&gt;Trends in ecology &amp;amp; evolution&lt;/secondary-title&gt;&lt;/titles&gt;&lt;periodical&gt;&lt;full-title&gt;Trends in Ecology &amp;amp; Evolution&lt;/full-title&gt;&lt;/periodical&gt;&lt;pages&gt;555-563&lt;/pages&gt;&lt;volume&gt;23&lt;/volume&gt;&lt;number&gt;10&lt;/number&gt;&lt;dates&gt;&lt;year&gt;2008&lt;/year&gt;&lt;/dates&gt;&lt;isbn&gt;0169-5347&lt;/isbn&gt;&lt;urls&gt;&lt;/urls&gt;&lt;/record&gt;&lt;/Cite&gt;&lt;Cite&gt;&lt;Author&gt;Buddemeier&lt;/Author&gt;&lt;Year&gt;2004&lt;/Year&gt;&lt;RecNum&gt;265&lt;/RecNum&gt;&lt;record&gt;&lt;rec-number&gt;265&lt;/rec-number&gt;&lt;foreign-keys&gt;&lt;key app="EN" db-id="ta0ztrv9hwp05kerefnvw0psv9dd5tfzvxdx" timestamp="1438884837"&gt;265&lt;/key&gt;&lt;/foreign-keys&gt;&lt;ref-type name="Report"&gt;27&lt;/ref-type&gt;&lt;contributors&gt;&lt;authors&gt;&lt;author&gt;Buddemeier, R.W.&lt;/author&gt;&lt;author&gt;Kleypas, J.A.&lt;/author&gt;&lt;author&gt;Aronson, R.A.&lt;/author&gt;&lt;/authors&gt;&lt;/contributors&gt;&lt;titles&gt;&lt;title&gt;Coral reefs &amp;amp; climate change: Potential Contributions of Climate Change to Stresses on Coral Reef Ecosystems. Prepared for the Pew Center on Global Climate Change&lt;/title&gt;&lt;/titles&gt;&lt;pages&gt;56&lt;/pages&gt;&lt;dates&gt;&lt;year&gt;2004&lt;/year&gt;&lt;/dates&gt;&lt;urls&gt;&lt;related-urls&gt;&lt;url&gt;http://www.c2es.org/docUploads/Coral_Reefs.pdf&lt;/url&gt;&lt;/related-urls&gt;&lt;/urls&gt;&lt;/record&gt;&lt;/Cite&gt;&lt;/EndNote&gt;</w:instrText>
      </w:r>
      <w:r w:rsidR="00544FE3">
        <w:fldChar w:fldCharType="separate"/>
      </w:r>
      <w:r w:rsidR="00257628">
        <w:rPr>
          <w:noProof/>
        </w:rPr>
        <w:t>(Buddemeier et al., 2004; Mumby &amp; Steneck, 2008)</w:t>
      </w:r>
      <w:r w:rsidR="00544FE3">
        <w:fldChar w:fldCharType="end"/>
      </w:r>
      <w:r w:rsidR="00544FE3" w:rsidRPr="003219F0">
        <w:t xml:space="preserve">. </w:t>
      </w:r>
      <w:r w:rsidR="00544FE3">
        <w:t>Changes in the climate drivers of such impacts</w:t>
      </w:r>
      <w:r w:rsidR="00544FE3" w:rsidRPr="003219F0">
        <w:t xml:space="preserve"> are already </w:t>
      </w:r>
      <w:r w:rsidR="00544FE3">
        <w:t>measurable</w:t>
      </w:r>
      <w:r w:rsidR="00544FE3" w:rsidRPr="003219F0">
        <w:t xml:space="preserve"> – ocean temperatures are warmer (by an average of +0.7</w:t>
      </w:r>
      <w:r w:rsidR="00544FE3" w:rsidRPr="004E0481">
        <w:rPr>
          <w:vertAlign w:val="superscript"/>
        </w:rPr>
        <w:t>o</w:t>
      </w:r>
      <w:r w:rsidR="00544FE3" w:rsidRPr="003219F0">
        <w:t xml:space="preserve">C), pH is lower (-0.1 units), and carbonate ion concentrations are lower </w:t>
      </w:r>
      <w:r w:rsidR="00544FE3">
        <w:t>(</w:t>
      </w:r>
      <w:r w:rsidR="00544FE3" w:rsidRPr="00EC2AE2">
        <w:t>~30 mmol kg</w:t>
      </w:r>
      <w:r w:rsidR="00544FE3" w:rsidRPr="00EC2AE2">
        <w:rPr>
          <w:vertAlign w:val="superscript"/>
        </w:rPr>
        <w:t>−1</w:t>
      </w:r>
      <w:r w:rsidR="00544FE3">
        <w:t xml:space="preserve">) </w:t>
      </w:r>
      <w:r w:rsidR="00544FE3" w:rsidRPr="003219F0">
        <w:t>now than over the geologic record of 420,000 years</w:t>
      </w:r>
      <w:r w:rsidR="00544FE3">
        <w:t xml:space="preserve"> </w:t>
      </w:r>
      <w:r w:rsidR="00544FE3">
        <w:fldChar w:fldCharType="begin"/>
      </w:r>
      <w:r w:rsidR="00544FE3">
        <w:instrText xml:space="preserve"> ADDIN EN.CITE &lt;EndNote&gt;&lt;Cite&gt;&lt;Author&gt;Hoegh-Guldberg&lt;/Author&gt;&lt;Year&gt;2007&lt;/Year&gt;&lt;RecNum&gt;362&lt;/RecNum&gt;&lt;DisplayText&gt;(Hoegh-Guldberg et al., 2007)&lt;/DisplayText&gt;&lt;record&gt;&lt;rec-number&gt;362&lt;/rec-number&gt;&lt;foreign-keys&gt;&lt;key app="EN" db-id="ta0ztrv9hwp05kerefnvw0psv9dd5tfzvxdx" timestamp="1441572435"&gt;362&lt;/key&gt;&lt;/foreign-keys&gt;&lt;ref-type name="Journal Article"&gt;17&lt;/ref-type&gt;&lt;contributors&gt;&lt;authors&gt;&lt;author&gt;Hoegh-Guldberg, O.&lt;/author&gt;&lt;author&gt;Mumby, P.J.&lt;/author&gt;&lt;author&gt;Hooten, A. J.&lt;/author&gt;&lt;author&gt;Steneck, R. S.&lt;/author&gt;&lt;author&gt;Greenfield, P.&lt;/author&gt;&lt;author&gt;Gomez, E.&lt;/author&gt;&lt;author&gt;Harvell, C. D.&lt;/author&gt;&lt;author&gt;Sale, P. F.&lt;/author&gt;&lt;author&gt;Edwards, A. J.&lt;/author&gt;&lt;author&gt;Caldeira, K.&lt;/author&gt;&lt;author&gt;Knowlton, N.&lt;/author&gt;&lt;author&gt;Eakin, C. M.&lt;/author&gt;&lt;author&gt;Iglesias-Prieto, R.&lt;/author&gt;&lt;author&gt;Muthiga, N.&lt;/author&gt;&lt;author&gt;Bradbury, R. H.&lt;/author&gt;&lt;author&gt;Dubi, A.&lt;/author&gt;&lt;author&gt;Hatziolos, M. E.&lt;/author&gt;&lt;/authors&gt;&lt;/contributors&gt;&lt;titles&gt;&lt;title&gt;Coral Reefs Under Rapid Climate Change and Ocean Acidification&lt;/title&gt;&lt;secondary-title&gt;Science&lt;/secondary-title&gt;&lt;/titles&gt;&lt;periodical&gt;&lt;full-title&gt;Science&lt;/full-title&gt;&lt;/periodical&gt;&lt;pages&gt;1737-1742&lt;/pages&gt;&lt;volume&gt;318&lt;/volume&gt;&lt;number&gt;5857&lt;/number&gt;&lt;dates&gt;&lt;year&gt;2007&lt;/year&gt;&lt;pub-dates&gt;&lt;date&gt;December 14, 2007&lt;/date&gt;&lt;/pub-dates&gt;&lt;/dates&gt;&lt;urls&gt;&lt;related-urls&gt;&lt;url&gt;http://www.sciencemag.org/content/318/5857/1737.abstract&lt;/url&gt;&lt;/related-urls&gt;&lt;/urls&gt;&lt;electronic-resource-num&gt;10.1126/science.1152509&lt;/electronic-resource-num&gt;&lt;/record&gt;&lt;/Cite&gt;&lt;/EndNote&gt;</w:instrText>
      </w:r>
      <w:r w:rsidR="00544FE3">
        <w:fldChar w:fldCharType="separate"/>
      </w:r>
      <w:r w:rsidR="00544FE3">
        <w:rPr>
          <w:noProof/>
        </w:rPr>
        <w:t>(Hoegh-Guldberg et al., 2007)</w:t>
      </w:r>
      <w:r w:rsidR="00544FE3">
        <w:fldChar w:fldCharType="end"/>
      </w:r>
      <w:r w:rsidR="00544FE3" w:rsidRPr="003219F0">
        <w:t>.</w:t>
      </w:r>
      <w:r w:rsidR="00544FE3">
        <w:t xml:space="preserve"> These changes have contributed to direct impacts such as increases in coral bleaching events </w:t>
      </w:r>
      <w:r w:rsidR="00544FE3">
        <w:fldChar w:fldCharType="begin"/>
      </w:r>
      <w:r w:rsidR="00257628">
        <w:instrText xml:space="preserve"> ADDIN EN.CITE &lt;EndNote&gt;&lt;Cite&gt;&lt;Author&gt;Brown&lt;/Author&gt;&lt;Year&gt;1997&lt;/Year&gt;&lt;RecNum&gt;363&lt;/RecNum&gt;&lt;DisplayText&gt;(Bellwood et al., 2004; B. E. Brown, 1997)&lt;/DisplayText&gt;&lt;record&gt;&lt;rec-number&gt;363&lt;/rec-number&gt;&lt;foreign-keys&gt;&lt;key app="EN" db-id="ta0ztrv9hwp05kerefnvw0psv9dd5tfzvxdx" timestamp="1441572650"&gt;363&lt;/key&gt;&lt;/foreign-keys&gt;&lt;ref-type name="Journal Article"&gt;17&lt;/ref-type&gt;&lt;contributors&gt;&lt;authors&gt;&lt;author&gt;Brown, B.E.&lt;/author&gt;&lt;/authors&gt;&lt;/contributors&gt;&lt;titles&gt;&lt;title&gt;Coral bleaching causes and consequences.&lt;/title&gt;&lt;secondary-title&gt;Coral Reefs&lt;/secondary-title&gt;&lt;/titles&gt;&lt;periodical&gt;&lt;full-title&gt;Coral Reefs&lt;/full-title&gt;&lt;/periodical&gt;&lt;pages&gt;S129-S138&lt;/pages&gt;&lt;volume&gt;16&lt;/volume&gt;&lt;dates&gt;&lt;year&gt;1997&lt;/year&gt;&lt;/dates&gt;&lt;urls&gt;&lt;/urls&gt;&lt;/record&gt;&lt;/Cite&gt;&lt;Cite&gt;&lt;Author&gt;Bellwood&lt;/Author&gt;&lt;Year&gt;2004&lt;/Year&gt;&lt;RecNum&gt;276&lt;/RecNum&gt;&lt;record&gt;&lt;rec-number&gt;276&lt;/rec-number&gt;&lt;foreign-keys&gt;&lt;key app="EN" db-id="ta0ztrv9hwp05kerefnvw0psv9dd5tfzvxdx" timestamp="1439920666"&gt;276&lt;/key&gt;&lt;/foreign-keys&gt;&lt;ref-type name="Journal Article"&gt;17&lt;/ref-type&gt;&lt;contributors&gt;&lt;authors&gt;&lt;author&gt;Bellwood, D. R.&lt;/author&gt;&lt;author&gt;Hughes, T. P.&lt;/author&gt;&lt;author&gt;Folke, C.&lt;/author&gt;&lt;author&gt;Nystrom, M.&lt;/author&gt;&lt;/authors&gt;&lt;/contributors&gt;&lt;titles&gt;&lt;title&gt;Confronting the coral reef crisis&lt;/title&gt;&lt;secondary-title&gt;Nature&lt;/secondary-title&gt;&lt;/titles&gt;&lt;periodical&gt;&lt;full-title&gt;Nature&lt;/full-title&gt;&lt;/periodical&gt;&lt;pages&gt;827-833&lt;/pages&gt;&lt;volume&gt;429&lt;/volume&gt;&lt;number&gt;6994&lt;/number&gt;&lt;dates&gt;&lt;year&gt;2004&lt;/year&gt;&lt;pub-dates&gt;&lt;date&gt;06/24/print&lt;/date&gt;&lt;/pub-dates&gt;&lt;/dates&gt;&lt;isbn&gt;0028-0836&lt;/isbn&gt;&lt;urls&gt;&lt;related-urls&gt;&lt;url&gt;http://dx.doi.org/10.1038/nature02691&lt;/url&gt;&lt;/related-urls&gt;&lt;/urls&gt;&lt;electronic-resource-num&gt;10.1038/nature02691&lt;/electronic-resource-num&gt;&lt;/record&gt;&lt;/Cite&gt;&lt;/EndNote&gt;</w:instrText>
      </w:r>
      <w:r w:rsidR="00544FE3">
        <w:fldChar w:fldCharType="separate"/>
      </w:r>
      <w:r w:rsidR="00257628">
        <w:rPr>
          <w:noProof/>
        </w:rPr>
        <w:t>(Bellwood et al., 2004; B. E. Brown, 1997)</w:t>
      </w:r>
      <w:r w:rsidR="00544FE3">
        <w:fldChar w:fldCharType="end"/>
      </w:r>
      <w:r w:rsidR="00544FE3">
        <w:t xml:space="preserve">, reef dissolution along with reduced calcification and growth rates </w:t>
      </w:r>
      <w:r w:rsidR="00544FE3" w:rsidRPr="000E0180">
        <w:fldChar w:fldCharType="begin">
          <w:fldData xml:space="preserve">PEVuZE5vdGU+PENpdGU+PEF1dGhvcj5NY0xlb2Q8L0F1dGhvcj48WWVhcj4yMDEyPC9ZZWFyPjxS
ZWNOdW0+MjgxPC9SZWNOdW0+PERpc3BsYXlUZXh0PihIb2VnaC1HdWxkYmVyZyBldCBhbC4sIDIw
MDc7IEt1ZmZuZXIgZXQgYWwuLCAyMDEzOyBNYW56ZWxsbyBldCBhbC4sIDIwMTI7IEUuIE1jTGVv
ZCAmYW1wOyBLLlIuTi4gQW50aG9ueSwgMjAxMjsgT3JyIGV0IGFsLiwgMjAwNSk8L0Rpc3BsYXlU
ZXh0PjxyZWNvcmQ+PHJlYy1udW1iZXI+MjgxPC9yZWMtbnVtYmVyPjxmb3JlaWduLWtleXM+PGtl
eSBhcHA9IkVOIiBkYi1pZD0idGEwenRydjlod3AwNWtlcmVmbnZ3MHBzdjlkZDV0Znp2eGR4IiB0
aW1lc3RhbXA9IjE0Mzk2ODE3NTEiPjI4MTwva2V5PjwvZm9yZWlnbi1rZXlzPjxyZWYtdHlwZSBu
YW1lPSJCb29rIj42PC9yZWYtdHlwZT48Y29udHJpYnV0b3JzPjxhdXRob3JzPjxhdXRob3I+TWNM
ZW9kLCBFLjwvYXV0aG9yPjxhdXRob3I+Sy5SLk4uIEFudGhvbnksIDwvYXV0aG9yPjwvYXV0aG9y
cz48L2NvbnRyaWJ1dG9ycz48dGl0bGVzPjx0aXRsZT4gT2NlYW4gYWNpZGlmaWNhdGlvbiAtIG1h
bmFnZW1lbnQuPC90aXRsZT48c2Vjb25kYXJ5LXRpdGxlPlRoZSBCZXJrc2hpcmUgRW5jeWNsb3Bl
ZGlhIG9mIFN1c3RhaW5hYmlsaXR5PC9zZWNvbmRhcnktdGl0bGU+PC90aXRsZXM+PHNlY3Rpb24+
cHAuIDI3Ni0yODE8L3NlY3Rpb24+PGRhdGVzPjx5ZWFyPjIwMTI8L3llYXI+PC9kYXRlcz48cHVi
bGlzaGVyPkJlcmtzaGlyZSBQdWJsaXNoaW5nIEdyb3VwLiB3d3cuYmVya3NoaXJlcHVibGlzaGlu
Zy5jb20uPC9wdWJsaXNoZXI+PHVybHM+PC91cmxzPjwvcmVjb3JkPjwvQ2l0ZT48Q2l0ZT48QXV0
aG9yPk1hbnplbGxvPC9BdXRob3I+PFllYXI+MjAxMjwvWWVhcj48UmVjTnVtPjc2PC9SZWNOdW0+
PHJlY29yZD48cmVjLW51bWJlcj43NjwvcmVjLW51bWJlcj48Zm9yZWlnbi1rZXlzPjxrZXkgYXBw
PSJFTiIgZGItaWQ9InRhMHp0cnY5aHdwMDVrZXJlZm52dzBwc3Y5ZGQ1dGZ6dnhkeCIgdGltZXN0
YW1wPSIxMzYzNzIyMDY1Ij43Njwva2V5PjwvZm9yZWlnbi1rZXlzPjxyZWYtdHlwZSBuYW1lPSJK
b3VybmFsIEFydGljbGUiPjE3PC9yZWYtdHlwZT48Y29udHJpYnV0b3JzPjxhdXRob3JzPjxhdXRo
b3I+TWFuemVsbG8sIEQuUC48L2F1dGhvcj48YXV0aG9yPkVub2NocywgSWFuIEMuPC9hdXRob3I+
PGF1dGhvcj5NZWxvLCBOZWxzb248L2F1dGhvcj48YXV0aG9yPkdsZWRoaWxsLCBEd2lnaHQgSy48
L2F1dGhvcj48YXV0aG9yPkpvaG5zLCBFbGl6YWJldGggTS48L2F1dGhvcj48L2F1dGhvcnM+PC9j
b250cmlidXRvcnM+PHRpdGxlcz48dGl0bGU+T2NlYW4gQWNpZGlmaWNhdGlvbiBSZWZ1Z2lhIG9m
IHRoZSBGbG9yaWRhIFJlZWYgVHJhY3Q8L3RpdGxlPjxzZWNvbmRhcnktdGl0bGU+UExvUyBPTkU8
L3NlY29uZGFyeS10aXRsZT48L3RpdGxlcz48cGVyaW9kaWNhbD48ZnVsbC10aXRsZT5QTG9TIE9O
RTwvZnVsbC10aXRsZT48L3BlcmlvZGljYWw+PHBhZ2VzPmU0MTcxNTwvcGFnZXM+PHZvbHVtZT43
PC92b2x1bWU+PG51bWJlcj43PC9udW1iZXI+PGRhdGVzPjx5ZWFyPjIwMTI8L3llYXI+PC9kYXRl
cz48dXJscz48L3VybHM+PC9yZWNvcmQ+PC9DaXRlPjxDaXRlPjxBdXRob3I+SG9lZ2gtR3VsZGJl
cmc8L0F1dGhvcj48WWVhcj4yMDA3PC9ZZWFyPjxSZWNOdW0+MzYyPC9SZWNOdW0+PHJlY29yZD48
cmVjLW51bWJlcj4zNjI8L3JlYy1udW1iZXI+PGZvcmVpZ24ta2V5cz48a2V5IGFwcD0iRU4iIGRi
LWlkPSJ0YTB6dHJ2OWh3cDA1a2VyZWZudncwcHN2OWRkNXRmenZ4ZHgiIHRpbWVzdGFtcD0iMTQ0
MTU3MjQzNSI+MzYyPC9rZXk+PC9mb3JlaWduLWtleXM+PHJlZi10eXBlIG5hbWU9IkpvdXJuYWwg
QXJ0aWNsZSI+MTc8L3JlZi10eXBlPjxjb250cmlidXRvcnM+PGF1dGhvcnM+PGF1dGhvcj5Ib2Vn
aC1HdWxkYmVyZywgTy48L2F1dGhvcj48YXV0aG9yPk11bWJ5LCBQLkouPC9hdXRob3I+PGF1dGhv
cj5Ib290ZW4sIEEuIEouPC9hdXRob3I+PGF1dGhvcj5TdGVuZWNrLCBSLiBTLjwvYXV0aG9yPjxh
dXRob3I+R3JlZW5maWVsZCwgUC48L2F1dGhvcj48YXV0aG9yPkdvbWV6LCBFLjwvYXV0aG9yPjxh
dXRob3I+SGFydmVsbCwgQy4gRC48L2F1dGhvcj48YXV0aG9yPlNhbGUsIFAuIEYuPC9hdXRob3I+
PGF1dGhvcj5FZHdhcmRzLCBBLiBKLjwvYXV0aG9yPjxhdXRob3I+Q2FsZGVpcmEsIEsuPC9hdXRo
b3I+PGF1dGhvcj5Lbm93bHRvbiwgTi48L2F1dGhvcj48YXV0aG9yPkVha2luLCBDLiBNLjwvYXV0
aG9yPjxhdXRob3I+SWdsZXNpYXMtUHJpZXRvLCBSLjwvYXV0aG9yPjxhdXRob3I+TXV0aGlnYSwg
Ti48L2F1dGhvcj48YXV0aG9yPkJyYWRidXJ5LCBSLiBILjwvYXV0aG9yPjxhdXRob3I+RHViaSwg
QS48L2F1dGhvcj48YXV0aG9yPkhhdHppb2xvcywgTS4gRS48L2F1dGhvcj48L2F1dGhvcnM+PC9j
b250cmlidXRvcnM+PHRpdGxlcz48dGl0bGU+Q29yYWwgUmVlZnMgVW5kZXIgUmFwaWQgQ2xpbWF0
ZSBDaGFuZ2UgYW5kIE9jZWFuIEFjaWRpZmljYXRpb248L3RpdGxlPjxzZWNvbmRhcnktdGl0bGU+
U2NpZW5jZTwvc2Vjb25kYXJ5LXRpdGxlPjwvdGl0bGVzPjxwZXJpb2RpY2FsPjxmdWxsLXRpdGxl
PlNjaWVuY2U8L2Z1bGwtdGl0bGU+PC9wZXJpb2RpY2FsPjxwYWdlcz4xNzM3LTE3NDI8L3BhZ2Vz
Pjx2b2x1bWU+MzE4PC92b2x1bWU+PG51bWJlcj41ODU3PC9udW1iZXI+PGRhdGVzPjx5ZWFyPjIw
MDc8L3llYXI+PHB1Yi1kYXRlcz48ZGF0ZT5EZWNlbWJlciAxNCwgMjAwNzwvZGF0ZT48L3B1Yi1k
YXRlcz48L2RhdGVzPjx1cmxzPjxyZWxhdGVkLXVybHM+PHVybD5odHRwOi8vd3d3LnNjaWVuY2Vt
YWcub3JnL2NvbnRlbnQvMzE4LzU4NTcvMTczNy5hYnN0cmFjdDwvdXJsPjwvcmVsYXRlZC11cmxz
PjwvdXJscz48ZWxlY3Ryb25pYy1yZXNvdXJjZS1udW0+MTAuMTEyNi9zY2llbmNlLjExNTI1MDk8
L2VsZWN0cm9uaWMtcmVzb3VyY2UtbnVtPjwvcmVjb3JkPjwvQ2l0ZT48Q2l0ZT48QXV0aG9yPkt1
ZmZuZXI8L0F1dGhvcj48WWVhcj4yMDEzPC9ZZWFyPjxSZWNOdW0+MjgxPC9SZWNOdW0+PHJlY29y
ZD48cmVjLW51bWJlcj4yODE8L3JlYy1udW1iZXI+PGZvcmVpZ24ta2V5cz48a2V5IGFwcD0iRU4i
IGRiLWlkPSJ0YTB6dHJ2OWh3cDA1a2VyZWZudncwcHN2OWRkNXRmenZ4ZHgiIHRpbWVzdGFtcD0i
MTQzOTkyMjE1MSI+MjgxPC9rZXk+PC9mb3JlaWduLWtleXM+PHJlZi10eXBlIG5hbWU9IkpvdXJu
YWwgQXJ0aWNsZSI+MTc8L3JlZi10eXBlPjxjb250cmlidXRvcnM+PGF1dGhvcnM+PGF1dGhvcj5L
dWZmbmVyLCBJLiBCLjwvYXV0aG9yPjxhdXRob3I+SGlja2V5LCBULiBELjwvYXV0aG9yPjxhdXRo
b3I+TW9ycmlzb24sIEouIE0uPC9hdXRob3I+PC9hdXRob3JzPjwvY29udHJpYnV0b3JzPjx0aXRs
ZXM+PHRpdGxlPkNhbGNpZmljYXRpb24gcmF0ZXMgb2YgdGhlIG1hc3NpdmUgY29yYWwgU2lkZXJh
c3RyZWEgc2lkZXJlYSBhbmQgY3J1c3Rvc2UgY29yYWxsaW5lIGFsZ2FlIGFsb25nIHRoZSBGbG9y
aWRhIEtleXMgKFVTQSkgb3V0ZXItcmVlZiB0cmFjdDwvdGl0bGU+PHNlY29uZGFyeS10aXRsZT5D
b3JhbCBSZWVmczwvc2Vjb25kYXJ5LXRpdGxlPjxhbHQtdGl0bGU+Q29yYWwgUmVlZnM8L2FsdC10
aXRsZT48L3RpdGxlcz48cGVyaW9kaWNhbD48ZnVsbC10aXRsZT5Db3JhbCBSZWVmczwvZnVsbC10
aXRsZT48L3BlcmlvZGljYWw+PGFsdC1wZXJpb2RpY2FsPjxmdWxsLXRpdGxlPkNvcmFsIFJlZWZz
PC9mdWxsLXRpdGxlPjwvYWx0LXBlcmlvZGljYWw+PHBhZ2VzPjk4Ny05OTc8L3BhZ2VzPjx2b2x1
bWU+MzI8L3ZvbHVtZT48bnVtYmVyPjQ8L251bWJlcj48a2V5d29yZHM+PGtleXdvcmQ+Q29yYWwg
Z3Jvd3RoPC9rZXl3b3JkPjxrZXl3b3JkPkNDQTwva2V5d29yZD48a2V5d29yZD5CdW95YW50IHdl
aWdodDwva2V5d29yZD48a2V5d29yZD5CaW9lcm9zaW9uPC9rZXl3b3JkPjxrZXl3b3JkPk9jZWFu
IGFjaWRpZmljYXRpb248L2tleXdvcmQ+PGtleXdvcmQ+Q2xpbWF0ZSBjaGFuZ2U8L2tleXdvcmQ+
PC9rZXl3b3Jkcz48ZGF0ZXM+PHllYXI+MjAxMzwveWVhcj48cHViLWRhdGVzPjxkYXRlPjIwMTMv
MTIvMDE8L2RhdGU+PC9wdWItZGF0ZXM+PC9kYXRlcz48cHVibGlzaGVyPlNwcmluZ2VyIEJlcmxp
biBIZWlkZWxiZXJnPC9wdWJsaXNoZXI+PGlzYm4+MDcyMi00MDI4PC9pc2JuPjx1cmxzPjxyZWxh
dGVkLXVybHM+PHVybD5odHRwOi8vZHguZG9pLm9yZy8xMC4xMDA3L3MwMDMzOC0wMTMtMTA0Ny04
PC91cmw+PC9yZWxhdGVkLXVybHM+PC91cmxzPjxlbGVjdHJvbmljLXJlc291cmNlLW51bT4xMC4x
MDA3L3MwMDMzOC0wMTMtMTA0Ny04PC9lbGVjdHJvbmljLXJlc291cmNlLW51bT48bGFuZ3VhZ2U+
RW5nbGlzaDwvbGFuZ3VhZ2U+PC9yZWNvcmQ+PC9DaXRlPjxDaXRlPjxBdXRob3I+T3JyPC9BdXRo
b3I+PFllYXI+MjAwNTwvWWVhcj48UmVjTnVtPjI4MzwvUmVjTnVtPjxyZWNvcmQ+PHJlYy1udW1i
ZXI+MjgzPC9yZWMtbnVtYmVyPjxmb3JlaWduLWtleXM+PGtleSBhcHA9IkVOIiBkYi1pZD0idGEw
enRydjlod3AwNWtlcmVmbnZ3MHBzdjlkZDV0Znp2eGR4IiB0aW1lc3RhbXA9IjE0Mzk5MjM4MTgi
PjI4Mzwva2V5PjwvZm9yZWlnbi1rZXlzPjxyZWYtdHlwZSBuYW1lPSJKb3VybmFsIEFydGljbGUi
PjE3PC9yZWYtdHlwZT48Y29udHJpYnV0b3JzPjxhdXRob3JzPjxhdXRob3I+T3JyLCBKYW1lcyBD
LjwvYXV0aG9yPjxhdXRob3I+RmFicnksIFZpY3RvcmlhIEouPC9hdXRob3I+PGF1dGhvcj5BdW1v
bnQsIE9saXZpZXI8L2F1dGhvcj48YXV0aG9yPkJvcHAsIExhdXJlbnQ8L2F1dGhvcj48YXV0aG9y
PkRvbmV5LCBTY290dCBDLjwvYXV0aG9yPjxhdXRob3I+RmVlbHksIFJpY2hhcmQgQS48L2F1dGhv
cj48YXV0aG9yPkduYW5hZGVzaWthbiwgQW5hbmQ8L2F1dGhvcj48YXV0aG9yPkdydWJlciwgTmlj
b2xhczwvYXV0aG9yPjxhdXRob3I+SXNoaWRhLCBBa2lvPC9hdXRob3I+PGF1dGhvcj5Kb29zLCBG
b3J0dW5hdDwvYXV0aG9yPjxhdXRob3I+S2V5LCBSb2JlcnQgTS48L2F1dGhvcj48YXV0aG9yPkxp
bmRzYXksIEtlaXRoPC9hdXRob3I+PGF1dGhvcj5NYWllci1SZWltZXIsIEVybnN0PC9hdXRob3I+
PGF1dGhvcj5NYXRlYXIsIFJpY2hhcmQ8L2F1dGhvcj48YXV0aG9yPk1vbmZyYXksIFBhdHJpY2s8
L2F1dGhvcj48YXV0aG9yPk1vdWNoZXQsIEFubmU8L2F1dGhvcj48YXV0aG9yPk5hamphciwgUmF5
bW9uZCBHLjwvYXV0aG9yPjxhdXRob3I+UGxhdHRuZXIsIEdpYW4tS2FzcGVyPC9hdXRob3I+PGF1
dGhvcj5Sb2RnZXJzLCBLZWl0aCBCLjwvYXV0aG9yPjxhdXRob3I+U2FiaW5lLCBDaHJpc3RvcGhl
ciBMLjwvYXV0aG9yPjxhdXRob3I+U2FybWllbnRvLCBKb3JnZSBMLjwvYXV0aG9yPjxhdXRob3I+
U2NobGl0emVyLCBSZWluZXI8L2F1dGhvcj48YXV0aG9yPlNsYXRlciwgUmljaGFyZCBELjwvYXV0
aG9yPjxhdXRob3I+VG90dGVyZGVsbCwgSWFuIEouPC9hdXRob3I+PGF1dGhvcj5XZWlyaWcsIE1h
cmllLUZyYW5jZTwvYXV0aG9yPjxhdXRob3I+WWFtYW5ha2EsIFlhc3VoaXJvPC9hdXRob3I+PGF1
dGhvcj5Zb29sLCBBbmRyZXc8L2F1dGhvcj48L2F1dGhvcnM+PC9jb250cmlidXRvcnM+PHRpdGxl
cz48dGl0bGU+QW50aHJvcG9nZW5pYyBvY2VhbiBhY2lkaWZpY2F0aW9uIG92ZXIgdGhlIHR3ZW50
eS1maXJzdCBjZW50dXJ5IGFuZCBpdHMgaW1wYWN0IG9uIGNhbGNpZnlpbmcgb3JnYW5pc21zPC90
aXRsZT48c2Vjb25kYXJ5LXRpdGxlPk5hdHVyZTwvc2Vjb25kYXJ5LXRpdGxlPjwvdGl0bGVzPjxw
ZXJpb2RpY2FsPjxmdWxsLXRpdGxlPk5hdHVyZTwvZnVsbC10aXRsZT48L3BlcmlvZGljYWw+PHBh
Z2VzPjY4MS02ODY8L3BhZ2VzPjx2b2x1bWU+NDM3PC92b2x1bWU+PG51bWJlcj43MDU5PC9udW1i
ZXI+PGRhdGVzPjx5ZWFyPjIwMDU8L3llYXI+PHB1Yi1kYXRlcz48ZGF0ZT4wOS8yOS9wcmludDwv
ZGF0ZT48L3B1Yi1kYXRlcz48L2RhdGVzPjxpc2JuPjAwMjgtMDgzNjwvaXNibj48d29yay10eXBl
PjEwLjEwMzgvbmF0dXJlMDQwOTU8L3dvcmstdHlwZT48dXJscz48cmVsYXRlZC11cmxzPjx1cmw+
aHR0cDovL2R4LmRvaS5vcmcvMTAuMTAzOC9uYXR1cmUwNDA5NTwvdXJsPjwvcmVsYXRlZC11cmxz
PjwvdXJscz48ZWxlY3Ryb25pYy1yZXNvdXJjZS1udW0+MTAuMTAzOC9uYXR1cmUwNDA5NTwvZWxl
Y3Ryb25pYy1yZXNvdXJjZS1udW0+PC9yZWNvcmQ+PC9DaXRlPjwvRW5kTm90ZT5=
</w:fldData>
        </w:fldChar>
      </w:r>
      <w:r w:rsidR="00257628">
        <w:instrText xml:space="preserve"> ADDIN EN.CITE </w:instrText>
      </w:r>
      <w:r w:rsidR="00257628">
        <w:fldChar w:fldCharType="begin">
          <w:fldData xml:space="preserve">PEVuZE5vdGU+PENpdGU+PEF1dGhvcj5NY0xlb2Q8L0F1dGhvcj48WWVhcj4yMDEyPC9ZZWFyPjxS
ZWNOdW0+MjgxPC9SZWNOdW0+PERpc3BsYXlUZXh0PihIb2VnaC1HdWxkYmVyZyBldCBhbC4sIDIw
MDc7IEt1ZmZuZXIgZXQgYWwuLCAyMDEzOyBNYW56ZWxsbyBldCBhbC4sIDIwMTI7IEUuIE1jTGVv
ZCAmYW1wOyBLLlIuTi4gQW50aG9ueSwgMjAxMjsgT3JyIGV0IGFsLiwgMjAwNSk8L0Rpc3BsYXlU
ZXh0PjxyZWNvcmQ+PHJlYy1udW1iZXI+MjgxPC9yZWMtbnVtYmVyPjxmb3JlaWduLWtleXM+PGtl
eSBhcHA9IkVOIiBkYi1pZD0idGEwenRydjlod3AwNWtlcmVmbnZ3MHBzdjlkZDV0Znp2eGR4IiB0
aW1lc3RhbXA9IjE0Mzk2ODE3NTEiPjI4MTwva2V5PjwvZm9yZWlnbi1rZXlzPjxyZWYtdHlwZSBu
YW1lPSJCb29rIj42PC9yZWYtdHlwZT48Y29udHJpYnV0b3JzPjxhdXRob3JzPjxhdXRob3I+TWNM
ZW9kLCBFLjwvYXV0aG9yPjxhdXRob3I+Sy5SLk4uIEFudGhvbnksIDwvYXV0aG9yPjwvYXV0aG9y
cz48L2NvbnRyaWJ1dG9ycz48dGl0bGVzPjx0aXRsZT4gT2NlYW4gYWNpZGlmaWNhdGlvbiAtIG1h
bmFnZW1lbnQuPC90aXRsZT48c2Vjb25kYXJ5LXRpdGxlPlRoZSBCZXJrc2hpcmUgRW5jeWNsb3Bl
ZGlhIG9mIFN1c3RhaW5hYmlsaXR5PC9zZWNvbmRhcnktdGl0bGU+PC90aXRsZXM+PHNlY3Rpb24+
cHAuIDI3Ni0yODE8L3NlY3Rpb24+PGRhdGVzPjx5ZWFyPjIwMTI8L3llYXI+PC9kYXRlcz48cHVi
bGlzaGVyPkJlcmtzaGlyZSBQdWJsaXNoaW5nIEdyb3VwLiB3d3cuYmVya3NoaXJlcHVibGlzaGlu
Zy5jb20uPC9wdWJsaXNoZXI+PHVybHM+PC91cmxzPjwvcmVjb3JkPjwvQ2l0ZT48Q2l0ZT48QXV0
aG9yPk1hbnplbGxvPC9BdXRob3I+PFllYXI+MjAxMjwvWWVhcj48UmVjTnVtPjc2PC9SZWNOdW0+
PHJlY29yZD48cmVjLW51bWJlcj43NjwvcmVjLW51bWJlcj48Zm9yZWlnbi1rZXlzPjxrZXkgYXBw
PSJFTiIgZGItaWQ9InRhMHp0cnY5aHdwMDVrZXJlZm52dzBwc3Y5ZGQ1dGZ6dnhkeCIgdGltZXN0
YW1wPSIxMzYzNzIyMDY1Ij43Njwva2V5PjwvZm9yZWlnbi1rZXlzPjxyZWYtdHlwZSBuYW1lPSJK
b3VybmFsIEFydGljbGUiPjE3PC9yZWYtdHlwZT48Y29udHJpYnV0b3JzPjxhdXRob3JzPjxhdXRo
b3I+TWFuemVsbG8sIEQuUC48L2F1dGhvcj48YXV0aG9yPkVub2NocywgSWFuIEMuPC9hdXRob3I+
PGF1dGhvcj5NZWxvLCBOZWxzb248L2F1dGhvcj48YXV0aG9yPkdsZWRoaWxsLCBEd2lnaHQgSy48
L2F1dGhvcj48YXV0aG9yPkpvaG5zLCBFbGl6YWJldGggTS48L2F1dGhvcj48L2F1dGhvcnM+PC9j
b250cmlidXRvcnM+PHRpdGxlcz48dGl0bGU+T2NlYW4gQWNpZGlmaWNhdGlvbiBSZWZ1Z2lhIG9m
IHRoZSBGbG9yaWRhIFJlZWYgVHJhY3Q8L3RpdGxlPjxzZWNvbmRhcnktdGl0bGU+UExvUyBPTkU8
L3NlY29uZGFyeS10aXRsZT48L3RpdGxlcz48cGVyaW9kaWNhbD48ZnVsbC10aXRsZT5QTG9TIE9O
RTwvZnVsbC10aXRsZT48L3BlcmlvZGljYWw+PHBhZ2VzPmU0MTcxNTwvcGFnZXM+PHZvbHVtZT43
PC92b2x1bWU+PG51bWJlcj43PC9udW1iZXI+PGRhdGVzPjx5ZWFyPjIwMTI8L3llYXI+PC9kYXRl
cz48dXJscz48L3VybHM+PC9yZWNvcmQ+PC9DaXRlPjxDaXRlPjxBdXRob3I+SG9lZ2gtR3VsZGJl
cmc8L0F1dGhvcj48WWVhcj4yMDA3PC9ZZWFyPjxSZWNOdW0+MzYyPC9SZWNOdW0+PHJlY29yZD48
cmVjLW51bWJlcj4zNjI8L3JlYy1udW1iZXI+PGZvcmVpZ24ta2V5cz48a2V5IGFwcD0iRU4iIGRi
LWlkPSJ0YTB6dHJ2OWh3cDA1a2VyZWZudncwcHN2OWRkNXRmenZ4ZHgiIHRpbWVzdGFtcD0iMTQ0
MTU3MjQzNSI+MzYyPC9rZXk+PC9mb3JlaWduLWtleXM+PHJlZi10eXBlIG5hbWU9IkpvdXJuYWwg
QXJ0aWNsZSI+MTc8L3JlZi10eXBlPjxjb250cmlidXRvcnM+PGF1dGhvcnM+PGF1dGhvcj5Ib2Vn
aC1HdWxkYmVyZywgTy48L2F1dGhvcj48YXV0aG9yPk11bWJ5LCBQLkouPC9hdXRob3I+PGF1dGhv
cj5Ib290ZW4sIEEuIEouPC9hdXRob3I+PGF1dGhvcj5TdGVuZWNrLCBSLiBTLjwvYXV0aG9yPjxh
dXRob3I+R3JlZW5maWVsZCwgUC48L2F1dGhvcj48YXV0aG9yPkdvbWV6LCBFLjwvYXV0aG9yPjxh
dXRob3I+SGFydmVsbCwgQy4gRC48L2F1dGhvcj48YXV0aG9yPlNhbGUsIFAuIEYuPC9hdXRob3I+
PGF1dGhvcj5FZHdhcmRzLCBBLiBKLjwvYXV0aG9yPjxhdXRob3I+Q2FsZGVpcmEsIEsuPC9hdXRo
b3I+PGF1dGhvcj5Lbm93bHRvbiwgTi48L2F1dGhvcj48YXV0aG9yPkVha2luLCBDLiBNLjwvYXV0
aG9yPjxhdXRob3I+SWdsZXNpYXMtUHJpZXRvLCBSLjwvYXV0aG9yPjxhdXRob3I+TXV0aGlnYSwg
Ti48L2F1dGhvcj48YXV0aG9yPkJyYWRidXJ5LCBSLiBILjwvYXV0aG9yPjxhdXRob3I+RHViaSwg
QS48L2F1dGhvcj48YXV0aG9yPkhhdHppb2xvcywgTS4gRS48L2F1dGhvcj48L2F1dGhvcnM+PC9j
b250cmlidXRvcnM+PHRpdGxlcz48dGl0bGU+Q29yYWwgUmVlZnMgVW5kZXIgUmFwaWQgQ2xpbWF0
ZSBDaGFuZ2UgYW5kIE9jZWFuIEFjaWRpZmljYXRpb248L3RpdGxlPjxzZWNvbmRhcnktdGl0bGU+
U2NpZW5jZTwvc2Vjb25kYXJ5LXRpdGxlPjwvdGl0bGVzPjxwZXJpb2RpY2FsPjxmdWxsLXRpdGxl
PlNjaWVuY2U8L2Z1bGwtdGl0bGU+PC9wZXJpb2RpY2FsPjxwYWdlcz4xNzM3LTE3NDI8L3BhZ2Vz
Pjx2b2x1bWU+MzE4PC92b2x1bWU+PG51bWJlcj41ODU3PC9udW1iZXI+PGRhdGVzPjx5ZWFyPjIw
MDc8L3llYXI+PHB1Yi1kYXRlcz48ZGF0ZT5EZWNlbWJlciAxNCwgMjAwNzwvZGF0ZT48L3B1Yi1k
YXRlcz48L2RhdGVzPjx1cmxzPjxyZWxhdGVkLXVybHM+PHVybD5odHRwOi8vd3d3LnNjaWVuY2Vt
YWcub3JnL2NvbnRlbnQvMzE4LzU4NTcvMTczNy5hYnN0cmFjdDwvdXJsPjwvcmVsYXRlZC11cmxz
PjwvdXJscz48ZWxlY3Ryb25pYy1yZXNvdXJjZS1udW0+MTAuMTEyNi9zY2llbmNlLjExNTI1MDk8
L2VsZWN0cm9uaWMtcmVzb3VyY2UtbnVtPjwvcmVjb3JkPjwvQ2l0ZT48Q2l0ZT48QXV0aG9yPkt1
ZmZuZXI8L0F1dGhvcj48WWVhcj4yMDEzPC9ZZWFyPjxSZWNOdW0+MjgxPC9SZWNOdW0+PHJlY29y
ZD48cmVjLW51bWJlcj4yODE8L3JlYy1udW1iZXI+PGZvcmVpZ24ta2V5cz48a2V5IGFwcD0iRU4i
IGRiLWlkPSJ0YTB6dHJ2OWh3cDA1a2VyZWZudncwcHN2OWRkNXRmenZ4ZHgiIHRpbWVzdGFtcD0i
MTQzOTkyMjE1MSI+MjgxPC9rZXk+PC9mb3JlaWduLWtleXM+PHJlZi10eXBlIG5hbWU9IkpvdXJu
YWwgQXJ0aWNsZSI+MTc8L3JlZi10eXBlPjxjb250cmlidXRvcnM+PGF1dGhvcnM+PGF1dGhvcj5L
dWZmbmVyLCBJLiBCLjwvYXV0aG9yPjxhdXRob3I+SGlja2V5LCBULiBELjwvYXV0aG9yPjxhdXRo
b3I+TW9ycmlzb24sIEouIE0uPC9hdXRob3I+PC9hdXRob3JzPjwvY29udHJpYnV0b3JzPjx0aXRs
ZXM+PHRpdGxlPkNhbGNpZmljYXRpb24gcmF0ZXMgb2YgdGhlIG1hc3NpdmUgY29yYWwgU2lkZXJh
c3RyZWEgc2lkZXJlYSBhbmQgY3J1c3Rvc2UgY29yYWxsaW5lIGFsZ2FlIGFsb25nIHRoZSBGbG9y
aWRhIEtleXMgKFVTQSkgb3V0ZXItcmVlZiB0cmFjdDwvdGl0bGU+PHNlY29uZGFyeS10aXRsZT5D
b3JhbCBSZWVmczwvc2Vjb25kYXJ5LXRpdGxlPjxhbHQtdGl0bGU+Q29yYWwgUmVlZnM8L2FsdC10
aXRsZT48L3RpdGxlcz48cGVyaW9kaWNhbD48ZnVsbC10aXRsZT5Db3JhbCBSZWVmczwvZnVsbC10
aXRsZT48L3BlcmlvZGljYWw+PGFsdC1wZXJpb2RpY2FsPjxmdWxsLXRpdGxlPkNvcmFsIFJlZWZz
PC9mdWxsLXRpdGxlPjwvYWx0LXBlcmlvZGljYWw+PHBhZ2VzPjk4Ny05OTc8L3BhZ2VzPjx2b2x1
bWU+MzI8L3ZvbHVtZT48bnVtYmVyPjQ8L251bWJlcj48a2V5d29yZHM+PGtleXdvcmQ+Q29yYWwg
Z3Jvd3RoPC9rZXl3b3JkPjxrZXl3b3JkPkNDQTwva2V5d29yZD48a2V5d29yZD5CdW95YW50IHdl
aWdodDwva2V5d29yZD48a2V5d29yZD5CaW9lcm9zaW9uPC9rZXl3b3JkPjxrZXl3b3JkPk9jZWFu
IGFjaWRpZmljYXRpb248L2tleXdvcmQ+PGtleXdvcmQ+Q2xpbWF0ZSBjaGFuZ2U8L2tleXdvcmQ+
PC9rZXl3b3Jkcz48ZGF0ZXM+PHllYXI+MjAxMzwveWVhcj48cHViLWRhdGVzPjxkYXRlPjIwMTMv
MTIvMDE8L2RhdGU+PC9wdWItZGF0ZXM+PC9kYXRlcz48cHVibGlzaGVyPlNwcmluZ2VyIEJlcmxp
biBIZWlkZWxiZXJnPC9wdWJsaXNoZXI+PGlzYm4+MDcyMi00MDI4PC9pc2JuPjx1cmxzPjxyZWxh
dGVkLXVybHM+PHVybD5odHRwOi8vZHguZG9pLm9yZy8xMC4xMDA3L3MwMDMzOC0wMTMtMTA0Ny04
PC91cmw+PC9yZWxhdGVkLXVybHM+PC91cmxzPjxlbGVjdHJvbmljLXJlc291cmNlLW51bT4xMC4x
MDA3L3MwMDMzOC0wMTMtMTA0Ny04PC9lbGVjdHJvbmljLXJlc291cmNlLW51bT48bGFuZ3VhZ2U+
RW5nbGlzaDwvbGFuZ3VhZ2U+PC9yZWNvcmQ+PC9DaXRlPjxDaXRlPjxBdXRob3I+T3JyPC9BdXRo
b3I+PFllYXI+MjAwNTwvWWVhcj48UmVjTnVtPjI4MzwvUmVjTnVtPjxyZWNvcmQ+PHJlYy1udW1i
ZXI+MjgzPC9yZWMtbnVtYmVyPjxmb3JlaWduLWtleXM+PGtleSBhcHA9IkVOIiBkYi1pZD0idGEw
enRydjlod3AwNWtlcmVmbnZ3MHBzdjlkZDV0Znp2eGR4IiB0aW1lc3RhbXA9IjE0Mzk5MjM4MTgi
PjI4Mzwva2V5PjwvZm9yZWlnbi1rZXlzPjxyZWYtdHlwZSBuYW1lPSJKb3VybmFsIEFydGljbGUi
PjE3PC9yZWYtdHlwZT48Y29udHJpYnV0b3JzPjxhdXRob3JzPjxhdXRob3I+T3JyLCBKYW1lcyBD
LjwvYXV0aG9yPjxhdXRob3I+RmFicnksIFZpY3RvcmlhIEouPC9hdXRob3I+PGF1dGhvcj5BdW1v
bnQsIE9saXZpZXI8L2F1dGhvcj48YXV0aG9yPkJvcHAsIExhdXJlbnQ8L2F1dGhvcj48YXV0aG9y
PkRvbmV5LCBTY290dCBDLjwvYXV0aG9yPjxhdXRob3I+RmVlbHksIFJpY2hhcmQgQS48L2F1dGhv
cj48YXV0aG9yPkduYW5hZGVzaWthbiwgQW5hbmQ8L2F1dGhvcj48YXV0aG9yPkdydWJlciwgTmlj
b2xhczwvYXV0aG9yPjxhdXRob3I+SXNoaWRhLCBBa2lvPC9hdXRob3I+PGF1dGhvcj5Kb29zLCBG
b3J0dW5hdDwvYXV0aG9yPjxhdXRob3I+S2V5LCBSb2JlcnQgTS48L2F1dGhvcj48YXV0aG9yPkxp
bmRzYXksIEtlaXRoPC9hdXRob3I+PGF1dGhvcj5NYWllci1SZWltZXIsIEVybnN0PC9hdXRob3I+
PGF1dGhvcj5NYXRlYXIsIFJpY2hhcmQ8L2F1dGhvcj48YXV0aG9yPk1vbmZyYXksIFBhdHJpY2s8
L2F1dGhvcj48YXV0aG9yPk1vdWNoZXQsIEFubmU8L2F1dGhvcj48YXV0aG9yPk5hamphciwgUmF5
bW9uZCBHLjwvYXV0aG9yPjxhdXRob3I+UGxhdHRuZXIsIEdpYW4tS2FzcGVyPC9hdXRob3I+PGF1
dGhvcj5Sb2RnZXJzLCBLZWl0aCBCLjwvYXV0aG9yPjxhdXRob3I+U2FiaW5lLCBDaHJpc3RvcGhl
ciBMLjwvYXV0aG9yPjxhdXRob3I+U2FybWllbnRvLCBKb3JnZSBMLjwvYXV0aG9yPjxhdXRob3I+
U2NobGl0emVyLCBSZWluZXI8L2F1dGhvcj48YXV0aG9yPlNsYXRlciwgUmljaGFyZCBELjwvYXV0
aG9yPjxhdXRob3I+VG90dGVyZGVsbCwgSWFuIEouPC9hdXRob3I+PGF1dGhvcj5XZWlyaWcsIE1h
cmllLUZyYW5jZTwvYXV0aG9yPjxhdXRob3I+WWFtYW5ha2EsIFlhc3VoaXJvPC9hdXRob3I+PGF1
dGhvcj5Zb29sLCBBbmRyZXc8L2F1dGhvcj48L2F1dGhvcnM+PC9jb250cmlidXRvcnM+PHRpdGxl
cz48dGl0bGU+QW50aHJvcG9nZW5pYyBvY2VhbiBhY2lkaWZpY2F0aW9uIG92ZXIgdGhlIHR3ZW50
eS1maXJzdCBjZW50dXJ5IGFuZCBpdHMgaW1wYWN0IG9uIGNhbGNpZnlpbmcgb3JnYW5pc21zPC90
aXRsZT48c2Vjb25kYXJ5LXRpdGxlPk5hdHVyZTwvc2Vjb25kYXJ5LXRpdGxlPjwvdGl0bGVzPjxw
ZXJpb2RpY2FsPjxmdWxsLXRpdGxlPk5hdHVyZTwvZnVsbC10aXRsZT48L3BlcmlvZGljYWw+PHBh
Z2VzPjY4MS02ODY8L3BhZ2VzPjx2b2x1bWU+NDM3PC92b2x1bWU+PG51bWJlcj43MDU5PC9udW1i
ZXI+PGRhdGVzPjx5ZWFyPjIwMDU8L3llYXI+PHB1Yi1kYXRlcz48ZGF0ZT4wOS8yOS9wcmludDwv
ZGF0ZT48L3B1Yi1kYXRlcz48L2RhdGVzPjxpc2JuPjAwMjgtMDgzNjwvaXNibj48d29yay10eXBl
PjEwLjEwMzgvbmF0dXJlMDQwOTU8L3dvcmstdHlwZT48dXJscz48cmVsYXRlZC11cmxzPjx1cmw+
aHR0cDovL2R4LmRvaS5vcmcvMTAuMTAzOC9uYXR1cmUwNDA5NTwvdXJsPjwvcmVsYXRlZC11cmxz
PjwvdXJscz48ZWxlY3Ryb25pYy1yZXNvdXJjZS1udW0+MTAuMTAzOC9uYXR1cmUwNDA5NTwvZWxl
Y3Ryb25pYy1yZXNvdXJjZS1udW0+PC9yZWNvcmQ+PC9DaXRlPjwvRW5kTm90ZT5=
</w:fldData>
        </w:fldChar>
      </w:r>
      <w:r w:rsidR="00257628">
        <w:instrText xml:space="preserve"> ADDIN EN.CITE.DATA </w:instrText>
      </w:r>
      <w:r w:rsidR="00257628">
        <w:fldChar w:fldCharType="end"/>
      </w:r>
      <w:r w:rsidR="00544FE3" w:rsidRPr="000E0180">
        <w:fldChar w:fldCharType="separate"/>
      </w:r>
      <w:r w:rsidR="00257628">
        <w:rPr>
          <w:noProof/>
        </w:rPr>
        <w:t>(Hoegh-Guldberg et al., 2007; Kuffner et al., 2013; Manzello et al., 2012; E. McLeod &amp; K.R.N. Anthony, 2012; Orr et al., 2005)</w:t>
      </w:r>
      <w:r w:rsidR="00544FE3" w:rsidRPr="000E0180">
        <w:fldChar w:fldCharType="end"/>
      </w:r>
      <w:r w:rsidR="00544FE3" w:rsidRPr="000E0180">
        <w:t xml:space="preserve">, and increased storm damage </w:t>
      </w:r>
      <w:r w:rsidR="00544FE3" w:rsidRPr="000E0180">
        <w:fldChar w:fldCharType="begin"/>
      </w:r>
      <w:r w:rsidR="00544FE3" w:rsidRPr="000E0180">
        <w:instrText xml:space="preserve"> ADDIN EN.CITE &lt;EndNote&gt;&lt;Cite&gt;&lt;Author&gt;Harmelin-Vivien&lt;/Author&gt;&lt;Year&gt;1994&lt;/Year&gt;&lt;RecNum&gt;274&lt;/RecNum&gt;&lt;DisplayText&gt;(Harmelin-Vivien, 1994; Wilkinson &amp;amp; Souter, 2008)&lt;/DisplayText&gt;&lt;record&gt;&lt;rec-number&gt;274&lt;/rec-number&gt;&lt;foreign-keys&gt;&lt;key app="EN" db-id="ta0ztrv9hwp05kerefnvw0psv9dd5tfzvxdx" timestamp="1439681247"&gt;274&lt;/key&gt;&lt;/foreign-keys&gt;&lt;ref-type name="Journal Article"&gt;17&lt;/ref-type&gt;&lt;contributors&gt;&lt;authors&gt;&lt;author&gt;Harmelin-Vivien, M.L. T. &lt;/author&gt;&lt;/authors&gt;&lt;/contributors&gt;&lt;titles&gt;&lt;title&gt;The Effects of Storms and Cyclones on Coral Reefs: A Review&lt;/title&gt;&lt;secondary-title&gt;Journal of Coastal Research Special Issue No. 12. COASTAL HAZARDS: PERCEPTION, SUSCEPTIBILITY AND MITIGATION (1994), pp. 211-231.&lt;/secondary-title&gt;&lt;/titles&gt;&lt;periodical&gt;&lt;full-title&gt;Journal of Coastal Research Special Issue No. 12. COASTAL HAZARDS: PERCEPTION, SUSCEPTIBILITY AND MITIGATION (1994), pp. 211-231.&lt;/full-title&gt;&lt;/periodical&gt;&lt;dates&gt;&lt;year&gt;1994&lt;/year&gt;&lt;/dates&gt;&lt;urls&gt;&lt;/urls&gt;&lt;/record&gt;&lt;/Cite&gt;&lt;Cite&gt;&lt;Author&gt;Wilkinson&lt;/Author&gt;&lt;Year&gt;2008&lt;/Year&gt;&lt;RecNum&gt;286&lt;/RecNum&gt;&lt;record&gt;&lt;rec-number&gt;286&lt;/rec-number&gt;&lt;foreign-keys&gt;&lt;key app="EN" db-id="ta0ztrv9hwp05kerefnvw0psv9dd5tfzvxdx" timestamp="1439925175"&gt;286&lt;/key&gt;&lt;/foreign-keys&gt;&lt;ref-type name="Report"&gt;27&lt;/ref-type&gt;&lt;contributors&gt;&lt;authors&gt;&lt;author&gt;Wilkinson, C.&lt;/author&gt;&lt;author&gt;Souter, D.&lt;/author&gt;&lt;/authors&gt;&lt;/contributors&gt;&lt;titles&gt;&lt;title&gt;Status of Caribbean coral reefs after bleaching and hurricanes in 2005&lt;/title&gt;&lt;/titles&gt;&lt;pages&gt;152&lt;/pages&gt;&lt;dates&gt;&lt;year&gt;2008&lt;/year&gt;&lt;/dates&gt;&lt;pub-location&gt;Townsville&lt;/pub-location&gt;&lt;publisher&gt;Global Coral Reef Monitoring Network, and Reef and Rainforest Research Centre&lt;/publisher&gt;&lt;urls&gt;&lt;/urls&gt;&lt;/record&gt;&lt;/Cite&gt;&lt;/EndNote&gt;</w:instrText>
      </w:r>
      <w:r w:rsidR="00544FE3" w:rsidRPr="000E0180">
        <w:fldChar w:fldCharType="separate"/>
      </w:r>
      <w:r w:rsidR="00544FE3" w:rsidRPr="000E0180">
        <w:rPr>
          <w:noProof/>
        </w:rPr>
        <w:t>(Harmelin-Vivien, 1994; Wilkinson &amp; Souter, 2008)</w:t>
      </w:r>
      <w:r w:rsidR="00544FE3" w:rsidRPr="000E0180">
        <w:fldChar w:fldCharType="end"/>
      </w:r>
      <w:r w:rsidR="00544FE3" w:rsidRPr="000E0180">
        <w:t xml:space="preserve">. Indirect effects include </w:t>
      </w:r>
      <w:r w:rsidR="00544FE3">
        <w:t xml:space="preserve">precipitation-driven </w:t>
      </w:r>
      <w:r w:rsidR="00544FE3" w:rsidRPr="000E0180">
        <w:t>changes in intensity an</w:t>
      </w:r>
      <w:r w:rsidR="00544FE3">
        <w:t xml:space="preserve">d patterns of sediment and nutrient runoff that impair coral reef condition </w:t>
      </w:r>
      <w:r w:rsidR="00544FE3">
        <w:fldChar w:fldCharType="begin"/>
      </w:r>
      <w:r w:rsidR="00544FE3">
        <w:instrText xml:space="preserve"> ADDIN EN.CITE &lt;EndNote&gt;&lt;Cite&gt;&lt;Author&gt;Hughes&lt;/Author&gt;&lt;Year&gt;2003&lt;/Year&gt;&lt;RecNum&gt;40&lt;/RecNum&gt;&lt;DisplayText&gt;(Hughes et al., 2003; Richmond, 1993)&lt;/DisplayText&gt;&lt;record&gt;&lt;rec-number&gt;40&lt;/rec-number&gt;&lt;foreign-keys&gt;&lt;key app="EN" db-id="ta0ztrv9hwp05kerefnvw0psv9dd5tfzvxdx" timestamp="1363536775"&gt;40&lt;/key&gt;&lt;/foreign-keys&gt;&lt;ref-type name="Journal Article"&gt;17&lt;/ref-type&gt;&lt;contributors&gt;&lt;authors&gt;&lt;author&gt;Hughes, T.P.&lt;/author&gt;&lt;author&gt;Baird, A.H.&lt;/author&gt;&lt;author&gt;Bellwood, D.R.&lt;/author&gt;&lt;author&gt;Card, M.&lt;/author&gt;&lt;author&gt;Connolly, S.R.&lt;/author&gt;&lt;author&gt;Folke, C.&lt;/author&gt;&lt;author&gt;Grosberg, R.&lt;/author&gt;&lt;author&gt;Hoegh-Guldberg, O.&lt;/author&gt;&lt;author&gt;Jackson, J. B. C.&lt;/author&gt;&lt;author&gt;Kleypas, J.&lt;/author&gt;&lt;author&gt;Lough, J.M.&lt;/author&gt;&lt;author&gt;Marshall, P.&lt;/author&gt;&lt;author&gt;Nystrom, M.&lt;/author&gt;&lt;author&gt;Palumbi, S. R.&lt;/author&gt;&lt;author&gt;Pandolfi, M.&lt;/author&gt;&lt;author&gt;Rosen, B.&lt;/author&gt;&lt;author&gt;Roughgarden, J.&lt;/author&gt;&lt;/authors&gt;&lt;/contributors&gt;&lt;titles&gt;&lt;title&gt;Climate Change, Human Impacts, and the Resilience of Coral Reefs&lt;/title&gt;&lt;secondary-title&gt;Science &lt;/secondary-title&gt;&lt;/titles&gt;&lt;periodical&gt;&lt;full-title&gt;Science&lt;/full-title&gt;&lt;/periodical&gt;&lt;pages&gt;929-933&lt;/pages&gt;&lt;volume&gt;301&lt;/volume&gt;&lt;dates&gt;&lt;year&gt;2003&lt;/year&gt;&lt;/dates&gt;&lt;urls&gt;&lt;/urls&gt;&lt;electronic-resource-num&gt;doi:10.1126/science.1085046&lt;/electronic-resource-num&gt;&lt;/record&gt;&lt;/Cite&gt;&lt;Cite&gt;&lt;Author&gt;Richmond&lt;/Author&gt;&lt;Year&gt;1993&lt;/Year&gt;&lt;RecNum&gt;284&lt;/RecNum&gt;&lt;record&gt;&lt;rec-number&gt;284&lt;/rec-number&gt;&lt;foreign-keys&gt;&lt;key app="EN" db-id="ta0ztrv9hwp05kerefnvw0psv9dd5tfzvxdx" timestamp="1439924304"&gt;284&lt;/key&gt;&lt;/foreign-keys&gt;&lt;ref-type name="Journal Article"&gt;17&lt;/ref-type&gt;&lt;contributors&gt;&lt;authors&gt;&lt;author&gt;Richmond, R. H.&lt;/author&gt;&lt;/authors&gt;&lt;/contributors&gt;&lt;titles&gt;&lt;title&gt;Coral Reefs: Present Problems and Future Concerns Resulting from Anthropogenic Disturbance&lt;/title&gt;&lt;secondary-title&gt;American Zoologist&lt;/secondary-title&gt;&lt;/titles&gt;&lt;periodical&gt;&lt;full-title&gt;American Zoologist&lt;/full-title&gt;&lt;/periodical&gt;&lt;pages&gt;524-536&lt;/pages&gt;&lt;volume&gt;33&lt;/volume&gt;&lt;dates&gt;&lt;year&gt;1993&lt;/year&gt;&lt;/dates&gt;&lt;urls&gt;&lt;/urls&gt;&lt;/record&gt;&lt;/Cite&gt;&lt;/EndNote&gt;</w:instrText>
      </w:r>
      <w:r w:rsidR="00544FE3">
        <w:fldChar w:fldCharType="separate"/>
      </w:r>
      <w:r w:rsidR="00544FE3">
        <w:rPr>
          <w:noProof/>
        </w:rPr>
        <w:t>(Hughes et al., 2003; Richmond, 1993)</w:t>
      </w:r>
      <w:r w:rsidR="00544FE3">
        <w:fldChar w:fldCharType="end"/>
      </w:r>
      <w:r w:rsidR="00544FE3">
        <w:t xml:space="preserve">, increased disease outbreaks </w:t>
      </w:r>
      <w:r w:rsidR="00544FE3">
        <w:fldChar w:fldCharType="begin">
          <w:fldData xml:space="preserve">PEVuZE5vdGU+PENpdGU+PEF1dGhvcj5JQ1JJL1VORVAtV0NNQzwvQXV0aG9yPjxZZWFyPjIwMTA8
L1llYXI+PFJlY051bT4yNzY8L1JlY051bT48RGlzcGxheVRleHQ+KElDUkkvVU5FUC1XQ01DLCAy
MDEwOyBXb3JrIGV0IGFsLiwgMjAxMik8L0Rpc3BsYXlUZXh0PjxyZWNvcmQ+PHJlYy1udW1iZXI+
Mjc2PC9yZWMtbnVtYmVyPjxmb3JlaWduLWtleXM+PGtleSBhcHA9IkVOIiBkYi1pZD0idGEwenRy
djlod3AwNWtlcmVmbnZ3MHBzdjlkZDV0Znp2eGR4IiB0aW1lc3RhbXA9IjE0Mzk2ODEzOTEiPjI3
Njwva2V5PjwvZm9yZWlnbi1rZXlzPjxyZWYtdHlwZSBuYW1lPSJSZXBvcnQiPjI3PC9yZWYtdHlw
ZT48Y29udHJpYnV0b3JzPjxhdXRob3JzPjxhdXRob3I+SUNSSS9VTkVQLVdDTUMgPC9hdXRob3I+
PC9hdXRob3JzPjwvY29udHJpYnV0b3JzPjx0aXRsZXM+PC90aXRsZXM+PGRhdGVzPjx5ZWFyPjIw
MTA8L3llYXI+PC9kYXRlcz48cHViLWxvY2F0aW9uPkRpc2Vhc2UgaW4gVHJvcGljYWwgQ29yYWwg
UmVlZiBFY29zeXN0ZW1zOiBJQ1JJIEtleSBNZXNzYWdlcyBvbiBDb3JhbCBEaXNlYXNlLiAxMXBw
LjwvcHViLWxvY2F0aW9uPjx1cmxzPjwvdXJscz48L3JlY29yZD48L0NpdGU+PENpdGU+PEF1dGhv
cj5Xb3JrPC9BdXRob3I+PFllYXI+MjAxMjwvWWVhcj48UmVjTnVtPjI4NzwvUmVjTnVtPjxyZWNv
cmQ+PHJlYy1udW1iZXI+Mjg3PC9yZWMtbnVtYmVyPjxmb3JlaWduLWtleXM+PGtleSBhcHA9IkVO
IiBkYi1pZD0idGEwenRydjlod3AwNWtlcmVmbnZ3MHBzdjlkZDV0Znp2eGR4IiB0aW1lc3RhbXA9
IjE0Mzk5MjUzMzIiPjI4Nzwva2V5PjwvZm9yZWlnbi1rZXlzPjxyZWYtdHlwZSBuYW1lPSJKb3Vy
bmFsIEFydGljbGUiPjE3PC9yZWYtdHlwZT48Y29udHJpYnV0b3JzPjxhdXRob3JzPjxhdXRob3I+
V29yaywgVGhpZXJyeSBNLjwvYXV0aG9yPjxhdXRob3I+UnVzc2VsbCwgUm9iaW48L2F1dGhvcj48
YXV0aG9yPkFlYnksIEdyZXRhIFMuPC9hdXRob3I+PC9hdXRob3JzPjwvY29udHJpYnV0b3JzPjx0
aXRsZXM+PHRpdGxlPjxzdHlsZSBmYWNlPSJub3JtYWwiIGZvbnQ9ImRlZmF1bHQiIHNpemU9IjEw
MCUiPlRpc3N1ZSBsb3NzICh3aGl0ZSBzeW5kcm9tZSkgaW4gdGhlIGNvcmFsIDwvc3R5bGU+PHN0
eWxlIGZhY2U9Iml0YWxpYyIgZm9udD0iZGVmYXVsdCIgc2l6ZT0iMTAwJSI+TW9udGlwb3JhIGNh
cGl0YXRhIDwvc3R5bGU+PHN0eWxlIGZhY2U9Im5vcm1hbCIgZm9udD0iZGVmYXVsdCIgc2l6ZT0i
MTAwJSI+aXMgYSBkeW5hbWljIGRpc2Vhc2Ugd2l0aCBtdWx0aXBsZSBob3N0IHJlc3BvbnNlcyBh
bmQgcG90ZW50aWFsIGNhdXNlczwvc3R5bGU+PC90aXRsZT48c2Vjb25kYXJ5LXRpdGxlPlByb2Nl
ZWRpbmdzIG9mIHRoZSBSb3lhbCBTb2NpZXR5IEI8L3NlY29uZGFyeS10aXRsZT48L3RpdGxlcz48
cGVyaW9kaWNhbD48ZnVsbC10aXRsZT5Qcm9jZWVkaW5ncyBvZiB0aGUgUm95YWwgU29jaWV0eSBC
PC9mdWxsLXRpdGxlPjwvcGVyaW9kaWNhbD48cGFnZXM+NDMzNC00MzQxPC9wYWdlcz48dm9sdW1l
PjI3OTwvdm9sdW1lPjxudW1iZXI+MTc0NjwvbnVtYmVyPjxrZXl3b3Jkcz48a2V5d29yZD5Nb250
aXBvcmE8L2tleXdvcmQ+PGtleXdvcmQ+d2hpdGUgc3luZHJvbWU8L2tleXdvcmQ+PGtleXdvcmQ+
dGlzc3VlIGxvc3M8L2tleXdvcmQ+PGtleXdvcmQ+cGF0aG9sb2d5PC9rZXl3b3JkPjxrZXl3b3Jk
PmRpc2Vhc2U8L2tleXdvcmQ+PGtleXdvcmQ+cGF0aG9nZW5lc2lzPC9rZXl3b3JkPjwva2V5d29y
ZHM+PGRhdGVzPjx5ZWFyPjIwMTI8L3llYXI+PHB1Yi1kYXRlcz48ZGF0ZT4yMDEyLTExLTA3IDAw
OjAwOjAwPC9kYXRlPjwvcHViLWRhdGVzPjwvZGF0ZXM+PHdvcmstdHlwZT5Kb3VybmFsIEFydGlj
bGU8L3dvcmstdHlwZT48dXJscz48cmVsYXRlZC11cmxzPjx1cmw+aHR0cDovL3JzcGIucm95YWxz
b2NpZXR5cHVibGlzaGluZy5vcmcvcm95cHJzYi8yNzkvMTc0Ni80MzM0LmZ1bGwucGRmPC91cmw+
PC9yZWxhdGVkLXVybHM+PC91cmxzPjxlbGVjdHJvbmljLXJlc291cmNlLW51bT4xMC4xMDk4L3Jz
cGIuMjAxMi4xODI3PC9lbGVjdHJvbmljLXJlc291cmNlLW51bT48L3JlY29yZD48L0NpdGU+PC9F
bmROb3RlPn==
</w:fldData>
        </w:fldChar>
      </w:r>
      <w:r w:rsidR="00257628">
        <w:instrText xml:space="preserve"> ADDIN EN.CITE </w:instrText>
      </w:r>
      <w:r w:rsidR="00257628">
        <w:fldChar w:fldCharType="begin">
          <w:fldData xml:space="preserve">PEVuZE5vdGU+PENpdGU+PEF1dGhvcj5JQ1JJL1VORVAtV0NNQzwvQXV0aG9yPjxZZWFyPjIwMTA8
L1llYXI+PFJlY051bT4yNzY8L1JlY051bT48RGlzcGxheVRleHQ+KElDUkkvVU5FUC1XQ01DLCAy
MDEwOyBXb3JrIGV0IGFsLiwgMjAxMik8L0Rpc3BsYXlUZXh0PjxyZWNvcmQ+PHJlYy1udW1iZXI+
Mjc2PC9yZWMtbnVtYmVyPjxmb3JlaWduLWtleXM+PGtleSBhcHA9IkVOIiBkYi1pZD0idGEwenRy
djlod3AwNWtlcmVmbnZ3MHBzdjlkZDV0Znp2eGR4IiB0aW1lc3RhbXA9IjE0Mzk2ODEzOTEiPjI3
Njwva2V5PjwvZm9yZWlnbi1rZXlzPjxyZWYtdHlwZSBuYW1lPSJSZXBvcnQiPjI3PC9yZWYtdHlw
ZT48Y29udHJpYnV0b3JzPjxhdXRob3JzPjxhdXRob3I+SUNSSS9VTkVQLVdDTUMgPC9hdXRob3I+
PC9hdXRob3JzPjwvY29udHJpYnV0b3JzPjx0aXRsZXM+PC90aXRsZXM+PGRhdGVzPjx5ZWFyPjIw
MTA8L3llYXI+PC9kYXRlcz48cHViLWxvY2F0aW9uPkRpc2Vhc2UgaW4gVHJvcGljYWwgQ29yYWwg
UmVlZiBFY29zeXN0ZW1zOiBJQ1JJIEtleSBNZXNzYWdlcyBvbiBDb3JhbCBEaXNlYXNlLiAxMXBw
LjwvcHViLWxvY2F0aW9uPjx1cmxzPjwvdXJscz48L3JlY29yZD48L0NpdGU+PENpdGU+PEF1dGhv
cj5Xb3JrPC9BdXRob3I+PFllYXI+MjAxMjwvWWVhcj48UmVjTnVtPjI4NzwvUmVjTnVtPjxyZWNv
cmQ+PHJlYy1udW1iZXI+Mjg3PC9yZWMtbnVtYmVyPjxmb3JlaWduLWtleXM+PGtleSBhcHA9IkVO
IiBkYi1pZD0idGEwenRydjlod3AwNWtlcmVmbnZ3MHBzdjlkZDV0Znp2eGR4IiB0aW1lc3RhbXA9
IjE0Mzk5MjUzMzIiPjI4Nzwva2V5PjwvZm9yZWlnbi1rZXlzPjxyZWYtdHlwZSBuYW1lPSJKb3Vy
bmFsIEFydGljbGUiPjE3PC9yZWYtdHlwZT48Y29udHJpYnV0b3JzPjxhdXRob3JzPjxhdXRob3I+
V29yaywgVGhpZXJyeSBNLjwvYXV0aG9yPjxhdXRob3I+UnVzc2VsbCwgUm9iaW48L2F1dGhvcj48
YXV0aG9yPkFlYnksIEdyZXRhIFMuPC9hdXRob3I+PC9hdXRob3JzPjwvY29udHJpYnV0b3JzPjx0
aXRsZXM+PHRpdGxlPjxzdHlsZSBmYWNlPSJub3JtYWwiIGZvbnQ9ImRlZmF1bHQiIHNpemU9IjEw
MCUiPlRpc3N1ZSBsb3NzICh3aGl0ZSBzeW5kcm9tZSkgaW4gdGhlIGNvcmFsIDwvc3R5bGU+PHN0
eWxlIGZhY2U9Iml0YWxpYyIgZm9udD0iZGVmYXVsdCIgc2l6ZT0iMTAwJSI+TW9udGlwb3JhIGNh
cGl0YXRhIDwvc3R5bGU+PHN0eWxlIGZhY2U9Im5vcm1hbCIgZm9udD0iZGVmYXVsdCIgc2l6ZT0i
MTAwJSI+aXMgYSBkeW5hbWljIGRpc2Vhc2Ugd2l0aCBtdWx0aXBsZSBob3N0IHJlc3BvbnNlcyBh
bmQgcG90ZW50aWFsIGNhdXNlczwvc3R5bGU+PC90aXRsZT48c2Vjb25kYXJ5LXRpdGxlPlByb2Nl
ZWRpbmdzIG9mIHRoZSBSb3lhbCBTb2NpZXR5IEI8L3NlY29uZGFyeS10aXRsZT48L3RpdGxlcz48
cGVyaW9kaWNhbD48ZnVsbC10aXRsZT5Qcm9jZWVkaW5ncyBvZiB0aGUgUm95YWwgU29jaWV0eSBC
PC9mdWxsLXRpdGxlPjwvcGVyaW9kaWNhbD48cGFnZXM+NDMzNC00MzQxPC9wYWdlcz48dm9sdW1l
PjI3OTwvdm9sdW1lPjxudW1iZXI+MTc0NjwvbnVtYmVyPjxrZXl3b3Jkcz48a2V5d29yZD5Nb250
aXBvcmE8L2tleXdvcmQ+PGtleXdvcmQ+d2hpdGUgc3luZHJvbWU8L2tleXdvcmQ+PGtleXdvcmQ+
dGlzc3VlIGxvc3M8L2tleXdvcmQ+PGtleXdvcmQ+cGF0aG9sb2d5PC9rZXl3b3JkPjxrZXl3b3Jk
PmRpc2Vhc2U8L2tleXdvcmQ+PGtleXdvcmQ+cGF0aG9nZW5lc2lzPC9rZXl3b3JkPjwva2V5d29y
ZHM+PGRhdGVzPjx5ZWFyPjIwMTI8L3llYXI+PHB1Yi1kYXRlcz48ZGF0ZT4yMDEyLTExLTA3IDAw
OjAwOjAwPC9kYXRlPjwvcHViLWRhdGVzPjwvZGF0ZXM+PHdvcmstdHlwZT5Kb3VybmFsIEFydGlj
bGU8L3dvcmstdHlwZT48dXJscz48cmVsYXRlZC11cmxzPjx1cmw+aHR0cDovL3JzcGIucm95YWxz
b2NpZXR5cHVibGlzaGluZy5vcmcvcm95cHJzYi8yNzkvMTc0Ni80MzM0LmZ1bGwucGRmPC91cmw+
PC9yZWxhdGVkLXVybHM+PC91cmxzPjxlbGVjdHJvbmljLXJlc291cmNlLW51bT4xMC4xMDk4L3Jz
cGIuMjAxMi4xODI3PC9lbGVjdHJvbmljLXJlc291cmNlLW51bT48L3JlY29yZD48L0NpdGU+PC9F
bmROb3RlPn==
</w:fldData>
        </w:fldChar>
      </w:r>
      <w:r w:rsidR="00257628">
        <w:instrText xml:space="preserve"> ADDIN EN.CITE.DATA </w:instrText>
      </w:r>
      <w:r w:rsidR="00257628">
        <w:fldChar w:fldCharType="end"/>
      </w:r>
      <w:r w:rsidR="00544FE3">
        <w:fldChar w:fldCharType="separate"/>
      </w:r>
      <w:r w:rsidR="00257628">
        <w:rPr>
          <w:noProof/>
        </w:rPr>
        <w:t>(ICRI/UNEP-WCMC, 2010; Work et al., 2012)</w:t>
      </w:r>
      <w:r w:rsidR="00544FE3">
        <w:fldChar w:fldCharType="end"/>
      </w:r>
      <w:r w:rsidR="00544FE3">
        <w:t xml:space="preserve">, and species range shifts that decouple ecological relationships </w:t>
      </w:r>
      <w:r w:rsidR="00544FE3">
        <w:fldChar w:fldCharType="begin">
          <w:fldData xml:space="preserve">PEVuZE5vdGU+PENpdGU+PEF1dGhvcj5HcmVlbnN0ZWluPC9BdXRob3I+PFllYXI+MjAwNjwvWWVh
cj48UmVjTnVtPjI3MjwvUmVjTnVtPjxEaXNwbGF5VGV4dD4oR3JlZW5zdGVpbiwgMjAwNjsgWWFt
YW5vIGV0IGFsLiwgMjAxMSk8L0Rpc3BsYXlUZXh0PjxyZWNvcmQ+PHJlYy1udW1iZXI+MjcyPC9y
ZWMtbnVtYmVyPjxmb3JlaWduLWtleXM+PGtleSBhcHA9IkVOIiBkYi1pZD0idGEwenRydjlod3Aw
NWtlcmVmbnZ3MHBzdjlkZDV0Znp2eGR4IiB0aW1lc3RhbXA9IjE0Mzk2Njc5NTciPjI3Mjwva2V5
PjwvZm9yZWlnbi1rZXlzPjxyZWYtdHlwZSBuYW1lPSJKb3VybmFsIEFydGljbGUiPjE3PC9yZWYt
dHlwZT48Y29udHJpYnV0b3JzPjxhdXRob3JzPjxhdXRob3I+R3JlZW5zdGVpbiwgQi5KLiBhbmQg
Si5NLiBQYW5kb2xmaTwvYXV0aG9yPjwvYXV0aG9ycz48L2NvbnRyaWJ1dG9ycz48dGl0bGVzPjx0
aXRsZT5Fc2NhcGluZyB0aGUgaGVhdDogcmFuZ2Ugc2hpZnRzIG9mIHJlZWYgY29yYWwgdGF4YSBp
biBjb2FzdGFsIFdlc3Rlcm4gQXVzdHJhbGlhLiA8L3RpdGxlPjxzZWNvbmRhcnktdGl0bGU+R2xv
YmFsIENoYW5nZSBCaW9sb2d5ICgyMDA4KSAxNCwgMS0xNiwgZG9pOiAxMC4xMTExL2ouMTM2NS0y
NDg2LjIwMDcuMDE1MDYueC48L3NlY29uZGFyeS10aXRsZT48L3RpdGxlcz48cGVyaW9kaWNhbD48
ZnVsbC10aXRsZT5HbG9iYWwgQ2hhbmdlIEJpb2xvZ3kgKDIwMDgpIDE0LCAxLTE2LCBkb2k6IDEw
LjExMTEvai4xMzY1LTI0ODYuMjAwNy4wMTUwNi54LjwvZnVsbC10aXRsZT48L3BlcmlvZGljYWw+
PGRhdGVzPjx5ZWFyPjIwMDY8L3llYXI+PC9kYXRlcz48dXJscz48L3VybHM+PC9yZWNvcmQ+PC9D
aXRlPjxDaXRlPjxBdXRob3I+WWFtYW5vPC9BdXRob3I+PFllYXI+MjAxMTwvWWVhcj48UmVjTnVt
PjI4ODwvUmVjTnVtPjxyZWNvcmQ+PHJlYy1udW1iZXI+Mjg4PC9yZWMtbnVtYmVyPjxmb3JlaWdu
LWtleXM+PGtleSBhcHA9IkVOIiBkYi1pZD0idGEwenRydjlod3AwNWtlcmVmbnZ3MHBzdjlkZDV0
Znp2eGR4IiB0aW1lc3RhbXA9IjE0Mzk5MjU2NTkiPjI4ODwva2V5PjwvZm9yZWlnbi1rZXlzPjxy
ZWYtdHlwZSBuYW1lPSJKb3VybmFsIEFydGljbGUiPjE3PC9yZWYtdHlwZT48Y29udHJpYnV0b3Jz
PjxhdXRob3JzPjxhdXRob3I+WWFtYW5vLCBIaXJveWE8L2F1dGhvcj48YXV0aG9yPlN1Z2loYXJh
LCBLYW9ydTwvYXV0aG9yPjxhdXRob3I+Tm9tdXJhLCBLZWlpY2hpPC9hdXRob3I+PC9hdXRob3Jz
PjwvY29udHJpYnV0b3JzPjx0aXRsZXM+PHRpdGxlPlJhcGlkIHBvbGV3YXJkIHJhbmdlIGV4cGFu
c2lvbiBvZiB0cm9waWNhbCByZWVmIGNvcmFscyBpbiByZXNwb25zZSB0byByaXNpbmcgc2VhIHN1
cmZhY2UgdGVtcGVyYXR1cmVzPC90aXRsZT48c2Vjb25kYXJ5LXRpdGxlPkdlb3BoeXNpY2FsIFJl
c2VhcmNoIExldHRlcnM8L3NlY29uZGFyeS10aXRsZT48L3RpdGxlcz48cGVyaW9kaWNhbD48ZnVs
bC10aXRsZT5HZW9waHlzaWNhbCBSZXNlYXJjaCBMZXR0ZXJzPC9mdWxsLXRpdGxlPjwvcGVyaW9k
aWNhbD48cGFnZXM+TDA0NjAxPC9wYWdlcz48dm9sdW1lPjM4PC92b2x1bWU+PG51bWJlcj40PC9u
dW1iZXI+PGtleXdvcmRzPjxrZXl3b3JkPmNsaW1hdGUgY2hhbmdlPC9rZXl3b3JkPjxrZXl3b3Jk
PmNvcmFsPC9rZXl3b3JkPjxrZXl3b3JkPnJhbmdlIGV4cGFuc2lvbjwva2V5d29yZD48a2V5d29y
ZD4wNDEwIEJpb2RpdmVyc2l0eTwva2V5d29yZD48a2V5d29yZD4xNjMwIEltcGFjdHMgb2YgZ2xv
YmFsIGNoYW5nZTwva2V5d29yZD48a2V5d29yZD40MjIwIENvcmFsIHJlZWYgc3lzdGVtczwva2V5
d29yZD48a2V5d29yZD40ODE1IEVjb3N5c3RlbXMsIHN0cnVjdHVyZSwgZHluYW1pY3MsIGFuZCBt
b2RlbGluZzwva2V5d29yZD48L2tleXdvcmRzPjxkYXRlcz48eWVhcj4yMDExPC95ZWFyPjwvZGF0
ZXM+PGlzYm4+MTk0NC04MDA3PC9pc2JuPjx1cmxzPjxyZWxhdGVkLXVybHM+PHVybD5odHRwOi8v
ZHguZG9pLm9yZy8xMC4xMDI5LzIwMTBHTDA0NjQ3NDwvdXJsPjwvcmVsYXRlZC11cmxzPjwvdXJs
cz48ZWxlY3Ryb25pYy1yZXNvdXJjZS1udW0+MTAuMTAyOS8yMDEwR0wwNDY0NzQ8L2VsZWN0cm9u
aWMtcmVzb3VyY2UtbnVtPjwvcmVjb3JkPjwvQ2l0ZT48L0VuZE5vdGU+AG==
</w:fldData>
        </w:fldChar>
      </w:r>
      <w:r w:rsidR="00257628">
        <w:instrText xml:space="preserve"> ADDIN EN.CITE </w:instrText>
      </w:r>
      <w:r w:rsidR="00257628">
        <w:fldChar w:fldCharType="begin">
          <w:fldData xml:space="preserve">PEVuZE5vdGU+PENpdGU+PEF1dGhvcj5HcmVlbnN0ZWluPC9BdXRob3I+PFllYXI+MjAwNjwvWWVh
cj48UmVjTnVtPjI3MjwvUmVjTnVtPjxEaXNwbGF5VGV4dD4oR3JlZW5zdGVpbiwgMjAwNjsgWWFt
YW5vIGV0IGFsLiwgMjAxMSk8L0Rpc3BsYXlUZXh0PjxyZWNvcmQ+PHJlYy1udW1iZXI+MjcyPC9y
ZWMtbnVtYmVyPjxmb3JlaWduLWtleXM+PGtleSBhcHA9IkVOIiBkYi1pZD0idGEwenRydjlod3Aw
NWtlcmVmbnZ3MHBzdjlkZDV0Znp2eGR4IiB0aW1lc3RhbXA9IjE0Mzk2Njc5NTciPjI3Mjwva2V5
PjwvZm9yZWlnbi1rZXlzPjxyZWYtdHlwZSBuYW1lPSJKb3VybmFsIEFydGljbGUiPjE3PC9yZWYt
dHlwZT48Y29udHJpYnV0b3JzPjxhdXRob3JzPjxhdXRob3I+R3JlZW5zdGVpbiwgQi5KLiBhbmQg
Si5NLiBQYW5kb2xmaTwvYXV0aG9yPjwvYXV0aG9ycz48L2NvbnRyaWJ1dG9ycz48dGl0bGVzPjx0
aXRsZT5Fc2NhcGluZyB0aGUgaGVhdDogcmFuZ2Ugc2hpZnRzIG9mIHJlZWYgY29yYWwgdGF4YSBp
biBjb2FzdGFsIFdlc3Rlcm4gQXVzdHJhbGlhLiA8L3RpdGxlPjxzZWNvbmRhcnktdGl0bGU+R2xv
YmFsIENoYW5nZSBCaW9sb2d5ICgyMDA4KSAxNCwgMS0xNiwgZG9pOiAxMC4xMTExL2ouMTM2NS0y
NDg2LjIwMDcuMDE1MDYueC48L3NlY29uZGFyeS10aXRsZT48L3RpdGxlcz48cGVyaW9kaWNhbD48
ZnVsbC10aXRsZT5HbG9iYWwgQ2hhbmdlIEJpb2xvZ3kgKDIwMDgpIDE0LCAxLTE2LCBkb2k6IDEw
LjExMTEvai4xMzY1LTI0ODYuMjAwNy4wMTUwNi54LjwvZnVsbC10aXRsZT48L3BlcmlvZGljYWw+
PGRhdGVzPjx5ZWFyPjIwMDY8L3llYXI+PC9kYXRlcz48dXJscz48L3VybHM+PC9yZWNvcmQ+PC9D
aXRlPjxDaXRlPjxBdXRob3I+WWFtYW5vPC9BdXRob3I+PFllYXI+MjAxMTwvWWVhcj48UmVjTnVt
PjI4ODwvUmVjTnVtPjxyZWNvcmQ+PHJlYy1udW1iZXI+Mjg4PC9yZWMtbnVtYmVyPjxmb3JlaWdu
LWtleXM+PGtleSBhcHA9IkVOIiBkYi1pZD0idGEwenRydjlod3AwNWtlcmVmbnZ3MHBzdjlkZDV0
Znp2eGR4IiB0aW1lc3RhbXA9IjE0Mzk5MjU2NTkiPjI4ODwva2V5PjwvZm9yZWlnbi1rZXlzPjxy
ZWYtdHlwZSBuYW1lPSJKb3VybmFsIEFydGljbGUiPjE3PC9yZWYtdHlwZT48Y29udHJpYnV0b3Jz
PjxhdXRob3JzPjxhdXRob3I+WWFtYW5vLCBIaXJveWE8L2F1dGhvcj48YXV0aG9yPlN1Z2loYXJh
LCBLYW9ydTwvYXV0aG9yPjxhdXRob3I+Tm9tdXJhLCBLZWlpY2hpPC9hdXRob3I+PC9hdXRob3Jz
PjwvY29udHJpYnV0b3JzPjx0aXRsZXM+PHRpdGxlPlJhcGlkIHBvbGV3YXJkIHJhbmdlIGV4cGFu
c2lvbiBvZiB0cm9waWNhbCByZWVmIGNvcmFscyBpbiByZXNwb25zZSB0byByaXNpbmcgc2VhIHN1
cmZhY2UgdGVtcGVyYXR1cmVzPC90aXRsZT48c2Vjb25kYXJ5LXRpdGxlPkdlb3BoeXNpY2FsIFJl
c2VhcmNoIExldHRlcnM8L3NlY29uZGFyeS10aXRsZT48L3RpdGxlcz48cGVyaW9kaWNhbD48ZnVs
bC10aXRsZT5HZW9waHlzaWNhbCBSZXNlYXJjaCBMZXR0ZXJzPC9mdWxsLXRpdGxlPjwvcGVyaW9k
aWNhbD48cGFnZXM+TDA0NjAxPC9wYWdlcz48dm9sdW1lPjM4PC92b2x1bWU+PG51bWJlcj40PC9u
dW1iZXI+PGtleXdvcmRzPjxrZXl3b3JkPmNsaW1hdGUgY2hhbmdlPC9rZXl3b3JkPjxrZXl3b3Jk
PmNvcmFsPC9rZXl3b3JkPjxrZXl3b3JkPnJhbmdlIGV4cGFuc2lvbjwva2V5d29yZD48a2V5d29y
ZD4wNDEwIEJpb2RpdmVyc2l0eTwva2V5d29yZD48a2V5d29yZD4xNjMwIEltcGFjdHMgb2YgZ2xv
YmFsIGNoYW5nZTwva2V5d29yZD48a2V5d29yZD40MjIwIENvcmFsIHJlZWYgc3lzdGVtczwva2V5
d29yZD48a2V5d29yZD40ODE1IEVjb3N5c3RlbXMsIHN0cnVjdHVyZSwgZHluYW1pY3MsIGFuZCBt
b2RlbGluZzwva2V5d29yZD48L2tleXdvcmRzPjxkYXRlcz48eWVhcj4yMDExPC95ZWFyPjwvZGF0
ZXM+PGlzYm4+MTk0NC04MDA3PC9pc2JuPjx1cmxzPjxyZWxhdGVkLXVybHM+PHVybD5odHRwOi8v
ZHguZG9pLm9yZy8xMC4xMDI5LzIwMTBHTDA0NjQ3NDwvdXJsPjwvcmVsYXRlZC11cmxzPjwvdXJs
cz48ZWxlY3Ryb25pYy1yZXNvdXJjZS1udW0+MTAuMTAyOS8yMDEwR0wwNDY0NzQ8L2VsZWN0cm9u
aWMtcmVzb3VyY2UtbnVtPjwvcmVjb3JkPjwvQ2l0ZT48L0VuZE5vdGU+AG==
</w:fldData>
        </w:fldChar>
      </w:r>
      <w:r w:rsidR="00257628">
        <w:instrText xml:space="preserve"> ADDIN EN.CITE.DATA </w:instrText>
      </w:r>
      <w:r w:rsidR="00257628">
        <w:fldChar w:fldCharType="end"/>
      </w:r>
      <w:r w:rsidR="00544FE3">
        <w:fldChar w:fldCharType="separate"/>
      </w:r>
      <w:r w:rsidR="00257628">
        <w:rPr>
          <w:noProof/>
        </w:rPr>
        <w:t>(Greenstein, 2006; Yamano et al., 2011)</w:t>
      </w:r>
      <w:r w:rsidR="00544FE3">
        <w:fldChar w:fldCharType="end"/>
      </w:r>
      <w:r w:rsidR="00544FE3">
        <w:t>.</w:t>
      </w:r>
    </w:p>
    <w:p w14:paraId="743E4AA2" w14:textId="0956DE90" w:rsidR="00BB0237" w:rsidRPr="003219F0" w:rsidRDefault="00BB0237" w:rsidP="00577589">
      <w:pPr>
        <w:spacing w:line="480" w:lineRule="auto"/>
        <w:ind w:firstLine="0"/>
      </w:pPr>
      <w:r w:rsidRPr="003219F0">
        <w:t xml:space="preserve">The combination of high ecological and human-derived reef values, high levels of climate change impacts, </w:t>
      </w:r>
      <w:r>
        <w:t>and</w:t>
      </w:r>
      <w:r w:rsidRPr="003219F0">
        <w:t xml:space="preserve"> ongoing legacy of </w:t>
      </w:r>
      <w:r>
        <w:t xml:space="preserve">interactive </w:t>
      </w:r>
      <w:r w:rsidRPr="003219F0">
        <w:t xml:space="preserve">human-induced threats make a compelling case for </w:t>
      </w:r>
      <w:r w:rsidR="0003138C">
        <w:t>incorporation of</w:t>
      </w:r>
      <w:r w:rsidRPr="003219F0">
        <w:t xml:space="preserve"> effective climate-change adaptations into reef management plans.</w:t>
      </w:r>
      <w:r w:rsidR="0059748A">
        <w:t xml:space="preserve"> </w:t>
      </w:r>
      <w:r w:rsidR="00DA3E4E">
        <w:t>T</w:t>
      </w:r>
      <w:r w:rsidR="00DA3E4E" w:rsidRPr="003219F0">
        <w:t xml:space="preserve">hreats to coral reefs </w:t>
      </w:r>
      <w:r w:rsidR="00DA3E4E">
        <w:t>due to</w:t>
      </w:r>
      <w:r w:rsidR="00FB0F93">
        <w:t xml:space="preserve"> </w:t>
      </w:r>
      <w:r w:rsidR="00DA3E4E">
        <w:t xml:space="preserve">climate change </w:t>
      </w:r>
      <w:r w:rsidR="00DA3E4E" w:rsidRPr="003219F0">
        <w:t xml:space="preserve">are substantial, and the future prognosis is </w:t>
      </w:r>
      <w:r w:rsidR="00EB643D">
        <w:t>poor</w:t>
      </w:r>
      <w:r w:rsidR="00DA3E4E" w:rsidRPr="003219F0">
        <w:t xml:space="preserve"> if strong adaptation planning is not rapidly pursued</w:t>
      </w:r>
      <w:r w:rsidR="00DA3E4E">
        <w:t xml:space="preserve"> </w:t>
      </w:r>
      <w:r w:rsidR="00DA3E4E">
        <w:fldChar w:fldCharType="begin">
          <w:fldData xml:space="preserve">PEVuZE5vdGU+PENpdGU+PEF1dGhvcj5Ib2VnaC1HdWxkYmVyZzwvQXV0aG9yPjxZZWFyPjIwMDc8
L1llYXI+PFJlY051bT4zNjI8L1JlY051bT48RGlzcGxheVRleHQ+KEJ1ZGRlbWVpZXIgZXQgYWwu
LCAyMDA0OyBHcmVhdCBCYXJyaWVyIFJlZWYgTWFyaW5lIFBhcmsgQXV0aG9yaXR5LCAyMDA5OyBI
b2VnaC1HdWxkYmVyZyBldCBhbC4sIDIwMDcpPC9EaXNwbGF5VGV4dD48cmVjb3JkPjxyZWMtbnVt
YmVyPjM2MjwvcmVjLW51bWJlcj48Zm9yZWlnbi1rZXlzPjxrZXkgYXBwPSJFTiIgZGItaWQ9InRh
MHp0cnY5aHdwMDVrZXJlZm52dzBwc3Y5ZGQ1dGZ6dnhkeCIgdGltZXN0YW1wPSIxNDQxNTcyNDM1
Ij4zNjI8L2tleT48L2ZvcmVpZ24ta2V5cz48cmVmLXR5cGUgbmFtZT0iSm91cm5hbCBBcnRpY2xl
Ij4xNzwvcmVmLXR5cGU+PGNvbnRyaWJ1dG9ycz48YXV0aG9ycz48YXV0aG9yPkhvZWdoLUd1bGRi
ZXJnLCBPLjwvYXV0aG9yPjxhdXRob3I+TXVtYnksIFAuSi48L2F1dGhvcj48YXV0aG9yPkhvb3Rl
biwgQS4gSi48L2F1dGhvcj48YXV0aG9yPlN0ZW5lY2ssIFIuIFMuPC9hdXRob3I+PGF1dGhvcj5H
cmVlbmZpZWxkLCBQLjwvYXV0aG9yPjxhdXRob3I+R29tZXosIEUuPC9hdXRob3I+PGF1dGhvcj5I
YXJ2ZWxsLCBDLiBELjwvYXV0aG9yPjxhdXRob3I+U2FsZSwgUC4gRi48L2F1dGhvcj48YXV0aG9y
PkVkd2FyZHMsIEEuIEouPC9hdXRob3I+PGF1dGhvcj5DYWxkZWlyYSwgSy48L2F1dGhvcj48YXV0
aG9yPktub3dsdG9uLCBOLjwvYXV0aG9yPjxhdXRob3I+RWFraW4sIEMuIE0uPC9hdXRob3I+PGF1
dGhvcj5JZ2xlc2lhcy1QcmlldG8sIFIuPC9hdXRob3I+PGF1dGhvcj5NdXRoaWdhLCBOLjwvYXV0
aG9yPjxhdXRob3I+QnJhZGJ1cnksIFIuIEguPC9hdXRob3I+PGF1dGhvcj5EdWJpLCBBLjwvYXV0
aG9yPjxhdXRob3I+SGF0emlvbG9zLCBNLiBFLjwvYXV0aG9yPjwvYXV0aG9ycz48L2NvbnRyaWJ1
dG9ycz48dGl0bGVzPjx0aXRsZT5Db3JhbCBSZWVmcyBVbmRlciBSYXBpZCBDbGltYXRlIENoYW5n
ZSBhbmQgT2NlYW4gQWNpZGlmaWNhdGlvbjwvdGl0bGU+PHNlY29uZGFyeS10aXRsZT5TY2llbmNl
PC9zZWNvbmRhcnktdGl0bGU+PC90aXRsZXM+PHBlcmlvZGljYWw+PGZ1bGwtdGl0bGU+U2NpZW5j
ZTwvZnVsbC10aXRsZT48L3BlcmlvZGljYWw+PHBhZ2VzPjE3MzctMTc0MjwvcGFnZXM+PHZvbHVt
ZT4zMTg8L3ZvbHVtZT48bnVtYmVyPjU4NTc8L251bWJlcj48ZGF0ZXM+PHllYXI+MjAwNzwveWVh
cj48cHViLWRhdGVzPjxkYXRlPkRlY2VtYmVyIDE0LCAyMDA3PC9kYXRlPjwvcHViLWRhdGVzPjwv
ZGF0ZXM+PHVybHM+PHJlbGF0ZWQtdXJscz48dXJsPmh0dHA6Ly93d3cuc2NpZW5jZW1hZy5vcmcv
Y29udGVudC8zMTgvNTg1Ny8xNzM3LmFic3RyYWN0PC91cmw+PC9yZWxhdGVkLXVybHM+PC91cmxz
PjxlbGVjdHJvbmljLXJlc291cmNlLW51bT4xMC4xMTI2L3NjaWVuY2UuMTE1MjUwOTwvZWxlY3Ry
b25pYy1yZXNvdXJjZS1udW0+PC9yZWNvcmQ+PC9DaXRlPjxDaXRlPjxBdXRob3I+R3JlYXQgQmFy
cmllciBSZWVmIE1hcmluZSBQYXJrIEF1dGhvcml0eTwvQXV0aG9yPjxZZWFyPjIwMDk8L1llYXI+
PFJlY051bT4xMTQ8L1JlY051bT48cmVjb3JkPjxyZWMtbnVtYmVyPjExNDwvcmVjLW51bWJlcj48
Zm9yZWlnbi1rZXlzPjxrZXkgYXBwPSJFTiIgZGItaWQ9InRhMHp0cnY5aHdwMDVrZXJlZm52dzBw
c3Y5ZGQ1dGZ6dnhkeCIgdGltZXN0YW1wPSIxMzcwNTYzMDE1Ij4xMTQ8L2tleT48L2ZvcmVpZ24t
a2V5cz48cmVmLXR5cGUgbmFtZT0iUmVwb3J0Ij4yNzwvcmVmLXR5cGU+PGNvbnRyaWJ1dG9ycz48
YXV0aG9ycz48YXV0aG9yPkdyZWF0IEJhcnJpZXIgUmVlZiBNYXJpbmUgUGFyayBBdXRob3JpdHks
PC9hdXRob3I+PC9hdXRob3JzPjwvY29udHJpYnV0b3JzPjx0aXRsZXM+PHRpdGxlPkdyZWF0IEJh
cnJpZXIgUmVlZiBPdXRsb29rIFJlcG9ydCAyMDA5LiBJbiBCcmllZjwvdGl0bGU+PC90aXRsZXM+
PHBhZ2VzPjIyPC9wYWdlcz48ZGF0ZXM+PHllYXI+MjAwOTwveWVhcj48L2RhdGVzPjxwdWJsaXNo
ZXI+QXVzdHJhbGlhbiBHb3Zlcm5tZW50PC9wdWJsaXNoZXI+PHVybHM+PHJlbGF0ZWQtdXJscz48
dXJsPmh0dHA6Ly93d3cuZ2JybXBhLmdvdi5hdS9vdXRsb29rLWZvci10aGUtcmVlZi9ncmVhdC1i
YXJyaWVyLXJlZWYtb3V0bG9vay1yZXBvcnQvb3V0bG9vay1pbi1icmllZi1hbmQtaW5mb3JtYXRp
b24tc2hlZXRzPC91cmw+PC9yZWxhdGVkLXVybHM+PC91cmxzPjwvcmVjb3JkPjwvQ2l0ZT48Q2l0
ZT48QXV0aG9yPkJ1ZGRlbWVpZXI8L0F1dGhvcj48WWVhcj4yMDA0PC9ZZWFyPjxSZWNOdW0+MjY1
PC9SZWNOdW0+PHJlY29yZD48cmVjLW51bWJlcj4yNjU8L3JlYy1udW1iZXI+PGZvcmVpZ24ta2V5
cz48a2V5IGFwcD0iRU4iIGRiLWlkPSJ0YTB6dHJ2OWh3cDA1a2VyZWZudncwcHN2OWRkNXRmenZ4
ZHgiIHRpbWVzdGFtcD0iMTQzODg4NDgzNyI+MjY1PC9rZXk+PC9mb3JlaWduLWtleXM+PHJlZi10
eXBlIG5hbWU9IlJlcG9ydCI+Mjc8L3JlZi10eXBlPjxjb250cmlidXRvcnM+PGF1dGhvcnM+PGF1
dGhvcj5CdWRkZW1laWVyLCBSLlcuPC9hdXRob3I+PGF1dGhvcj5LbGV5cGFzLCBKLkEuPC9hdXRo
b3I+PGF1dGhvcj5Bcm9uc29uLCBSLkEuPC9hdXRob3I+PC9hdXRob3JzPjwvY29udHJpYnV0b3Jz
Pjx0aXRsZXM+PHRpdGxlPkNvcmFsIHJlZWZzICZhbXA7IGNsaW1hdGUgY2hhbmdlOiBQb3RlbnRp
YWwgQ29udHJpYnV0aW9ucyBvZiBDbGltYXRlIENoYW5nZSB0byBTdHJlc3NlcyBvbiBDb3JhbCBS
ZWVmIEVjb3N5c3RlbXMuIFByZXBhcmVkIGZvciB0aGUgUGV3IENlbnRlciBvbiBHbG9iYWwgQ2xp
bWF0ZSBDaGFuZ2U8L3RpdGxlPjwvdGl0bGVzPjxwYWdlcz41NjwvcGFnZXM+PGRhdGVzPjx5ZWFy
PjIwMDQ8L3llYXI+PC9kYXRlcz48dXJscz48cmVsYXRlZC11cmxzPjx1cmw+aHR0cDovL3d3dy5j
MmVzLm9yZy9kb2NVcGxvYWRzL0NvcmFsX1JlZWZzLnBkZjwvdXJsPjwvcmVsYXRlZC11cmxzPjwv
dXJscz48L3JlY29yZD48L0NpdGU+PC9FbmROb3RlPn==
</w:fldData>
        </w:fldChar>
      </w:r>
      <w:r w:rsidR="00E06DB1">
        <w:instrText xml:space="preserve"> ADDIN EN.CITE </w:instrText>
      </w:r>
      <w:r w:rsidR="00E06DB1">
        <w:fldChar w:fldCharType="begin">
          <w:fldData xml:space="preserve">PEVuZE5vdGU+PENpdGU+PEF1dGhvcj5Ib2VnaC1HdWxkYmVyZzwvQXV0aG9yPjxZZWFyPjIwMDc8
L1llYXI+PFJlY051bT4zNjI8L1JlY051bT48RGlzcGxheVRleHQ+KEJ1ZGRlbWVpZXIgZXQgYWwu
LCAyMDA0OyBHcmVhdCBCYXJyaWVyIFJlZWYgTWFyaW5lIFBhcmsgQXV0aG9yaXR5LCAyMDA5OyBI
b2VnaC1HdWxkYmVyZyBldCBhbC4sIDIwMDcpPC9EaXNwbGF5VGV4dD48cmVjb3JkPjxyZWMtbnVt
YmVyPjM2MjwvcmVjLW51bWJlcj48Zm9yZWlnbi1rZXlzPjxrZXkgYXBwPSJFTiIgZGItaWQ9InRh
MHp0cnY5aHdwMDVrZXJlZm52dzBwc3Y5ZGQ1dGZ6dnhkeCIgdGltZXN0YW1wPSIxNDQxNTcyNDM1
Ij4zNjI8L2tleT48L2ZvcmVpZ24ta2V5cz48cmVmLXR5cGUgbmFtZT0iSm91cm5hbCBBcnRpY2xl
Ij4xNzwvcmVmLXR5cGU+PGNvbnRyaWJ1dG9ycz48YXV0aG9ycz48YXV0aG9yPkhvZWdoLUd1bGRi
ZXJnLCBPLjwvYXV0aG9yPjxhdXRob3I+TXVtYnksIFAuSi48L2F1dGhvcj48YXV0aG9yPkhvb3Rl
biwgQS4gSi48L2F1dGhvcj48YXV0aG9yPlN0ZW5lY2ssIFIuIFMuPC9hdXRob3I+PGF1dGhvcj5H
cmVlbmZpZWxkLCBQLjwvYXV0aG9yPjxhdXRob3I+R29tZXosIEUuPC9hdXRob3I+PGF1dGhvcj5I
YXJ2ZWxsLCBDLiBELjwvYXV0aG9yPjxhdXRob3I+U2FsZSwgUC4gRi48L2F1dGhvcj48YXV0aG9y
PkVkd2FyZHMsIEEuIEouPC9hdXRob3I+PGF1dGhvcj5DYWxkZWlyYSwgSy48L2F1dGhvcj48YXV0
aG9yPktub3dsdG9uLCBOLjwvYXV0aG9yPjxhdXRob3I+RWFraW4sIEMuIE0uPC9hdXRob3I+PGF1
dGhvcj5JZ2xlc2lhcy1QcmlldG8sIFIuPC9hdXRob3I+PGF1dGhvcj5NdXRoaWdhLCBOLjwvYXV0
aG9yPjxhdXRob3I+QnJhZGJ1cnksIFIuIEguPC9hdXRob3I+PGF1dGhvcj5EdWJpLCBBLjwvYXV0
aG9yPjxhdXRob3I+SGF0emlvbG9zLCBNLiBFLjwvYXV0aG9yPjwvYXV0aG9ycz48L2NvbnRyaWJ1
dG9ycz48dGl0bGVzPjx0aXRsZT5Db3JhbCBSZWVmcyBVbmRlciBSYXBpZCBDbGltYXRlIENoYW5n
ZSBhbmQgT2NlYW4gQWNpZGlmaWNhdGlvbjwvdGl0bGU+PHNlY29uZGFyeS10aXRsZT5TY2llbmNl
PC9zZWNvbmRhcnktdGl0bGU+PC90aXRsZXM+PHBlcmlvZGljYWw+PGZ1bGwtdGl0bGU+U2NpZW5j
ZTwvZnVsbC10aXRsZT48L3BlcmlvZGljYWw+PHBhZ2VzPjE3MzctMTc0MjwvcGFnZXM+PHZvbHVt
ZT4zMTg8L3ZvbHVtZT48bnVtYmVyPjU4NTc8L251bWJlcj48ZGF0ZXM+PHllYXI+MjAwNzwveWVh
cj48cHViLWRhdGVzPjxkYXRlPkRlY2VtYmVyIDE0LCAyMDA3PC9kYXRlPjwvcHViLWRhdGVzPjwv
ZGF0ZXM+PHVybHM+PHJlbGF0ZWQtdXJscz48dXJsPmh0dHA6Ly93d3cuc2NpZW5jZW1hZy5vcmcv
Y29udGVudC8zMTgvNTg1Ny8xNzM3LmFic3RyYWN0PC91cmw+PC9yZWxhdGVkLXVybHM+PC91cmxz
PjxlbGVjdHJvbmljLXJlc291cmNlLW51bT4xMC4xMTI2L3NjaWVuY2UuMTE1MjUwOTwvZWxlY3Ry
b25pYy1yZXNvdXJjZS1udW0+PC9yZWNvcmQ+PC9DaXRlPjxDaXRlPjxBdXRob3I+R3JlYXQgQmFy
cmllciBSZWVmIE1hcmluZSBQYXJrIEF1dGhvcml0eTwvQXV0aG9yPjxZZWFyPjIwMDk8L1llYXI+
PFJlY051bT4xMTQ8L1JlY051bT48cmVjb3JkPjxyZWMtbnVtYmVyPjExNDwvcmVjLW51bWJlcj48
Zm9yZWlnbi1rZXlzPjxrZXkgYXBwPSJFTiIgZGItaWQ9InRhMHp0cnY5aHdwMDVrZXJlZm52dzBw
c3Y5ZGQ1dGZ6dnhkeCIgdGltZXN0YW1wPSIxMzcwNTYzMDE1Ij4xMTQ8L2tleT48L2ZvcmVpZ24t
a2V5cz48cmVmLXR5cGUgbmFtZT0iUmVwb3J0Ij4yNzwvcmVmLXR5cGU+PGNvbnRyaWJ1dG9ycz48
YXV0aG9ycz48YXV0aG9yPkdyZWF0IEJhcnJpZXIgUmVlZiBNYXJpbmUgUGFyayBBdXRob3JpdHks
PC9hdXRob3I+PC9hdXRob3JzPjwvY29udHJpYnV0b3JzPjx0aXRsZXM+PHRpdGxlPkdyZWF0IEJh
cnJpZXIgUmVlZiBPdXRsb29rIFJlcG9ydCAyMDA5LiBJbiBCcmllZjwvdGl0bGU+PC90aXRsZXM+
PHBhZ2VzPjIyPC9wYWdlcz48ZGF0ZXM+PHllYXI+MjAwOTwveWVhcj48L2RhdGVzPjxwdWJsaXNo
ZXI+QXVzdHJhbGlhbiBHb3Zlcm5tZW50PC9wdWJsaXNoZXI+PHVybHM+PHJlbGF0ZWQtdXJscz48
dXJsPmh0dHA6Ly93d3cuZ2JybXBhLmdvdi5hdS9vdXRsb29rLWZvci10aGUtcmVlZi9ncmVhdC1i
YXJyaWVyLXJlZWYtb3V0bG9vay1yZXBvcnQvb3V0bG9vay1pbi1icmllZi1hbmQtaW5mb3JtYXRp
b24tc2hlZXRzPC91cmw+PC9yZWxhdGVkLXVybHM+PC91cmxzPjwvcmVjb3JkPjwvQ2l0ZT48Q2l0
ZT48QXV0aG9yPkJ1ZGRlbWVpZXI8L0F1dGhvcj48WWVhcj4yMDA0PC9ZZWFyPjxSZWNOdW0+MjY1
PC9SZWNOdW0+PHJlY29yZD48cmVjLW51bWJlcj4yNjU8L3JlYy1udW1iZXI+PGZvcmVpZ24ta2V5
cz48a2V5IGFwcD0iRU4iIGRiLWlkPSJ0YTB6dHJ2OWh3cDA1a2VyZWZudncwcHN2OWRkNXRmenZ4
ZHgiIHRpbWVzdGFtcD0iMTQzODg4NDgzNyI+MjY1PC9rZXk+PC9mb3JlaWduLWtleXM+PHJlZi10
eXBlIG5hbWU9IlJlcG9ydCI+Mjc8L3JlZi10eXBlPjxjb250cmlidXRvcnM+PGF1dGhvcnM+PGF1
dGhvcj5CdWRkZW1laWVyLCBSLlcuPC9hdXRob3I+PGF1dGhvcj5LbGV5cGFzLCBKLkEuPC9hdXRo
b3I+PGF1dGhvcj5Bcm9uc29uLCBSLkEuPC9hdXRob3I+PC9hdXRob3JzPjwvY29udHJpYnV0b3Jz
Pjx0aXRsZXM+PHRpdGxlPkNvcmFsIHJlZWZzICZhbXA7IGNsaW1hdGUgY2hhbmdlOiBQb3RlbnRp
YWwgQ29udHJpYnV0aW9ucyBvZiBDbGltYXRlIENoYW5nZSB0byBTdHJlc3NlcyBvbiBDb3JhbCBS
ZWVmIEVjb3N5c3RlbXMuIFByZXBhcmVkIGZvciB0aGUgUGV3IENlbnRlciBvbiBHbG9iYWwgQ2xp
bWF0ZSBDaGFuZ2U8L3RpdGxlPjwvdGl0bGVzPjxwYWdlcz41NjwvcGFnZXM+PGRhdGVzPjx5ZWFy
PjIwMDQ8L3llYXI+PC9kYXRlcz48dXJscz48cmVsYXRlZC11cmxzPjx1cmw+aHR0cDovL3d3dy5j
MmVzLm9yZy9kb2NVcGxvYWRzL0NvcmFsX1JlZWZzLnBkZjwvdXJsPjwvcmVsYXRlZC11cmxzPjwv
dXJscz48L3JlY29yZD48L0NpdGU+PC9FbmROb3RlPn==
</w:fldData>
        </w:fldChar>
      </w:r>
      <w:r w:rsidR="00E06DB1">
        <w:instrText xml:space="preserve"> ADDIN EN.CITE.DATA </w:instrText>
      </w:r>
      <w:r w:rsidR="00E06DB1">
        <w:fldChar w:fldCharType="end"/>
      </w:r>
      <w:r w:rsidR="00DA3E4E">
        <w:fldChar w:fldCharType="separate"/>
      </w:r>
      <w:r w:rsidR="00E06DB1">
        <w:rPr>
          <w:noProof/>
        </w:rPr>
        <w:t>(Buddemeier et al., 2004; Great Barrier Reef Marine Park Authority, 2009; Hoegh-Guldberg et al., 2007)</w:t>
      </w:r>
      <w:r w:rsidR="00DA3E4E">
        <w:fldChar w:fldCharType="end"/>
      </w:r>
      <w:r w:rsidR="00DA3E4E" w:rsidRPr="003219F0">
        <w:t>.</w:t>
      </w:r>
      <w:r w:rsidR="00DA3E4E">
        <w:t xml:space="preserve"> </w:t>
      </w:r>
      <w:r w:rsidR="00E306BE">
        <w:t xml:space="preserve">Adaptation is critically important to buy time for species and ecosystems </w:t>
      </w:r>
      <w:r w:rsidR="00A41CCE">
        <w:fldChar w:fldCharType="begin"/>
      </w:r>
      <w:r w:rsidR="00A41CCE">
        <w:instrText xml:space="preserve"> ADDIN EN.CITE &lt;EndNote&gt;&lt;Cite&gt;&lt;Author&gt;Hansen&lt;/Author&gt;&lt;Year&gt;2011&lt;/Year&gt;&lt;RecNum&gt;385&lt;/RecNum&gt;&lt;DisplayText&gt;(Hansen &amp;amp; Hoffman, 2011)&lt;/DisplayText&gt;&lt;record&gt;&lt;rec-number&gt;385&lt;/rec-number&gt;&lt;foreign-keys&gt;&lt;key app="EN" db-id="ta0ztrv9hwp05kerefnvw0psv9dd5tfzvxdx" timestamp="1441847763"&gt;385&lt;/key&gt;&lt;/foreign-keys&gt;&lt;ref-type name="Report"&gt;27&lt;/ref-type&gt;&lt;contributors&gt;&lt;authors&gt;&lt;author&gt;Hansen, L. J.&lt;/author&gt;&lt;author&gt;Hoffman, J. R.&lt;/author&gt;&lt;/authors&gt;&lt;/contributors&gt;&lt;titles&gt;&lt;title&gt;Climate Savvy: Adapting Conservation and Resource Management to a Changing World&lt;/title&gt;&lt;/titles&gt;&lt;pages&gt;245&lt;/pages&gt;&lt;dates&gt;&lt;year&gt;2011&lt;/year&gt;&lt;/dates&gt;&lt;pub-location&gt;Washington, DC&lt;/pub-location&gt;&lt;publisher&gt;Island Press&lt;/publisher&gt;&lt;urls&gt;&lt;/urls&gt;&lt;/record&gt;&lt;/Cite&gt;&lt;/EndNote&gt;</w:instrText>
      </w:r>
      <w:r w:rsidR="00A41CCE">
        <w:fldChar w:fldCharType="separate"/>
      </w:r>
      <w:r w:rsidR="00A41CCE">
        <w:rPr>
          <w:noProof/>
        </w:rPr>
        <w:t>(Hansen &amp; Hoffman, 2011)</w:t>
      </w:r>
      <w:r w:rsidR="00A41CCE">
        <w:fldChar w:fldCharType="end"/>
      </w:r>
      <w:r w:rsidR="00E306BE">
        <w:t xml:space="preserve">, but should be seen as nested within a larger </w:t>
      </w:r>
      <w:r w:rsidR="0003138C">
        <w:t>context</w:t>
      </w:r>
      <w:r w:rsidR="00E306BE">
        <w:t xml:space="preserve"> of policies and actions to mitigate greenhouse gas emissions.</w:t>
      </w:r>
    </w:p>
    <w:p w14:paraId="5413B3ED" w14:textId="64A4ED69" w:rsidR="008B7B67" w:rsidRDefault="00027A58" w:rsidP="00577589">
      <w:pPr>
        <w:spacing w:line="480" w:lineRule="auto"/>
        <w:ind w:firstLine="0"/>
      </w:pPr>
      <w:r w:rsidRPr="003219F0">
        <w:t xml:space="preserve">Despite </w:t>
      </w:r>
      <w:r w:rsidR="004B5928">
        <w:t>the</w:t>
      </w:r>
      <w:r w:rsidR="00F86089">
        <w:t xml:space="preserve"> complexities</w:t>
      </w:r>
      <w:r w:rsidRPr="003219F0">
        <w:t xml:space="preserve">, implementing climate change adaptations for coral reefs is not a futile </w:t>
      </w:r>
      <w:r w:rsidR="004B5928">
        <w:t>endeavor</w:t>
      </w:r>
      <w:r w:rsidRPr="003219F0">
        <w:t xml:space="preserve">. Coral reefs are not expected to inevitably disappear, but instead are likely to undergo </w:t>
      </w:r>
      <w:r w:rsidRPr="003219F0">
        <w:lastRenderedPageBreak/>
        <w:t>substantial changes in species composition and co</w:t>
      </w:r>
      <w:r>
        <w:t xml:space="preserve">mmunity structure and function </w:t>
      </w:r>
      <w:r>
        <w:fldChar w:fldCharType="begin"/>
      </w:r>
      <w:r w:rsidR="00E06DB1">
        <w:instrText xml:space="preserve"> ADDIN EN.CITE &lt;EndNote&gt;&lt;Cite&gt;&lt;Author&gt;Hughes&lt;/Author&gt;&lt;Year&gt;2003&lt;/Year&gt;&lt;RecNum&gt;40&lt;/RecNum&gt;&lt;DisplayText&gt;(Hughes et al., 2003)&lt;/DisplayText&gt;&lt;record&gt;&lt;rec-number&gt;40&lt;/rec-number&gt;&lt;foreign-keys&gt;&lt;key app="EN" db-id="ta0ztrv9hwp05kerefnvw0psv9dd5tfzvxdx" timestamp="1363536775"&gt;40&lt;/key&gt;&lt;/foreign-keys&gt;&lt;ref-type name="Journal Article"&gt;17&lt;/ref-type&gt;&lt;contributors&gt;&lt;authors&gt;&lt;author&gt;Hughes, T.P.&lt;/author&gt;&lt;author&gt;Baird, A.H.&lt;/author&gt;&lt;author&gt;Bellwood, D.R.&lt;/author&gt;&lt;author&gt;Card, M.&lt;/author&gt;&lt;author&gt;Connolly, S.R.&lt;/author&gt;&lt;author&gt;Folke, C.&lt;/author&gt;&lt;author&gt;Grosberg, R.&lt;/author&gt;&lt;author&gt;Hoegh-Guldberg, O.&lt;/author&gt;&lt;author&gt;Jackson, J. B. C.&lt;/author&gt;&lt;author&gt;Kleypas, J.&lt;/author&gt;&lt;author&gt;Lough, J.M.&lt;/author&gt;&lt;author&gt;Marshall, P.&lt;/author&gt;&lt;author&gt;Nystrom, M.&lt;/author&gt;&lt;author&gt;Palumbi, S. R.&lt;/author&gt;&lt;author&gt;Pandolfi, M.&lt;/author&gt;&lt;author&gt;Rosen, B.&lt;/author&gt;&lt;author&gt;Roughgarden, J.&lt;/author&gt;&lt;/authors&gt;&lt;/contributors&gt;&lt;titles&gt;&lt;title&gt;Climate Change, Human Impacts, and the Resilience of Coral Reefs&lt;/title&gt;&lt;secondary-title&gt;Science &lt;/secondary-title&gt;&lt;/titles&gt;&lt;periodical&gt;&lt;full-title&gt;Science&lt;/full-title&gt;&lt;/periodical&gt;&lt;pages&gt;929-933&lt;/pages&gt;&lt;volume&gt;301&lt;/volume&gt;&lt;dates&gt;&lt;year&gt;2003&lt;/year&gt;&lt;/dates&gt;&lt;urls&gt;&lt;/urls&gt;&lt;electronic-resource-num&gt;doi:10.1126/science.1085046&lt;/electronic-resource-num&gt;&lt;/record&gt;&lt;/Cite&gt;&lt;/EndNote&gt;</w:instrText>
      </w:r>
      <w:r>
        <w:fldChar w:fldCharType="separate"/>
      </w:r>
      <w:r>
        <w:rPr>
          <w:noProof/>
        </w:rPr>
        <w:t>(Hughes et al., 2003)</w:t>
      </w:r>
      <w:r>
        <w:fldChar w:fldCharType="end"/>
      </w:r>
      <w:r w:rsidRPr="003219F0">
        <w:t xml:space="preserve">. This expectation is based on a depth of adaptive capacity that is attributed to the diversity of corals </w:t>
      </w:r>
      <w:r w:rsidR="00C23270">
        <w:t>and their symbionts</w:t>
      </w:r>
      <w:r w:rsidRPr="003219F0">
        <w:t xml:space="preserve"> </w:t>
      </w:r>
      <w:r w:rsidR="00C23270">
        <w:t>(</w:t>
      </w:r>
      <w:r w:rsidRPr="003219F0">
        <w:t>zooxanthellae</w:t>
      </w:r>
      <w:r w:rsidR="00C23270">
        <w:t>)</w:t>
      </w:r>
      <w:r w:rsidRPr="003219F0">
        <w:t>, evidence for a range of responses to temperature and other stressors across these species, spatial and temporal variations in climate change, and the potential for human management</w:t>
      </w:r>
      <w:r w:rsidR="00E238AC">
        <w:t xml:space="preserve"> </w:t>
      </w:r>
      <w:r w:rsidR="00E238AC">
        <w:fldChar w:fldCharType="begin">
          <w:fldData xml:space="preserve">PEVuZE5vdGU+PENpdGU+PEF1dGhvcj5EYXJsaW5nPC9BdXRob3I+PFllYXI+MjAxMzwvWWVhcj48
UmVjTnVtPjEzOTwvUmVjTnVtPjxEaXNwbGF5VGV4dD4oQmVya2VsbWFucyAmYW1wOyB2YW4gT3Bw
ZW4sIDIwMDY7IEJ1ZGRlbWVpZXIgZXQgYWwuLCAyMDA0OyBEYXJsaW5nLCBNY0NsYW5haGFuLCAm
YW1wOyBDw7R0w6ksIDIwMTM7IERpeG9uIGV0IGFsLiwgMjAxNTsgR3Vlc3QgZXQgYWwuLCAyMDEy
KTwvRGlzcGxheVRleHQ+PHJlY29yZD48cmVjLW51bWJlcj4xMzk8L3JlYy1udW1iZXI+PGZvcmVp
Z24ta2V5cz48a2V5IGFwcD0iRU4iIGRiLWlkPSJ0YTB6dHJ2OWh3cDA1a2VyZWZudncwcHN2OWRk
NXRmenZ4ZHgiIHRpbWVzdGFtcD0iMTM3NjA3MjM2NiI+MTM5PC9rZXk+PC9mb3JlaWduLWtleXM+
PHJlZi10eXBlIG5hbWU9IkpvdXJuYWwgQXJ0aWNsZSI+MTc8L3JlZi10eXBlPjxjb250cmlidXRv
cnM+PGF1dGhvcnM+PGF1dGhvcj5EYXJsaW5nLCBFbWlseSBTLjwvYXV0aG9yPjxhdXRob3I+TWND
bGFuYWhhbiwgVGltb3RoeSBSLjwvYXV0aG9yPjxhdXRob3I+Q8O0dMOpLCBJc2FiZWxsZSBNLjwv
YXV0aG9yPjwvYXV0aG9ycz48L2NvbnRyaWJ1dG9ycz48dGl0bGVzPjx0aXRsZT5MaWZlIGhpc3Rv
cmllcyBwcmVkaWN0IGNvcmFsIGNvbW11bml0eSBkaXNhc3NlbWJseSB1bmRlciBtdWx0aXBsZSBz
dHJlc3NvcnM8L3RpdGxlPjxzZWNvbmRhcnktdGl0bGU+R2xvYmFsIENoYW5nZSBCaW9sb2d5PC9z
ZWNvbmRhcnktdGl0bGU+PC90aXRsZXM+PHBlcmlvZGljYWw+PGZ1bGwtdGl0bGU+R2xvYmFsIENo
YW5nZSBCaW9sb2d5PC9mdWxsLXRpdGxlPjwvcGVyaW9kaWNhbD48cGFnZXM+MTkzMC0xOTQwPC9w
YWdlcz48dm9sdW1lPjE5PC92b2x1bWU+PGtleXdvcmRzPjxrZXl3b3JkPmNsaW1hdGUgY2hhbmdl
PC9rZXl3b3JkPjxrZXl3b3JkPmN1bXVsYXRpdmUgZWZmZWN0czwva2V5d29yZD48a2V5d29yZD5m
aXNoaW5nPC9rZXl3b3JkPjxrZXl3b3JkPktlbnlhPC9rZXl3b3JkPjxrZXl3b3JkPm1hcmluZSBy
ZXNlcnZlczwva2V5d29yZD48a2V5d29yZD5zY2xlcmFjdGluaWFuIGNvcmFsczwva2V5d29yZD48
a2V5d29yZD5zdHJlc3NvciBpbnRlcmFjdGlvbnM8L2tleXdvcmQ+PGtleXdvcmQ+c3luZXJneTwv
a2V5d29yZD48L2tleXdvcmRzPjxkYXRlcz48eWVhcj4yMDEzPC95ZWFyPjwvZGF0ZXM+PGlzYm4+
MTM2NS0yNDg2PC9pc2JuPjx1cmxzPjwvdXJscz48ZWxlY3Ryb25pYy1yZXNvdXJjZS1udW0+ZG9p
OjEwLjExMTEvZ2NiLjEyMTkxPC9lbGVjdHJvbmljLXJlc291cmNlLW51bT48L3JlY29yZD48L0Np
dGU+PENpdGU+PEF1dGhvcj5EaXhvbjwvQXV0aG9yPjxZZWFyPjIwMTU8L1llYXI+PFJlY051bT4y
MTA8L1JlY051bT48cmVjb3JkPjxyZWMtbnVtYmVyPjIxMDwvcmVjLW51bWJlcj48Zm9yZWlnbi1r
ZXlzPjxrZXkgYXBwPSJFTiIgZGItaWQ9InRhMHp0cnY5aHdwMDVrZXJlZm52dzBwc3Y5ZGQ1dGZ6
dnhkeCIgdGltZXN0YW1wPSIxNDM1NjE3MzYwIj4yMTA8L2tleT48a2V5IGFwcD0iRU5XZWIiIGRi
LWlkPSIiPjA8L2tleT48L2ZvcmVpZ24ta2V5cz48cmVmLXR5cGUgbmFtZT0iSm91cm5hbCBBcnRp
Y2xlIj4xNzwvcmVmLXR5cGU+PGNvbnRyaWJ1dG9ycz48YXV0aG9ycz48YXV0aG9yPkRpeG9uLCBH
LiBCLiw8L2F1dGhvcj48YXV0aG9yPkRhdmllcywgUy4gVy48L2F1dGhvcj48YXV0aG9yPkFnbHlh
bW92YSwgRy4gQS48L2F1dGhvcj48YXV0aG9yPk1leWVyLCBFLjwvYXV0aG9yPjxhdXRob3I+QmF5
LCBMLiBLLjwvYXV0aG9yPjxhdXRob3I+TWF0eiwgTS4gVi48L2F1dGhvcj48L2F1dGhvcnM+PC9j
b250cmlidXRvcnM+PHRpdGxlcz48dGl0bGU+R2Vub21pYyBkZXRlcm1pbmFudHMgb2YgY29yYWwg
aGVhdCB0b2xlcmFuY2UgYWNyb3NzIGxhdGl0dWRlczwvdGl0bGU+PHNlY29uZGFyeS10aXRsZT5T
Y2llbmNlPC9zZWNvbmRhcnktdGl0bGU+PC90aXRsZXM+PHBlcmlvZGljYWw+PGZ1bGwtdGl0bGU+
U2NpZW5jZTwvZnVsbC10aXRsZT48L3BlcmlvZGljYWw+PHBhZ2VzPjE0NjAtMTQ2MjwvcGFnZXM+
PHZvbHVtZT4zNDg8L3ZvbHVtZT48bnVtYmVyPjYyNDI8L251bWJlcj48ZGF0ZXM+PHllYXI+MjAx
NTwveWVhcj48L2RhdGVzPjx1cmxzPjwvdXJscz48ZWxlY3Ryb25pYy1yZXNvdXJjZS1udW0+MTAu
MTEyNi9zY2llbmNlLjEyNjEyMjQ8L2VsZWN0cm9uaWMtcmVzb3VyY2UtbnVtPjwvcmVjb3JkPjwv
Q2l0ZT48Q2l0ZT48QXV0aG9yPkJlcmtlbG1hbnM8L0F1dGhvcj48WWVhcj4yMDA2PC9ZZWFyPjxS
ZWNOdW0+Mjc3PC9SZWNOdW0+PHJlY29yZD48cmVjLW51bWJlcj4yNzc8L3JlYy1udW1iZXI+PGZv
cmVpZ24ta2V5cz48a2V5IGFwcD0iRU4iIGRiLWlkPSJ0YTB6dHJ2OWh3cDA1a2VyZWZudncwcHN2
OWRkNXRmenZ4ZHgiIHRpbWVzdGFtcD0iMTQzOTkyMDkwNSI+Mjc3PC9rZXk+PC9mb3JlaWduLWtl
eXM+PHJlZi10eXBlIG5hbWU9IkpvdXJuYWwgQXJ0aWNsZSI+MTc8L3JlZi10eXBlPjxjb250cmli
dXRvcnM+PGF1dGhvcnM+PGF1dGhvcj5CZXJrZWxtYW5zLCBSLjwvYXV0aG9yPjxhdXRob3I+dmFu
IE9wcGVuLCBNLiBKLiBILjwvYXV0aG9yPjwvYXV0aG9ycz48L2NvbnRyaWJ1dG9ycz48dGl0bGVz
Pjx0aXRsZT5UaGUgcm9sZSBvZiB6b294YW50aGVsbGFlIGluIHRoZSB0aGVybWFsIHRvbGVyYW5j
ZSBvZiBjb3JhbHM6IGEg4oCYbnVnZ2V0IG9mIGhvcGXigJkgZm9yIGNvcmFsIHJlZWZzIGluIGFu
IGVyYSBvZiBjbGltYXRlIGNoYW5nZTwvdGl0bGU+PHNlY29uZGFyeS10aXRsZT5Qcm9jZWVkaW5n
cyBvZiB0aGUgUm95YWwgU29jaWV0eSBCPC9zZWNvbmRhcnktdGl0bGU+PC90aXRsZXM+PHBlcmlv
ZGljYWw+PGZ1bGwtdGl0bGU+UHJvY2VlZGluZ3Mgb2YgdGhlIFJveWFsIFNvY2lldHkgQjwvZnVs
bC10aXRsZT48L3BlcmlvZGljYWw+PHZvbHVtZT4yNzM8L3ZvbHVtZT48bnVtYmVyPjE1OTk8L251
bWJlcj48c2VjdGlvbj4yMzA1LTIzMTI8L3NlY3Rpb24+PGtleXdvcmRzPjxrZXl3b3JkPmNvcmFs
IGJsZWFjaGluZzwva2V5d29yZD48a2V5d29yZD5hY2NsaW1hdGl6YXRpb248L2tleXdvcmQ+PGtl
eXdvcmQ+em9veGFudGhlbGxhZTwva2V5d29yZD48a2V5d29yZD5jbGltYXRlIGNoYW5nZTwva2V5
d29yZD48L2tleXdvcmRzPjxkYXRlcz48eWVhcj4yMDA2PC95ZWFyPjxwdWItZGF0ZXM+PGRhdGU+
MjAwNi0wOS0yMiAwMDowMDowMDwvZGF0ZT48L3B1Yi1kYXRlcz48L2RhdGVzPjx3b3JrLXR5cGU+
Sm91cm5hbCBBcnRpY2xlPC93b3JrLXR5cGU+PHVybHM+PHJlbGF0ZWQtdXJscz48dXJsPmh0dHA6
Ly9yc3BiLnJveWFsc29jaWV0eXB1Ymxpc2hpbmcub3JnL3JveXByc2IvMjczLzE1OTkvMjMwNS5m
dWxsLnBkZjwvdXJsPjwvcmVsYXRlZC11cmxzPjwvdXJscz48ZWxlY3Ryb25pYy1yZXNvdXJjZS1u
dW0+MTAuMTA5OC9yc3BiLjIwMDYuMzU2NzwvZWxlY3Ryb25pYy1yZXNvdXJjZS1udW0+PC9yZWNv
cmQ+PC9DaXRlPjxDaXRlPjxBdXRob3I+QnVkZGVtZWllcjwvQXV0aG9yPjxZZWFyPjIwMDQ8L1ll
YXI+PFJlY051bT4yNjU8L1JlY051bT48cmVjb3JkPjxyZWMtbnVtYmVyPjI2NTwvcmVjLW51bWJl
cj48Zm9yZWlnbi1rZXlzPjxrZXkgYXBwPSJFTiIgZGItaWQ9InRhMHp0cnY5aHdwMDVrZXJlZm52
dzBwc3Y5ZGQ1dGZ6dnhkeCIgdGltZXN0YW1wPSIxNDM4ODg0ODM3Ij4yNjU8L2tleT48L2ZvcmVp
Z24ta2V5cz48cmVmLXR5cGUgbmFtZT0iUmVwb3J0Ij4yNzwvcmVmLXR5cGU+PGNvbnRyaWJ1dG9y
cz48YXV0aG9ycz48YXV0aG9yPkJ1ZGRlbWVpZXIsIFIuVy48L2F1dGhvcj48YXV0aG9yPktsZXlw
YXMsIEouQS48L2F1dGhvcj48YXV0aG9yPkFyb25zb24sIFIuQS48L2F1dGhvcj48L2F1dGhvcnM+
PC9jb250cmlidXRvcnM+PHRpdGxlcz48dGl0bGU+Q29yYWwgcmVlZnMgJmFtcDsgY2xpbWF0ZSBj
aGFuZ2U6IFBvdGVudGlhbCBDb250cmlidXRpb25zIG9mIENsaW1hdGUgQ2hhbmdlIHRvIFN0cmVz
c2VzIG9uIENvcmFsIFJlZWYgRWNvc3lzdGVtcy4gUHJlcGFyZWQgZm9yIHRoZSBQZXcgQ2VudGVy
IG9uIEdsb2JhbCBDbGltYXRlIENoYW5nZTwvdGl0bGU+PC90aXRsZXM+PHBhZ2VzPjU2PC9wYWdl
cz48ZGF0ZXM+PHllYXI+MjAwNDwveWVhcj48L2RhdGVzPjx1cmxzPjxyZWxhdGVkLXVybHM+PHVy
bD5odHRwOi8vd3d3LmMyZXMub3JnL2RvY1VwbG9hZHMvQ29yYWxfUmVlZnMucGRmPC91cmw+PC9y
ZWxhdGVkLXVybHM+PC91cmxzPjwvcmVjb3JkPjwvQ2l0ZT48Q2l0ZT48QXV0aG9yPkd1ZXN0PC9B
dXRob3I+PFllYXI+MjAxMjwvWWVhcj48UmVjTnVtPjE0MjwvUmVjTnVtPjxyZWNvcmQ+PHJlYy1u
dW1iZXI+MTQyPC9yZWMtbnVtYmVyPjxmb3JlaWduLWtleXM+PGtleSBhcHA9IkVOIiBkYi1pZD0i
dGEwenRydjlod3AwNWtlcmVmbnZ3MHBzdjlkZDV0Znp2eGR4IiB0aW1lc3RhbXA9IjEzNzYwNzI5
NTEiPjE0Mjwva2V5PjwvZm9yZWlnbi1rZXlzPjxyZWYtdHlwZSBuYW1lPSJKb3VybmFsIEFydGlj
bGUiPjE3PC9yZWYtdHlwZT48Y29udHJpYnV0b3JzPjxhdXRob3JzPjxhdXRob3I+R3Vlc3QsIEph
bWVzIFIuPC9hdXRob3I+PGF1dGhvcj5CYWlyZCwgQW5kcmV3IEguPC9hdXRob3I+PGF1dGhvcj5N
YXluYXJkLCBKZWZmcmV5IEEuPC9hdXRob3I+PGF1dGhvcj5NdXR0YXFpbiwgRWZpbjwvYXV0aG9y
PjxhdXRob3I+RWR3YXJkcywgQWxhc2RhaXIgSi48L2F1dGhvcj48YXV0aG9yPkNhbXBiZWxsLCBT
dHVhcnQgSi48L2F1dGhvcj48YXV0aG9yPllld2RhbGwsIEthdGllPC9hdXRob3I+PGF1dGhvcj5B
ZmZlbmRpLCBZYW5nIEFtcmk8L2F1dGhvcj48YXV0aG9yPkNob3UsIExva2UgTWluZzwvYXV0aG9y
PjwvYXV0aG9ycz48L2NvbnRyaWJ1dG9ycz48dGl0bGVzPjx0aXRsZT5Db250cmFzdGluZyBQYXR0
ZXJucyBvZiBDb3JhbCBCbGVhY2hpbmcgU3VzY2VwdGliaWxpdHkgaW4gMjAxMCBTdWdnZXN0IGFu
IEFkYXB0aXZlIFJlc3BvbnNlIHRvIFRoZXJtYWwgU3RyZXNzPC90aXRsZT48c2Vjb25kYXJ5LXRp
dGxlPlBMb1MgT05FPC9zZWNvbmRhcnktdGl0bGU+PC90aXRsZXM+PHBlcmlvZGljYWw+PGZ1bGwt
dGl0bGU+UExvUyBPTkU8L2Z1bGwtdGl0bGU+PC9wZXJpb2RpY2FsPjxwYWdlcz5lMzMzNTM8L3Bh
Z2VzPjx2b2x1bWU+Nzwvdm9sdW1lPjxudW1iZXI+MzwvbnVtYmVyPjxkYXRlcz48eWVhcj4yMDEy
PC95ZWFyPjwvZGF0ZXM+PHB1Ymxpc2hlcj5QdWJsaWMgTGlicmFyeSBvZiBTY2llbmNlPC9wdWJs
aXNoZXI+PHVybHM+PC91cmxzPjxlbGVjdHJvbmljLXJlc291cmNlLW51bT5kb2k6MTAuMTM3MS9q
b3VybmFsLnBvbmUuMDAzMzM1MzwvZWxlY3Ryb25pYy1yZXNvdXJjZS1udW0+PC9yZWNvcmQ+PC9D
aXRlPjxDaXRlPjxBdXRob3I+QnVkZGVtZWllcjwvQXV0aG9yPjxZZWFyPjIwMDQ8L1llYXI+PFJl
Y051bT4yNjU8L1JlY051bT48cmVjb3JkPjxyZWMtbnVtYmVyPjI2NTwvcmVjLW51bWJlcj48Zm9y
ZWlnbi1rZXlzPjxrZXkgYXBwPSJFTiIgZGItaWQ9InRhMHp0cnY5aHdwMDVrZXJlZm52dzBwc3Y5
ZGQ1dGZ6dnhkeCIgdGltZXN0YW1wPSIxNDM4ODg0ODM3Ij4yNjU8L2tleT48L2ZvcmVpZ24ta2V5
cz48cmVmLXR5cGUgbmFtZT0iUmVwb3J0Ij4yNzwvcmVmLXR5cGU+PGNvbnRyaWJ1dG9ycz48YXV0
aG9ycz48YXV0aG9yPkJ1ZGRlbWVpZXIsIFIuVy48L2F1dGhvcj48YXV0aG9yPktsZXlwYXMsIEou
QS48L2F1dGhvcj48YXV0aG9yPkFyb25zb24sIFIuQS48L2F1dGhvcj48L2F1dGhvcnM+PC9jb250
cmlidXRvcnM+PHRpdGxlcz48dGl0bGU+Q29yYWwgcmVlZnMgJmFtcDsgY2xpbWF0ZSBjaGFuZ2U6
IFBvdGVudGlhbCBDb250cmlidXRpb25zIG9mIENsaW1hdGUgQ2hhbmdlIHRvIFN0cmVzc2VzIG9u
IENvcmFsIFJlZWYgRWNvc3lzdGVtcy4gUHJlcGFyZWQgZm9yIHRoZSBQZXcgQ2VudGVyIG9uIEds
b2JhbCBDbGltYXRlIENoYW5nZTwvdGl0bGU+PC90aXRsZXM+PHBhZ2VzPjU2PC9wYWdlcz48ZGF0
ZXM+PHllYXI+MjAwNDwveWVhcj48L2RhdGVzPjx1cmxzPjxyZWxhdGVkLXVybHM+PHVybD5odHRw
Oi8vd3d3LmMyZXMub3JnL2RvY1VwbG9hZHMvQ29yYWxfUmVlZnMucGRmPC91cmw+PC9yZWxhdGVk
LXVybHM+PC91cmxzPjwvcmVjb3JkPjwvQ2l0ZT48L0VuZE5vdGU+
</w:fldData>
        </w:fldChar>
      </w:r>
      <w:r w:rsidR="00E06DB1">
        <w:instrText xml:space="preserve"> ADDIN EN.CITE </w:instrText>
      </w:r>
      <w:r w:rsidR="00E06DB1">
        <w:fldChar w:fldCharType="begin">
          <w:fldData xml:space="preserve">PEVuZE5vdGU+PENpdGU+PEF1dGhvcj5EYXJsaW5nPC9BdXRob3I+PFllYXI+MjAxMzwvWWVhcj48
UmVjTnVtPjEzOTwvUmVjTnVtPjxEaXNwbGF5VGV4dD4oQmVya2VsbWFucyAmYW1wOyB2YW4gT3Bw
ZW4sIDIwMDY7IEJ1ZGRlbWVpZXIgZXQgYWwuLCAyMDA0OyBEYXJsaW5nLCBNY0NsYW5haGFuLCAm
YW1wOyBDw7R0w6ksIDIwMTM7IERpeG9uIGV0IGFsLiwgMjAxNTsgR3Vlc3QgZXQgYWwuLCAyMDEy
KTwvRGlzcGxheVRleHQ+PHJlY29yZD48cmVjLW51bWJlcj4xMzk8L3JlYy1udW1iZXI+PGZvcmVp
Z24ta2V5cz48a2V5IGFwcD0iRU4iIGRiLWlkPSJ0YTB6dHJ2OWh3cDA1a2VyZWZudncwcHN2OWRk
NXRmenZ4ZHgiIHRpbWVzdGFtcD0iMTM3NjA3MjM2NiI+MTM5PC9rZXk+PC9mb3JlaWduLWtleXM+
PHJlZi10eXBlIG5hbWU9IkpvdXJuYWwgQXJ0aWNsZSI+MTc8L3JlZi10eXBlPjxjb250cmlidXRv
cnM+PGF1dGhvcnM+PGF1dGhvcj5EYXJsaW5nLCBFbWlseSBTLjwvYXV0aG9yPjxhdXRob3I+TWND
bGFuYWhhbiwgVGltb3RoeSBSLjwvYXV0aG9yPjxhdXRob3I+Q8O0dMOpLCBJc2FiZWxsZSBNLjwv
YXV0aG9yPjwvYXV0aG9ycz48L2NvbnRyaWJ1dG9ycz48dGl0bGVzPjx0aXRsZT5MaWZlIGhpc3Rv
cmllcyBwcmVkaWN0IGNvcmFsIGNvbW11bml0eSBkaXNhc3NlbWJseSB1bmRlciBtdWx0aXBsZSBz
dHJlc3NvcnM8L3RpdGxlPjxzZWNvbmRhcnktdGl0bGU+R2xvYmFsIENoYW5nZSBCaW9sb2d5PC9z
ZWNvbmRhcnktdGl0bGU+PC90aXRsZXM+PHBlcmlvZGljYWw+PGZ1bGwtdGl0bGU+R2xvYmFsIENo
YW5nZSBCaW9sb2d5PC9mdWxsLXRpdGxlPjwvcGVyaW9kaWNhbD48cGFnZXM+MTkzMC0xOTQwPC9w
YWdlcz48dm9sdW1lPjE5PC92b2x1bWU+PGtleXdvcmRzPjxrZXl3b3JkPmNsaW1hdGUgY2hhbmdl
PC9rZXl3b3JkPjxrZXl3b3JkPmN1bXVsYXRpdmUgZWZmZWN0czwva2V5d29yZD48a2V5d29yZD5m
aXNoaW5nPC9rZXl3b3JkPjxrZXl3b3JkPktlbnlhPC9rZXl3b3JkPjxrZXl3b3JkPm1hcmluZSBy
ZXNlcnZlczwva2V5d29yZD48a2V5d29yZD5zY2xlcmFjdGluaWFuIGNvcmFsczwva2V5d29yZD48
a2V5d29yZD5zdHJlc3NvciBpbnRlcmFjdGlvbnM8L2tleXdvcmQ+PGtleXdvcmQ+c3luZXJneTwv
a2V5d29yZD48L2tleXdvcmRzPjxkYXRlcz48eWVhcj4yMDEzPC95ZWFyPjwvZGF0ZXM+PGlzYm4+
MTM2NS0yNDg2PC9pc2JuPjx1cmxzPjwvdXJscz48ZWxlY3Ryb25pYy1yZXNvdXJjZS1udW0+ZG9p
OjEwLjExMTEvZ2NiLjEyMTkxPC9lbGVjdHJvbmljLXJlc291cmNlLW51bT48L3JlY29yZD48L0Np
dGU+PENpdGU+PEF1dGhvcj5EaXhvbjwvQXV0aG9yPjxZZWFyPjIwMTU8L1llYXI+PFJlY051bT4y
MTA8L1JlY051bT48cmVjb3JkPjxyZWMtbnVtYmVyPjIxMDwvcmVjLW51bWJlcj48Zm9yZWlnbi1r
ZXlzPjxrZXkgYXBwPSJFTiIgZGItaWQ9InRhMHp0cnY5aHdwMDVrZXJlZm52dzBwc3Y5ZGQ1dGZ6
dnhkeCIgdGltZXN0YW1wPSIxNDM1NjE3MzYwIj4yMTA8L2tleT48a2V5IGFwcD0iRU5XZWIiIGRi
LWlkPSIiPjA8L2tleT48L2ZvcmVpZ24ta2V5cz48cmVmLXR5cGUgbmFtZT0iSm91cm5hbCBBcnRp
Y2xlIj4xNzwvcmVmLXR5cGU+PGNvbnRyaWJ1dG9ycz48YXV0aG9ycz48YXV0aG9yPkRpeG9uLCBH
LiBCLiw8L2F1dGhvcj48YXV0aG9yPkRhdmllcywgUy4gVy48L2F1dGhvcj48YXV0aG9yPkFnbHlh
bW92YSwgRy4gQS48L2F1dGhvcj48YXV0aG9yPk1leWVyLCBFLjwvYXV0aG9yPjxhdXRob3I+QmF5
LCBMLiBLLjwvYXV0aG9yPjxhdXRob3I+TWF0eiwgTS4gVi48L2F1dGhvcj48L2F1dGhvcnM+PC9j
b250cmlidXRvcnM+PHRpdGxlcz48dGl0bGU+R2Vub21pYyBkZXRlcm1pbmFudHMgb2YgY29yYWwg
aGVhdCB0b2xlcmFuY2UgYWNyb3NzIGxhdGl0dWRlczwvdGl0bGU+PHNlY29uZGFyeS10aXRsZT5T
Y2llbmNlPC9zZWNvbmRhcnktdGl0bGU+PC90aXRsZXM+PHBlcmlvZGljYWw+PGZ1bGwtdGl0bGU+
U2NpZW5jZTwvZnVsbC10aXRsZT48L3BlcmlvZGljYWw+PHBhZ2VzPjE0NjAtMTQ2MjwvcGFnZXM+
PHZvbHVtZT4zNDg8L3ZvbHVtZT48bnVtYmVyPjYyNDI8L251bWJlcj48ZGF0ZXM+PHllYXI+MjAx
NTwveWVhcj48L2RhdGVzPjx1cmxzPjwvdXJscz48ZWxlY3Ryb25pYy1yZXNvdXJjZS1udW0+MTAu
MTEyNi9zY2llbmNlLjEyNjEyMjQ8L2VsZWN0cm9uaWMtcmVzb3VyY2UtbnVtPjwvcmVjb3JkPjwv
Q2l0ZT48Q2l0ZT48QXV0aG9yPkJlcmtlbG1hbnM8L0F1dGhvcj48WWVhcj4yMDA2PC9ZZWFyPjxS
ZWNOdW0+Mjc3PC9SZWNOdW0+PHJlY29yZD48cmVjLW51bWJlcj4yNzc8L3JlYy1udW1iZXI+PGZv
cmVpZ24ta2V5cz48a2V5IGFwcD0iRU4iIGRiLWlkPSJ0YTB6dHJ2OWh3cDA1a2VyZWZudncwcHN2
OWRkNXRmenZ4ZHgiIHRpbWVzdGFtcD0iMTQzOTkyMDkwNSI+Mjc3PC9rZXk+PC9mb3JlaWduLWtl
eXM+PHJlZi10eXBlIG5hbWU9IkpvdXJuYWwgQXJ0aWNsZSI+MTc8L3JlZi10eXBlPjxjb250cmli
dXRvcnM+PGF1dGhvcnM+PGF1dGhvcj5CZXJrZWxtYW5zLCBSLjwvYXV0aG9yPjxhdXRob3I+dmFu
IE9wcGVuLCBNLiBKLiBILjwvYXV0aG9yPjwvYXV0aG9ycz48L2NvbnRyaWJ1dG9ycz48dGl0bGVz
Pjx0aXRsZT5UaGUgcm9sZSBvZiB6b294YW50aGVsbGFlIGluIHRoZSB0aGVybWFsIHRvbGVyYW5j
ZSBvZiBjb3JhbHM6IGEg4oCYbnVnZ2V0IG9mIGhvcGXigJkgZm9yIGNvcmFsIHJlZWZzIGluIGFu
IGVyYSBvZiBjbGltYXRlIGNoYW5nZTwvdGl0bGU+PHNlY29uZGFyeS10aXRsZT5Qcm9jZWVkaW5n
cyBvZiB0aGUgUm95YWwgU29jaWV0eSBCPC9zZWNvbmRhcnktdGl0bGU+PC90aXRsZXM+PHBlcmlv
ZGljYWw+PGZ1bGwtdGl0bGU+UHJvY2VlZGluZ3Mgb2YgdGhlIFJveWFsIFNvY2lldHkgQjwvZnVs
bC10aXRsZT48L3BlcmlvZGljYWw+PHZvbHVtZT4yNzM8L3ZvbHVtZT48bnVtYmVyPjE1OTk8L251
bWJlcj48c2VjdGlvbj4yMzA1LTIzMTI8L3NlY3Rpb24+PGtleXdvcmRzPjxrZXl3b3JkPmNvcmFs
IGJsZWFjaGluZzwva2V5d29yZD48a2V5d29yZD5hY2NsaW1hdGl6YXRpb248L2tleXdvcmQ+PGtl
eXdvcmQ+em9veGFudGhlbGxhZTwva2V5d29yZD48a2V5d29yZD5jbGltYXRlIGNoYW5nZTwva2V5
d29yZD48L2tleXdvcmRzPjxkYXRlcz48eWVhcj4yMDA2PC95ZWFyPjxwdWItZGF0ZXM+PGRhdGU+
MjAwNi0wOS0yMiAwMDowMDowMDwvZGF0ZT48L3B1Yi1kYXRlcz48L2RhdGVzPjx3b3JrLXR5cGU+
Sm91cm5hbCBBcnRpY2xlPC93b3JrLXR5cGU+PHVybHM+PHJlbGF0ZWQtdXJscz48dXJsPmh0dHA6
Ly9yc3BiLnJveWFsc29jaWV0eXB1Ymxpc2hpbmcub3JnL3JveXByc2IvMjczLzE1OTkvMjMwNS5m
dWxsLnBkZjwvdXJsPjwvcmVsYXRlZC11cmxzPjwvdXJscz48ZWxlY3Ryb25pYy1yZXNvdXJjZS1u
dW0+MTAuMTA5OC9yc3BiLjIwMDYuMzU2NzwvZWxlY3Ryb25pYy1yZXNvdXJjZS1udW0+PC9yZWNv
cmQ+PC9DaXRlPjxDaXRlPjxBdXRob3I+QnVkZGVtZWllcjwvQXV0aG9yPjxZZWFyPjIwMDQ8L1ll
YXI+PFJlY051bT4yNjU8L1JlY051bT48cmVjb3JkPjxyZWMtbnVtYmVyPjI2NTwvcmVjLW51bWJl
cj48Zm9yZWlnbi1rZXlzPjxrZXkgYXBwPSJFTiIgZGItaWQ9InRhMHp0cnY5aHdwMDVrZXJlZm52
dzBwc3Y5ZGQ1dGZ6dnhkeCIgdGltZXN0YW1wPSIxNDM4ODg0ODM3Ij4yNjU8L2tleT48L2ZvcmVp
Z24ta2V5cz48cmVmLXR5cGUgbmFtZT0iUmVwb3J0Ij4yNzwvcmVmLXR5cGU+PGNvbnRyaWJ1dG9y
cz48YXV0aG9ycz48YXV0aG9yPkJ1ZGRlbWVpZXIsIFIuVy48L2F1dGhvcj48YXV0aG9yPktsZXlw
YXMsIEouQS48L2F1dGhvcj48YXV0aG9yPkFyb25zb24sIFIuQS48L2F1dGhvcj48L2F1dGhvcnM+
PC9jb250cmlidXRvcnM+PHRpdGxlcz48dGl0bGU+Q29yYWwgcmVlZnMgJmFtcDsgY2xpbWF0ZSBj
aGFuZ2U6IFBvdGVudGlhbCBDb250cmlidXRpb25zIG9mIENsaW1hdGUgQ2hhbmdlIHRvIFN0cmVz
c2VzIG9uIENvcmFsIFJlZWYgRWNvc3lzdGVtcy4gUHJlcGFyZWQgZm9yIHRoZSBQZXcgQ2VudGVy
IG9uIEdsb2JhbCBDbGltYXRlIENoYW5nZTwvdGl0bGU+PC90aXRsZXM+PHBhZ2VzPjU2PC9wYWdl
cz48ZGF0ZXM+PHllYXI+MjAwNDwveWVhcj48L2RhdGVzPjx1cmxzPjxyZWxhdGVkLXVybHM+PHVy
bD5odHRwOi8vd3d3LmMyZXMub3JnL2RvY1VwbG9hZHMvQ29yYWxfUmVlZnMucGRmPC91cmw+PC9y
ZWxhdGVkLXVybHM+PC91cmxzPjwvcmVjb3JkPjwvQ2l0ZT48Q2l0ZT48QXV0aG9yPkd1ZXN0PC9B
dXRob3I+PFllYXI+MjAxMjwvWWVhcj48UmVjTnVtPjE0MjwvUmVjTnVtPjxyZWNvcmQ+PHJlYy1u
dW1iZXI+MTQyPC9yZWMtbnVtYmVyPjxmb3JlaWduLWtleXM+PGtleSBhcHA9IkVOIiBkYi1pZD0i
dGEwenRydjlod3AwNWtlcmVmbnZ3MHBzdjlkZDV0Znp2eGR4IiB0aW1lc3RhbXA9IjEzNzYwNzI5
NTEiPjE0Mjwva2V5PjwvZm9yZWlnbi1rZXlzPjxyZWYtdHlwZSBuYW1lPSJKb3VybmFsIEFydGlj
bGUiPjE3PC9yZWYtdHlwZT48Y29udHJpYnV0b3JzPjxhdXRob3JzPjxhdXRob3I+R3Vlc3QsIEph
bWVzIFIuPC9hdXRob3I+PGF1dGhvcj5CYWlyZCwgQW5kcmV3IEguPC9hdXRob3I+PGF1dGhvcj5N
YXluYXJkLCBKZWZmcmV5IEEuPC9hdXRob3I+PGF1dGhvcj5NdXR0YXFpbiwgRWZpbjwvYXV0aG9y
PjxhdXRob3I+RWR3YXJkcywgQWxhc2RhaXIgSi48L2F1dGhvcj48YXV0aG9yPkNhbXBiZWxsLCBT
dHVhcnQgSi48L2F1dGhvcj48YXV0aG9yPllld2RhbGwsIEthdGllPC9hdXRob3I+PGF1dGhvcj5B
ZmZlbmRpLCBZYW5nIEFtcmk8L2F1dGhvcj48YXV0aG9yPkNob3UsIExva2UgTWluZzwvYXV0aG9y
PjwvYXV0aG9ycz48L2NvbnRyaWJ1dG9ycz48dGl0bGVzPjx0aXRsZT5Db250cmFzdGluZyBQYXR0
ZXJucyBvZiBDb3JhbCBCbGVhY2hpbmcgU3VzY2VwdGliaWxpdHkgaW4gMjAxMCBTdWdnZXN0IGFu
IEFkYXB0aXZlIFJlc3BvbnNlIHRvIFRoZXJtYWwgU3RyZXNzPC90aXRsZT48c2Vjb25kYXJ5LXRp
dGxlPlBMb1MgT05FPC9zZWNvbmRhcnktdGl0bGU+PC90aXRsZXM+PHBlcmlvZGljYWw+PGZ1bGwt
dGl0bGU+UExvUyBPTkU8L2Z1bGwtdGl0bGU+PC9wZXJpb2RpY2FsPjxwYWdlcz5lMzMzNTM8L3Bh
Z2VzPjx2b2x1bWU+Nzwvdm9sdW1lPjxudW1iZXI+MzwvbnVtYmVyPjxkYXRlcz48eWVhcj4yMDEy
PC95ZWFyPjwvZGF0ZXM+PHB1Ymxpc2hlcj5QdWJsaWMgTGlicmFyeSBvZiBTY2llbmNlPC9wdWJs
aXNoZXI+PHVybHM+PC91cmxzPjxlbGVjdHJvbmljLXJlc291cmNlLW51bT5kb2k6MTAuMTM3MS9q
b3VybmFsLnBvbmUuMDAzMzM1MzwvZWxlY3Ryb25pYy1yZXNvdXJjZS1udW0+PC9yZWNvcmQ+PC9D
aXRlPjxDaXRlPjxBdXRob3I+QnVkZGVtZWllcjwvQXV0aG9yPjxZZWFyPjIwMDQ8L1llYXI+PFJl
Y051bT4yNjU8L1JlY051bT48cmVjb3JkPjxyZWMtbnVtYmVyPjI2NTwvcmVjLW51bWJlcj48Zm9y
ZWlnbi1rZXlzPjxrZXkgYXBwPSJFTiIgZGItaWQ9InRhMHp0cnY5aHdwMDVrZXJlZm52dzBwc3Y5
ZGQ1dGZ6dnhkeCIgdGltZXN0YW1wPSIxNDM4ODg0ODM3Ij4yNjU8L2tleT48L2ZvcmVpZ24ta2V5
cz48cmVmLXR5cGUgbmFtZT0iUmVwb3J0Ij4yNzwvcmVmLXR5cGU+PGNvbnRyaWJ1dG9ycz48YXV0
aG9ycz48YXV0aG9yPkJ1ZGRlbWVpZXIsIFIuVy48L2F1dGhvcj48YXV0aG9yPktsZXlwYXMsIEou
QS48L2F1dGhvcj48YXV0aG9yPkFyb25zb24sIFIuQS48L2F1dGhvcj48L2F1dGhvcnM+PC9jb250
cmlidXRvcnM+PHRpdGxlcz48dGl0bGU+Q29yYWwgcmVlZnMgJmFtcDsgY2xpbWF0ZSBjaGFuZ2U6
IFBvdGVudGlhbCBDb250cmlidXRpb25zIG9mIENsaW1hdGUgQ2hhbmdlIHRvIFN0cmVzc2VzIG9u
IENvcmFsIFJlZWYgRWNvc3lzdGVtcy4gUHJlcGFyZWQgZm9yIHRoZSBQZXcgQ2VudGVyIG9uIEds
b2JhbCBDbGltYXRlIENoYW5nZTwvdGl0bGU+PC90aXRsZXM+PHBhZ2VzPjU2PC9wYWdlcz48ZGF0
ZXM+PHllYXI+MjAwNDwveWVhcj48L2RhdGVzPjx1cmxzPjxyZWxhdGVkLXVybHM+PHVybD5odHRw
Oi8vd3d3LmMyZXMub3JnL2RvY1VwbG9hZHMvQ29yYWxfUmVlZnMucGRmPC91cmw+PC9yZWxhdGVk
LXVybHM+PC91cmxzPjwvcmVjb3JkPjwvQ2l0ZT48L0VuZE5vdGU+
</w:fldData>
        </w:fldChar>
      </w:r>
      <w:r w:rsidR="00E06DB1">
        <w:instrText xml:space="preserve"> ADDIN EN.CITE.DATA </w:instrText>
      </w:r>
      <w:r w:rsidR="00E06DB1">
        <w:fldChar w:fldCharType="end"/>
      </w:r>
      <w:r w:rsidR="00E238AC">
        <w:fldChar w:fldCharType="separate"/>
      </w:r>
      <w:r w:rsidR="00E06DB1">
        <w:rPr>
          <w:noProof/>
        </w:rPr>
        <w:t>(Berkelmans &amp; van Oppen, 2006; Buddemeier et al., 2004; Darling, McClanahan, &amp; Côté, 2013; Dixon et al., 2015; Guest et al., 2012)</w:t>
      </w:r>
      <w:r w:rsidR="00E238AC">
        <w:fldChar w:fldCharType="end"/>
      </w:r>
      <w:r w:rsidRPr="003219F0">
        <w:t>. As a result, sufficiently</w:t>
      </w:r>
      <w:r w:rsidR="004B5928">
        <w:t xml:space="preserve"> extensive</w:t>
      </w:r>
      <w:r w:rsidRPr="003219F0">
        <w:t xml:space="preserve"> and well-conceived management of coral reefs aimed at increasing reef resilience </w:t>
      </w:r>
      <w:r w:rsidR="00FD6F1A">
        <w:t>could</w:t>
      </w:r>
      <w:r w:rsidR="00FD6F1A" w:rsidRPr="003219F0">
        <w:t xml:space="preserve"> </w:t>
      </w:r>
      <w:r w:rsidRPr="003219F0">
        <w:t>s</w:t>
      </w:r>
      <w:r w:rsidR="004B5928">
        <w:t>uccessfully preserve</w:t>
      </w:r>
      <w:r w:rsidRPr="003219F0">
        <w:t xml:space="preserve"> values and characteristic</w:t>
      </w:r>
      <w:r w:rsidR="00FD6F1A">
        <w:t>s</w:t>
      </w:r>
      <w:r w:rsidRPr="003219F0">
        <w:t xml:space="preserve"> of coral reef ecosystems, even if there is uncertainty regarding the </w:t>
      </w:r>
      <w:r w:rsidR="004B5928">
        <w:t>outlook for</w:t>
      </w:r>
      <w:r w:rsidRPr="003219F0">
        <w:t xml:space="preserve"> </w:t>
      </w:r>
      <w:r w:rsidR="00EB643D">
        <w:t xml:space="preserve">some </w:t>
      </w:r>
      <w:r w:rsidRPr="003219F0">
        <w:t xml:space="preserve">ecosystem services over the long term </w:t>
      </w:r>
      <w:r>
        <w:fldChar w:fldCharType="begin"/>
      </w:r>
      <w:r w:rsidR="00E06DB1">
        <w:instrText xml:space="preserve"> ADDIN EN.CITE &lt;EndNote&gt;&lt;Cite&gt;&lt;Author&gt;Hughes&lt;/Author&gt;&lt;Year&gt;2003&lt;/Year&gt;&lt;RecNum&gt;40&lt;/RecNum&gt;&lt;DisplayText&gt;(Hughes et al., 2003)&lt;/DisplayText&gt;&lt;record&gt;&lt;rec-number&gt;40&lt;/rec-number&gt;&lt;foreign-keys&gt;&lt;key app="EN" db-id="ta0ztrv9hwp05kerefnvw0psv9dd5tfzvxdx" timestamp="1363536775"&gt;40&lt;/key&gt;&lt;/foreign-keys&gt;&lt;ref-type name="Journal Article"&gt;17&lt;/ref-type&gt;&lt;contributors&gt;&lt;authors&gt;&lt;author&gt;Hughes, T.P.&lt;/author&gt;&lt;author&gt;Baird, A.H.&lt;/author&gt;&lt;author&gt;Bellwood, D.R.&lt;/author&gt;&lt;author&gt;Card, M.&lt;/author&gt;&lt;author&gt;Connolly, S.R.&lt;/author&gt;&lt;author&gt;Folke, C.&lt;/author&gt;&lt;author&gt;Grosberg, R.&lt;/author&gt;&lt;author&gt;Hoegh-Guldberg, O.&lt;/author&gt;&lt;author&gt;Jackson, J. B. C.&lt;/author&gt;&lt;author&gt;Kleypas, J.&lt;/author&gt;&lt;author&gt;Lough, J.M.&lt;/author&gt;&lt;author&gt;Marshall, P.&lt;/author&gt;&lt;author&gt;Nystrom, M.&lt;/author&gt;&lt;author&gt;Palumbi, S. R.&lt;/author&gt;&lt;author&gt;Pandolfi, M.&lt;/author&gt;&lt;author&gt;Rosen, B.&lt;/author&gt;&lt;author&gt;Roughgarden, J.&lt;/author&gt;&lt;/authors&gt;&lt;/contributors&gt;&lt;titles&gt;&lt;title&gt;Climate Change, Human Impacts, and the Resilience of Coral Reefs&lt;/title&gt;&lt;secondary-title&gt;Science &lt;/secondary-title&gt;&lt;/titles&gt;&lt;periodical&gt;&lt;full-title&gt;Science&lt;/full-title&gt;&lt;/periodical&gt;&lt;pages&gt;929-933&lt;/pages&gt;&lt;volume&gt;301&lt;/volume&gt;&lt;dates&gt;&lt;year&gt;2003&lt;/year&gt;&lt;/dates&gt;&lt;urls&gt;&lt;/urls&gt;&lt;electronic-resource-num&gt;doi:10.1126/science.1085046&lt;/electronic-resource-num&gt;&lt;/record&gt;&lt;/Cite&gt;&lt;/EndNote&gt;</w:instrText>
      </w:r>
      <w:r>
        <w:fldChar w:fldCharType="separate"/>
      </w:r>
      <w:r w:rsidR="00063F00">
        <w:rPr>
          <w:noProof/>
        </w:rPr>
        <w:t>(Hughes et al., 2003)</w:t>
      </w:r>
      <w:r>
        <w:fldChar w:fldCharType="end"/>
      </w:r>
      <w:r w:rsidRPr="003219F0">
        <w:t>.</w:t>
      </w:r>
    </w:p>
    <w:p w14:paraId="180BBB60" w14:textId="5CF00EC0" w:rsidR="003219F0" w:rsidRPr="003219F0" w:rsidRDefault="006F7BA7" w:rsidP="00577589">
      <w:pPr>
        <w:spacing w:line="480" w:lineRule="auto"/>
        <w:ind w:firstLine="0"/>
      </w:pPr>
      <w:r>
        <w:t xml:space="preserve">This paper presents </w:t>
      </w:r>
      <w:r w:rsidR="00662155">
        <w:t xml:space="preserve">initial </w:t>
      </w:r>
      <w:r>
        <w:t>results of the Corals and Climate Adaptation Planning (CCAP) project</w:t>
      </w:r>
      <w:r w:rsidR="00662155">
        <w:t>, which seeks to develop</w:t>
      </w:r>
      <w:r w:rsidR="00CD0F1A">
        <w:t xml:space="preserve"> guidance for </w:t>
      </w:r>
      <w:r w:rsidR="00662155">
        <w:t>improving</w:t>
      </w:r>
      <w:r w:rsidR="00941FE4">
        <w:t xml:space="preserve"> coral reef management through tailored application of </w:t>
      </w:r>
      <w:r w:rsidR="003D29F1">
        <w:t xml:space="preserve">the </w:t>
      </w:r>
      <w:r w:rsidR="00941FE4">
        <w:t xml:space="preserve">climate-smart </w:t>
      </w:r>
      <w:r w:rsidR="00480299">
        <w:t>approach</w:t>
      </w:r>
      <w:r w:rsidR="00941FE4">
        <w:t>.</w:t>
      </w:r>
      <w:r>
        <w:t xml:space="preserve"> As a collaborative effort under the auspices of the Climate Change Working Group of the</w:t>
      </w:r>
      <w:r w:rsidR="00941FE4">
        <w:t xml:space="preserve"> interagency</w:t>
      </w:r>
      <w:r>
        <w:t xml:space="preserve"> U.S. Coral Reef Task Force, t</w:t>
      </w:r>
      <w:r w:rsidR="00941FE4">
        <w:t xml:space="preserve">he CCAP project </w:t>
      </w:r>
      <w:r w:rsidR="00AB1CC8">
        <w:t>benefits from</w:t>
      </w:r>
      <w:r w:rsidR="00FD6F1A">
        <w:t xml:space="preserve"> the expertise of</w:t>
      </w:r>
      <w:r w:rsidR="00941FE4">
        <w:t xml:space="preserve"> a network of </w:t>
      </w:r>
      <w:r w:rsidR="00AB1CC8" w:rsidRPr="00AB1CC8">
        <w:t>practitioners</w:t>
      </w:r>
      <w:r w:rsidR="007033DE">
        <w:t xml:space="preserve">, </w:t>
      </w:r>
      <w:r w:rsidR="00AB1CC8" w:rsidRPr="00AB1CC8">
        <w:t xml:space="preserve">managers and scientists from </w:t>
      </w:r>
      <w:r w:rsidR="00AB1CC8">
        <w:t>over a dozen Federal, State</w:t>
      </w:r>
      <w:r w:rsidR="00AB1CC8" w:rsidRPr="00AB1CC8">
        <w:t xml:space="preserve"> </w:t>
      </w:r>
      <w:r w:rsidR="00AB1CC8">
        <w:t xml:space="preserve">and </w:t>
      </w:r>
      <w:r w:rsidR="00AB1CC8" w:rsidRPr="00AB1CC8">
        <w:t>Territor</w:t>
      </w:r>
      <w:r w:rsidR="005A24B1">
        <w:t>ial</w:t>
      </w:r>
      <w:r w:rsidR="00AB1CC8" w:rsidRPr="00AB1CC8">
        <w:t xml:space="preserve"> agencies, </w:t>
      </w:r>
      <w:r w:rsidR="00AB1CC8">
        <w:t xml:space="preserve">as well as </w:t>
      </w:r>
      <w:r w:rsidR="00AB1CC8" w:rsidRPr="00AB1CC8">
        <w:t xml:space="preserve">local and national </w:t>
      </w:r>
      <w:r w:rsidR="00AB1CC8">
        <w:t xml:space="preserve">non-governmental organizations and academic institutions, </w:t>
      </w:r>
      <w:r w:rsidR="007963D1">
        <w:t xml:space="preserve">to </w:t>
      </w:r>
      <w:r w:rsidR="00AB1CC8">
        <w:t>explore and test climate-s</w:t>
      </w:r>
      <w:r w:rsidR="00AB1CC8" w:rsidRPr="00AB1CC8">
        <w:t>mart adaptation planning principles specifically for coral reef management</w:t>
      </w:r>
      <w:r w:rsidR="00D71E2A">
        <w:t>.</w:t>
      </w:r>
      <w:r w:rsidR="00061C1F">
        <w:t xml:space="preserve"> </w:t>
      </w:r>
    </w:p>
    <w:p w14:paraId="1520080D" w14:textId="67DE85F4" w:rsidR="003219F0" w:rsidRPr="003219F0" w:rsidRDefault="00222E91" w:rsidP="00577589">
      <w:pPr>
        <w:pStyle w:val="Heading1"/>
        <w:spacing w:line="480" w:lineRule="auto"/>
      </w:pPr>
      <w:bookmarkStart w:id="7" w:name="_Toc426474515"/>
      <w:bookmarkStart w:id="8" w:name="_Toc429311390"/>
      <w:r>
        <w:t>Project</w:t>
      </w:r>
      <w:r w:rsidRPr="003219F0">
        <w:t xml:space="preserve"> </w:t>
      </w:r>
      <w:r w:rsidR="003219F0" w:rsidRPr="003219F0">
        <w:t>Approach</w:t>
      </w:r>
      <w:bookmarkEnd w:id="7"/>
      <w:r>
        <w:t xml:space="preserve"> and Initial Focus</w:t>
      </w:r>
      <w:bookmarkEnd w:id="8"/>
    </w:p>
    <w:p w14:paraId="22878F43" w14:textId="0D16A94D" w:rsidR="00C828C0" w:rsidRDefault="008C4F1C" w:rsidP="00577589">
      <w:pPr>
        <w:spacing w:line="480" w:lineRule="auto"/>
        <w:ind w:firstLine="0"/>
      </w:pPr>
      <w:r>
        <w:t>T</w:t>
      </w:r>
      <w:r w:rsidR="00E60713">
        <w:t>he CCAP project</w:t>
      </w:r>
      <w:r>
        <w:t xml:space="preserve"> began</w:t>
      </w:r>
      <w:r w:rsidR="00E60713">
        <w:t xml:space="preserve"> </w:t>
      </w:r>
      <w:r w:rsidR="00EB643D">
        <w:t>with an evaluation of</w:t>
      </w:r>
      <w:r w:rsidR="00C828C0">
        <w:t xml:space="preserve"> how well each step of the climate-smart </w:t>
      </w:r>
      <w:r w:rsidR="00C828C0" w:rsidRPr="008B6F52">
        <w:t>cycle</w:t>
      </w:r>
      <w:r w:rsidR="006D1896" w:rsidRPr="008B6F52">
        <w:t xml:space="preserve"> </w:t>
      </w:r>
      <w:r w:rsidR="006D1896" w:rsidRPr="00480299">
        <w:t>(</w:t>
      </w:r>
      <w:r w:rsidR="008B6F52" w:rsidRPr="00480299">
        <w:fldChar w:fldCharType="begin"/>
      </w:r>
      <w:r w:rsidR="008B6F52" w:rsidRPr="00480299">
        <w:instrText xml:space="preserve"> REF _Ref426476578 \h  \* MERGEFORMAT </w:instrText>
      </w:r>
      <w:r w:rsidR="008B6F52" w:rsidRPr="00480299">
        <w:fldChar w:fldCharType="separate"/>
      </w:r>
      <w:r w:rsidR="00EB4E63" w:rsidRPr="0096541B">
        <w:t xml:space="preserve">Figure </w:t>
      </w:r>
      <w:r w:rsidR="00EB4E63" w:rsidRPr="0096541B">
        <w:rPr>
          <w:noProof/>
        </w:rPr>
        <w:t>1</w:t>
      </w:r>
      <w:r w:rsidR="008B6F52" w:rsidRPr="00480299">
        <w:fldChar w:fldCharType="end"/>
      </w:r>
      <w:r w:rsidR="006D1896" w:rsidRPr="00480299">
        <w:t>b)</w:t>
      </w:r>
      <w:r w:rsidR="00C828C0">
        <w:t xml:space="preserve"> is currently supported </w:t>
      </w:r>
      <w:r w:rsidR="003D29F1">
        <w:t xml:space="preserve">by </w:t>
      </w:r>
      <w:r w:rsidR="00C828C0">
        <w:t>existing tools, approaches, and best practices specific to coral reef management</w:t>
      </w:r>
      <w:r w:rsidR="0004388C">
        <w:t xml:space="preserve">, achieved through </w:t>
      </w:r>
      <w:r w:rsidR="00DD052A">
        <w:t xml:space="preserve">a comprehensive, but not necessarily exhaustive </w:t>
      </w:r>
      <w:r w:rsidR="00AD7883">
        <w:t>examin</w:t>
      </w:r>
      <w:r w:rsidR="00DD052A">
        <w:t>ation of</w:t>
      </w:r>
      <w:r w:rsidR="0014711A">
        <w:t xml:space="preserve"> </w:t>
      </w:r>
      <w:r w:rsidR="006D1896">
        <w:t>peer-reviewed journal</w:t>
      </w:r>
      <w:r w:rsidR="003D29F1">
        <w:t xml:space="preserve"> articles</w:t>
      </w:r>
      <w:r w:rsidR="006D1896">
        <w:t xml:space="preserve">, government reports, </w:t>
      </w:r>
      <w:r w:rsidR="003D29F1">
        <w:t xml:space="preserve">and </w:t>
      </w:r>
      <w:r w:rsidR="006D1896">
        <w:t>grey literature</w:t>
      </w:r>
      <w:r w:rsidR="00DD052A">
        <w:t xml:space="preserve">. Pertinent literature was identified </w:t>
      </w:r>
      <w:r w:rsidR="00C63ACA">
        <w:t>using relevant search terms in Google Scholar, Web of Science, and similar search engines.</w:t>
      </w:r>
      <w:r w:rsidR="00DD052A">
        <w:t xml:space="preserve"> </w:t>
      </w:r>
      <w:r w:rsidR="0004388C">
        <w:lastRenderedPageBreak/>
        <w:t>R</w:t>
      </w:r>
      <w:r w:rsidR="00C33777">
        <w:t xml:space="preserve">epresentativeness of the literature obtained was </w:t>
      </w:r>
      <w:r w:rsidR="0004388C">
        <w:t>assured</w:t>
      </w:r>
      <w:r w:rsidR="008E1963">
        <w:t xml:space="preserve"> by</w:t>
      </w:r>
      <w:r w:rsidR="006D1896">
        <w:t xml:space="preserve"> engag</w:t>
      </w:r>
      <w:r w:rsidR="008E1963">
        <w:t>ing</w:t>
      </w:r>
      <w:r w:rsidR="006D1896">
        <w:t xml:space="preserve"> </w:t>
      </w:r>
      <w:r w:rsidR="0004388C">
        <w:t xml:space="preserve">a </w:t>
      </w:r>
      <w:r w:rsidR="006D1896">
        <w:t>network of experts</w:t>
      </w:r>
      <w:r w:rsidR="007E2345">
        <w:t>,</w:t>
      </w:r>
      <w:r w:rsidR="006D1896">
        <w:t xml:space="preserve"> </w:t>
      </w:r>
      <w:r w:rsidR="00CD6F3F">
        <w:t>who covered</w:t>
      </w:r>
      <w:r w:rsidR="0004388C">
        <w:t xml:space="preserve"> a broad range of </w:t>
      </w:r>
      <w:r w:rsidR="007E2345">
        <w:t xml:space="preserve">technical expertise and geographic experience, </w:t>
      </w:r>
      <w:r w:rsidR="006D1896">
        <w:t>to</w:t>
      </w:r>
      <w:r w:rsidR="008E1963">
        <w:t xml:space="preserve"> review </w:t>
      </w:r>
      <w:r w:rsidR="0004388C">
        <w:t>our</w:t>
      </w:r>
      <w:r w:rsidR="008E1963">
        <w:t xml:space="preserve"> bibliography and provide additional sources, including</w:t>
      </w:r>
      <w:r w:rsidR="006D1896">
        <w:t xml:space="preserve"> case studies, management plans, or other </w:t>
      </w:r>
      <w:r w:rsidR="002E1FB4">
        <w:t xml:space="preserve">unpublished </w:t>
      </w:r>
      <w:r w:rsidR="006D1896">
        <w:t>information relevant</w:t>
      </w:r>
      <w:r w:rsidR="002E1FB4">
        <w:t xml:space="preserve"> to climate change adaptation in the context of coral reef management planning</w:t>
      </w:r>
      <w:r w:rsidR="00DF54C5">
        <w:t>.</w:t>
      </w:r>
      <w:r w:rsidR="002E1FB4">
        <w:t xml:space="preserve"> </w:t>
      </w:r>
      <w:r w:rsidR="00695C0F">
        <w:t xml:space="preserve">Our experts network included </w:t>
      </w:r>
      <w:r w:rsidR="004A01CD">
        <w:t xml:space="preserve">climate scientists and </w:t>
      </w:r>
      <w:r w:rsidR="00695C0F">
        <w:t>coral reef and watershed scientists, managers,</w:t>
      </w:r>
      <w:r w:rsidR="004A01CD">
        <w:t xml:space="preserve"> and practitioners knowledgeable of</w:t>
      </w:r>
      <w:r w:rsidR="00695C0F">
        <w:t xml:space="preserve"> reef systems in </w:t>
      </w:r>
      <w:r w:rsidR="0064642D">
        <w:t xml:space="preserve">the </w:t>
      </w:r>
      <w:r w:rsidR="00695C0F">
        <w:t xml:space="preserve">Caribbean, </w:t>
      </w:r>
      <w:r w:rsidR="00B17245">
        <w:t xml:space="preserve">Hawaiian archipelago, Great Barrier Reef, and </w:t>
      </w:r>
      <w:r w:rsidR="0064642D">
        <w:t>Pacific Island</w:t>
      </w:r>
      <w:r w:rsidR="00B17245">
        <w:t xml:space="preserve"> and Southeast Asian </w:t>
      </w:r>
      <w:r w:rsidR="004A01CD">
        <w:t xml:space="preserve">countries of </w:t>
      </w:r>
      <w:r w:rsidR="00B17245">
        <w:t xml:space="preserve">the Coral Triangle region. </w:t>
      </w:r>
      <w:r w:rsidR="004A01CD">
        <w:t>In addition,</w:t>
      </w:r>
      <w:r w:rsidR="00B17245">
        <w:t xml:space="preserve"> </w:t>
      </w:r>
      <w:r w:rsidR="0064642D">
        <w:t>the</w:t>
      </w:r>
      <w:r w:rsidR="004A01CD">
        <w:t xml:space="preserve"> outputs of the project were </w:t>
      </w:r>
      <w:r w:rsidR="0064642D">
        <w:t xml:space="preserve">guided and </w:t>
      </w:r>
      <w:r w:rsidR="004A01CD">
        <w:t xml:space="preserve">reviewed by </w:t>
      </w:r>
      <w:r w:rsidR="00B17245">
        <w:t xml:space="preserve">the Project Technical Steering Committee under the </w:t>
      </w:r>
      <w:r w:rsidR="000832BA">
        <w:t xml:space="preserve">Climate Change Working Group of the </w:t>
      </w:r>
      <w:r w:rsidR="00B17245">
        <w:t xml:space="preserve">U.S. Coral Reef Task Force. </w:t>
      </w:r>
      <w:r w:rsidR="002E1FB4">
        <w:t>Resources were mapped to one or more steps of the climate-smart cycle in order to (1) c</w:t>
      </w:r>
      <w:r w:rsidR="00576398">
        <w:t>onfirm the applicability of the</w:t>
      </w:r>
      <w:r w:rsidR="002E1FB4">
        <w:t xml:space="preserve"> generalized cycle to </w:t>
      </w:r>
      <w:r w:rsidR="009202B2">
        <w:t>similar</w:t>
      </w:r>
      <w:r w:rsidR="002E1FB4">
        <w:t xml:space="preserve"> steps in coral reef management efforts</w:t>
      </w:r>
      <w:r w:rsidR="003009D7">
        <w:t>,</w:t>
      </w:r>
      <w:r w:rsidR="002E1FB4">
        <w:t xml:space="preserve"> a</w:t>
      </w:r>
      <w:r w:rsidR="00FC7194">
        <w:t xml:space="preserve">nd (2) assess the </w:t>
      </w:r>
      <w:r w:rsidR="00AD7883">
        <w:t>‘</w:t>
      </w:r>
      <w:r w:rsidR="00FC7194">
        <w:t>state of the science</w:t>
      </w:r>
      <w:r w:rsidR="00AD7883">
        <w:t>’</w:t>
      </w:r>
      <w:r w:rsidR="00FC7194">
        <w:t xml:space="preserve"> </w:t>
      </w:r>
      <w:r w:rsidR="009202B2">
        <w:t>and</w:t>
      </w:r>
      <w:r w:rsidR="00FC7194">
        <w:t xml:space="preserve"> availability of tools for each step</w:t>
      </w:r>
      <w:r w:rsidR="009202B2">
        <w:t xml:space="preserve">, </w:t>
      </w:r>
      <w:r w:rsidR="00904C80">
        <w:t xml:space="preserve">again </w:t>
      </w:r>
      <w:r w:rsidR="009202B2">
        <w:t>specific</w:t>
      </w:r>
      <w:r w:rsidR="00AD7883">
        <w:t>ally</w:t>
      </w:r>
      <w:r w:rsidR="009202B2">
        <w:t xml:space="preserve"> </w:t>
      </w:r>
      <w:r w:rsidR="00AD7883">
        <w:t>for</w:t>
      </w:r>
      <w:r w:rsidR="009202B2">
        <w:t xml:space="preserve"> coral reefs</w:t>
      </w:r>
      <w:r w:rsidR="00FC7194">
        <w:t>.</w:t>
      </w:r>
    </w:p>
    <w:p w14:paraId="4824ECA5" w14:textId="22A41D4F" w:rsidR="00D777C2" w:rsidRDefault="009202B2" w:rsidP="00577589">
      <w:pPr>
        <w:spacing w:line="480" w:lineRule="auto"/>
        <w:ind w:firstLine="0"/>
      </w:pPr>
      <w:r>
        <w:t>This led us to focus</w:t>
      </w:r>
      <w:r w:rsidR="00904C80">
        <w:t xml:space="preserve"> </w:t>
      </w:r>
      <w:r w:rsidR="005161E5">
        <w:t>the first</w:t>
      </w:r>
      <w:r w:rsidR="00904C80">
        <w:t xml:space="preserve"> phase of the CCAP project </w:t>
      </w:r>
      <w:r w:rsidR="004E0481" w:rsidDel="007D7BA1">
        <w:t xml:space="preserve">on </w:t>
      </w:r>
      <w:r w:rsidR="003D29F1">
        <w:t xml:space="preserve">step four of </w:t>
      </w:r>
      <w:r w:rsidR="004E0481" w:rsidDel="007D7BA1">
        <w:t>the climate-s</w:t>
      </w:r>
      <w:r w:rsidR="003219F0" w:rsidRPr="003219F0" w:rsidDel="007D7BA1">
        <w:t xml:space="preserve">mart </w:t>
      </w:r>
      <w:r w:rsidR="003D29F1">
        <w:t>cy</w:t>
      </w:r>
      <w:r w:rsidR="00E60713">
        <w:t>c</w:t>
      </w:r>
      <w:r w:rsidR="003D29F1">
        <w:t xml:space="preserve">le: </w:t>
      </w:r>
      <w:r w:rsidR="003219F0" w:rsidRPr="003219F0" w:rsidDel="007D7BA1">
        <w:t>identifying possible adaptation options (</w:t>
      </w:r>
      <w:r w:rsidR="00B76E6E">
        <w:t>Step 4</w:t>
      </w:r>
      <w:r w:rsidR="00B76E6E" w:rsidRPr="008B6F52">
        <w:t xml:space="preserve">; </w:t>
      </w:r>
      <w:r w:rsidR="008B6F52" w:rsidRPr="008B6F52">
        <w:fldChar w:fldCharType="begin"/>
      </w:r>
      <w:r w:rsidR="008B6F52" w:rsidRPr="008B6F52">
        <w:instrText xml:space="preserve"> REF _Ref429643101 \h  \* MERGEFORMAT </w:instrText>
      </w:r>
      <w:r w:rsidR="008B6F52" w:rsidRPr="008B6F52">
        <w:fldChar w:fldCharType="separate"/>
      </w:r>
      <w:r w:rsidR="00EB4E63" w:rsidRPr="0096541B">
        <w:t xml:space="preserve">Figure </w:t>
      </w:r>
      <w:r w:rsidR="00EB4E63" w:rsidRPr="0096541B">
        <w:rPr>
          <w:noProof/>
        </w:rPr>
        <w:t>2</w:t>
      </w:r>
      <w:r w:rsidR="008B6F52" w:rsidRPr="008B6F52">
        <w:fldChar w:fldCharType="end"/>
      </w:r>
      <w:r w:rsidR="003219F0" w:rsidRPr="008B6F52" w:rsidDel="007D7BA1">
        <w:t xml:space="preserve">). </w:t>
      </w:r>
      <w:r w:rsidR="005161E5" w:rsidRPr="008B6F52">
        <w:t>E</w:t>
      </w:r>
      <w:r w:rsidR="003219F0" w:rsidRPr="008B6F52" w:rsidDel="007D7BA1">
        <w:t>arlier</w:t>
      </w:r>
      <w:r w:rsidR="003219F0" w:rsidRPr="003219F0" w:rsidDel="007D7BA1">
        <w:t xml:space="preserve"> steps have a</w:t>
      </w:r>
      <w:r w:rsidR="00B117BE">
        <w:t>n existing</w:t>
      </w:r>
      <w:r w:rsidR="003219F0" w:rsidRPr="003219F0" w:rsidDel="007D7BA1">
        <w:t xml:space="preserve"> </w:t>
      </w:r>
      <w:r w:rsidR="005161E5">
        <w:t>rich knowledge base</w:t>
      </w:r>
      <w:r w:rsidR="005161E5" w:rsidRPr="003219F0" w:rsidDel="007D7BA1">
        <w:t xml:space="preserve"> </w:t>
      </w:r>
      <w:r w:rsidR="003219F0" w:rsidRPr="003219F0" w:rsidDel="007D7BA1">
        <w:t xml:space="preserve">of tools and </w:t>
      </w:r>
      <w:r w:rsidR="003219F0" w:rsidRPr="009A798B" w:rsidDel="007D7BA1">
        <w:t xml:space="preserve">methods </w:t>
      </w:r>
      <w:r w:rsidR="00626BCD" w:rsidRPr="009A798B" w:rsidDel="007D7BA1">
        <w:t xml:space="preserve">(see, for instance, </w:t>
      </w:r>
      <w:r w:rsidR="00626BCD" w:rsidRPr="009A798B">
        <w:fldChar w:fldCharType="begin">
          <w:fldData xml:space="preserve">PEVuZE5vdGU+PENpdGUgQXV0aG9yWWVhcj0iMSI+PEF1dGhvcj5TdHJhbmdlPC9BdXRob3I+PFll
YXI+MjAxMjwvWWVhcj48UmVjTnVtPjM4MTwvUmVjTnVtPjxEaXNwbGF5VGV4dD5EdWJvaXMsIENh
bGRhcywgQm9zaG92ZW4sIGFuZCBEZWxhY2ggKDIwMTEpOyBHaXRheSwgRmlubGF5c29uLCBhbmQg
RGF2aWRzb24gKDIwMTEpOyBHbGljaywgU3RlaW4sIGFuZCBFZGVsc29uICgyMDExKTsgU3RyYW5n
ZSwgTGlwdG9uLCBMZWZlciwgSGVuZGVyc29uLCBhbmQgSGF6ZW4gKDIwMTIpOyBVLlMuIEVudmly
b25tZW50YWwgUHJvdGVjdGlvbiBBZ2VuY3kgKEVQQSkgKDIwMTJhLCAyMDEyYik8L0Rpc3BsYXlU
ZXh0PjxyZWNvcmQ+PHJlYy1udW1iZXI+MzgxPC9yZWMtbnVtYmVyPjxmb3JlaWduLWtleXM+PGtl
eSBhcHA9IkVOIiBkYi1pZD0idGEwenRydjlod3AwNWtlcmVmbnZ3MHBzdjlkZDV0Znp2eGR4IiB0
aW1lc3RhbXA9IjE0NDE4NDY1MTQiPjM4MTwva2V5PjwvZm9yZWlnbi1rZXlzPjxyZWYtdHlwZSBu
YW1lPSJSZXBvcnQiPjI3PC9yZWYtdHlwZT48Y29udHJpYnV0b3JzPjxhdXRob3JzPjxhdXRob3I+
U3RyYW5nZSwgRS48L2F1dGhvcj48YXV0aG9yPkxpcHRvbiwgSi48L2F1dGhvcj48YXV0aG9yPkxl
ZmVyLCBNLjwvYXV0aG9yPjxhdXRob3I+SGVuZGVyc29uLCBKLjwvYXV0aG9yPjxhdXRob3I+SGF6
ZW4sIEouPC9hdXRob3I+PC9hdXRob3JzPjwvY29udHJpYnV0b3JzPjx0aXRsZXM+PHRpdGxlPkEg
RnJhbWV3b3JrIHRvIEFzc2VzcyB0aGUgUmVsYXRpdmUgVnVsbmVyYWJpbGl0eSBvZiBBcXVhdGlj
IEVjb3N5c3RlbSBTZXJ2aWNlcyB0byBHbG9iYWwgU3RyZXNzb3JzPC90aXRsZT48L3RpdGxlcz48
ZGF0ZXM+PHllYXI+MjAxMjwveWVhcj48L2RhdGVzPjxwdWItbG9jYXRpb24+Qm91bGRlciwgQ088
L3B1Yi1sb2NhdGlvbj48cHVibGlzaGVyPlN0cmF0dXMgQ29uc3VsdGluZzwvcHVibGlzaGVyPjx1
cmxzPjwvdXJscz48Y3VzdG9tMz5VLlMuIEVudmlyb25tZW50YWwgUHJvdGVjdGlvbiBBZ2VuY3ks
IEdsb2JhbCBDaGFuZ2UgUmVzZWFyY2ggUHJvZ3JhbTwvY3VzdG9tMz48L3JlY29yZD48L0NpdGU+
PENpdGUgQXV0aG9yWWVhcj0iMSI+PEF1dGhvcj5HaXRheTwvQXV0aG9yPjxZZWFyPjIwMTE8L1ll
YXI+PFJlY051bT4zODA8L1JlY051bT48cmVjb3JkPjxyZWMtbnVtYmVyPjM4MDwvcmVjLW51bWJl
cj48Zm9yZWlnbi1rZXlzPjxrZXkgYXBwPSJFTiIgZGItaWQ9InRhMHp0cnY5aHdwMDVrZXJlZm52
dzBwc3Y5ZGQ1dGZ6dnhkeCIgdGltZXN0YW1wPSIxNDQxODQ2MDQzIj4zODA8L2tleT48L2ZvcmVp
Z24ta2V5cz48cmVmLXR5cGUgbmFtZT0iUmVwb3J0Ij4yNzwvcmVmLXR5cGU+PGNvbnRyaWJ1dG9y
cz48YXV0aG9ycz48YXV0aG9yPkdpdGF5LCBILjwvYXV0aG9yPjxhdXRob3I+RmlubGF5c29uLCBD
LiBNLjwvYXV0aG9yPjxhdXRob3I+RGF2aWRzb24sIE4uIEMuPC9hdXRob3I+PC9hdXRob3JzPjwv
Y29udHJpYnV0b3JzPjx0aXRsZXM+PHRpdGxlPkEgRnJhbWV3b3JrIGZvciBhc3Nlc3NpbmcgdGhl
IHZ1bG5lcmFiaWxpdHkgb2Ygd2V0bGFuZHMgdG8gY2xpbWF0ZSBjaGFuZ2UuPC90aXRsZT48c2Vj
b25kYXJ5LXRpdGxlPlJhbXNhciBUZWNobmljYWwgUmVwb3J0IE5vLiA1L0NCRCBUZWNobmljYWwg
U2VyaWVzIE5vLiA1Nzwvc2Vjb25kYXJ5LXRpdGxlPjwvdGl0bGVzPjxkYXRlcz48eWVhcj4yMDEx
PC95ZWFyPjwvZGF0ZXM+PHB1Yi1sb2NhdGlvbj5Nb250cmVhbCwgQ2FuYWRhPC9wdWItbG9jYXRp
b24+PHB1Ymxpc2hlcj5SYW1zYXIgQ29udmVudGlvbiBTZWNyZXRhcmlhdCwgR2xhbmQsIFN3aXR6
ZXJsYW5kICZhbXA7IFNlY3JldGFyaWF0IG9mIHRoZSBDb252ZW50aW9uIG9uIEJpb2xvZ2ljYWwg
RGl2ZXJzaXR5PC9wdWJsaXNoZXI+PHVybHM+PC91cmxzPjwvcmVjb3JkPjwvQ2l0ZT48Q2l0ZSBB
dXRob3JZZWFyPSIxIj48QXV0aG9yPkR1Ym9pczwvQXV0aG9yPjxZZWFyPjIwMTE8L1llYXI+PFJl
Y051bT4zNzk8L1JlY051bT48cmVjb3JkPjxyZWMtbnVtYmVyPjM3OTwvcmVjLW51bWJlcj48Zm9y
ZWlnbi1rZXlzPjxrZXkgYXBwPSJFTiIgZGItaWQ9InRhMHp0cnY5aHdwMDVrZXJlZm52dzBwc3Y5
ZGQ1dGZ6dnhkeCIgdGltZXN0YW1wPSIxNDQxODQ1OTIzIj4zNzk8L2tleT48L2ZvcmVpZ24ta2V5
cz48cmVmLXR5cGUgbmFtZT0iUmVwb3J0Ij4yNzwvcmVmLXR5cGU+PGNvbnRyaWJ1dG9ycz48YXV0
aG9ycz48YXV0aG9yPkR1Ym9pcywgTi48L2F1dGhvcj48YXV0aG9yPkNhbGRhcywgQS48L2F1dGhv
cj48YXV0aG9yPkJvc2hvdmVuLCBKLjwvYXV0aG9yPjxhdXRob3I+RGVsYWNoLCBBLjwvYXV0aG9y
PjwvYXV0aG9ycz48L2NvbnRyaWJ1dG9ycz48dGl0bGVzPjx0aXRsZT5JbnRlZ3JhdGluZyBDbGlt
YXRlIENoYW5nZSBWdWxuZXJhYmlsaXR5IEFzc2Vzc21lbnRzIGludG8gQWRhcHRhdGlvbiBQbGFu
bmluZzogQSBDYXNlIFN0dWR5IFVzaW5nIHRoZSBOYXR1cmVTZXJ2ZSBDbGltYXRlIENoYW5nZSBW
dWxuZXJhYmlsaXR5IEluZGV4IHRvIEluZm9ybSBDb25zZXJ2YXRpb24gUGxhbm5pbmcgZm9yIFNw
ZWNpZXMgaW4gRmxvcmlkYTwvdGl0bGU+PC90aXRsZXM+PGRhdGVzPjx5ZWFyPjIwMTE8L3llYXI+
PC9kYXRlcz48cHViLWxvY2F0aW9uPldhc2hpbmd0b24gRC5DLjwvcHViLWxvY2F0aW9uPjxwdWJs
aXNoZXI+RGVmZW5kZXJzIG9mIFdpbGRsaWZlPC9wdWJsaXNoZXI+PHdvcmstdHlwZT5GaW5hbCBS
ZXBvcnQ8L3dvcmstdHlwZT48dXJscz48L3VybHM+PC9yZWNvcmQ+PC9DaXRlPjxDaXRlIEF1dGhv
clllYXI9IjEiPjxBdXRob3I+R2xpY2s8L0F1dGhvcj48WWVhcj4yMDExPC9ZZWFyPjxSZWNOdW0+
MTE3PC9SZWNOdW0+PHJlY29yZD48cmVjLW51bWJlcj4xMTc8L3JlYy1udW1iZXI+PGZvcmVpZ24t
a2V5cz48a2V5IGFwcD0iRU4iIGRiLWlkPSJ0YTB6dHJ2OWh3cDA1a2VyZWZudncwcHN2OWRkNXRm
enZ4ZHgiIHRpbWVzdGFtcD0iMTM3MDg5MjAwMiI+MTE3PC9rZXk+PC9mb3JlaWduLWtleXM+PHJl
Zi10eXBlIG5hbWU9IlJlcG9ydCI+Mjc8L3JlZi10eXBlPjxjb250cmlidXRvcnM+PGF1dGhvcnM+
PGF1dGhvcj5HbGljaywgUC48L2F1dGhvcj48YXV0aG9yPlN0ZWluLCBCcnVjZSBBLjwvYXV0aG9y
PjxhdXRob3I+RWRlbHNvbiwgTi5BLjwvYXV0aG9yPjwvYXV0aG9ycz48L2NvbnRyaWJ1dG9ycz48
dGl0bGVzPjx0aXRsZT5TY2FubmluZyB0aGUgQ29uc2VydmF0aW9uIEhvcml6b246IEEgR3VpZGUg
dG8gQ2xpbWF0ZSBDaGFuZ2UgVnVsbmVyYWJpbGl0eSBBc3Nlc3NtZW50PC90aXRsZT48L3RpdGxl
cz48ZGF0ZXM+PHllYXI+MjAxMTwveWVhcj48L2RhdGVzPjxwdWItbG9jYXRpb24+V2FzaGluZ3Rv
biwgRC5DLjwvcHViLWxvY2F0aW9uPjxwdWJsaXNoZXI+TmF0aW9uYWwgV2lsZGxpZmUgRmVkZXJh
dGlvbjwvcHVibGlzaGVyPjx1cmxzPjwvdXJscz48Y3VzdG9tMT5FZHM8L2N1c3RvbTE+PC9yZWNv
cmQ+PC9DaXRlPjxDaXRlIEF1dGhvclllYXI9IjEiPjxBdXRob3I+VS5TLiBFbnZpcm9ubWVudGFs
IFByb3RlY3Rpb24gQWdlbmN5IChFUEEpPC9BdXRob3I+PFllYXI+MjAxMjwvWWVhcj48UmVjTnVt
PjU1PC9SZWNOdW0+PHJlY29yZD48cmVjLW51bWJlcj41NTwvcmVjLW51bWJlcj48Zm9yZWlnbi1r
ZXlzPjxrZXkgYXBwPSJFTiIgZGItaWQ9InRhMHp0cnY5aHdwMDVrZXJlZm52dzBwc3Y5ZGQ1dGZ6
dnhkeCIgdGltZXN0YW1wPSIxMzYzNTc0ODEzIj41NTwva2V5PjwvZm9yZWlnbi1rZXlzPjxyZWYt
dHlwZSBuYW1lPSJSZXBvcnQiPjI3PC9yZWYtdHlwZT48Y29udHJpYnV0b3JzPjxhdXRob3JzPjxh
dXRob3I+VS5TLiBFbnZpcm9ubWVudGFsIFByb3RlY3Rpb24gQWdlbmN5IChFUEEpLDwvYXV0aG9y
PjwvYXV0aG9ycz48L2NvbnRyaWJ1dG9ycz48dGl0bGVzPjx0aXRsZT5WdWxuZXJhYmlsaXR5IEFz
c2Vzc21lbnRzIGluIFN1cHBvcnQgb2YgdGhlIENsaW1hdGUgUmVhZHkgRXN0dWFyaWVzIFByb2dy
YW06IEEgTm92ZWwgQXBwcm9hY2ggVXNpbmcgRXhwZXJ0IEp1ZGdtZW50LCBWb2x1bWUgSTogUmVz
dWx0cyBmb3IgdGhlIFNhbiBGcmFuY2lzY28gRXN0dWFyeSBQYXJ0bmVyc2hpcDwvdGl0bGU+PC90
aXRsZXM+PG51bWJlcj5FUEEvNjAwL1ItMTEvMDU4RmE8L251bWJlcj48ZGF0ZXM+PHllYXI+MjAx
MjwveWVhcj48L2RhdGVzPjxwdWItbG9jYXRpb24+V2FzaGluZ3RvbiwgREM8L3B1Yi1sb2NhdGlv
bj48cHVibGlzaGVyPk5hdGlvbmFsIENlbnRlciBmb3IgRW52aXJvbm1lbnRhbCBBc3Nlc3NtZW50
PC9wdWJsaXNoZXI+PHVybHM+PHJlbGF0ZWQtdXJscz48dXJsPmh0dHA6Ly93d3cuZXBhLmdvdi9u
Y2VhPC91cmw+PC9yZWxhdGVkLXVybHM+PC91cmxzPjwvcmVjb3JkPjwvQ2l0ZT48Q2l0ZSBBdXRo
b3JZZWFyPSIxIj48QXV0aG9yPlUuUy4gRW52aXJvbm1lbnRhbCBQcm90ZWN0aW9uIEFnZW5jeSAo
RVBBKTwvQXV0aG9yPjxZZWFyPjIwMTI8L1llYXI+PFJlY051bT41NDwvUmVjTnVtPjxyZWNvcmQ+
PHJlYy1udW1iZXI+NTQ8L3JlYy1udW1iZXI+PGZvcmVpZ24ta2V5cz48a2V5IGFwcD0iRU4iIGRi
LWlkPSJ0YTB6dHJ2OWh3cDA1a2VyZWZudncwcHN2OWRkNXRmenZ4ZHgiIHRpbWVzdGFtcD0iMTM2
MzU3MjEzNiI+NTQ8L2tleT48L2ZvcmVpZ24ta2V5cz48cmVmLXR5cGUgbmFtZT0iUmVwb3J0Ij4y
NzwvcmVmLXR5cGU+PGNvbnRyaWJ1dG9ycz48YXV0aG9ycz48YXV0aG9yPlUuUy4gRW52aXJvbm1l
bnRhbCBQcm90ZWN0aW9uIEFnZW5jeSAoRVBBKSw8L2F1dGhvcj48L2F1dGhvcnM+PC9jb250cmli
dXRvcnM+PHRpdGxlcz48dGl0bGU+VnVsbmVyYWJpbGl0eSBBc3Nlc3NtZW50cyBpbiBTdXBwb3J0
IG9mIHRoZSBDbGltYXRlIFJlYWR5IEVzdHVhcmllcyBQcm9ncmFtOiBBIE5vdmVsIEFwcHJvYWNo
IFVzaW5nIEV4cGVydCBKdWRnbWVudCwgVm9sdW1lIElJOiBSZXN1bHRzIGZvciB0aGUgTWFzc2Fj
aHVzZXR0cyBCYXlzIFByb2dyYW08L3RpdGxlPjwvdGl0bGVzPjxudW1iZXI+RVBBLzYwMC9SLTEx
LzA1OEZiPC9udW1iZXI+PGRhdGVzPjx5ZWFyPjIwMTI8L3llYXI+PC9kYXRlcz48cHViLWxvY2F0
aW9uPldhc2hpbmd0b24sIERDPC9wdWItbG9jYXRpb24+PHB1Ymxpc2hlcj5OYXRpb25hbCBDZW50
ZXIgZm9yIEVudmlyb25tZW50YWwgQXNzZXNzbWVudDwvcHVibGlzaGVyPjx1cmxzPjxyZWxhdGVk
LXVybHM+PHVybD5odHRwOi8vd3d3LmVwYS5nb3YvbmNlYTwvdXJsPjwvcmVsYXRlZC11cmxzPjwv
dXJscz48L3JlY29yZD48L0NpdGU+PC9FbmROb3RlPgB=
</w:fldData>
        </w:fldChar>
      </w:r>
      <w:r w:rsidR="00626BCD">
        <w:instrText xml:space="preserve"> ADDIN EN.CITE </w:instrText>
      </w:r>
      <w:r w:rsidR="00626BCD">
        <w:fldChar w:fldCharType="begin">
          <w:fldData xml:space="preserve">PEVuZE5vdGU+PENpdGUgQXV0aG9yWWVhcj0iMSI+PEF1dGhvcj5TdHJhbmdlPC9BdXRob3I+PFll
YXI+MjAxMjwvWWVhcj48UmVjTnVtPjM4MTwvUmVjTnVtPjxEaXNwbGF5VGV4dD5EdWJvaXMsIENh
bGRhcywgQm9zaG92ZW4sIGFuZCBEZWxhY2ggKDIwMTEpOyBHaXRheSwgRmlubGF5c29uLCBhbmQg
RGF2aWRzb24gKDIwMTEpOyBHbGljaywgU3RlaW4sIGFuZCBFZGVsc29uICgyMDExKTsgU3RyYW5n
ZSwgTGlwdG9uLCBMZWZlciwgSGVuZGVyc29uLCBhbmQgSGF6ZW4gKDIwMTIpOyBVLlMuIEVudmly
b25tZW50YWwgUHJvdGVjdGlvbiBBZ2VuY3kgKEVQQSkgKDIwMTJhLCAyMDEyYik8L0Rpc3BsYXlU
ZXh0PjxyZWNvcmQ+PHJlYy1udW1iZXI+MzgxPC9yZWMtbnVtYmVyPjxmb3JlaWduLWtleXM+PGtl
eSBhcHA9IkVOIiBkYi1pZD0idGEwenRydjlod3AwNWtlcmVmbnZ3MHBzdjlkZDV0Znp2eGR4IiB0
aW1lc3RhbXA9IjE0NDE4NDY1MTQiPjM4MTwva2V5PjwvZm9yZWlnbi1rZXlzPjxyZWYtdHlwZSBu
YW1lPSJSZXBvcnQiPjI3PC9yZWYtdHlwZT48Y29udHJpYnV0b3JzPjxhdXRob3JzPjxhdXRob3I+
U3RyYW5nZSwgRS48L2F1dGhvcj48YXV0aG9yPkxpcHRvbiwgSi48L2F1dGhvcj48YXV0aG9yPkxl
ZmVyLCBNLjwvYXV0aG9yPjxhdXRob3I+SGVuZGVyc29uLCBKLjwvYXV0aG9yPjxhdXRob3I+SGF6
ZW4sIEouPC9hdXRob3I+PC9hdXRob3JzPjwvY29udHJpYnV0b3JzPjx0aXRsZXM+PHRpdGxlPkEg
RnJhbWV3b3JrIHRvIEFzc2VzcyB0aGUgUmVsYXRpdmUgVnVsbmVyYWJpbGl0eSBvZiBBcXVhdGlj
IEVjb3N5c3RlbSBTZXJ2aWNlcyB0byBHbG9iYWwgU3RyZXNzb3JzPC90aXRsZT48L3RpdGxlcz48
ZGF0ZXM+PHllYXI+MjAxMjwveWVhcj48L2RhdGVzPjxwdWItbG9jYXRpb24+Qm91bGRlciwgQ088
L3B1Yi1sb2NhdGlvbj48cHVibGlzaGVyPlN0cmF0dXMgQ29uc3VsdGluZzwvcHVibGlzaGVyPjx1
cmxzPjwvdXJscz48Y3VzdG9tMz5VLlMuIEVudmlyb25tZW50YWwgUHJvdGVjdGlvbiBBZ2VuY3ks
IEdsb2JhbCBDaGFuZ2UgUmVzZWFyY2ggUHJvZ3JhbTwvY3VzdG9tMz48L3JlY29yZD48L0NpdGU+
PENpdGUgQXV0aG9yWWVhcj0iMSI+PEF1dGhvcj5HaXRheTwvQXV0aG9yPjxZZWFyPjIwMTE8L1ll
YXI+PFJlY051bT4zODA8L1JlY051bT48cmVjb3JkPjxyZWMtbnVtYmVyPjM4MDwvcmVjLW51bWJl
cj48Zm9yZWlnbi1rZXlzPjxrZXkgYXBwPSJFTiIgZGItaWQ9InRhMHp0cnY5aHdwMDVrZXJlZm52
dzBwc3Y5ZGQ1dGZ6dnhkeCIgdGltZXN0YW1wPSIxNDQxODQ2MDQzIj4zODA8L2tleT48L2ZvcmVp
Z24ta2V5cz48cmVmLXR5cGUgbmFtZT0iUmVwb3J0Ij4yNzwvcmVmLXR5cGU+PGNvbnRyaWJ1dG9y
cz48YXV0aG9ycz48YXV0aG9yPkdpdGF5LCBILjwvYXV0aG9yPjxhdXRob3I+RmlubGF5c29uLCBD
LiBNLjwvYXV0aG9yPjxhdXRob3I+RGF2aWRzb24sIE4uIEMuPC9hdXRob3I+PC9hdXRob3JzPjwv
Y29udHJpYnV0b3JzPjx0aXRsZXM+PHRpdGxlPkEgRnJhbWV3b3JrIGZvciBhc3Nlc3NpbmcgdGhl
IHZ1bG5lcmFiaWxpdHkgb2Ygd2V0bGFuZHMgdG8gY2xpbWF0ZSBjaGFuZ2UuPC90aXRsZT48c2Vj
b25kYXJ5LXRpdGxlPlJhbXNhciBUZWNobmljYWwgUmVwb3J0IE5vLiA1L0NCRCBUZWNobmljYWwg
U2VyaWVzIE5vLiA1Nzwvc2Vjb25kYXJ5LXRpdGxlPjwvdGl0bGVzPjxkYXRlcz48eWVhcj4yMDEx
PC95ZWFyPjwvZGF0ZXM+PHB1Yi1sb2NhdGlvbj5Nb250cmVhbCwgQ2FuYWRhPC9wdWItbG9jYXRp
b24+PHB1Ymxpc2hlcj5SYW1zYXIgQ29udmVudGlvbiBTZWNyZXRhcmlhdCwgR2xhbmQsIFN3aXR6
ZXJsYW5kICZhbXA7IFNlY3JldGFyaWF0IG9mIHRoZSBDb252ZW50aW9uIG9uIEJpb2xvZ2ljYWwg
RGl2ZXJzaXR5PC9wdWJsaXNoZXI+PHVybHM+PC91cmxzPjwvcmVjb3JkPjwvQ2l0ZT48Q2l0ZSBB
dXRob3JZZWFyPSIxIj48QXV0aG9yPkR1Ym9pczwvQXV0aG9yPjxZZWFyPjIwMTE8L1llYXI+PFJl
Y051bT4zNzk8L1JlY051bT48cmVjb3JkPjxyZWMtbnVtYmVyPjM3OTwvcmVjLW51bWJlcj48Zm9y
ZWlnbi1rZXlzPjxrZXkgYXBwPSJFTiIgZGItaWQ9InRhMHp0cnY5aHdwMDVrZXJlZm52dzBwc3Y5
ZGQ1dGZ6dnhkeCIgdGltZXN0YW1wPSIxNDQxODQ1OTIzIj4zNzk8L2tleT48L2ZvcmVpZ24ta2V5
cz48cmVmLXR5cGUgbmFtZT0iUmVwb3J0Ij4yNzwvcmVmLXR5cGU+PGNvbnRyaWJ1dG9ycz48YXV0
aG9ycz48YXV0aG9yPkR1Ym9pcywgTi48L2F1dGhvcj48YXV0aG9yPkNhbGRhcywgQS48L2F1dGhv
cj48YXV0aG9yPkJvc2hvdmVuLCBKLjwvYXV0aG9yPjxhdXRob3I+RGVsYWNoLCBBLjwvYXV0aG9y
PjwvYXV0aG9ycz48L2NvbnRyaWJ1dG9ycz48dGl0bGVzPjx0aXRsZT5JbnRlZ3JhdGluZyBDbGlt
YXRlIENoYW5nZSBWdWxuZXJhYmlsaXR5IEFzc2Vzc21lbnRzIGludG8gQWRhcHRhdGlvbiBQbGFu
bmluZzogQSBDYXNlIFN0dWR5IFVzaW5nIHRoZSBOYXR1cmVTZXJ2ZSBDbGltYXRlIENoYW5nZSBW
dWxuZXJhYmlsaXR5IEluZGV4IHRvIEluZm9ybSBDb25zZXJ2YXRpb24gUGxhbm5pbmcgZm9yIFNw
ZWNpZXMgaW4gRmxvcmlkYTwvdGl0bGU+PC90aXRsZXM+PGRhdGVzPjx5ZWFyPjIwMTE8L3llYXI+
PC9kYXRlcz48cHViLWxvY2F0aW9uPldhc2hpbmd0b24gRC5DLjwvcHViLWxvY2F0aW9uPjxwdWJs
aXNoZXI+RGVmZW5kZXJzIG9mIFdpbGRsaWZlPC9wdWJsaXNoZXI+PHdvcmstdHlwZT5GaW5hbCBS
ZXBvcnQ8L3dvcmstdHlwZT48dXJscz48L3VybHM+PC9yZWNvcmQ+PC9DaXRlPjxDaXRlIEF1dGhv
clllYXI9IjEiPjxBdXRob3I+R2xpY2s8L0F1dGhvcj48WWVhcj4yMDExPC9ZZWFyPjxSZWNOdW0+
MTE3PC9SZWNOdW0+PHJlY29yZD48cmVjLW51bWJlcj4xMTc8L3JlYy1udW1iZXI+PGZvcmVpZ24t
a2V5cz48a2V5IGFwcD0iRU4iIGRiLWlkPSJ0YTB6dHJ2OWh3cDA1a2VyZWZudncwcHN2OWRkNXRm
enZ4ZHgiIHRpbWVzdGFtcD0iMTM3MDg5MjAwMiI+MTE3PC9rZXk+PC9mb3JlaWduLWtleXM+PHJl
Zi10eXBlIG5hbWU9IlJlcG9ydCI+Mjc8L3JlZi10eXBlPjxjb250cmlidXRvcnM+PGF1dGhvcnM+
PGF1dGhvcj5HbGljaywgUC48L2F1dGhvcj48YXV0aG9yPlN0ZWluLCBCcnVjZSBBLjwvYXV0aG9y
PjxhdXRob3I+RWRlbHNvbiwgTi5BLjwvYXV0aG9yPjwvYXV0aG9ycz48L2NvbnRyaWJ1dG9ycz48
dGl0bGVzPjx0aXRsZT5TY2FubmluZyB0aGUgQ29uc2VydmF0aW9uIEhvcml6b246IEEgR3VpZGUg
dG8gQ2xpbWF0ZSBDaGFuZ2UgVnVsbmVyYWJpbGl0eSBBc3Nlc3NtZW50PC90aXRsZT48L3RpdGxl
cz48ZGF0ZXM+PHllYXI+MjAxMTwveWVhcj48L2RhdGVzPjxwdWItbG9jYXRpb24+V2FzaGluZ3Rv
biwgRC5DLjwvcHViLWxvY2F0aW9uPjxwdWJsaXNoZXI+TmF0aW9uYWwgV2lsZGxpZmUgRmVkZXJh
dGlvbjwvcHVibGlzaGVyPjx1cmxzPjwvdXJscz48Y3VzdG9tMT5FZHM8L2N1c3RvbTE+PC9yZWNv
cmQ+PC9DaXRlPjxDaXRlIEF1dGhvclllYXI9IjEiPjxBdXRob3I+VS5TLiBFbnZpcm9ubWVudGFs
IFByb3RlY3Rpb24gQWdlbmN5IChFUEEpPC9BdXRob3I+PFllYXI+MjAxMjwvWWVhcj48UmVjTnVt
PjU1PC9SZWNOdW0+PHJlY29yZD48cmVjLW51bWJlcj41NTwvcmVjLW51bWJlcj48Zm9yZWlnbi1r
ZXlzPjxrZXkgYXBwPSJFTiIgZGItaWQ9InRhMHp0cnY5aHdwMDVrZXJlZm52dzBwc3Y5ZGQ1dGZ6
dnhkeCIgdGltZXN0YW1wPSIxMzYzNTc0ODEzIj41NTwva2V5PjwvZm9yZWlnbi1rZXlzPjxyZWYt
dHlwZSBuYW1lPSJSZXBvcnQiPjI3PC9yZWYtdHlwZT48Y29udHJpYnV0b3JzPjxhdXRob3JzPjxh
dXRob3I+VS5TLiBFbnZpcm9ubWVudGFsIFByb3RlY3Rpb24gQWdlbmN5IChFUEEpLDwvYXV0aG9y
PjwvYXV0aG9ycz48L2NvbnRyaWJ1dG9ycz48dGl0bGVzPjx0aXRsZT5WdWxuZXJhYmlsaXR5IEFz
c2Vzc21lbnRzIGluIFN1cHBvcnQgb2YgdGhlIENsaW1hdGUgUmVhZHkgRXN0dWFyaWVzIFByb2dy
YW06IEEgTm92ZWwgQXBwcm9hY2ggVXNpbmcgRXhwZXJ0IEp1ZGdtZW50LCBWb2x1bWUgSTogUmVz
dWx0cyBmb3IgdGhlIFNhbiBGcmFuY2lzY28gRXN0dWFyeSBQYXJ0bmVyc2hpcDwvdGl0bGU+PC90
aXRsZXM+PG51bWJlcj5FUEEvNjAwL1ItMTEvMDU4RmE8L251bWJlcj48ZGF0ZXM+PHllYXI+MjAx
MjwveWVhcj48L2RhdGVzPjxwdWItbG9jYXRpb24+V2FzaGluZ3RvbiwgREM8L3B1Yi1sb2NhdGlv
bj48cHVibGlzaGVyPk5hdGlvbmFsIENlbnRlciBmb3IgRW52aXJvbm1lbnRhbCBBc3Nlc3NtZW50
PC9wdWJsaXNoZXI+PHVybHM+PHJlbGF0ZWQtdXJscz48dXJsPmh0dHA6Ly93d3cuZXBhLmdvdi9u
Y2VhPC91cmw+PC9yZWxhdGVkLXVybHM+PC91cmxzPjwvcmVjb3JkPjwvQ2l0ZT48Q2l0ZSBBdXRo
b3JZZWFyPSIxIj48QXV0aG9yPlUuUy4gRW52aXJvbm1lbnRhbCBQcm90ZWN0aW9uIEFnZW5jeSAo
RVBBKTwvQXV0aG9yPjxZZWFyPjIwMTI8L1llYXI+PFJlY051bT41NDwvUmVjTnVtPjxyZWNvcmQ+
PHJlYy1udW1iZXI+NTQ8L3JlYy1udW1iZXI+PGZvcmVpZ24ta2V5cz48a2V5IGFwcD0iRU4iIGRi
LWlkPSJ0YTB6dHJ2OWh3cDA1a2VyZWZudncwcHN2OWRkNXRmenZ4ZHgiIHRpbWVzdGFtcD0iMTM2
MzU3MjEzNiI+NTQ8L2tleT48L2ZvcmVpZ24ta2V5cz48cmVmLXR5cGUgbmFtZT0iUmVwb3J0Ij4y
NzwvcmVmLXR5cGU+PGNvbnRyaWJ1dG9ycz48YXV0aG9ycz48YXV0aG9yPlUuUy4gRW52aXJvbm1l
bnRhbCBQcm90ZWN0aW9uIEFnZW5jeSAoRVBBKSw8L2F1dGhvcj48L2F1dGhvcnM+PC9jb250cmli
dXRvcnM+PHRpdGxlcz48dGl0bGU+VnVsbmVyYWJpbGl0eSBBc3Nlc3NtZW50cyBpbiBTdXBwb3J0
IG9mIHRoZSBDbGltYXRlIFJlYWR5IEVzdHVhcmllcyBQcm9ncmFtOiBBIE5vdmVsIEFwcHJvYWNo
IFVzaW5nIEV4cGVydCBKdWRnbWVudCwgVm9sdW1lIElJOiBSZXN1bHRzIGZvciB0aGUgTWFzc2Fj
aHVzZXR0cyBCYXlzIFByb2dyYW08L3RpdGxlPjwvdGl0bGVzPjxudW1iZXI+RVBBLzYwMC9SLTEx
LzA1OEZiPC9udW1iZXI+PGRhdGVzPjx5ZWFyPjIwMTI8L3llYXI+PC9kYXRlcz48cHViLWxvY2F0
aW9uPldhc2hpbmd0b24sIERDPC9wdWItbG9jYXRpb24+PHB1Ymxpc2hlcj5OYXRpb25hbCBDZW50
ZXIgZm9yIEVudmlyb25tZW50YWwgQXNzZXNzbWVudDwvcHVibGlzaGVyPjx1cmxzPjxyZWxhdGVk
LXVybHM+PHVybD5odHRwOi8vd3d3LmVwYS5nb3YvbmNlYTwvdXJsPjwvcmVsYXRlZC11cmxzPjwv
dXJscz48L3JlY29yZD48L0NpdGU+PC9FbmROb3RlPgB=
</w:fldData>
        </w:fldChar>
      </w:r>
      <w:r w:rsidR="00626BCD">
        <w:instrText xml:space="preserve"> ADDIN EN.CITE.DATA </w:instrText>
      </w:r>
      <w:r w:rsidR="00626BCD">
        <w:fldChar w:fldCharType="end"/>
      </w:r>
      <w:r w:rsidR="00626BCD" w:rsidRPr="009A798B">
        <w:fldChar w:fldCharType="separate"/>
      </w:r>
      <w:r w:rsidR="00626BCD">
        <w:rPr>
          <w:noProof/>
        </w:rPr>
        <w:t>Dubois, Caldas, Boshoven, and Delach (2011); Gitay, Finlayson, and Davidson (2011); Glick, Stein, and Edelson (2011); Strange, Lipton, Lefer, Henderson, and Hazen (2012); U.S. Environmental Protection Agency (EPA) (2012a, 2012b)</w:t>
      </w:r>
      <w:r w:rsidR="00626BCD" w:rsidRPr="009A798B">
        <w:fldChar w:fldCharType="end"/>
      </w:r>
      <w:r w:rsidR="00626BCD">
        <w:t xml:space="preserve">) </w:t>
      </w:r>
      <w:r w:rsidR="005161E5">
        <w:t xml:space="preserve">that reflect the sophistication of the coral reef science and management community in setting clear management goals and assessing climate </w:t>
      </w:r>
      <w:r w:rsidR="003219F0" w:rsidRPr="003219F0" w:rsidDel="007D7BA1">
        <w:t>impacts and vulnerabilities</w:t>
      </w:r>
      <w:r w:rsidR="005161E5">
        <w:t xml:space="preserve"> with respect to those goals. </w:t>
      </w:r>
      <w:r w:rsidR="00F53011">
        <w:t>O</w:t>
      </w:r>
      <w:r w:rsidR="00704F3A">
        <w:t>utputs from these approaches</w:t>
      </w:r>
      <w:r w:rsidR="005161E5">
        <w:t xml:space="preserve"> ha</w:t>
      </w:r>
      <w:r w:rsidR="00704F3A">
        <w:t>ve</w:t>
      </w:r>
      <w:r w:rsidR="005161E5">
        <w:t xml:space="preserve"> informed discussion of a number of general</w:t>
      </w:r>
      <w:r w:rsidR="003219F0" w:rsidRPr="003219F0" w:rsidDel="007D7BA1">
        <w:t xml:space="preserve"> adaptation strategies. </w:t>
      </w:r>
      <w:r w:rsidR="005161E5">
        <w:t>However, mov</w:t>
      </w:r>
      <w:r w:rsidR="00E60713">
        <w:t>ing</w:t>
      </w:r>
      <w:r w:rsidR="003219F0" w:rsidRPr="003219F0" w:rsidDel="007D7BA1">
        <w:t xml:space="preserve"> beyond general strategies into </w:t>
      </w:r>
      <w:r w:rsidR="00B42CAE">
        <w:t xml:space="preserve">specific adaptations for </w:t>
      </w:r>
      <w:r w:rsidR="00A22A6D">
        <w:t xml:space="preserve">reef </w:t>
      </w:r>
      <w:r w:rsidR="003219F0" w:rsidRPr="003219F0" w:rsidDel="007D7BA1">
        <w:t xml:space="preserve">systems </w:t>
      </w:r>
      <w:r w:rsidR="00A22A6D">
        <w:t>in particular places</w:t>
      </w:r>
      <w:r w:rsidR="003219F0" w:rsidRPr="003219F0" w:rsidDel="007D7BA1">
        <w:t xml:space="preserve"> requires analysis of </w:t>
      </w:r>
      <w:r w:rsidR="00B42CAE">
        <w:t>specialized</w:t>
      </w:r>
      <w:r w:rsidR="003219F0" w:rsidRPr="003219F0" w:rsidDel="007D7BA1">
        <w:t xml:space="preserve"> actions under large uncertainties. </w:t>
      </w:r>
      <w:r w:rsidR="00E60713">
        <w:t xml:space="preserve">There is limited guidance </w:t>
      </w:r>
      <w:r w:rsidR="00C9721E">
        <w:t xml:space="preserve">for managers </w:t>
      </w:r>
      <w:r w:rsidR="00E60713">
        <w:t>on how to bridge this</w:t>
      </w:r>
      <w:r w:rsidR="003219F0" w:rsidRPr="003219F0" w:rsidDel="007D7BA1">
        <w:t xml:space="preserve"> gap </w:t>
      </w:r>
      <w:r w:rsidR="00FE0FE0">
        <w:t xml:space="preserve">to </w:t>
      </w:r>
      <w:r w:rsidR="003219F0" w:rsidRPr="003219F0" w:rsidDel="007D7BA1">
        <w:t xml:space="preserve">develop specific, implementable actions that incorporate location-specific climate change concerns. </w:t>
      </w:r>
    </w:p>
    <w:p w14:paraId="3804B3A1" w14:textId="276BFD6F" w:rsidR="00BF6545" w:rsidRDefault="00BF6545" w:rsidP="00B5671D">
      <w:r w:rsidRPr="00F6140B">
        <w:rPr>
          <w:noProof/>
        </w:rPr>
        <w:lastRenderedPageBreak/>
        <w:drawing>
          <wp:inline distT="0" distB="0" distL="0" distR="0" wp14:anchorId="74E64BE9" wp14:editId="41FB1983">
            <wp:extent cx="4562475" cy="286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6845" cy="2871775"/>
                    </a:xfrm>
                    <a:prstGeom prst="rect">
                      <a:avLst/>
                    </a:prstGeom>
                  </pic:spPr>
                </pic:pic>
              </a:graphicData>
            </a:graphic>
          </wp:inline>
        </w:drawing>
      </w:r>
    </w:p>
    <w:p w14:paraId="700F8720" w14:textId="303E8198" w:rsidR="00DE0F5A" w:rsidRPr="006B4077" w:rsidRDefault="006B4077" w:rsidP="006B4077">
      <w:pPr>
        <w:pStyle w:val="Caption"/>
        <w:rPr>
          <w:b/>
          <w:i w:val="0"/>
          <w:sz w:val="22"/>
          <w:szCs w:val="22"/>
        </w:rPr>
      </w:pPr>
      <w:bookmarkStart w:id="9" w:name="_Ref429643101"/>
      <w:bookmarkStart w:id="10" w:name="_Toc429653413"/>
      <w:r w:rsidRPr="008B6F52">
        <w:rPr>
          <w:b/>
          <w:i w:val="0"/>
          <w:color w:val="auto"/>
          <w:sz w:val="22"/>
          <w:szCs w:val="22"/>
        </w:rPr>
        <w:t xml:space="preserve">Figure </w:t>
      </w:r>
      <w:r w:rsidRPr="008B6F52">
        <w:rPr>
          <w:b/>
          <w:i w:val="0"/>
          <w:color w:val="auto"/>
          <w:sz w:val="22"/>
          <w:szCs w:val="22"/>
        </w:rPr>
        <w:fldChar w:fldCharType="begin"/>
      </w:r>
      <w:r w:rsidRPr="008B6F52">
        <w:rPr>
          <w:b/>
          <w:i w:val="0"/>
          <w:color w:val="auto"/>
          <w:sz w:val="22"/>
          <w:szCs w:val="22"/>
        </w:rPr>
        <w:instrText xml:space="preserve"> SEQ Figure \* ARABIC </w:instrText>
      </w:r>
      <w:r w:rsidRPr="008B6F52">
        <w:rPr>
          <w:b/>
          <w:i w:val="0"/>
          <w:color w:val="auto"/>
          <w:sz w:val="22"/>
          <w:szCs w:val="22"/>
        </w:rPr>
        <w:fldChar w:fldCharType="separate"/>
      </w:r>
      <w:r w:rsidR="00EB4E63">
        <w:rPr>
          <w:b/>
          <w:i w:val="0"/>
          <w:noProof/>
          <w:color w:val="auto"/>
          <w:sz w:val="22"/>
          <w:szCs w:val="22"/>
        </w:rPr>
        <w:t>2</w:t>
      </w:r>
      <w:r w:rsidRPr="008B6F52">
        <w:rPr>
          <w:b/>
          <w:i w:val="0"/>
          <w:color w:val="auto"/>
          <w:sz w:val="22"/>
          <w:szCs w:val="22"/>
        </w:rPr>
        <w:fldChar w:fldCharType="end"/>
      </w:r>
      <w:bookmarkEnd w:id="9"/>
      <w:r w:rsidRPr="008B6F52">
        <w:rPr>
          <w:b/>
          <w:i w:val="0"/>
          <w:color w:val="auto"/>
          <w:sz w:val="22"/>
          <w:szCs w:val="22"/>
        </w:rPr>
        <w:t xml:space="preserve">. </w:t>
      </w:r>
      <w:r w:rsidR="00DE0F5A" w:rsidRPr="008B6F52">
        <w:rPr>
          <w:b/>
          <w:i w:val="0"/>
          <w:color w:val="auto"/>
          <w:sz w:val="22"/>
          <w:szCs w:val="22"/>
        </w:rPr>
        <w:t xml:space="preserve">The </w:t>
      </w:r>
      <w:r w:rsidR="00DE0F5A" w:rsidRPr="006B4077">
        <w:rPr>
          <w:b/>
          <w:i w:val="0"/>
          <w:color w:val="auto"/>
          <w:sz w:val="22"/>
          <w:szCs w:val="22"/>
        </w:rPr>
        <w:t>Climate-Smart</w:t>
      </w:r>
      <w:r w:rsidR="005F218F">
        <w:rPr>
          <w:b/>
          <w:i w:val="0"/>
          <w:color w:val="auto"/>
          <w:sz w:val="22"/>
          <w:szCs w:val="22"/>
        </w:rPr>
        <w:t xml:space="preserve"> Conservation</w:t>
      </w:r>
      <w:r w:rsidR="00DE0F5A" w:rsidRPr="006B4077">
        <w:rPr>
          <w:b/>
          <w:i w:val="0"/>
          <w:color w:val="auto"/>
          <w:sz w:val="22"/>
          <w:szCs w:val="22"/>
        </w:rPr>
        <w:t xml:space="preserve"> Cycle with the CCAP </w:t>
      </w:r>
      <w:r w:rsidR="00552F96" w:rsidRPr="006B4077">
        <w:rPr>
          <w:b/>
          <w:i w:val="0"/>
          <w:color w:val="auto"/>
          <w:sz w:val="22"/>
          <w:szCs w:val="22"/>
        </w:rPr>
        <w:t>Compendium</w:t>
      </w:r>
      <w:r w:rsidR="00DE0F5A" w:rsidRPr="006B4077">
        <w:rPr>
          <w:b/>
          <w:i w:val="0"/>
          <w:color w:val="auto"/>
          <w:sz w:val="22"/>
          <w:szCs w:val="22"/>
        </w:rPr>
        <w:t xml:space="preserve"> Framework.</w:t>
      </w:r>
      <w:bookmarkEnd w:id="10"/>
    </w:p>
    <w:p w14:paraId="6F51E26B" w14:textId="6FA00639" w:rsidR="003715C0" w:rsidRDefault="005228A4" w:rsidP="00577589">
      <w:pPr>
        <w:spacing w:line="480" w:lineRule="auto"/>
        <w:ind w:firstLine="0"/>
      </w:pPr>
      <w:r>
        <w:t xml:space="preserve">The </w:t>
      </w:r>
      <w:r w:rsidRPr="003219F0" w:rsidDel="007D7BA1">
        <w:t xml:space="preserve">CCAP </w:t>
      </w:r>
      <w:r>
        <w:t xml:space="preserve">project </w:t>
      </w:r>
      <w:r w:rsidRPr="003219F0" w:rsidDel="007D7BA1">
        <w:t>focus</w:t>
      </w:r>
      <w:r w:rsidR="00B117BE">
        <w:t>ed</w:t>
      </w:r>
      <w:r w:rsidRPr="003219F0" w:rsidDel="007D7BA1">
        <w:t xml:space="preserve"> on filling this gap</w:t>
      </w:r>
      <w:r>
        <w:t xml:space="preserve"> by building on </w:t>
      </w:r>
      <w:r w:rsidR="00B117BE">
        <w:t xml:space="preserve">one of </w:t>
      </w:r>
      <w:r>
        <w:t>the approach</w:t>
      </w:r>
      <w:r w:rsidR="00B117BE">
        <w:t xml:space="preserve">es for generating adaptation options presented in </w:t>
      </w:r>
      <w:r w:rsidR="00EB30E3">
        <w:t>the</w:t>
      </w:r>
      <w:r w:rsidR="005E28A7">
        <w:t xml:space="preserve"> C</w:t>
      </w:r>
      <w:r>
        <w:t>limate-</w:t>
      </w:r>
      <w:r w:rsidR="005E28A7">
        <w:t>S</w:t>
      </w:r>
      <w:r>
        <w:t xml:space="preserve">mart </w:t>
      </w:r>
      <w:r w:rsidR="005E28A7">
        <w:t xml:space="preserve">Conservation </w:t>
      </w:r>
      <w:r w:rsidRPr="004279E0">
        <w:t>guide</w:t>
      </w:r>
      <w:r w:rsidR="001C39C9">
        <w:t xml:space="preserve"> </w:t>
      </w:r>
      <w:r w:rsidR="004279E0">
        <w:fldChar w:fldCharType="begin"/>
      </w:r>
      <w:r w:rsidR="00386AFB">
        <w:instrText xml:space="preserve"> ADDIN EN.CITE &lt;EndNote&gt;&lt;Cite&gt;&lt;Author&gt;West&lt;/Author&gt;&lt;Year&gt;2014&lt;/Year&gt;&lt;RecNum&gt;339&lt;/RecNum&gt;&lt;DisplayText&gt;(West &amp;amp; Julius, 2014)&lt;/DisplayText&gt;&lt;record&gt;&lt;rec-number&gt;339&lt;/rec-number&gt;&lt;foreign-keys&gt;&lt;key app="EN" db-id="ta0ztrv9hwp05kerefnvw0psv9dd5tfzvxdx" timestamp="1439927070"&gt;339&lt;/key&gt;&lt;/foreign-keys&gt;&lt;ref-type name="Book Section"&gt;5&lt;/ref-type&gt;&lt;contributors&gt;&lt;authors&gt;&lt;author&gt;West, J. M.&lt;/author&gt;&lt;author&gt;Julius, S. H.&lt;/author&gt;&lt;/authors&gt;&lt;secondary-authors&gt;&lt;author&gt;Stein, B.A.&lt;/author&gt;&lt;author&gt;P. Glick&lt;/author&gt;&lt;author&gt;N. Edelson&lt;/author&gt;&lt;author&gt;A. Staud&lt;/author&gt;&lt;/secondary-authors&gt;&lt;/contributors&gt;&lt;titles&gt;&lt;title&gt;The Art of the Possible: Identifying Adaptation Options&lt;/title&gt;&lt;secondary-title&gt;Climate-Smart Conservation: Putting Adaptation Principles into Practice&lt;/secondary-title&gt;&lt;/titles&gt;&lt;section&gt;8&lt;/section&gt;&lt;dates&gt;&lt;year&gt;2014&lt;/year&gt;&lt;/dates&gt;&lt;pub-location&gt;Washington, DC&lt;/pub-location&gt;&lt;publisher&gt;National Wildlife Federation&lt;/publisher&gt;&lt;urls&gt;&lt;related-urls&gt;&lt;url&gt;www.mwf.org/Climate-SmartGuide&lt;/url&gt;&lt;/related-urls&gt;&lt;/urls&gt;&lt;/record&gt;&lt;/Cite&gt;&lt;/EndNote&gt;</w:instrText>
      </w:r>
      <w:r w:rsidR="004279E0">
        <w:fldChar w:fldCharType="separate"/>
      </w:r>
      <w:r w:rsidR="00386AFB">
        <w:rPr>
          <w:noProof/>
        </w:rPr>
        <w:t>(West &amp; Julius, 2014)</w:t>
      </w:r>
      <w:r w:rsidR="004279E0">
        <w:fldChar w:fldCharType="end"/>
      </w:r>
      <w:r w:rsidR="00B117BE">
        <w:t>, which in turn built on</w:t>
      </w:r>
      <w:r w:rsidR="00942B34">
        <w:t xml:space="preserve"> the U.S. </w:t>
      </w:r>
      <w:r w:rsidR="00942B34" w:rsidRPr="00942B34">
        <w:t>Climate Change Science Program</w:t>
      </w:r>
      <w:r w:rsidR="00942B34">
        <w:t xml:space="preserve">’s synthesis of </w:t>
      </w:r>
      <w:r w:rsidR="00942B34" w:rsidRPr="00942B34">
        <w:t>adaptation options for climate-sensitive ecosystems and resources</w:t>
      </w:r>
      <w:r w:rsidR="00B117BE">
        <w:t xml:space="preserve"> </w:t>
      </w:r>
      <w:r w:rsidR="00190B4B">
        <w:fldChar w:fldCharType="begin"/>
      </w:r>
      <w:r w:rsidR="00190B4B">
        <w:instrText xml:space="preserve"> ADDIN EN.CITE &lt;EndNote&gt;&lt;Cite&gt;&lt;Author&gt;U.S. Climate Change Science Program (CCSP)&lt;/Author&gt;&lt;Year&gt;2008&lt;/Year&gt;&lt;RecNum&gt;110&lt;/RecNum&gt;&lt;DisplayText&gt;(U.S. Climate Change Science Program (CCSP), 2008)&lt;/DisplayText&gt;&lt;record&gt;&lt;rec-number&gt;110&lt;/rec-number&gt;&lt;foreign-keys&gt;&lt;key app="EN" db-id="ta0ztrv9hwp05kerefnvw0psv9dd5tfzvxdx" timestamp="1368059850"&gt;110&lt;/key&gt;&lt;/foreign-keys&gt;&lt;ref-type name="Report"&gt;27&lt;/ref-type&gt;&lt;contributors&gt;&lt;authors&gt;&lt;author&gt;U.S. Climate Change Science Program (CCSP),&lt;/author&gt;&lt;/authors&gt;&lt;/contributors&gt;&lt;titles&gt;&lt;title&gt;Preliminary Review of Adaptation Options for Climate-sensitive Ecosystems and Resources. A Report by the U.S. Climate Change Science Program and the Subcommittee on Global Change Research. [Julius, S.H., J.M. West (eds.), J.S. Baron, B. Griffith, L.A. Joyce, P. Kareiva, B.D. Keller, M.A. Palmer, C.H. Peterson, and J.M. Scott (Authors)].&lt;/title&gt;&lt;/titles&gt;&lt;pages&gt;873&lt;/pages&gt;&lt;dates&gt;&lt;year&gt;2008&lt;/year&gt;&lt;/dates&gt;&lt;pub-location&gt;Washington, DC&lt;/pub-location&gt;&lt;publisher&gt;U.S. Environmental Protection Agency&lt;/publisher&gt;&lt;urls&gt;&lt;/urls&gt;&lt;/record&gt;&lt;/Cite&gt;&lt;/EndNote&gt;</w:instrText>
      </w:r>
      <w:r w:rsidR="00190B4B">
        <w:fldChar w:fldCharType="separate"/>
      </w:r>
      <w:r w:rsidR="00190B4B">
        <w:rPr>
          <w:noProof/>
        </w:rPr>
        <w:t>(U.S. Climate Change Science Program (CCSP), 2008)</w:t>
      </w:r>
      <w:r w:rsidR="00190B4B">
        <w:fldChar w:fldCharType="end"/>
      </w:r>
      <w:r w:rsidR="00345336">
        <w:t>.</w:t>
      </w:r>
      <w:r>
        <w:t xml:space="preserve"> </w:t>
      </w:r>
      <w:r w:rsidR="00D777C2">
        <w:t>The result is the CCAP Compendium (</w:t>
      </w:r>
      <w:r w:rsidR="004E6C34">
        <w:t xml:space="preserve">see next section; full Compendium available as </w:t>
      </w:r>
      <w:r w:rsidR="00345336">
        <w:t>Supplementary Online Material</w:t>
      </w:r>
      <w:r w:rsidR="00D777C2">
        <w:t>), a framework of general strategies</w:t>
      </w:r>
      <w:r w:rsidR="00CA063D">
        <w:t>,</w:t>
      </w:r>
      <w:r w:rsidR="00D777C2">
        <w:t xml:space="preserve"> coral reef-specific options</w:t>
      </w:r>
      <w:r w:rsidR="00CA063D">
        <w:t>, and climate-smart design considerations</w:t>
      </w:r>
      <w:r w:rsidR="00D777C2">
        <w:t xml:space="preserve"> </w:t>
      </w:r>
      <w:r w:rsidR="00D777C2" w:rsidRPr="008B6F52">
        <w:t>that</w:t>
      </w:r>
      <w:r w:rsidR="00D777C2">
        <w:t xml:space="preserve"> managers can use as a resource from which to jumpstart their climate change adaptation efforts.</w:t>
      </w:r>
      <w:r w:rsidR="00D777C2" w:rsidRPr="003219F0" w:rsidDel="007D7BA1">
        <w:t xml:space="preserve"> A key </w:t>
      </w:r>
      <w:r w:rsidR="004E6C34">
        <w:t>advancement</w:t>
      </w:r>
      <w:r w:rsidR="00C9721E">
        <w:t xml:space="preserve"> </w:t>
      </w:r>
      <w:r w:rsidR="00D777C2" w:rsidRPr="003219F0" w:rsidDel="007D7BA1">
        <w:t xml:space="preserve">is </w:t>
      </w:r>
      <w:r w:rsidR="00D777C2">
        <w:t>the inclusion of ‘climate-smart design considerations’</w:t>
      </w:r>
      <w:r w:rsidR="00D777C2" w:rsidRPr="003219F0" w:rsidDel="007D7BA1">
        <w:t xml:space="preserve"> </w:t>
      </w:r>
      <w:r w:rsidR="00D777C2">
        <w:t xml:space="preserve">that help </w:t>
      </w:r>
      <w:r w:rsidR="00D777C2" w:rsidRPr="003219F0" w:rsidDel="007D7BA1">
        <w:t>managers</w:t>
      </w:r>
      <w:r w:rsidR="00D777C2">
        <w:t xml:space="preserve"> to</w:t>
      </w:r>
      <w:r w:rsidR="00D777C2" w:rsidRPr="003219F0" w:rsidDel="007D7BA1">
        <w:t xml:space="preserve"> </w:t>
      </w:r>
      <w:r w:rsidR="00FE0FE0">
        <w:t>move</w:t>
      </w:r>
      <w:r w:rsidR="00FE0FE0" w:rsidRPr="003219F0" w:rsidDel="007D7BA1">
        <w:t xml:space="preserve"> </w:t>
      </w:r>
      <w:r w:rsidR="00D777C2" w:rsidRPr="003219F0" w:rsidDel="007D7BA1">
        <w:t xml:space="preserve">from fairly generic adaptation options to actionable alternatives for a particular </w:t>
      </w:r>
      <w:r w:rsidR="00B42CAE">
        <w:t xml:space="preserve">place and </w:t>
      </w:r>
      <w:r w:rsidR="00D777C2" w:rsidRPr="003219F0" w:rsidDel="007D7BA1">
        <w:t>situation.</w:t>
      </w:r>
      <w:r w:rsidR="00D777C2">
        <w:t xml:space="preserve"> These concepts are presented in greater detail in the sections that follow.</w:t>
      </w:r>
      <w:r w:rsidR="004C11CE">
        <w:t xml:space="preserve"> </w:t>
      </w:r>
    </w:p>
    <w:p w14:paraId="5D4A848F" w14:textId="0F62568C" w:rsidR="00362FB4" w:rsidRPr="009E1976" w:rsidRDefault="00362FB4" w:rsidP="00577589">
      <w:pPr>
        <w:pStyle w:val="Heading1"/>
        <w:spacing w:line="480" w:lineRule="auto"/>
      </w:pPr>
      <w:bookmarkStart w:id="11" w:name="_Toc426445424"/>
      <w:bookmarkStart w:id="12" w:name="_Toc426474516"/>
      <w:bookmarkStart w:id="13" w:name="_Toc429311391"/>
      <w:r w:rsidRPr="009E1976">
        <w:t xml:space="preserve">Building a </w:t>
      </w:r>
      <w:r w:rsidR="009E1976" w:rsidRPr="009E1976">
        <w:t>F</w:t>
      </w:r>
      <w:r w:rsidRPr="009E1976">
        <w:t>oundation: the CCAP Compendium</w:t>
      </w:r>
      <w:bookmarkEnd w:id="11"/>
      <w:bookmarkEnd w:id="12"/>
      <w:bookmarkEnd w:id="13"/>
    </w:p>
    <w:p w14:paraId="40472648" w14:textId="642D7B72" w:rsidR="007D3FA1" w:rsidRDefault="00544A04" w:rsidP="00577589">
      <w:pPr>
        <w:spacing w:line="480" w:lineRule="auto"/>
        <w:ind w:firstLine="0"/>
      </w:pPr>
      <w:r>
        <w:t xml:space="preserve">The </w:t>
      </w:r>
      <w:r w:rsidR="00A52345">
        <w:t xml:space="preserve">CCAP </w:t>
      </w:r>
      <w:r>
        <w:t>Compendium</w:t>
      </w:r>
      <w:r w:rsidR="0078701D">
        <w:t xml:space="preserve"> </w:t>
      </w:r>
      <w:r>
        <w:t>(</w:t>
      </w:r>
      <w:r w:rsidR="00345336">
        <w:t>see Supplementary Online Material</w:t>
      </w:r>
      <w:r>
        <w:t xml:space="preserve">) is </w:t>
      </w:r>
      <w:r w:rsidR="0078701D">
        <w:t xml:space="preserve">a resource for undertaking the identification of adaptation options for coral reef ecosystems. It includes </w:t>
      </w:r>
      <w:r w:rsidR="0078701D" w:rsidRPr="003219F0">
        <w:t xml:space="preserve">seven </w:t>
      </w:r>
      <w:r w:rsidR="0078701D">
        <w:t>general</w:t>
      </w:r>
      <w:r w:rsidR="0078701D" w:rsidRPr="003219F0">
        <w:t xml:space="preserve"> </w:t>
      </w:r>
      <w:r w:rsidR="0078701D">
        <w:t xml:space="preserve">climate-smart </w:t>
      </w:r>
      <w:r w:rsidR="0078701D">
        <w:lastRenderedPageBreak/>
        <w:t xml:space="preserve">adaptation </w:t>
      </w:r>
      <w:r w:rsidR="0078701D" w:rsidRPr="003219F0">
        <w:t>strategies</w:t>
      </w:r>
      <w:r w:rsidR="0078701D">
        <w:t xml:space="preserve"> </w:t>
      </w:r>
      <w:r w:rsidR="005228A4">
        <w:t>from</w:t>
      </w:r>
      <w:r w:rsidR="005E28A7">
        <w:t xml:space="preserve"> the Climate-S</w:t>
      </w:r>
      <w:r w:rsidR="00D52754">
        <w:t xml:space="preserve">mart </w:t>
      </w:r>
      <w:r w:rsidR="005E28A7">
        <w:t>C</w:t>
      </w:r>
      <w:r w:rsidR="0078701D" w:rsidRPr="00AB3936">
        <w:t>onservation</w:t>
      </w:r>
      <w:r w:rsidR="005E28A7">
        <w:t xml:space="preserve"> guide</w:t>
      </w:r>
      <w:r w:rsidR="0063489D">
        <w:t xml:space="preserve"> </w:t>
      </w:r>
      <w:r w:rsidR="004279E0">
        <w:fldChar w:fldCharType="begin"/>
      </w:r>
      <w:r w:rsidR="00386AFB">
        <w:instrText xml:space="preserve"> ADDIN EN.CITE &lt;EndNote&gt;&lt;Cite&gt;&lt;Author&gt;West&lt;/Author&gt;&lt;Year&gt;2014&lt;/Year&gt;&lt;RecNum&gt;339&lt;/RecNum&gt;&lt;DisplayText&gt;(West &amp;amp; Julius, 2014)&lt;/DisplayText&gt;&lt;record&gt;&lt;rec-number&gt;339&lt;/rec-number&gt;&lt;foreign-keys&gt;&lt;key app="EN" db-id="ta0ztrv9hwp05kerefnvw0psv9dd5tfzvxdx" timestamp="1439927070"&gt;339&lt;/key&gt;&lt;/foreign-keys&gt;&lt;ref-type name="Book Section"&gt;5&lt;/ref-type&gt;&lt;contributors&gt;&lt;authors&gt;&lt;author&gt;West, J. M.&lt;/author&gt;&lt;author&gt;Julius, S. H.&lt;/author&gt;&lt;/authors&gt;&lt;secondary-authors&gt;&lt;author&gt;Stein, B.A.&lt;/author&gt;&lt;author&gt;P. Glick&lt;/author&gt;&lt;author&gt;N. Edelson&lt;/author&gt;&lt;author&gt;A. Staud&lt;/author&gt;&lt;/secondary-authors&gt;&lt;/contributors&gt;&lt;titles&gt;&lt;title&gt;The Art of the Possible: Identifying Adaptation Options&lt;/title&gt;&lt;secondary-title&gt;Climate-Smart Conservation: Putting Adaptation Principles into Practice&lt;/secondary-title&gt;&lt;/titles&gt;&lt;section&gt;8&lt;/section&gt;&lt;dates&gt;&lt;year&gt;2014&lt;/year&gt;&lt;/dates&gt;&lt;pub-location&gt;Washington, DC&lt;/pub-location&gt;&lt;publisher&gt;National Wildlife Federation&lt;/publisher&gt;&lt;urls&gt;&lt;related-urls&gt;&lt;url&gt;www.mwf.org/Climate-SmartGuide&lt;/url&gt;&lt;/related-urls&gt;&lt;/urls&gt;&lt;/record&gt;&lt;/Cite&gt;&lt;/EndNote&gt;</w:instrText>
      </w:r>
      <w:r w:rsidR="004279E0">
        <w:fldChar w:fldCharType="separate"/>
      </w:r>
      <w:r w:rsidR="00386AFB">
        <w:rPr>
          <w:noProof/>
        </w:rPr>
        <w:t>(West &amp; Julius, 2014)</w:t>
      </w:r>
      <w:r w:rsidR="004279E0">
        <w:fldChar w:fldCharType="end"/>
      </w:r>
      <w:r w:rsidR="0078701D">
        <w:t>, which were developed</w:t>
      </w:r>
      <w:r w:rsidR="0078701D" w:rsidRPr="003219F0">
        <w:t xml:space="preserve"> to encourage a process of ecosystem-based </w:t>
      </w:r>
      <w:r w:rsidR="00345336">
        <w:t>‘brainstorming’ of options</w:t>
      </w:r>
      <w:r w:rsidR="00D52754">
        <w:t xml:space="preserve"> </w:t>
      </w:r>
      <w:r w:rsidR="00D52754">
        <w:fldChar w:fldCharType="begin"/>
      </w:r>
      <w:r w:rsidR="00A033B1">
        <w:instrText xml:space="preserve"> ADDIN EN.CITE &lt;EndNote&gt;&lt;Cite&gt;&lt;Author&gt;Stein&lt;/Author&gt;&lt;Year&gt;2014&lt;/Year&gt;&lt;RecNum&gt;152&lt;/RecNum&gt;&lt;DisplayText&gt;(Colls, Ash, &amp;amp; Ikkala, 2009; Stein et al., 2014)&lt;/DisplayText&gt;&lt;record&gt;&lt;rec-number&gt;152&lt;/rec-number&gt;&lt;foreign-keys&gt;&lt;key app="EN" db-id="ta0ztrv9hwp05kerefnvw0psv9dd5tfzvxdx" timestamp="1379431609"&gt;152&lt;/key&gt;&lt;/foreign-keys&gt;&lt;ref-type name="Journal Article"&gt;17&lt;/ref-type&gt;&lt;contributors&gt;&lt;authors&gt;&lt;author&gt;Stein, Bruce A.&lt;/author&gt;&lt;author&gt;Glick, P.&lt;/author&gt;&lt;author&gt;Edelson, N.A.&lt;/author&gt;&lt;author&gt;Staudt, A.&lt;/author&gt;&lt;/authors&gt;&lt;/contributors&gt;&lt;titles&gt;&lt;title&gt;Climate-Smart Conservation: Putting Adaptation Principles into Practice&lt;/title&gt;&lt;/titles&gt;&lt;dates&gt;&lt;year&gt;2014&lt;/year&gt;&lt;/dates&gt;&lt;urls&gt;&lt;/urls&gt;&lt;/record&gt;&lt;/Cite&gt;&lt;Cite&gt;&lt;Author&gt;Colls&lt;/Author&gt;&lt;Year&gt;2009&lt;/Year&gt;&lt;RecNum&gt;79&lt;/RecNum&gt;&lt;record&gt;&lt;rec-number&gt;79&lt;/rec-number&gt;&lt;foreign-keys&gt;&lt;key app="EN" db-id="ta0ztrv9hwp05kerefnvw0psv9dd5tfzvxdx" timestamp="1363722832"&gt;79&lt;/key&gt;&lt;/foreign-keys&gt;&lt;ref-type name="Report"&gt;27&lt;/ref-type&gt;&lt;contributors&gt;&lt;authors&gt;&lt;author&gt;Colls, A.&lt;/author&gt;&lt;author&gt;Ash, N.&lt;/author&gt;&lt;author&gt;Ikkala, N.&lt;/author&gt;&lt;/authors&gt;&lt;/contributors&gt;&lt;titles&gt;&lt;title&gt;Ecosystem-based Adaptation: A natural response to climate change&lt;/title&gt;&lt;/titles&gt;&lt;pages&gt;16&lt;/pages&gt;&lt;dates&gt;&lt;year&gt;2009&lt;/year&gt;&lt;/dates&gt;&lt;pub-location&gt;Gland, Switzerland&lt;/pub-location&gt;&lt;publisher&gt;IUCN&lt;/publisher&gt;&lt;urls&gt;&lt;/urls&gt;&lt;/record&gt;&lt;/Cite&gt;&lt;/EndNote&gt;</w:instrText>
      </w:r>
      <w:r w:rsidR="00D52754">
        <w:fldChar w:fldCharType="separate"/>
      </w:r>
      <w:r w:rsidR="00A033B1">
        <w:rPr>
          <w:noProof/>
        </w:rPr>
        <w:t>(Colls, Ash, &amp; Ikkala, 2009; Stein et al., 2014)</w:t>
      </w:r>
      <w:r w:rsidR="00D52754">
        <w:fldChar w:fldCharType="end"/>
      </w:r>
      <w:r w:rsidR="0078701D" w:rsidRPr="003219F0">
        <w:t xml:space="preserve">. </w:t>
      </w:r>
      <w:r w:rsidR="00345336">
        <w:t>Eff</w:t>
      </w:r>
      <w:r w:rsidR="0078701D">
        <w:t xml:space="preserve">ective application is predicated on </w:t>
      </w:r>
      <w:r w:rsidR="007204CE">
        <w:t>first demonstrating</w:t>
      </w:r>
      <w:r w:rsidR="00061847">
        <w:t xml:space="preserve"> </w:t>
      </w:r>
      <w:r w:rsidR="0078701D">
        <w:t>the relevancy and appropriateness of the general adaptation strategies</w:t>
      </w:r>
      <w:r w:rsidR="007204CE">
        <w:t xml:space="preserve"> for coral reefs,</w:t>
      </w:r>
      <w:r w:rsidR="0078701D">
        <w:t xml:space="preserve"> </w:t>
      </w:r>
      <w:r w:rsidR="00036B97">
        <w:t>through</w:t>
      </w:r>
      <w:r w:rsidR="004B547E">
        <w:t xml:space="preserve"> </w:t>
      </w:r>
      <w:r w:rsidR="0078701D">
        <w:t>the compilation of illustrative adaptation options for each strategy</w:t>
      </w:r>
      <w:r w:rsidR="00036B97">
        <w:t>,</w:t>
      </w:r>
      <w:r w:rsidR="004B547E">
        <w:t xml:space="preserve"> and </w:t>
      </w:r>
      <w:r w:rsidR="0078701D">
        <w:t>identification of climate-smart design considerations for each option.</w:t>
      </w:r>
    </w:p>
    <w:p w14:paraId="3D2E6D6E" w14:textId="3E9FC33B" w:rsidR="00D82649" w:rsidRPr="00176EE8" w:rsidRDefault="00D82649" w:rsidP="00577589">
      <w:pPr>
        <w:pStyle w:val="Heading2"/>
        <w:spacing w:line="480" w:lineRule="auto"/>
        <w:ind w:firstLine="0"/>
        <w:rPr>
          <w:color w:val="000000" w:themeColor="text1"/>
        </w:rPr>
      </w:pPr>
      <w:bookmarkStart w:id="14" w:name="_Toc429311392"/>
      <w:r>
        <w:rPr>
          <w:color w:val="000000" w:themeColor="text1"/>
        </w:rPr>
        <w:t>Confirming Relevancy of General</w:t>
      </w:r>
      <w:r w:rsidR="0057332E">
        <w:rPr>
          <w:color w:val="000000" w:themeColor="text1"/>
        </w:rPr>
        <w:t xml:space="preserve"> Adaptation</w:t>
      </w:r>
      <w:r>
        <w:rPr>
          <w:color w:val="000000" w:themeColor="text1"/>
        </w:rPr>
        <w:t xml:space="preserve"> Strategies</w:t>
      </w:r>
      <w:bookmarkEnd w:id="14"/>
    </w:p>
    <w:p w14:paraId="548D4366" w14:textId="7D2D2A55" w:rsidR="00842D07" w:rsidRDefault="00842D07" w:rsidP="00577589">
      <w:pPr>
        <w:spacing w:line="480" w:lineRule="auto"/>
        <w:ind w:firstLine="0"/>
      </w:pPr>
      <w:r>
        <w:t xml:space="preserve">The relevancy and appropriateness </w:t>
      </w:r>
      <w:r w:rsidR="000C6222" w:rsidRPr="00D52754">
        <w:t>to c</w:t>
      </w:r>
      <w:r w:rsidR="000C6222">
        <w:t xml:space="preserve">oral reef ecosystems </w:t>
      </w:r>
      <w:r>
        <w:t>of the general adaptation strategies</w:t>
      </w:r>
      <w:r w:rsidR="004500CF">
        <w:t xml:space="preserve"> described below</w:t>
      </w:r>
      <w:r>
        <w:t xml:space="preserve"> was </w:t>
      </w:r>
      <w:r w:rsidR="00DF4B0D">
        <w:t>determined</w:t>
      </w:r>
      <w:r>
        <w:t xml:space="preserve"> by: (1) exploring the</w:t>
      </w:r>
      <w:r w:rsidR="00EF02AF">
        <w:t>ir</w:t>
      </w:r>
      <w:r>
        <w:t xml:space="preserve"> meaning and intent in the context of coral reef ecosystems</w:t>
      </w:r>
      <w:r w:rsidR="001D17F7">
        <w:t xml:space="preserve"> </w:t>
      </w:r>
      <w:r w:rsidR="00A10143">
        <w:t>(as presented in the following subsections)</w:t>
      </w:r>
      <w:r>
        <w:t>, and (2) comparing the</w:t>
      </w:r>
      <w:r w:rsidR="00EF02AF">
        <w:t>m</w:t>
      </w:r>
      <w:r>
        <w:t xml:space="preserve"> to strategies reported in the literature and promoted within existing management practices</w:t>
      </w:r>
      <w:r w:rsidR="004B646C">
        <w:t xml:space="preserve"> for coral reefs</w:t>
      </w:r>
      <w:r w:rsidR="00A10143">
        <w:t xml:space="preserve"> (through tabular comparison)</w:t>
      </w:r>
      <w:r>
        <w:t xml:space="preserve">. </w:t>
      </w:r>
      <w:r w:rsidR="00840C43">
        <w:t xml:space="preserve">This literature-based assessment was reviewed and </w:t>
      </w:r>
      <w:r w:rsidR="007204CE">
        <w:t>supplemented with additional inputs</w:t>
      </w:r>
      <w:r w:rsidR="00840C43">
        <w:t xml:space="preserve"> from our participating coral expert group; additional s</w:t>
      </w:r>
      <w:r w:rsidR="00CB102D">
        <w:t>take</w:t>
      </w:r>
      <w:r w:rsidR="00840C43">
        <w:t>holder feedback on the relevancy of the strategies included in the Compendium was obtained through its trial application a</w:t>
      </w:r>
      <w:r w:rsidR="00CA15D4">
        <w:t>t</w:t>
      </w:r>
      <w:r w:rsidR="00840C43">
        <w:t xml:space="preserve"> a broader-based workshop (see section </w:t>
      </w:r>
      <w:r w:rsidR="007204CE">
        <w:t xml:space="preserve">below </w:t>
      </w:r>
      <w:r w:rsidR="00840C43">
        <w:t>on Applying the CCAP Compendium for details).</w:t>
      </w:r>
    </w:p>
    <w:p w14:paraId="4A5F74B9" w14:textId="1E17E28A" w:rsidR="00842D07" w:rsidRDefault="00842D07" w:rsidP="00577589">
      <w:pPr>
        <w:spacing w:line="480" w:lineRule="auto"/>
        <w:ind w:firstLine="0"/>
      </w:pPr>
      <w:r w:rsidRPr="00AC493B">
        <w:rPr>
          <w:b/>
          <w:i/>
        </w:rPr>
        <w:t>Reducing non-climate stressors</w:t>
      </w:r>
      <w:r>
        <w:t xml:space="preserve"> focuses on minimizing local</w:t>
      </w:r>
      <w:r w:rsidR="005A24B1">
        <w:t>-scale</w:t>
      </w:r>
      <w:r>
        <w:t xml:space="preserve"> human</w:t>
      </w:r>
      <w:r w:rsidR="005A24B1">
        <w:t>-generated</w:t>
      </w:r>
      <w:r>
        <w:t xml:space="preserve"> stressors that hinder the ability of species or ecosystems to withstand or adjust to climate events</w:t>
      </w:r>
      <w:r w:rsidR="000B4C23">
        <w:t>.</w:t>
      </w:r>
      <w:r w:rsidR="009B0A38">
        <w:t xml:space="preserve"> Stressor reduction is intended to enhance ecosystem resilience </w:t>
      </w:r>
      <w:r w:rsidR="00370C7D">
        <w:fldChar w:fldCharType="begin"/>
      </w:r>
      <w:r w:rsidR="00E06DB1">
        <w:instrText xml:space="preserve"> ADDIN EN.CITE &lt;EndNote&gt;&lt;Cite&gt;&lt;Author&gt;Kareiva&lt;/Author&gt;&lt;Year&gt;2008&lt;/Year&gt;&lt;RecNum&gt;274&lt;/RecNum&gt;&lt;DisplayText&gt;(Kareiva et al., 2008)&lt;/DisplayText&gt;&lt;record&gt;&lt;rec-number&gt;274&lt;/rec-number&gt;&lt;foreign-keys&gt;&lt;key app="EN" db-id="ta0ztrv9hwp05kerefnvw0psv9dd5tfzvxdx" timestamp="1439919933"&gt;274&lt;/key&gt;&lt;/foreign-keys&gt;&lt;ref-type name="Report"&gt;27&lt;/ref-type&gt;&lt;contributors&gt;&lt;authors&gt;&lt;author&gt;Kareiva, P.&lt;/author&gt;&lt;author&gt;Enquist, C.&lt;/author&gt;&lt;author&gt;Johnson, A.&lt;/author&gt;&lt;author&gt;Julius, S. H.&lt;/author&gt;&lt;author&gt;Lawler, J.&lt;/author&gt;&lt;author&gt;Petersen, B.&lt;/author&gt;&lt;author&gt;Pitelka, L.&lt;/author&gt;&lt;author&gt;Shaw, R.&lt;/author&gt;&lt;author&gt;West, J. M.&lt;/author&gt;&lt;/authors&gt;&lt;/contributors&gt;&lt;titles&gt;&lt;title&gt;Synthesis and Conclusions. In&lt;/title&gt;&lt;secondary-title&gt;Preliminary review of adaptation options for climate-sensitive ecosystems and resources. A Report by the U.S. Climate Change Science Program and the Subcommittee on Global Change Research [Julius, S.H., J.M. West (eds.), J.S. Baron, B. Griffith, L.A. Joyce, P. Kareiva, B.D. Keller, M.A. Palmer, C.H. Peterson, and J.M. Scott (Authors)].&lt;/secondary-title&gt;&lt;/titles&gt;&lt;pages&gt;9-1 to 9-66&lt;/pages&gt;&lt;dates&gt;&lt;year&gt;2008&lt;/year&gt;&lt;/dates&gt;&lt;pub-location&gt;Washington, DC&lt;/pub-location&gt;&lt;publisher&gt;U.S. Environmental Protection Agency&lt;/publisher&gt;&lt;urls&gt;&lt;/urls&gt;&lt;/record&gt;&lt;/Cite&gt;&lt;/EndNote&gt;</w:instrText>
      </w:r>
      <w:r w:rsidR="00370C7D">
        <w:fldChar w:fldCharType="separate"/>
      </w:r>
      <w:r w:rsidR="00370C7D">
        <w:rPr>
          <w:noProof/>
        </w:rPr>
        <w:t>(Kareiva et al., 2008)</w:t>
      </w:r>
      <w:r w:rsidR="00370C7D">
        <w:fldChar w:fldCharType="end"/>
      </w:r>
      <w:r w:rsidR="009B0A38">
        <w:t xml:space="preserve"> and</w:t>
      </w:r>
      <w:r>
        <w:t xml:space="preserve"> is a management strategy </w:t>
      </w:r>
      <w:r w:rsidR="000E0180">
        <w:t xml:space="preserve">commonly applied </w:t>
      </w:r>
      <w:r w:rsidR="00485F0D">
        <w:t xml:space="preserve">to </w:t>
      </w:r>
      <w:r>
        <w:t>coral reefs</w:t>
      </w:r>
      <w:r w:rsidR="000E0180">
        <w:t xml:space="preserve"> </w:t>
      </w:r>
      <w:r w:rsidR="009A798B">
        <w:fldChar w:fldCharType="begin"/>
      </w:r>
      <w:r w:rsidR="009A798B">
        <w:instrText xml:space="preserve"> ADDIN EN.CITE &lt;EndNote&gt;&lt;Cite&gt;&lt;Author&gt;The Nature Conservancy&lt;/Author&gt;&lt;Year&gt;2015&lt;/Year&gt;&lt;RecNum&gt;237&lt;/RecNum&gt;&lt;DisplayText&gt;(Burke, Reytar, Spalding, &amp;amp; Perry, 2011; The Nature Conservancy, 2015)&lt;/DisplayText&gt;&lt;record&gt;&lt;rec-number&gt;237&lt;/rec-number&gt;&lt;foreign-keys&gt;&lt;key app="EN" db-id="ta0ztrv9hwp05kerefnvw0psv9dd5tfzvxdx" timestamp="1437678437"&gt;237&lt;/key&gt;&lt;/foreign-keys&gt;&lt;ref-type name="Web Page"&gt;12&lt;/ref-type&gt;&lt;contributors&gt;&lt;authors&gt;&lt;author&gt;The Nature Conservancy,&lt;/author&gt;&lt;/authors&gt;&lt;/contributors&gt;&lt;titles&gt;&lt;title&gt;Reef Resilience: Coral Reef Module  &lt;/title&gt;&lt;/titles&gt;&lt;dates&gt;&lt;year&gt;2015&lt;/year&gt;&lt;/dates&gt;&lt;urls&gt;&lt;related-urls&gt;&lt;url&gt;http://www.reefresilience.org/coral-reefs/management-strategies/&lt;/url&gt;&lt;/related-urls&gt;&lt;/urls&gt;&lt;/record&gt;&lt;/Cite&gt;&lt;Cite&gt;&lt;Author&gt;Burke&lt;/Author&gt;&lt;Year&gt;2011&lt;/Year&gt;&lt;RecNum&gt;115&lt;/RecNum&gt;&lt;record&gt;&lt;rec-number&gt;115&lt;/rec-number&gt;&lt;foreign-keys&gt;&lt;key app="EN" db-id="ta0ztrv9hwp05kerefnvw0psv9dd5tfzvxdx" timestamp="1370564781"&gt;115&lt;/key&gt;&lt;/foreign-keys&gt;&lt;ref-type name="Report"&gt;27&lt;/ref-type&gt;&lt;contributors&gt;&lt;authors&gt;&lt;author&gt;Burke, L.&lt;/author&gt;&lt;author&gt;Reytar, K.&lt;/author&gt;&lt;author&gt;Spalding, M.&lt;/author&gt;&lt;author&gt;Perry, A.&lt;/author&gt;&lt;/authors&gt;&lt;/contributors&gt;&lt;titles&gt;&lt;title&gt;Reefs at Risk Revisited&lt;/title&gt;&lt;/titles&gt;&lt;pages&gt;114&lt;/pages&gt;&lt;dates&gt;&lt;year&gt;2011&lt;/year&gt;&lt;/dates&gt;&lt;pub-location&gt;Washington, D.C.&lt;/pub-location&gt;&lt;publisher&gt;World Resources Institute&lt;/publisher&gt;&lt;urls&gt;&lt;/urls&gt;&lt;/record&gt;&lt;/Cite&gt;&lt;/EndNote&gt;</w:instrText>
      </w:r>
      <w:r w:rsidR="009A798B">
        <w:fldChar w:fldCharType="separate"/>
      </w:r>
      <w:r w:rsidR="009A798B">
        <w:rPr>
          <w:noProof/>
        </w:rPr>
        <w:t>(Burke, Reytar, Spalding, &amp; Perry, 2011; The Nature Conservancy, 2015)</w:t>
      </w:r>
      <w:r w:rsidR="009A798B">
        <w:fldChar w:fldCharType="end"/>
      </w:r>
      <w:r w:rsidR="000E0180">
        <w:t>.</w:t>
      </w:r>
      <w:r w:rsidR="00F83F4B">
        <w:t xml:space="preserve"> </w:t>
      </w:r>
      <w:r w:rsidR="00345336">
        <w:t>M</w:t>
      </w:r>
      <w:r w:rsidR="000B4C23" w:rsidRPr="00403078">
        <w:t xml:space="preserve">ore than 60 percent of the world’s reefs are under immediate and direct threat from local </w:t>
      </w:r>
      <w:r w:rsidR="00345336">
        <w:t xml:space="preserve">activities </w:t>
      </w:r>
      <w:r w:rsidR="000B4C23" w:rsidRPr="00403078">
        <w:t>such as overfishing and destructive fishing, coastal development, watershed-based pollution, or marine-based pollution and damage</w:t>
      </w:r>
      <w:r w:rsidR="000B4C23">
        <w:t xml:space="preserve"> </w:t>
      </w:r>
      <w:r w:rsidR="000B4C23" w:rsidRPr="00403078">
        <w:fldChar w:fldCharType="begin">
          <w:fldData xml:space="preserve">PEVuZE5vdGU+PENpdGU+PEF1dGhvcj5GZXJuYW5kZXM8L0F1dGhvcj48WWVhcj4yMDEyPC9ZZWFy
PjxSZWNOdW0+MzU8L1JlY051bT48RGlzcGxheVRleHQ+KEJ1cmtlLCBSZXl0YXIsIFNwYWxkaW5n
LCAmYW1wOyBQZXJyeSwgMjAxMjsgRmVybmFuZGVzIGV0IGFsLiwgMjAxMjsgSmFja3NvbiBldCBh
bC4sIDIwMTQpPC9EaXNwbGF5VGV4dD48cmVjb3JkPjxyZWMtbnVtYmVyPjM1PC9yZWMtbnVtYmVy
Pjxmb3JlaWduLWtleXM+PGtleSBhcHA9IkVOIiBkYi1pZD0idGEwenRydjlod3AwNWtlcmVmbnZ3
MHBzdjlkZDV0Znp2eGR4IiB0aW1lc3RhbXA9IjEzNjM1MDI2ODMiPjM1PC9rZXk+PC9mb3JlaWdu
LWtleXM+PHJlZi10eXBlIG5hbWU9IkpvdXJuYWwgQXJ0aWNsZSI+MTc8L3JlZi10eXBlPjxjb250
cmlidXRvcnM+PGF1dGhvcnM+PGF1dGhvcj5GZXJuYW5kZXMsIEwuPC9hdXRob3I+PGF1dGhvcj5H
cmVlbiwgQS48L2F1dGhvcj48YXV0aG9yPlRhbnplciwgSi48L2F1dGhvcj48YXV0aG9yPldoaXRl
LCBBLjwvYXV0aG9yPjxhdXRob3I+QWxpbm8sUC5NLjwvYXV0aG9yPjxhdXRob3I+Sm9tcGEsIEou
PC9hdXRob3I+PGF1dGhvcj5Mb2thbmksIFAuPC9hdXRob3I+PGF1dGhvcj5Tb2Vtb2Rpbm90bywg
QS48L2F1dGhvcj48YXV0aG9yPktuaWdodCwgTS48L2F1dGhvcj48YXV0aG9yPlBvbWVyb3ksIEIu
PC9hdXRob3I+PGF1dGhvcj5Qb3NzaW5naGFtLCBILjwvYXV0aG9yPjxhdXRob3I+UHJlc3NleSwg
Qi48L2F1dGhvcj48L2F1dGhvcnM+PC9jb250cmlidXRvcnM+PHRpdGxlcz48dGl0bGU+QmlvcGh5
c2ljYWwgcHJpbmNpcGxlcyBmb3IgZGVzaWduaW5nIHJlc2lsaWVudCBuZXR3b3JrcyBvZiBtYXJp
bmUgcHJvdGVjdGVkIGFyZWFzIHRvIGludGVncmF0ZSBmaXNoZXJpZXMsIGJpb2RpdmVyc2l0eSBh
bmQgY2xpbWF0ZSBjaGFuZ2Ugb2JqZWN0aXZlcyBpbiB0aGUgQ29yYWwgVHJpYW5nbGUuIFJlcG9y
dCBwcmVwYXJlZCBieSBUaGUgTmF0dXJlIENvbnNlcnZhbmN5IGZvciB0aGUgQ29yYWwgVHJpYW5n
bGUgU3VwcG9ydCBQYXJ0bmVyc2hpcDwvdGl0bGU+PC90aXRsZXM+PHBhZ2VzPjE1MjwvcGFnZXM+
PGRhdGVzPjx5ZWFyPjIwMTI8L3llYXI+PC9kYXRlcz48dXJscz48L3VybHM+PC9yZWNvcmQ+PC9D
aXRlPjxDaXRlPjxBdXRob3I+QnVya2U8L0F1dGhvcj48WWVhcj4yMDEyPC9ZZWFyPjxSZWNOdW0+
MTE2PC9SZWNOdW0+PHJlY29yZD48cmVjLW51bWJlcj4xMTY8L3JlYy1udW1iZXI+PGZvcmVpZ24t
a2V5cz48a2V5IGFwcD0iRU4iIGRiLWlkPSJ0YTB6dHJ2OWh3cDA1a2VyZWZudncwcHN2OWRkNXRm
enZ4ZHgiIHRpbWVzdGFtcD0iMTM3MDU2NTUxNiI+MTE2PC9rZXk+PC9mb3JlaWduLWtleXM+PHJl
Zi10eXBlIG5hbWU9IlJlcG9ydCI+Mjc8L3JlZi10eXBlPjxjb250cmlidXRvcnM+PGF1dGhvcnM+
PGF1dGhvcj5CdXJrZSwgTC48L2F1dGhvcj48YXV0aG9yPlJleXRhciwgSy48L2F1dGhvcj48YXV0
aG9yPlNwYWxkaW5nLCBNLjwvYXV0aG9yPjxhdXRob3I+UGVycnksIEEuPC9hdXRob3I+PC9hdXRo
b3JzPjwvY29udHJpYnV0b3JzPjx0aXRsZXM+PHRpdGxlPlJlZWZzIGF0IFJpc2sgUmV2aXNpdGVk
IGluIHRoZSBDb3JhbCBUcmlhbmdsZTwvdGl0bGU+PC90aXRsZXM+PHBhZ2VzPjcyPC9wYWdlcz48
ZGF0ZXM+PHllYXI+MjAxMjwveWVhcj48L2RhdGVzPjxwdWItbG9jYXRpb24+V2FzaGluZ3Rvbiwg
REM8L3B1Yi1sb2NhdGlvbj48cHVibGlzaGVyPldvcmxkIFJlc291cmNlcyBJbnN0aXR1dGU8L3B1
Ymxpc2hlcj48dXJscz48L3VybHM+PC9yZWNvcmQ+PC9DaXRlPjxDaXRlPjxBdXRob3I+SmFja3Nv
bjwvQXV0aG9yPjxZZWFyPjIwMTQ8L1llYXI+PFJlY051bT4zMjY8L1JlY051bT48cmVjb3JkPjxy
ZWMtbnVtYmVyPjMyNjwvcmVjLW51bWJlcj48Zm9yZWlnbi1rZXlzPjxrZXkgYXBwPSJFTiIgZGIt
aWQ9InRhMHp0cnY5aHdwMDVrZXJlZm52dzBwc3Y5ZGQ1dGZ6dnhkeCIgdGltZXN0YW1wPSIxNDM5
OTI3MDcwIj4zMjY8L2tleT48L2ZvcmVpZ24ta2V5cz48cmVmLXR5cGUgbmFtZT0iUmVwb3J0Ij4y
NzwvcmVmLXR5cGU+PGNvbnRyaWJ1dG9ycz48YXV0aG9ycz48YXV0aG9yPkphY2tzb24sIEouIEIu
IEMuPC9hdXRob3I+PGF1dGhvcj5Eb25vdmFuLCBNLiBLLjwvYXV0aG9yPjxhdXRob3I+Q3JhbWVy
LCBLLiBMLjwvYXV0aG9yPjxhdXRob3I+TGFtLCBWLiBWLjwvYXV0aG9yPjwvYXV0aG9ycz48L2Nv
bnRyaWJ1dG9ycz48dGl0bGVzPjx0aXRsZT5TdGF0dXMgYW5kIFRyZW5kcyBvZiBDYXJpYmJlYW4g
Q29yYWwgUmVlZnM6IDE5NzAtMjAxMjwvdGl0bGU+PC90aXRsZXM+PGRhdGVzPjx5ZWFyPjIwMTQ8
L3llYXI+PC9kYXRlcz48cHViLWxvY2F0aW9uPkdsYW5kLCBTd2l0emVybGFuZDwvcHViLWxvY2F0
aW9uPjxwdWJsaXNoZXI+R2xvYmFsIENvcmFsIFJlZWYgTW9uaXRvcmluZyBOZXR3b3JrLCBJVUNO
PC9wdWJsaXNoZXI+PHVybHM+PC91cmxzPjwvcmVjb3JkPjwvQ2l0ZT48L0VuZE5vdGU+
</w:fldData>
        </w:fldChar>
      </w:r>
      <w:r w:rsidR="00FC2164">
        <w:instrText xml:space="preserve"> ADDIN EN.CITE </w:instrText>
      </w:r>
      <w:r w:rsidR="00FC2164">
        <w:fldChar w:fldCharType="begin">
          <w:fldData xml:space="preserve">PEVuZE5vdGU+PENpdGU+PEF1dGhvcj5GZXJuYW5kZXM8L0F1dGhvcj48WWVhcj4yMDEyPC9ZZWFy
PjxSZWNOdW0+MzU8L1JlY051bT48RGlzcGxheVRleHQ+KEJ1cmtlLCBSZXl0YXIsIFNwYWxkaW5n
LCAmYW1wOyBQZXJyeSwgMjAxMjsgRmVybmFuZGVzIGV0IGFsLiwgMjAxMjsgSmFja3NvbiBldCBh
bC4sIDIwMTQpPC9EaXNwbGF5VGV4dD48cmVjb3JkPjxyZWMtbnVtYmVyPjM1PC9yZWMtbnVtYmVy
Pjxmb3JlaWduLWtleXM+PGtleSBhcHA9IkVOIiBkYi1pZD0idGEwenRydjlod3AwNWtlcmVmbnZ3
MHBzdjlkZDV0Znp2eGR4IiB0aW1lc3RhbXA9IjEzNjM1MDI2ODMiPjM1PC9rZXk+PC9mb3JlaWdu
LWtleXM+PHJlZi10eXBlIG5hbWU9IkpvdXJuYWwgQXJ0aWNsZSI+MTc8L3JlZi10eXBlPjxjb250
cmlidXRvcnM+PGF1dGhvcnM+PGF1dGhvcj5GZXJuYW5kZXMsIEwuPC9hdXRob3I+PGF1dGhvcj5H
cmVlbiwgQS48L2F1dGhvcj48YXV0aG9yPlRhbnplciwgSi48L2F1dGhvcj48YXV0aG9yPldoaXRl
LCBBLjwvYXV0aG9yPjxhdXRob3I+QWxpbm8sUC5NLjwvYXV0aG9yPjxhdXRob3I+Sm9tcGEsIEou
PC9hdXRob3I+PGF1dGhvcj5Mb2thbmksIFAuPC9hdXRob3I+PGF1dGhvcj5Tb2Vtb2Rpbm90bywg
QS48L2F1dGhvcj48YXV0aG9yPktuaWdodCwgTS48L2F1dGhvcj48YXV0aG9yPlBvbWVyb3ksIEIu
PC9hdXRob3I+PGF1dGhvcj5Qb3NzaW5naGFtLCBILjwvYXV0aG9yPjxhdXRob3I+UHJlc3NleSwg
Qi48L2F1dGhvcj48L2F1dGhvcnM+PC9jb250cmlidXRvcnM+PHRpdGxlcz48dGl0bGU+QmlvcGh5
c2ljYWwgcHJpbmNpcGxlcyBmb3IgZGVzaWduaW5nIHJlc2lsaWVudCBuZXR3b3JrcyBvZiBtYXJp
bmUgcHJvdGVjdGVkIGFyZWFzIHRvIGludGVncmF0ZSBmaXNoZXJpZXMsIGJpb2RpdmVyc2l0eSBh
bmQgY2xpbWF0ZSBjaGFuZ2Ugb2JqZWN0aXZlcyBpbiB0aGUgQ29yYWwgVHJpYW5nbGUuIFJlcG9y
dCBwcmVwYXJlZCBieSBUaGUgTmF0dXJlIENvbnNlcnZhbmN5IGZvciB0aGUgQ29yYWwgVHJpYW5n
bGUgU3VwcG9ydCBQYXJ0bmVyc2hpcDwvdGl0bGU+PC90aXRsZXM+PHBhZ2VzPjE1MjwvcGFnZXM+
PGRhdGVzPjx5ZWFyPjIwMTI8L3llYXI+PC9kYXRlcz48dXJscz48L3VybHM+PC9yZWNvcmQ+PC9D
aXRlPjxDaXRlPjxBdXRob3I+QnVya2U8L0F1dGhvcj48WWVhcj4yMDEyPC9ZZWFyPjxSZWNOdW0+
MTE2PC9SZWNOdW0+PHJlY29yZD48cmVjLW51bWJlcj4xMTY8L3JlYy1udW1iZXI+PGZvcmVpZ24t
a2V5cz48a2V5IGFwcD0iRU4iIGRiLWlkPSJ0YTB6dHJ2OWh3cDA1a2VyZWZudncwcHN2OWRkNXRm
enZ4ZHgiIHRpbWVzdGFtcD0iMTM3MDU2NTUxNiI+MTE2PC9rZXk+PC9mb3JlaWduLWtleXM+PHJl
Zi10eXBlIG5hbWU9IlJlcG9ydCI+Mjc8L3JlZi10eXBlPjxjb250cmlidXRvcnM+PGF1dGhvcnM+
PGF1dGhvcj5CdXJrZSwgTC48L2F1dGhvcj48YXV0aG9yPlJleXRhciwgSy48L2F1dGhvcj48YXV0
aG9yPlNwYWxkaW5nLCBNLjwvYXV0aG9yPjxhdXRob3I+UGVycnksIEEuPC9hdXRob3I+PC9hdXRo
b3JzPjwvY29udHJpYnV0b3JzPjx0aXRsZXM+PHRpdGxlPlJlZWZzIGF0IFJpc2sgUmV2aXNpdGVk
IGluIHRoZSBDb3JhbCBUcmlhbmdsZTwvdGl0bGU+PC90aXRsZXM+PHBhZ2VzPjcyPC9wYWdlcz48
ZGF0ZXM+PHllYXI+MjAxMjwveWVhcj48L2RhdGVzPjxwdWItbG9jYXRpb24+V2FzaGluZ3Rvbiwg
REM8L3B1Yi1sb2NhdGlvbj48cHVibGlzaGVyPldvcmxkIFJlc291cmNlcyBJbnN0aXR1dGU8L3B1
Ymxpc2hlcj48dXJscz48L3VybHM+PC9yZWNvcmQ+PC9DaXRlPjxDaXRlPjxBdXRob3I+SmFja3Nv
bjwvQXV0aG9yPjxZZWFyPjIwMTQ8L1llYXI+PFJlY051bT4zMjY8L1JlY051bT48cmVjb3JkPjxy
ZWMtbnVtYmVyPjMyNjwvcmVjLW51bWJlcj48Zm9yZWlnbi1rZXlzPjxrZXkgYXBwPSJFTiIgZGIt
aWQ9InRhMHp0cnY5aHdwMDVrZXJlZm52dzBwc3Y5ZGQ1dGZ6dnhkeCIgdGltZXN0YW1wPSIxNDM5
OTI3MDcwIj4zMjY8L2tleT48L2ZvcmVpZ24ta2V5cz48cmVmLXR5cGUgbmFtZT0iUmVwb3J0Ij4y
NzwvcmVmLXR5cGU+PGNvbnRyaWJ1dG9ycz48YXV0aG9ycz48YXV0aG9yPkphY2tzb24sIEouIEIu
IEMuPC9hdXRob3I+PGF1dGhvcj5Eb25vdmFuLCBNLiBLLjwvYXV0aG9yPjxhdXRob3I+Q3JhbWVy
LCBLLiBMLjwvYXV0aG9yPjxhdXRob3I+TGFtLCBWLiBWLjwvYXV0aG9yPjwvYXV0aG9ycz48L2Nv
bnRyaWJ1dG9ycz48dGl0bGVzPjx0aXRsZT5TdGF0dXMgYW5kIFRyZW5kcyBvZiBDYXJpYmJlYW4g
Q29yYWwgUmVlZnM6IDE5NzAtMjAxMjwvdGl0bGU+PC90aXRsZXM+PGRhdGVzPjx5ZWFyPjIwMTQ8
L3llYXI+PC9kYXRlcz48cHViLWxvY2F0aW9uPkdsYW5kLCBTd2l0emVybGFuZDwvcHViLWxvY2F0
aW9uPjxwdWJsaXNoZXI+R2xvYmFsIENvcmFsIFJlZWYgTW9uaXRvcmluZyBOZXR3b3JrLCBJVUNO
PC9wdWJsaXNoZXI+PHVybHM+PC91cmxzPjwvcmVjb3JkPjwvQ2l0ZT48L0VuZE5vdGU+
</w:fldData>
        </w:fldChar>
      </w:r>
      <w:r w:rsidR="00FC2164">
        <w:instrText xml:space="preserve"> ADDIN EN.CITE.DATA </w:instrText>
      </w:r>
      <w:r w:rsidR="00FC2164">
        <w:fldChar w:fldCharType="end"/>
      </w:r>
      <w:r w:rsidR="000B4C23" w:rsidRPr="00403078">
        <w:fldChar w:fldCharType="separate"/>
      </w:r>
      <w:r w:rsidR="00FC2164">
        <w:rPr>
          <w:noProof/>
        </w:rPr>
        <w:t>(Burke, Reytar, Spalding, &amp; Perry, 2012; Fernandes et al., 2012; Jackson et al., 2014)</w:t>
      </w:r>
      <w:r w:rsidR="000B4C23" w:rsidRPr="00403078">
        <w:fldChar w:fldCharType="end"/>
      </w:r>
      <w:r w:rsidR="000B4C23">
        <w:t>.</w:t>
      </w:r>
      <w:r w:rsidR="009B0A38">
        <w:t xml:space="preserve"> </w:t>
      </w:r>
      <w:r w:rsidR="000B4C23">
        <w:t>C</w:t>
      </w:r>
      <w:r w:rsidR="000B4C23" w:rsidRPr="000B4C23">
        <w:t>limate change exacerbate</w:t>
      </w:r>
      <w:r w:rsidR="000B4C23">
        <w:t>s</w:t>
      </w:r>
      <w:r w:rsidR="00544A04">
        <w:t xml:space="preserve"> these</w:t>
      </w:r>
      <w:r w:rsidR="000B4C23">
        <w:t xml:space="preserve"> local</w:t>
      </w:r>
      <w:r w:rsidR="000B4C23" w:rsidRPr="000B4C23">
        <w:t xml:space="preserve"> stressors</w:t>
      </w:r>
      <w:r w:rsidR="00544A04">
        <w:t xml:space="preserve"> and </w:t>
      </w:r>
      <w:r w:rsidR="000B4C23" w:rsidRPr="000B4C23">
        <w:t>increase</w:t>
      </w:r>
      <w:r w:rsidR="00544A04">
        <w:t>s</w:t>
      </w:r>
      <w:r w:rsidR="000B4C23" w:rsidRPr="000B4C23">
        <w:t xml:space="preserve"> sensitivity to other </w:t>
      </w:r>
      <w:r w:rsidR="000B4C23" w:rsidRPr="000B4C23">
        <w:lastRenderedPageBreak/>
        <w:t>stressors</w:t>
      </w:r>
      <w:r w:rsidR="000B4C23">
        <w:t xml:space="preserve"> </w:t>
      </w:r>
      <w:r w:rsidR="006D29D4">
        <w:fldChar w:fldCharType="begin">
          <w:fldData xml:space="preserve">PEVuZE5vdGU+PENpdGU+PEF1dGhvcj5NY0xlb2Q8L0F1dGhvcj48WWVhcj4yMDEyPC9ZZWFyPjxS
ZWNOdW0+MTE4PC9SZWNOdW0+PERpc3BsYXlUZXh0PihFLiBNY0xlb2QgZXQgYWwuLCAyMDEyOyBX
ZXN0ICZhbXA7IEp1bGl1cywgMjAxNCk8L0Rpc3BsYXlUZXh0PjxyZWNvcmQ+PHJlYy1udW1iZXI+
MTE4PC9yZWMtbnVtYmVyPjxmb3JlaWduLWtleXM+PGtleSBhcHA9IkVOIiBkYi1pZD0idGEwenRy
djlod3AwNWtlcmVmbnZ3MHBzdjlkZDV0Znp2eGR4IiB0aW1lc3RhbXA9IjEzNzA4OTI4MDYiPjEx
ODwva2V5PjwvZm9yZWlnbi1rZXlzPjxyZWYtdHlwZSBuYW1lPSJKb3VybmFsIEFydGljbGUiPjE3
PC9yZWYtdHlwZT48Y29udHJpYnV0b3JzPjxhdXRob3JzPjxhdXRob3I+TWNMZW9kLCBFLjwvYXV0
aG9yPjxhdXRob3I+QW50aG9ueSwgSy4gUi4gTi48L2F1dGhvcj48YXV0aG9yPkFuZGVyc3Nvbiwg
QS48L2F1dGhvcj48YXV0aG9yPkJlZWRlbiwgUi48L2F1dGhvcj48YXV0aG9yPkdvbGJ1dSwgWS48
L2F1dGhvcj48YXV0aG9yPktsZXlwYXMsIEouPC9hdXRob3I+PGF1dGhvcj5Lcm9la2VyLCBLLjwv
YXV0aG9yPjxhdXRob3I+TWFuemVsbG8sIEQuPC9hdXRob3I+PGF1dGhvcj5TYWxtLCBSLiBWLjwv
YXV0aG9yPjxhdXRob3I+U2NodXR0ZW5iZXJnLCBILjwvYXV0aG9yPjxhdXRob3I+U21pdGgsIEou
IEUuPC9hdXRob3I+PC9hdXRob3JzPjwvY29udHJpYnV0b3JzPjx0aXRsZXM+PHRpdGxlPlByZXBh
cmluZyB0byBtYW5hZ2UgY29yYWwgcmVlZnMgZm9yIG9jZWFuIGFjaWRpZmljYXRpb246IGxlc3Nv
bnMgZnJvbSBjb3JhbCBibGVhY2hpbmc8L3RpdGxlPjxzZWNvbmRhcnktdGl0bGU+RnJvbnRpZXJz
IGluIEVjb2xvZ3kgYW5kIHRoZSBFbnZpcm9ubWVudDwvc2Vjb25kYXJ5LXRpdGxlPjwvdGl0bGVz
PjxwZXJpb2RpY2FsPjxmdWxsLXRpdGxlPkZyb250aWVycyBpbiBFY29sb2d5IGFuZCB0aGUgRW52
aXJvbm1lbnQ8L2Z1bGwtdGl0bGU+PC9wZXJpb2RpY2FsPjxwYWdlcz4yMC0yNzwvcGFnZXM+PHZv
bHVtZT4xMTwvdm9sdW1lPjxudW1iZXI+MTwvbnVtYmVyPjxkYXRlcz48eWVhcj4yMDEyPC95ZWFy
PjwvZGF0ZXM+PHB1Ymxpc2hlcj5FY29sb2dpY2FsIFNvY2lldHkgb2YgQW1lcmljYTwvcHVibGlz
aGVyPjxpc2JuPjE1NDAtOTI5NTwvaXNibj48dXJscz48cmVsYXRlZC11cmxzPjx1cmw+aHR0cDov
L2R4LmRvaS5vcmcvMTAuMTg5MC8xMTAyNDA8L3VybD48L3JlbGF0ZWQtdXJscz48L3VybHM+PGVs
ZWN0cm9uaWMtcmVzb3VyY2UtbnVtPmRvaToxMC4xODkwLzExMDI0MDwvZWxlY3Ryb25pYy1yZXNv
dXJjZS1udW0+PGFjY2Vzcy1kYXRlPjIwMTMvMDYvMTA8L2FjY2Vzcy1kYXRlPjwvcmVjb3JkPjwv
Q2l0ZT48Q2l0ZT48QXV0aG9yPldlc3Q8L0F1dGhvcj48WWVhcj4yMDE0PC9ZZWFyPjxSZWNOdW0+
MzM5PC9SZWNOdW0+PHJlY29yZD48cmVjLW51bWJlcj4zMzk8L3JlYy1udW1iZXI+PGZvcmVpZ24t
a2V5cz48a2V5IGFwcD0iRU4iIGRiLWlkPSJ0YTB6dHJ2OWh3cDA1a2VyZWZudncwcHN2OWRkNXRm
enZ4ZHgiIHRpbWVzdGFtcD0iMTQzOTkyNzA3MCI+MzM5PC9rZXk+PC9mb3JlaWduLWtleXM+PHJl
Zi10eXBlIG5hbWU9IkJvb2sgU2VjdGlvbiI+NTwvcmVmLXR5cGU+PGNvbnRyaWJ1dG9ycz48YXV0
aG9ycz48YXV0aG9yPldlc3QsIEouIE0uPC9hdXRob3I+PGF1dGhvcj5KdWxpdXMsIFMuIEguPC9h
dXRob3I+PC9hdXRob3JzPjxzZWNvbmRhcnktYXV0aG9ycz48YXV0aG9yPlN0ZWluLCBCLkEuPC9h
dXRob3I+PGF1dGhvcj5QLiBHbGljazwvYXV0aG9yPjxhdXRob3I+Ti4gRWRlbHNvbjwvYXV0aG9y
PjxhdXRob3I+QS4gU3RhdWQ8L2F1dGhvcj48L3NlY29uZGFyeS1hdXRob3JzPjwvY29udHJpYnV0
b3JzPjx0aXRsZXM+PHRpdGxlPlRoZSBBcnQgb2YgdGhlIFBvc3NpYmxlOiBJZGVudGlmeWluZyBB
ZGFwdGF0aW9uIE9wdGlvbnM8L3RpdGxlPjxzZWNvbmRhcnktdGl0bGU+Q2xpbWF0ZS1TbWFydCBD
b25zZXJ2YXRpb246IFB1dHRpbmcgQWRhcHRhdGlvbiBQcmluY2lwbGVzIGludG8gUHJhY3RpY2U8
L3NlY29uZGFyeS10aXRsZT48L3RpdGxlcz48c2VjdGlvbj44PC9zZWN0aW9uPjxkYXRlcz48eWVh
cj4yMDE0PC95ZWFyPjwvZGF0ZXM+PHB1Yi1sb2NhdGlvbj5XYXNoaW5ndG9uLCBEQzwvcHViLWxv
Y2F0aW9uPjxwdWJsaXNoZXI+TmF0aW9uYWwgV2lsZGxpZmUgRmVkZXJhdGlvbjwvcHVibGlzaGVy
Pjx1cmxzPjxyZWxhdGVkLXVybHM+PHVybD53d3cubXdmLm9yZy9DbGltYXRlLVNtYXJ0R3VpZGU8
L3VybD48L3JlbGF0ZWQtdXJscz48L3VybHM+PC9yZWNvcmQ+PC9DaXRlPjwvRW5kTm90ZT4A
</w:fldData>
        </w:fldChar>
      </w:r>
      <w:r w:rsidR="006C0089">
        <w:instrText xml:space="preserve"> ADDIN EN.CITE </w:instrText>
      </w:r>
      <w:r w:rsidR="006C0089">
        <w:fldChar w:fldCharType="begin">
          <w:fldData xml:space="preserve">PEVuZE5vdGU+PENpdGU+PEF1dGhvcj5NY0xlb2Q8L0F1dGhvcj48WWVhcj4yMDEyPC9ZZWFyPjxS
ZWNOdW0+MTE4PC9SZWNOdW0+PERpc3BsYXlUZXh0PihFLiBNY0xlb2QgZXQgYWwuLCAyMDEyOyBX
ZXN0ICZhbXA7IEp1bGl1cywgMjAxNCk8L0Rpc3BsYXlUZXh0PjxyZWNvcmQ+PHJlYy1udW1iZXI+
MTE4PC9yZWMtbnVtYmVyPjxmb3JlaWduLWtleXM+PGtleSBhcHA9IkVOIiBkYi1pZD0idGEwenRy
djlod3AwNWtlcmVmbnZ3MHBzdjlkZDV0Znp2eGR4IiB0aW1lc3RhbXA9IjEzNzA4OTI4MDYiPjEx
ODwva2V5PjwvZm9yZWlnbi1rZXlzPjxyZWYtdHlwZSBuYW1lPSJKb3VybmFsIEFydGljbGUiPjE3
PC9yZWYtdHlwZT48Y29udHJpYnV0b3JzPjxhdXRob3JzPjxhdXRob3I+TWNMZW9kLCBFLjwvYXV0
aG9yPjxhdXRob3I+QW50aG9ueSwgSy4gUi4gTi48L2F1dGhvcj48YXV0aG9yPkFuZGVyc3Nvbiwg
QS48L2F1dGhvcj48YXV0aG9yPkJlZWRlbiwgUi48L2F1dGhvcj48YXV0aG9yPkdvbGJ1dSwgWS48
L2F1dGhvcj48YXV0aG9yPktsZXlwYXMsIEouPC9hdXRob3I+PGF1dGhvcj5Lcm9la2VyLCBLLjwv
YXV0aG9yPjxhdXRob3I+TWFuemVsbG8sIEQuPC9hdXRob3I+PGF1dGhvcj5TYWxtLCBSLiBWLjwv
YXV0aG9yPjxhdXRob3I+U2NodXR0ZW5iZXJnLCBILjwvYXV0aG9yPjxhdXRob3I+U21pdGgsIEou
IEUuPC9hdXRob3I+PC9hdXRob3JzPjwvY29udHJpYnV0b3JzPjx0aXRsZXM+PHRpdGxlPlByZXBh
cmluZyB0byBtYW5hZ2UgY29yYWwgcmVlZnMgZm9yIG9jZWFuIGFjaWRpZmljYXRpb246IGxlc3Nv
bnMgZnJvbSBjb3JhbCBibGVhY2hpbmc8L3RpdGxlPjxzZWNvbmRhcnktdGl0bGU+RnJvbnRpZXJz
IGluIEVjb2xvZ3kgYW5kIHRoZSBFbnZpcm9ubWVudDwvc2Vjb25kYXJ5LXRpdGxlPjwvdGl0bGVz
PjxwZXJpb2RpY2FsPjxmdWxsLXRpdGxlPkZyb250aWVycyBpbiBFY29sb2d5IGFuZCB0aGUgRW52
aXJvbm1lbnQ8L2Z1bGwtdGl0bGU+PC9wZXJpb2RpY2FsPjxwYWdlcz4yMC0yNzwvcGFnZXM+PHZv
bHVtZT4xMTwvdm9sdW1lPjxudW1iZXI+MTwvbnVtYmVyPjxkYXRlcz48eWVhcj4yMDEyPC95ZWFy
PjwvZGF0ZXM+PHB1Ymxpc2hlcj5FY29sb2dpY2FsIFNvY2lldHkgb2YgQW1lcmljYTwvcHVibGlz
aGVyPjxpc2JuPjE1NDAtOTI5NTwvaXNibj48dXJscz48cmVsYXRlZC11cmxzPjx1cmw+aHR0cDov
L2R4LmRvaS5vcmcvMTAuMTg5MC8xMTAyNDA8L3VybD48L3JlbGF0ZWQtdXJscz48L3VybHM+PGVs
ZWN0cm9uaWMtcmVzb3VyY2UtbnVtPmRvaToxMC4xODkwLzExMDI0MDwvZWxlY3Ryb25pYy1yZXNv
dXJjZS1udW0+PGFjY2Vzcy1kYXRlPjIwMTMvMDYvMTA8L2FjY2Vzcy1kYXRlPjwvcmVjb3JkPjwv
Q2l0ZT48Q2l0ZT48QXV0aG9yPldlc3Q8L0F1dGhvcj48WWVhcj4yMDE0PC9ZZWFyPjxSZWNOdW0+
MzM5PC9SZWNOdW0+PHJlY29yZD48cmVjLW51bWJlcj4zMzk8L3JlYy1udW1iZXI+PGZvcmVpZ24t
a2V5cz48a2V5IGFwcD0iRU4iIGRiLWlkPSJ0YTB6dHJ2OWh3cDA1a2VyZWZudncwcHN2OWRkNXRm
enZ4ZHgiIHRpbWVzdGFtcD0iMTQzOTkyNzA3MCI+MzM5PC9rZXk+PC9mb3JlaWduLWtleXM+PHJl
Zi10eXBlIG5hbWU9IkJvb2sgU2VjdGlvbiI+NTwvcmVmLXR5cGU+PGNvbnRyaWJ1dG9ycz48YXV0
aG9ycz48YXV0aG9yPldlc3QsIEouIE0uPC9hdXRob3I+PGF1dGhvcj5KdWxpdXMsIFMuIEguPC9h
dXRob3I+PC9hdXRob3JzPjxzZWNvbmRhcnktYXV0aG9ycz48YXV0aG9yPlN0ZWluLCBCLkEuPC9h
dXRob3I+PGF1dGhvcj5QLiBHbGljazwvYXV0aG9yPjxhdXRob3I+Ti4gRWRlbHNvbjwvYXV0aG9y
PjxhdXRob3I+QS4gU3RhdWQ8L2F1dGhvcj48L3NlY29uZGFyeS1hdXRob3JzPjwvY29udHJpYnV0
b3JzPjx0aXRsZXM+PHRpdGxlPlRoZSBBcnQgb2YgdGhlIFBvc3NpYmxlOiBJZGVudGlmeWluZyBB
ZGFwdGF0aW9uIE9wdGlvbnM8L3RpdGxlPjxzZWNvbmRhcnktdGl0bGU+Q2xpbWF0ZS1TbWFydCBD
b25zZXJ2YXRpb246IFB1dHRpbmcgQWRhcHRhdGlvbiBQcmluY2lwbGVzIGludG8gUHJhY3RpY2U8
L3NlY29uZGFyeS10aXRsZT48L3RpdGxlcz48c2VjdGlvbj44PC9zZWN0aW9uPjxkYXRlcz48eWVh
cj4yMDE0PC95ZWFyPjwvZGF0ZXM+PHB1Yi1sb2NhdGlvbj5XYXNoaW5ndG9uLCBEQzwvcHViLWxv
Y2F0aW9uPjxwdWJsaXNoZXI+TmF0aW9uYWwgV2lsZGxpZmUgRmVkZXJhdGlvbjwvcHVibGlzaGVy
Pjx1cmxzPjxyZWxhdGVkLXVybHM+PHVybD53d3cubXdmLm9yZy9DbGltYXRlLVNtYXJ0R3VpZGU8
L3VybD48L3JlbGF0ZWQtdXJscz48L3VybHM+PC9yZWNvcmQ+PC9DaXRlPjwvRW5kTm90ZT4A
</w:fldData>
        </w:fldChar>
      </w:r>
      <w:r w:rsidR="006C0089">
        <w:instrText xml:space="preserve"> ADDIN EN.CITE.DATA </w:instrText>
      </w:r>
      <w:r w:rsidR="006C0089">
        <w:fldChar w:fldCharType="end"/>
      </w:r>
      <w:r w:rsidR="006D29D4">
        <w:fldChar w:fldCharType="separate"/>
      </w:r>
      <w:r w:rsidR="00386AFB">
        <w:rPr>
          <w:noProof/>
        </w:rPr>
        <w:t>(E. McLeod et al., 2012; West &amp; Julius, 2014)</w:t>
      </w:r>
      <w:r w:rsidR="006D29D4">
        <w:fldChar w:fldCharType="end"/>
      </w:r>
      <w:r w:rsidR="000B4C23">
        <w:t>.</w:t>
      </w:r>
      <w:r w:rsidR="006D29D4">
        <w:t xml:space="preserve"> Ocean acidification and coral blea</w:t>
      </w:r>
      <w:r w:rsidR="00544A04">
        <w:t>ching from ocean warming reduce</w:t>
      </w:r>
      <w:r w:rsidR="006D29D4">
        <w:t xml:space="preserve"> reef calcification </w:t>
      </w:r>
      <w:r w:rsidR="00544A04">
        <w:t>and increase</w:t>
      </w:r>
      <w:r w:rsidR="006D29D4">
        <w:t xml:space="preserve"> sensitivity to disease and other local threats </w:t>
      </w:r>
      <w:r w:rsidR="0016554A">
        <w:fldChar w:fldCharType="begin"/>
      </w:r>
      <w:r w:rsidR="006C0089">
        <w:instrText xml:space="preserve"> ADDIN EN.CITE &lt;EndNote&gt;&lt;Cite&gt;&lt;Author&gt;McLeod&lt;/Author&gt;&lt;Year&gt;2012&lt;/Year&gt;&lt;RecNum&gt;118&lt;/RecNum&gt;&lt;DisplayText&gt;(E. McLeod et al., 2012)&lt;/DisplayText&gt;&lt;record&gt;&lt;rec-number&gt;118&lt;/rec-number&gt;&lt;foreign-keys&gt;&lt;key app="EN" db-id="ta0ztrv9hwp05kerefnvw0psv9dd5tfzvxdx" timestamp="1370892806"&gt;118&lt;/key&gt;&lt;/foreign-keys&gt;&lt;ref-type name="Journal Article"&gt;17&lt;/ref-type&gt;&lt;contributors&gt;&lt;authors&gt;&lt;author&gt;McLeod, E.&lt;/author&gt;&lt;author&gt;Anthony, K. R. N.&lt;/author&gt;&lt;author&gt;Andersson, A.&lt;/author&gt;&lt;author&gt;Beeden, R.&lt;/author&gt;&lt;author&gt;Golbuu, Y.&lt;/author&gt;&lt;author&gt;Kleypas, J.&lt;/author&gt;&lt;author&gt;Kroeker, K.&lt;/author&gt;&lt;author&gt;Manzello, D.&lt;/author&gt;&lt;author&gt;Salm, R. V.&lt;/author&gt;&lt;author&gt;Schuttenberg, H.&lt;/author&gt;&lt;author&gt;Smith, J. E.&lt;/author&gt;&lt;/authors&gt;&lt;/contributors&gt;&lt;titles&gt;&lt;title&gt;Preparing to manage coral reefs for ocean acidification: lessons from coral bleaching&lt;/title&gt;&lt;secondary-title&gt;Frontiers in Ecology and the Environment&lt;/secondary-title&gt;&lt;/titles&gt;&lt;periodical&gt;&lt;full-title&gt;Frontiers in Ecology and the Environment&lt;/full-title&gt;&lt;/periodical&gt;&lt;pages&gt;20-27&lt;/pages&gt;&lt;volume&gt;11&lt;/volume&gt;&lt;number&gt;1&lt;/number&gt;&lt;dates&gt;&lt;year&gt;2012&lt;/year&gt;&lt;/dates&gt;&lt;publisher&gt;Ecological Society of America&lt;/publisher&gt;&lt;isbn&gt;1540-9295&lt;/isbn&gt;&lt;urls&gt;&lt;related-urls&gt;&lt;url&gt;http://dx.doi.org/10.1890/110240&lt;/url&gt;&lt;/related-urls&gt;&lt;/urls&gt;&lt;electronic-resource-num&gt;doi:10.1890/110240&lt;/electronic-resource-num&gt;&lt;access-date&gt;2013/06/10&lt;/access-date&gt;&lt;/record&gt;&lt;/Cite&gt;&lt;/EndNote&gt;</w:instrText>
      </w:r>
      <w:r w:rsidR="0016554A">
        <w:fldChar w:fldCharType="separate"/>
      </w:r>
      <w:r w:rsidR="000349AC">
        <w:rPr>
          <w:noProof/>
        </w:rPr>
        <w:t>(E. McLeod et al., 2012)</w:t>
      </w:r>
      <w:r w:rsidR="0016554A">
        <w:fldChar w:fldCharType="end"/>
      </w:r>
      <w:r w:rsidR="006D29D4">
        <w:t xml:space="preserve">. </w:t>
      </w:r>
      <w:r w:rsidR="005F218F">
        <w:t>Watershed</w:t>
      </w:r>
      <w:r w:rsidR="00EB4DEE">
        <w:t xml:space="preserve">-based nutrient pollution can </w:t>
      </w:r>
      <w:r w:rsidR="00544A04">
        <w:t xml:space="preserve">also </w:t>
      </w:r>
      <w:r w:rsidR="00EB4DEE">
        <w:t xml:space="preserve">make reef species more susceptible to climate impacts by reducing bleaching thresholds </w:t>
      </w:r>
      <w:r w:rsidR="000349AC">
        <w:fldChar w:fldCharType="begin"/>
      </w:r>
      <w:r w:rsidR="00C423E8">
        <w:instrText xml:space="preserve"> ADDIN EN.CITE &lt;EndNote&gt;&lt;Cite&gt;&lt;Author&gt;D’Angelo&lt;/Author&gt;&lt;Year&gt;2014&lt;/Year&gt;&lt;RecNum&gt;373&lt;/RecNum&gt;&lt;DisplayText&gt;(D’Angelo &amp;amp; Wiedenmann, 2014)&lt;/DisplayText&gt;&lt;record&gt;&lt;rec-number&gt;373&lt;/rec-number&gt;&lt;foreign-keys&gt;&lt;key app="EN" db-id="ta0ztrv9hwp05kerefnvw0psv9dd5tfzvxdx" timestamp="1441583908"&gt;373&lt;/key&gt;&lt;/foreign-keys&gt;&lt;ref-type name="Journal Article"&gt;17&lt;/ref-type&gt;&lt;contributors&gt;&lt;authors&gt;&lt;author&gt;D’Angelo, C.&lt;/author&gt;&lt;author&gt;Wiedenmann, J.&lt;/author&gt;&lt;/authors&gt;&lt;/contributors&gt;&lt;titles&gt;&lt;title&gt;Impacts of nutrient enrichment on coral reefs: new perspectives and implications for coastal management and reef survival&lt;/title&gt;&lt;secondary-title&gt;Current Opinion in Environmental Sustainability&lt;/secondary-title&gt;&lt;/titles&gt;&lt;periodical&gt;&lt;full-title&gt;Current Opinion in Environmental Sustainability&lt;/full-title&gt;&lt;/periodical&gt;&lt;pages&gt;82-93&lt;/pages&gt;&lt;volume&gt;7&lt;/volume&gt;&lt;dates&gt;&lt;year&gt;2014&lt;/year&gt;&lt;pub-dates&gt;&lt;date&gt;4//&lt;/date&gt;&lt;/pub-dates&gt;&lt;/dates&gt;&lt;isbn&gt;1877-3435&lt;/isbn&gt;&lt;urls&gt;&lt;related-urls&gt;&lt;url&gt;http://www.sciencedirect.com/science/article/pii/S1877343513001917&lt;/url&gt;&lt;/related-urls&gt;&lt;/urls&gt;&lt;electronic-resource-num&gt;10.1016/j.cosust.2013.11.029&lt;/electronic-resource-num&gt;&lt;/record&gt;&lt;/Cite&gt;&lt;/EndNote&gt;</w:instrText>
      </w:r>
      <w:r w:rsidR="000349AC">
        <w:fldChar w:fldCharType="separate"/>
      </w:r>
      <w:r w:rsidR="000349AC">
        <w:rPr>
          <w:noProof/>
        </w:rPr>
        <w:t>(D’Angelo &amp; Wiedenmann, 2014)</w:t>
      </w:r>
      <w:r w:rsidR="000349AC">
        <w:fldChar w:fldCharType="end"/>
      </w:r>
      <w:r w:rsidR="006B4077">
        <w:t xml:space="preserve"> </w:t>
      </w:r>
      <w:r w:rsidR="00EB4DEE">
        <w:t xml:space="preserve">and increasing disease severity </w:t>
      </w:r>
      <w:r w:rsidR="000349AC">
        <w:fldChar w:fldCharType="begin"/>
      </w:r>
      <w:r w:rsidR="00C423E8">
        <w:instrText xml:space="preserve"> ADDIN EN.CITE &lt;EndNote&gt;&lt;Cite&gt;&lt;Author&gt;Bruno&lt;/Author&gt;&lt;Year&gt;2003&lt;/Year&gt;&lt;RecNum&gt;372&lt;/RecNum&gt;&lt;DisplayText&gt;(Bruno, Petes, Drew Harvell, &amp;amp; Hettinger, 2003)&lt;/DisplayText&gt;&lt;record&gt;&lt;rec-number&gt;372&lt;/rec-number&gt;&lt;foreign-keys&gt;&lt;key app="EN" db-id="ta0ztrv9hwp05kerefnvw0psv9dd5tfzvxdx" timestamp="1441583827"&gt;372&lt;/key&gt;&lt;/foreign-keys&gt;&lt;ref-type name="Journal Article"&gt;17&lt;/ref-type&gt;&lt;contributors&gt;&lt;authors&gt;&lt;author&gt;Bruno, J.F.&lt;/author&gt;&lt;author&gt;Petes, L. E.&lt;/author&gt;&lt;author&gt;Drew Harvell, C.&lt;/author&gt;&lt;author&gt;Hettinger, A.&lt;/author&gt;&lt;/authors&gt;&lt;/contributors&gt;&lt;titles&gt;&lt;title&gt;Nutrient enrichment can increase the severity of coral diseases&lt;/title&gt;&lt;secondary-title&gt;Ecology Letters&lt;/secondary-title&gt;&lt;/titles&gt;&lt;periodical&gt;&lt;full-title&gt;Ecology Letters&lt;/full-title&gt;&lt;/periodical&gt;&lt;pages&gt;1056-1061&lt;/pages&gt;&lt;volume&gt;6&lt;/volume&gt;&lt;number&gt;12&lt;/number&gt;&lt;keywords&gt;&lt;keyword&gt;Aspergillosis&lt;/keyword&gt;&lt;keyword&gt;coral disease&lt;/keyword&gt;&lt;keyword&gt;coral reef&lt;/keyword&gt;&lt;keyword&gt;epizootic&lt;/keyword&gt;&lt;keyword&gt;nutrient enrichment&lt;/keyword&gt;&lt;keyword&gt;yellow band disease&lt;/keyword&gt;&lt;/keywords&gt;&lt;dates&gt;&lt;year&gt;2003&lt;/year&gt;&lt;/dates&gt;&lt;publisher&gt;Blackwell Science Ltd&lt;/publisher&gt;&lt;isbn&gt;1461-0248&lt;/isbn&gt;&lt;urls&gt;&lt;related-urls&gt;&lt;url&gt;http://dx.doi.org/10.1046/j.1461-0248.2003.00544.x&lt;/url&gt;&lt;/related-urls&gt;&lt;/urls&gt;&lt;electronic-resource-num&gt;10.1046/j.1461-0248.2003.00544.x&lt;/electronic-resource-num&gt;&lt;/record&gt;&lt;/Cite&gt;&lt;/EndNote&gt;</w:instrText>
      </w:r>
      <w:r w:rsidR="000349AC">
        <w:fldChar w:fldCharType="separate"/>
      </w:r>
      <w:r w:rsidR="000349AC">
        <w:rPr>
          <w:noProof/>
        </w:rPr>
        <w:t>(Bruno, Petes, Drew Harvell, &amp; Hettinger, 2003)</w:t>
      </w:r>
      <w:r w:rsidR="000349AC">
        <w:fldChar w:fldCharType="end"/>
      </w:r>
      <w:r w:rsidR="00EB4DEE">
        <w:t xml:space="preserve">. </w:t>
      </w:r>
      <w:r>
        <w:t xml:space="preserve">Because actions under this strategy are already widely used, extra emphasis needs to be placed on </w:t>
      </w:r>
      <w:r w:rsidR="006D29D4">
        <w:t xml:space="preserve">considering </w:t>
      </w:r>
      <w:r>
        <w:t xml:space="preserve">climate-smart design </w:t>
      </w:r>
      <w:r w:rsidR="006D29D4">
        <w:t xml:space="preserve">within </w:t>
      </w:r>
      <w:r>
        <w:t>existing management portfolios</w:t>
      </w:r>
      <w:r w:rsidR="000B4C23">
        <w:t>.</w:t>
      </w:r>
    </w:p>
    <w:p w14:paraId="4B0DC0C9" w14:textId="1EDBAFA4" w:rsidR="00842D07" w:rsidRDefault="00842D07" w:rsidP="00577589">
      <w:pPr>
        <w:spacing w:line="480" w:lineRule="auto"/>
        <w:ind w:firstLine="0"/>
        <w:rPr>
          <w:rFonts w:eastAsia="Calibri"/>
        </w:rPr>
      </w:pPr>
      <w:r w:rsidRPr="00AC493B">
        <w:rPr>
          <w:b/>
          <w:i/>
        </w:rPr>
        <w:t>Protecting key ecosystem features</w:t>
      </w:r>
      <w:r>
        <w:t xml:space="preserve"> </w:t>
      </w:r>
      <w:r w:rsidR="00415A62">
        <w:t>addresses management of</w:t>
      </w:r>
      <w:r>
        <w:t xml:space="preserve"> the structural characteristics, </w:t>
      </w:r>
      <w:r w:rsidR="004B646C">
        <w:t>organisms</w:t>
      </w:r>
      <w:r>
        <w:t>, and areas that play a critical role in</w:t>
      </w:r>
      <w:r w:rsidR="008676F1">
        <w:t xml:space="preserve"> maintaining resilience in</w:t>
      </w:r>
      <w:r>
        <w:t xml:space="preserve"> the </w:t>
      </w:r>
      <w:r w:rsidR="00ED71B5">
        <w:t xml:space="preserve">current or future </w:t>
      </w:r>
      <w:r>
        <w:t>ecosystem</w:t>
      </w:r>
      <w:r w:rsidR="00ED71B5">
        <w:t xml:space="preserve"> of interest</w:t>
      </w:r>
      <w:r w:rsidR="004279E0">
        <w:t xml:space="preserve"> </w:t>
      </w:r>
      <w:r w:rsidR="004279E0">
        <w:fldChar w:fldCharType="begin"/>
      </w:r>
      <w:r w:rsidR="00257628">
        <w:instrText xml:space="preserve"> ADDIN EN.CITE &lt;EndNote&gt;&lt;Cite&gt;&lt;Author&gt;West&lt;/Author&gt;&lt;Year&gt;2014&lt;/Year&gt;&lt;RecNum&gt;339&lt;/RecNum&gt;&lt;DisplayText&gt;(West &amp;amp; Julius, 2014)&lt;/DisplayText&gt;&lt;record&gt;&lt;rec-number&gt;339&lt;/rec-number&gt;&lt;foreign-keys&gt;&lt;key app="EN" db-id="ta0ztrv9hwp05kerefnvw0psv9dd5tfzvxdx" timestamp="1439927070"&gt;339&lt;/key&gt;&lt;/foreign-keys&gt;&lt;ref-type name="Book Section"&gt;5&lt;/ref-type&gt;&lt;contributors&gt;&lt;authors&gt;&lt;author&gt;West, J. M.&lt;/author&gt;&lt;author&gt;Julius, S. H.&lt;/author&gt;&lt;/authors&gt;&lt;secondary-authors&gt;&lt;author&gt;Stein, B.A.&lt;/author&gt;&lt;author&gt;P. Glick&lt;/author&gt;&lt;author&gt;N. Edelson&lt;/author&gt;&lt;author&gt;A. Staud&lt;/author&gt;&lt;/secondary-authors&gt;&lt;/contributors&gt;&lt;titles&gt;&lt;title&gt;The Art of the Possible: Identifying Adaptation Options&lt;/title&gt;&lt;secondary-title&gt;Climate-Smart Conservation: Putting Adaptation Principles into Practice&lt;/secondary-title&gt;&lt;/titles&gt;&lt;section&gt;8&lt;/section&gt;&lt;dates&gt;&lt;year&gt;2014&lt;/year&gt;&lt;/dates&gt;&lt;pub-location&gt;Washington, DC&lt;/pub-location&gt;&lt;publisher&gt;National Wildlife Federation&lt;/publisher&gt;&lt;urls&gt;&lt;related-urls&gt;&lt;url&gt;www.mwf.org/Climate-SmartGuide&lt;/url&gt;&lt;/related-urls&gt;&lt;/urls&gt;&lt;/record&gt;&lt;/Cite&gt;&lt;/EndNote&gt;</w:instrText>
      </w:r>
      <w:r w:rsidR="004279E0">
        <w:fldChar w:fldCharType="separate"/>
      </w:r>
      <w:r w:rsidR="00257628">
        <w:rPr>
          <w:noProof/>
        </w:rPr>
        <w:t>(West &amp; Julius, 2014)</w:t>
      </w:r>
      <w:r w:rsidR="004279E0">
        <w:fldChar w:fldCharType="end"/>
      </w:r>
      <w:r>
        <w:rPr>
          <w:rFonts w:eastAsia="Calibri"/>
        </w:rPr>
        <w:t>.</w:t>
      </w:r>
      <w:r w:rsidR="00F0622F">
        <w:rPr>
          <w:rFonts w:eastAsia="Calibri"/>
        </w:rPr>
        <w:t xml:space="preserve"> </w:t>
      </w:r>
      <w:r w:rsidR="00ED71B5">
        <w:rPr>
          <w:rFonts w:eastAsia="Calibri"/>
        </w:rPr>
        <w:t>For instance, d</w:t>
      </w:r>
      <w:r w:rsidRPr="009B2A3A">
        <w:rPr>
          <w:rFonts w:eastAsia="Calibri"/>
        </w:rPr>
        <w:t xml:space="preserve">isplacing or removing a population of keystone species usually results in the re-organization of the ecosystem and sometimes results in its </w:t>
      </w:r>
      <w:r w:rsidRPr="00E06DB1">
        <w:rPr>
          <w:rFonts w:eastAsia="Calibri"/>
        </w:rPr>
        <w:t>collapse</w:t>
      </w:r>
      <w:r w:rsidRPr="009B2A3A">
        <w:rPr>
          <w:rFonts w:eastAsia="Calibri"/>
        </w:rPr>
        <w:t xml:space="preserve"> </w:t>
      </w:r>
      <w:r w:rsidR="00E06DB1">
        <w:rPr>
          <w:rFonts w:eastAsia="Calibri"/>
        </w:rPr>
        <w:fldChar w:fldCharType="begin">
          <w:fldData xml:space="preserve">PEVuZE5vdGU+PENpdGU+PEF1dGhvcj5KYWNrc29uPC9BdXRob3I+PFllYXI+MjAwMTwvWWVhcj48
UmVjTnVtPjM1OTwvUmVjTnVtPjxEaXNwbGF5VGV4dD4oSmFja3NvbiBldCBhbC4sIDIwMDE7IEtl
bGxlciBldCBhbC4sIDIwMDkpPC9EaXNwbGF5VGV4dD48cmVjb3JkPjxyZWMtbnVtYmVyPjM1OTwv
cmVjLW51bWJlcj48Zm9yZWlnbi1rZXlzPjxrZXkgYXBwPSJFTiIgZGItaWQ9InRhMHp0cnY5aHdw
MDVrZXJlZm52dzBwc3Y5ZGQ1dGZ6dnhkeCIgdGltZXN0YW1wPSIxNDQxNTcxNjI1Ij4zNTk8L2tl
eT48L2ZvcmVpZ24ta2V5cz48cmVmLXR5cGUgbmFtZT0iSm91cm5hbCBBcnRpY2xlIj4xNzwvcmVm
LXR5cGU+PGNvbnRyaWJ1dG9ycz48YXV0aG9ycz48YXV0aG9yPkphY2tzb24sIEouIEIuIEMuPC9h
dXRob3I+PGF1dGhvcj5LaXJieSwgTS4gWC48L2F1dGhvcj48YXV0aG9yPkJlcmdlciwgVy4gSC48
L2F1dGhvcj48YXV0aG9yPkJqb3JuZGFsLCBLLiBBLjwvYXV0aG9yPjxhdXRob3I+Qm90c2ZvcmQs
IEwuIFcuPC9hdXRob3I+PGF1dGhvcj5Cb3VycXVlLCBCLiBKLjwvYXV0aG9yPjxhdXRob3I+QnJh
ZGJ1cnksIFIuIEguPC9hdXRob3I+PGF1dGhvcj5Db29rZSwgUi48L2F1dGhvcj48YXV0aG9yPkVy
bGFuZHNvbiwgSi48L2F1dGhvcj48YXV0aG9yPkVzdGVzLCBKYW1lcyBBLjwvYXV0aG9yPjxhdXRo
b3I+SHVnaGVzLCBUZXJlbmNlIFAuPC9hdXRob3I+PGF1dGhvcj5LaWR3ZWxsLCBTdXNhbjwvYXV0
aG9yPjxhdXRob3I+TGFuZ2UsIENhcmluYSBCLjwvYXV0aG9yPjxhdXRob3I+TGVuaWhhbiwgSHVu
dGVyIFMuPC9hdXRob3I+PGF1dGhvcj5QYW5kb2xmaSwgSm9obiBNLjwvYXV0aG9yPjxhdXRob3I+
UGV0ZXJzb24sIENoYXJsZXMgSC48L2F1dGhvcj48YXV0aG9yPlN0ZW5lY2ssIFJvYmVydCBTLjwv
YXV0aG9yPjxhdXRob3I+VGVnbmVyLCBNaWEgSi48L2F1dGhvcj48YXV0aG9yPldhcm5lciwgUm9i
ZXJ0IFIuPC9hdXRob3I+PC9hdXRob3JzPjwvY29udHJpYnV0b3JzPjx0aXRsZXM+PHRpdGxlPkhp
c3RvcmljYWwgT3ZlcmZpc2hpbmcgYW5kIHRoZSBSZWNlbnQgQ29sbGFwc2Ugb2YgQ29hc3RhbCBF
Y29zeXN0ZW1zPC90aXRsZT48c2Vjb25kYXJ5LXRpdGxlPlNjaWVuY2U8L3NlY29uZGFyeS10aXRs
ZT48L3RpdGxlcz48cGVyaW9kaWNhbD48ZnVsbC10aXRsZT5TY2llbmNlPC9mdWxsLXRpdGxlPjwv
cGVyaW9kaWNhbD48cGFnZXM+NjI5LTYzNzwvcGFnZXM+PHZvbHVtZT4yOTM8L3ZvbHVtZT48bnVt
YmVyPjU1MzA8L251bWJlcj48ZGF0ZXM+PHllYXI+MjAwMTwveWVhcj48cHViLWRhdGVzPjxkYXRl
Pkp1bHkgMjcsIDIwMDE8L2RhdGU+PC9wdWItZGF0ZXM+PC9kYXRlcz48dXJscz48cmVsYXRlZC11
cmxzPjx1cmw+aHR0cDovL3d3dy5zY2llbmNlbWFnLm9yZy9jb250ZW50LzI5My81NTMwLzYyOS5h
YnN0cmFjdDwvdXJsPjwvcmVsYXRlZC11cmxzPjwvdXJscz48ZWxlY3Ryb25pYy1yZXNvdXJjZS1u
dW0+MTAuMTEyNi9zY2llbmNlLjEwNTkxOTk8L2VsZWN0cm9uaWMtcmVzb3VyY2UtbnVtPjwvcmVj
b3JkPjwvQ2l0ZT48Q2l0ZT48QXV0aG9yPktlbGxlcjwvQXV0aG9yPjxZZWFyPjIwMDk8L1llYXI+
PFJlY051bT4yMjwvUmVjTnVtPjxyZWNvcmQ+PHJlYy1udW1iZXI+MjI8L3JlYy1udW1iZXI+PGZv
cmVpZ24ta2V5cz48a2V5IGFwcD0iRU4iIGRiLWlkPSJ0YTB6dHJ2OWh3cDA1a2VyZWZudncwcHN2
OWRkNXRmenZ4ZHgiIHRpbWVzdGFtcD0iMTM2MzMwMjUxOCI+MjI8L2tleT48L2ZvcmVpZ24ta2V5
cz48cmVmLXR5cGUgbmFtZT0iSm91cm5hbCBBcnRpY2xlIj4xNzwvcmVmLXR5cGU+PGNvbnRyaWJ1
dG9ycz48YXV0aG9ycz48YXV0aG9yPktlbGxlciwgQi4gRC48L2F1dGhvcj48YXV0aG9yPkdsZWFz
b24sIEQuIEYuPC9hdXRob3I+PGF1dGhvcj5NY0xlb2QsIEUuPC9hdXRob3I+PGF1dGhvcj5Xb29k
bGV5LCBDLiBNLjwvYXV0aG9yPjxhdXRob3I+QWlyYW1lwrQsIFMuPC9hdXRob3I+PGF1dGhvcj5D
YXVzZXksIEJpbGx5IEQuPC9hdXRob3I+PGF1dGhvcj5GcmllZGxhbmRlciwgQWxhbiBNLjwvYXV0
aG9yPjxhdXRob3I+R3JvYmVyLUR1bnNtb3JlLCBSaWtraTwvYXV0aG9yPjxhdXRob3I+Sm9obnNv
biwgSm9oYW5uYSBFLjwvYXV0aG9yPjxhdXRob3I+TWlsbGVyLCBTdGV2ZW4gTC48L2F1dGhvcj48
YXV0aG9yPlN0ZW5lY2ssIFJvYmVydCBTLjwvYXV0aG9yPjwvYXV0aG9ycz48L2NvbnRyaWJ1dG9y
cz48dGl0bGVzPjx0aXRsZT5DbGltYXRlIENoYW5nZSwgQ29yYWwgUmVlZiBFY29zeXN0ZW1zLCBh
bmQgTWFuYWdlbWVudCBPcHRpb25zIGZvciBNYXJpbmUgUHJvdGVjdGVkIEFyZWFzPC90aXRsZT48
c2Vjb25kYXJ5LXRpdGxlPkVudmlyb25tZW50YWwgTWFuYWdlbWVudDwvc2Vjb25kYXJ5LXRpdGxl
PjwvdGl0bGVzPjxwZXJpb2RpY2FsPjxmdWxsLXRpdGxlPkVudmlyb25tZW50YWwgTWFuYWdlbWVu
dDwvZnVsbC10aXRsZT48L3BlcmlvZGljYWw+PGRhdGVzPjx5ZWFyPjIwMDk8L3llYXI+PC9kYXRl
cz48dXJscz48L3VybHM+PGVsZWN0cm9uaWMtcmVzb3VyY2UtbnVtPmRvaToxMC4xMDA3L3MwMDI2
Ny0wMDktOTM0Ni0wPC9lbGVjdHJvbmljLXJlc291cmNlLW51bT48L3JlY29yZD48L0NpdGU+PC9F
bmROb3RlPgB=
</w:fldData>
        </w:fldChar>
      </w:r>
      <w:r w:rsidR="006C0089">
        <w:rPr>
          <w:rFonts w:eastAsia="Calibri"/>
        </w:rPr>
        <w:instrText xml:space="preserve"> ADDIN EN.CITE </w:instrText>
      </w:r>
      <w:r w:rsidR="006C0089">
        <w:rPr>
          <w:rFonts w:eastAsia="Calibri"/>
        </w:rPr>
        <w:fldChar w:fldCharType="begin">
          <w:fldData xml:space="preserve">PEVuZE5vdGU+PENpdGU+PEF1dGhvcj5KYWNrc29uPC9BdXRob3I+PFllYXI+MjAwMTwvWWVhcj48
UmVjTnVtPjM1OTwvUmVjTnVtPjxEaXNwbGF5VGV4dD4oSmFja3NvbiBldCBhbC4sIDIwMDE7IEtl
bGxlciBldCBhbC4sIDIwMDkpPC9EaXNwbGF5VGV4dD48cmVjb3JkPjxyZWMtbnVtYmVyPjM1OTwv
cmVjLW51bWJlcj48Zm9yZWlnbi1rZXlzPjxrZXkgYXBwPSJFTiIgZGItaWQ9InRhMHp0cnY5aHdw
MDVrZXJlZm52dzBwc3Y5ZGQ1dGZ6dnhkeCIgdGltZXN0YW1wPSIxNDQxNTcxNjI1Ij4zNTk8L2tl
eT48L2ZvcmVpZ24ta2V5cz48cmVmLXR5cGUgbmFtZT0iSm91cm5hbCBBcnRpY2xlIj4xNzwvcmVm
LXR5cGU+PGNvbnRyaWJ1dG9ycz48YXV0aG9ycz48YXV0aG9yPkphY2tzb24sIEouIEIuIEMuPC9h
dXRob3I+PGF1dGhvcj5LaXJieSwgTS4gWC48L2F1dGhvcj48YXV0aG9yPkJlcmdlciwgVy4gSC48
L2F1dGhvcj48YXV0aG9yPkJqb3JuZGFsLCBLLiBBLjwvYXV0aG9yPjxhdXRob3I+Qm90c2ZvcmQs
IEwuIFcuPC9hdXRob3I+PGF1dGhvcj5Cb3VycXVlLCBCLiBKLjwvYXV0aG9yPjxhdXRob3I+QnJh
ZGJ1cnksIFIuIEguPC9hdXRob3I+PGF1dGhvcj5Db29rZSwgUi48L2F1dGhvcj48YXV0aG9yPkVy
bGFuZHNvbiwgSi48L2F1dGhvcj48YXV0aG9yPkVzdGVzLCBKYW1lcyBBLjwvYXV0aG9yPjxhdXRo
b3I+SHVnaGVzLCBUZXJlbmNlIFAuPC9hdXRob3I+PGF1dGhvcj5LaWR3ZWxsLCBTdXNhbjwvYXV0
aG9yPjxhdXRob3I+TGFuZ2UsIENhcmluYSBCLjwvYXV0aG9yPjxhdXRob3I+TGVuaWhhbiwgSHVu
dGVyIFMuPC9hdXRob3I+PGF1dGhvcj5QYW5kb2xmaSwgSm9obiBNLjwvYXV0aG9yPjxhdXRob3I+
UGV0ZXJzb24sIENoYXJsZXMgSC48L2F1dGhvcj48YXV0aG9yPlN0ZW5lY2ssIFJvYmVydCBTLjwv
YXV0aG9yPjxhdXRob3I+VGVnbmVyLCBNaWEgSi48L2F1dGhvcj48YXV0aG9yPldhcm5lciwgUm9i
ZXJ0IFIuPC9hdXRob3I+PC9hdXRob3JzPjwvY29udHJpYnV0b3JzPjx0aXRsZXM+PHRpdGxlPkhp
c3RvcmljYWwgT3ZlcmZpc2hpbmcgYW5kIHRoZSBSZWNlbnQgQ29sbGFwc2Ugb2YgQ29hc3RhbCBF
Y29zeXN0ZW1zPC90aXRsZT48c2Vjb25kYXJ5LXRpdGxlPlNjaWVuY2U8L3NlY29uZGFyeS10aXRs
ZT48L3RpdGxlcz48cGVyaW9kaWNhbD48ZnVsbC10aXRsZT5TY2llbmNlPC9mdWxsLXRpdGxlPjwv
cGVyaW9kaWNhbD48cGFnZXM+NjI5LTYzNzwvcGFnZXM+PHZvbHVtZT4yOTM8L3ZvbHVtZT48bnVt
YmVyPjU1MzA8L251bWJlcj48ZGF0ZXM+PHllYXI+MjAwMTwveWVhcj48cHViLWRhdGVzPjxkYXRl
Pkp1bHkgMjcsIDIwMDE8L2RhdGU+PC9wdWItZGF0ZXM+PC9kYXRlcz48dXJscz48cmVsYXRlZC11
cmxzPjx1cmw+aHR0cDovL3d3dy5zY2llbmNlbWFnLm9yZy9jb250ZW50LzI5My81NTMwLzYyOS5h
YnN0cmFjdDwvdXJsPjwvcmVsYXRlZC11cmxzPjwvdXJscz48ZWxlY3Ryb25pYy1yZXNvdXJjZS1u
dW0+MTAuMTEyNi9zY2llbmNlLjEwNTkxOTk8L2VsZWN0cm9uaWMtcmVzb3VyY2UtbnVtPjwvcmVj
b3JkPjwvQ2l0ZT48Q2l0ZT48QXV0aG9yPktlbGxlcjwvQXV0aG9yPjxZZWFyPjIwMDk8L1llYXI+
PFJlY051bT4yMjwvUmVjTnVtPjxyZWNvcmQ+PHJlYy1udW1iZXI+MjI8L3JlYy1udW1iZXI+PGZv
cmVpZ24ta2V5cz48a2V5IGFwcD0iRU4iIGRiLWlkPSJ0YTB6dHJ2OWh3cDA1a2VyZWZudncwcHN2
OWRkNXRmenZ4ZHgiIHRpbWVzdGFtcD0iMTM2MzMwMjUxOCI+MjI8L2tleT48L2ZvcmVpZ24ta2V5
cz48cmVmLXR5cGUgbmFtZT0iSm91cm5hbCBBcnRpY2xlIj4xNzwvcmVmLXR5cGU+PGNvbnRyaWJ1
dG9ycz48YXV0aG9ycz48YXV0aG9yPktlbGxlciwgQi4gRC48L2F1dGhvcj48YXV0aG9yPkdsZWFz
b24sIEQuIEYuPC9hdXRob3I+PGF1dGhvcj5NY0xlb2QsIEUuPC9hdXRob3I+PGF1dGhvcj5Xb29k
bGV5LCBDLiBNLjwvYXV0aG9yPjxhdXRob3I+QWlyYW1lwrQsIFMuPC9hdXRob3I+PGF1dGhvcj5D
YXVzZXksIEJpbGx5IEQuPC9hdXRob3I+PGF1dGhvcj5GcmllZGxhbmRlciwgQWxhbiBNLjwvYXV0
aG9yPjxhdXRob3I+R3JvYmVyLUR1bnNtb3JlLCBSaWtraTwvYXV0aG9yPjxhdXRob3I+Sm9obnNv
biwgSm9oYW5uYSBFLjwvYXV0aG9yPjxhdXRob3I+TWlsbGVyLCBTdGV2ZW4gTC48L2F1dGhvcj48
YXV0aG9yPlN0ZW5lY2ssIFJvYmVydCBTLjwvYXV0aG9yPjwvYXV0aG9ycz48L2NvbnRyaWJ1dG9y
cz48dGl0bGVzPjx0aXRsZT5DbGltYXRlIENoYW5nZSwgQ29yYWwgUmVlZiBFY29zeXN0ZW1zLCBh
bmQgTWFuYWdlbWVudCBPcHRpb25zIGZvciBNYXJpbmUgUHJvdGVjdGVkIEFyZWFzPC90aXRsZT48
c2Vjb25kYXJ5LXRpdGxlPkVudmlyb25tZW50YWwgTWFuYWdlbWVudDwvc2Vjb25kYXJ5LXRpdGxl
PjwvdGl0bGVzPjxwZXJpb2RpY2FsPjxmdWxsLXRpdGxlPkVudmlyb25tZW50YWwgTWFuYWdlbWVu
dDwvZnVsbC10aXRsZT48L3BlcmlvZGljYWw+PGRhdGVzPjx5ZWFyPjIwMDk8L3llYXI+PC9kYXRl
cz48dXJscz48L3VybHM+PGVsZWN0cm9uaWMtcmVzb3VyY2UtbnVtPmRvaToxMC4xMDA3L3MwMDI2
Ny0wMDktOTM0Ni0wPC9lbGVjdHJvbmljLXJlc291cmNlLW51bT48L3JlY29yZD48L0NpdGU+PC9F
bmROb3RlPgB=
</w:fldData>
        </w:fldChar>
      </w:r>
      <w:r w:rsidR="006C0089">
        <w:rPr>
          <w:rFonts w:eastAsia="Calibri"/>
        </w:rPr>
        <w:instrText xml:space="preserve"> ADDIN EN.CITE.DATA </w:instrText>
      </w:r>
      <w:r w:rsidR="006C0089">
        <w:rPr>
          <w:rFonts w:eastAsia="Calibri"/>
        </w:rPr>
      </w:r>
      <w:r w:rsidR="006C0089">
        <w:rPr>
          <w:rFonts w:eastAsia="Calibri"/>
        </w:rPr>
        <w:fldChar w:fldCharType="end"/>
      </w:r>
      <w:r w:rsidR="00E06DB1">
        <w:rPr>
          <w:rFonts w:eastAsia="Calibri"/>
        </w:rPr>
      </w:r>
      <w:r w:rsidR="00E06DB1">
        <w:rPr>
          <w:rFonts w:eastAsia="Calibri"/>
        </w:rPr>
        <w:fldChar w:fldCharType="separate"/>
      </w:r>
      <w:r w:rsidR="00E06DB1">
        <w:rPr>
          <w:rFonts w:eastAsia="Calibri"/>
          <w:noProof/>
        </w:rPr>
        <w:t>(Jackson et al., 2001; Keller et al., 2009)</w:t>
      </w:r>
      <w:r w:rsidR="00E06DB1">
        <w:rPr>
          <w:rFonts w:eastAsia="Calibri"/>
        </w:rPr>
        <w:fldChar w:fldCharType="end"/>
      </w:r>
      <w:r w:rsidRPr="009B2A3A">
        <w:rPr>
          <w:rFonts w:eastAsia="Calibri"/>
        </w:rPr>
        <w:t>.</w:t>
      </w:r>
      <w:r w:rsidR="00345336">
        <w:rPr>
          <w:rFonts w:eastAsia="Calibri"/>
        </w:rPr>
        <w:t xml:space="preserve"> Marine protected areas are</w:t>
      </w:r>
      <w:r w:rsidR="00544A04">
        <w:rPr>
          <w:rFonts w:eastAsia="Calibri"/>
        </w:rPr>
        <w:t xml:space="preserve"> </w:t>
      </w:r>
      <w:r>
        <w:rPr>
          <w:rFonts w:eastAsia="Calibri"/>
        </w:rPr>
        <w:t>widely used for protecting key ecosystem features</w:t>
      </w:r>
      <w:r w:rsidR="000320BF">
        <w:rPr>
          <w:rFonts w:eastAsia="Calibri"/>
        </w:rPr>
        <w:t xml:space="preserve"> </w:t>
      </w:r>
      <w:r w:rsidR="0016554A">
        <w:rPr>
          <w:rFonts w:eastAsia="Calibri"/>
        </w:rPr>
        <w:fldChar w:fldCharType="begin"/>
      </w:r>
      <w:r w:rsidR="006C0089">
        <w:rPr>
          <w:rFonts w:eastAsia="Calibri"/>
        </w:rPr>
        <w:instrText xml:space="preserve"> ADDIN EN.CITE &lt;EndNote&gt;&lt;Cite&gt;&lt;Author&gt;Keller&lt;/Author&gt;&lt;Year&gt;2009&lt;/Year&gt;&lt;RecNum&gt;22&lt;/RecNum&gt;&lt;DisplayText&gt;(Keller et al., 2009)&lt;/DisplayText&gt;&lt;record&gt;&lt;rec-number&gt;22&lt;/rec-number&gt;&lt;foreign-keys&gt;&lt;key app="EN" db-id="ta0ztrv9hwp05kerefnvw0psv9dd5tfzvxdx" timestamp="1363302518"&gt;22&lt;/key&gt;&lt;/foreign-keys&gt;&lt;ref-type name="Journal Article"&gt;17&lt;/ref-type&gt;&lt;contributors&gt;&lt;authors&gt;&lt;author&gt;Keller, B. D.&lt;/author&gt;&lt;author&gt;Gleason, D. F.&lt;/author&gt;&lt;author&gt;McLeod, E.&lt;/author&gt;&lt;author&gt;Woodley, C. M.&lt;/author&gt;&lt;author&gt;Airame´, S.&lt;/author&gt;&lt;author&gt;Causey, Billy D.&lt;/author&gt;&lt;author&gt;Friedlander, Alan M.&lt;/author&gt;&lt;author&gt;Grober-Dunsmore, Rikki&lt;/author&gt;&lt;author&gt;Johnson, Johanna E.&lt;/author&gt;&lt;author&gt;Miller, Steven L.&lt;/author&gt;&lt;author&gt;Steneck, Robert S.&lt;/author&gt;&lt;/authors&gt;&lt;/contributors&gt;&lt;titles&gt;&lt;title&gt;Climate Change, Coral Reef Ecosystems, and Management Options for Marine Protected Areas&lt;/title&gt;&lt;secondary-title&gt;Environmental Management&lt;/secondary-title&gt;&lt;/titles&gt;&lt;periodical&gt;&lt;full-title&gt;Environmental Management&lt;/full-title&gt;&lt;/periodical&gt;&lt;dates&gt;&lt;year&gt;2009&lt;/year&gt;&lt;/dates&gt;&lt;urls&gt;&lt;/urls&gt;&lt;electronic-resource-num&gt;doi:10.1007/s00267-009-9346-0&lt;/electronic-resource-num&gt;&lt;/record&gt;&lt;/Cite&gt;&lt;/EndNote&gt;</w:instrText>
      </w:r>
      <w:r w:rsidR="0016554A">
        <w:rPr>
          <w:rFonts w:eastAsia="Calibri"/>
        </w:rPr>
        <w:fldChar w:fldCharType="separate"/>
      </w:r>
      <w:r w:rsidR="00E06DB1">
        <w:rPr>
          <w:rFonts w:eastAsia="Calibri"/>
          <w:noProof/>
        </w:rPr>
        <w:t>(Keller et al., 2009)</w:t>
      </w:r>
      <w:r w:rsidR="0016554A">
        <w:rPr>
          <w:rFonts w:eastAsia="Calibri"/>
        </w:rPr>
        <w:fldChar w:fldCharType="end"/>
      </w:r>
      <w:r w:rsidR="00544A04">
        <w:rPr>
          <w:rFonts w:eastAsia="Calibri"/>
        </w:rPr>
        <w:t>. Key functional groups such as herbivores</w:t>
      </w:r>
      <w:r>
        <w:rPr>
          <w:rFonts w:eastAsia="Calibri"/>
        </w:rPr>
        <w:t xml:space="preserve"> are protected through </w:t>
      </w:r>
      <w:r w:rsidR="00345336">
        <w:rPr>
          <w:rFonts w:eastAsia="Calibri"/>
        </w:rPr>
        <w:t xml:space="preserve">catch and size </w:t>
      </w:r>
      <w:r>
        <w:rPr>
          <w:rFonts w:eastAsia="Calibri"/>
        </w:rPr>
        <w:t xml:space="preserve">restrictions to </w:t>
      </w:r>
      <w:r w:rsidR="008676F1">
        <w:rPr>
          <w:rFonts w:eastAsia="Calibri"/>
        </w:rPr>
        <w:t>support</w:t>
      </w:r>
      <w:r>
        <w:rPr>
          <w:rFonts w:eastAsia="Calibri"/>
        </w:rPr>
        <w:t xml:space="preserve"> reefs that are </w:t>
      </w:r>
      <w:r w:rsidR="008676F1">
        <w:rPr>
          <w:rFonts w:eastAsia="Calibri"/>
        </w:rPr>
        <w:t>threatened by</w:t>
      </w:r>
      <w:r>
        <w:rPr>
          <w:rFonts w:eastAsia="Calibri"/>
        </w:rPr>
        <w:t xml:space="preserve"> algal domination </w:t>
      </w:r>
      <w:r>
        <w:rPr>
          <w:rFonts w:eastAsia="Calibri"/>
        </w:rPr>
        <w:fldChar w:fldCharType="begin"/>
      </w:r>
      <w:r>
        <w:rPr>
          <w:rFonts w:eastAsia="Calibri"/>
        </w:rPr>
        <w:instrText xml:space="preserve"> ADDIN EN.CITE &lt;EndNote&gt;&lt;Cite&gt;&lt;Author&gt;Hawai&amp;apos;i Administrative Rules (HAR)&lt;/Author&gt;&lt;RecNum&gt;264&lt;/RecNum&gt;&lt;DisplayText&gt;(Hawai&amp;apos;i Administrative Rules (HAR))&lt;/DisplayText&gt;&lt;record&gt;&lt;rec-number&gt;264&lt;/rec-number&gt;&lt;foreign-keys&gt;&lt;key app="EN" db-id="ta0ztrv9hwp05kerefnvw0psv9dd5tfzvxdx" timestamp="1438731808"&gt;264&lt;/key&gt;&lt;/foreign-keys&gt;&lt;ref-type name="Government Document"&gt;46&lt;/ref-type&gt;&lt;contributors&gt;&lt;authors&gt;&lt;author&gt;Hawai&amp;apos;i Administrative Rules (HAR),&lt;/author&gt;&lt;/authors&gt;&lt;secondary-authors&gt;&lt;author&gt;Department of Land and Natural Resources&lt;/author&gt;&lt;/secondary-authors&gt;&lt;/contributors&gt;&lt;titles&gt;&lt;title&gt;§13-95.1-1 Island-Based Fisheries Rules. Title 13, Chapter 95.1&lt;/title&gt;&lt;/titles&gt;&lt;dates&gt;&lt;/dates&gt;&lt;urls&gt;&lt;/urls&gt;&lt;/record&gt;&lt;/Cite&gt;&lt;/EndNote&gt;</w:instrText>
      </w:r>
      <w:r>
        <w:rPr>
          <w:rFonts w:eastAsia="Calibri"/>
        </w:rPr>
        <w:fldChar w:fldCharType="separate"/>
      </w:r>
      <w:r>
        <w:rPr>
          <w:rFonts w:eastAsia="Calibri"/>
        </w:rPr>
        <w:t>(Hawai'i Administrative Rules (HAR))</w:t>
      </w:r>
      <w:r>
        <w:rPr>
          <w:rFonts w:eastAsia="Calibri"/>
        </w:rPr>
        <w:fldChar w:fldCharType="end"/>
      </w:r>
      <w:r w:rsidR="008676F1">
        <w:rPr>
          <w:rFonts w:eastAsia="Calibri"/>
        </w:rPr>
        <w:t xml:space="preserve"> or recovering</w:t>
      </w:r>
      <w:r>
        <w:rPr>
          <w:rFonts w:eastAsia="Calibri"/>
        </w:rPr>
        <w:t xml:space="preserve"> </w:t>
      </w:r>
      <w:r w:rsidR="008676F1">
        <w:rPr>
          <w:rFonts w:eastAsia="Calibri"/>
        </w:rPr>
        <w:t>from</w:t>
      </w:r>
      <w:r>
        <w:rPr>
          <w:rFonts w:eastAsia="Calibri"/>
        </w:rPr>
        <w:t xml:space="preserve"> disturbances such as hurricane</w:t>
      </w:r>
      <w:r w:rsidR="007F77E6">
        <w:rPr>
          <w:rFonts w:eastAsia="Calibri"/>
        </w:rPr>
        <w:t>s</w:t>
      </w:r>
      <w:r>
        <w:rPr>
          <w:rFonts w:eastAsia="Calibri"/>
        </w:rPr>
        <w:t xml:space="preserve"> and coral bleaching events </w:t>
      </w:r>
      <w:r>
        <w:rPr>
          <w:rFonts w:eastAsia="Calibri"/>
        </w:rPr>
        <w:fldChar w:fldCharType="begin"/>
      </w:r>
      <w:r w:rsidR="00370C7D">
        <w:rPr>
          <w:rFonts w:eastAsia="Calibri"/>
        </w:rPr>
        <w:instrText xml:space="preserve"> ADDIN EN.CITE &lt;EndNote&gt;&lt;Cite&gt;&lt;Author&gt;Edwards&lt;/Author&gt;&lt;Year&gt;2010&lt;/Year&gt;&lt;RecNum&gt;34&lt;/RecNum&gt;&lt;DisplayText&gt;(Edwards et al., 2010)&lt;/DisplayText&gt;&lt;record&gt;&lt;rec-number&gt;34&lt;/rec-number&gt;&lt;foreign-keys&gt;&lt;key app="EN" db-id="ta0ztrv9hwp05kerefnvw0psv9dd5tfzvxdx" timestamp="1363502364"&gt;34&lt;/key&gt;&lt;/foreign-keys&gt;&lt;ref-type name="Journal Article"&gt;17&lt;/ref-type&gt;&lt;contributors&gt;&lt;authors&gt;&lt;author&gt;Edwards, Helen J., &lt;/author&gt;&lt;author&gt;Elliott, Ian A.&lt;/author&gt;&lt;author&gt;Eakin, C. Mark&lt;/author&gt;&lt;author&gt;Irikawa, Akiyuki&lt;/author&gt;&lt;author&gt;Madom, Joshua S.&lt;/author&gt;&lt;author&gt;McField, Melanie&lt;/author&gt;&lt;author&gt;Morgan, Jessica A.&lt;/author&gt;&lt;author&gt;van Woesik, Robert&lt;/author&gt;&lt;author&gt;Mumby, Peter J.&lt;/author&gt;&lt;/authors&gt;&lt;/contributors&gt;&lt;titles&gt;&lt;title&gt;How much time can herbivore protection buy for coral reefs under realistic regimes of hurricanes and coral bleaching?&lt;/title&gt;&lt;secondary-title&gt;Global Change Biology&lt;/secondary-title&gt;&lt;/titles&gt;&lt;periodical&gt;&lt;full-title&gt;Global Change Biology&lt;/full-title&gt;&lt;/periodical&gt;&lt;dates&gt;&lt;year&gt;2010&lt;/year&gt;&lt;/dates&gt;&lt;urls&gt;&lt;/urls&gt;&lt;electronic-resource-num&gt;doi:10.1111/j.1365-2486.2010.02366.x&lt;/electronic-resource-num&gt;&lt;/record&gt;&lt;/Cite&gt;&lt;/EndNote&gt;</w:instrText>
      </w:r>
      <w:r>
        <w:rPr>
          <w:rFonts w:eastAsia="Calibri"/>
        </w:rPr>
        <w:fldChar w:fldCharType="separate"/>
      </w:r>
      <w:r w:rsidR="00370C7D">
        <w:rPr>
          <w:rFonts w:eastAsia="Calibri"/>
          <w:noProof/>
        </w:rPr>
        <w:t>(Edwards et al., 2010)</w:t>
      </w:r>
      <w:r>
        <w:rPr>
          <w:rFonts w:eastAsia="Calibri"/>
        </w:rPr>
        <w:fldChar w:fldCharType="end"/>
      </w:r>
      <w:r>
        <w:rPr>
          <w:rFonts w:eastAsia="Calibri"/>
        </w:rPr>
        <w:t xml:space="preserve">. </w:t>
      </w:r>
      <w:r w:rsidR="008676F1">
        <w:rPr>
          <w:rFonts w:eastAsia="Calibri"/>
        </w:rPr>
        <w:t xml:space="preserve">However this type of option is less frequently implemented than some research recommends </w:t>
      </w:r>
      <w:r w:rsidR="008676F1">
        <w:rPr>
          <w:rFonts w:eastAsia="Calibri"/>
        </w:rPr>
        <w:fldChar w:fldCharType="begin"/>
      </w:r>
      <w:r w:rsidR="008676F1">
        <w:rPr>
          <w:rFonts w:eastAsia="Calibri"/>
        </w:rPr>
        <w:instrText xml:space="preserve"> ADDIN EN.CITE &lt;EndNote&gt;&lt;Cite&gt;&lt;Author&gt;Bohnsack&lt;/Author&gt;&lt;Year&gt;2000&lt;/Year&gt;&lt;RecNum&gt;353&lt;/RecNum&gt;&lt;DisplayText&gt;(Bohnsack et al., 2000)&lt;/DisplayText&gt;&lt;record&gt;&lt;rec-number&gt;353&lt;/rec-number&gt;&lt;foreign-keys&gt;&lt;key app="EN" db-id="ta0ztrv9hwp05kerefnvw0psv9dd5tfzvxdx" timestamp="1440521090"&gt;353&lt;/key&gt;&lt;/foreign-keys&gt;&lt;ref-type name="Conference Proceedings"&gt;10&lt;/ref-type&gt;&lt;contributors&gt;&lt;authors&gt;&lt;author&gt;Bohnsack, J.A.&lt;/author&gt;&lt;author&gt;B. Causey&lt;/author&gt;&lt;author&gt;M. P. Crosby&lt;/author&gt;&lt;author&gt;M. A. Hixon&lt;/author&gt;&lt;author&gt;T. F. Hourigan&lt;/author&gt;&lt;author&gt;K. H. Koltes&lt;/author&gt;&lt;author&gt;J. E. Maragos&lt;/author&gt;&lt;author&gt;A. Simons&lt;/author&gt;&lt;author&gt;J. T. Tilmant&lt;/author&gt;&lt;/authors&gt;&lt;/contributors&gt;&lt;titles&gt;&lt;title&gt;A rationale for 20-30% no-take protection&lt;/title&gt;&lt;secondary-title&gt;Proceedings 9th International Coral reef Symposium&lt;/secondary-title&gt;&lt;/titles&gt;&lt;keywords&gt;&lt;keyword&gt;Coral reef&lt;/keyword&gt;&lt;keyword&gt;Fisheries&lt;/keyword&gt;&lt;keyword&gt;Management&lt;/keyword&gt;&lt;/keywords&gt;&lt;dates&gt;&lt;year&gt;2000&lt;/year&gt;&lt;/dates&gt;&lt;pub-location&gt;Bali, Indonesia&lt;/pub-location&gt;&lt;urls&gt;&lt;related-urls&gt;&lt;url&gt;http://coremap.or.id/downloads/ICRS9th-Bohnsack.pdf&lt;/url&gt;&lt;/related-urls&gt;&lt;/urls&gt;&lt;/record&gt;&lt;/Cite&gt;&lt;/EndNote&gt;</w:instrText>
      </w:r>
      <w:r w:rsidR="008676F1">
        <w:rPr>
          <w:rFonts w:eastAsia="Calibri"/>
        </w:rPr>
        <w:fldChar w:fldCharType="separate"/>
      </w:r>
      <w:r w:rsidR="008676F1">
        <w:rPr>
          <w:rFonts w:eastAsia="Calibri"/>
          <w:noProof/>
        </w:rPr>
        <w:t>(Bohnsack et al., 2000)</w:t>
      </w:r>
      <w:r w:rsidR="008676F1">
        <w:rPr>
          <w:rFonts w:eastAsia="Calibri"/>
        </w:rPr>
        <w:fldChar w:fldCharType="end"/>
      </w:r>
      <w:r w:rsidR="008676F1">
        <w:rPr>
          <w:rFonts w:eastAsia="Calibri"/>
        </w:rPr>
        <w:t xml:space="preserve">. </w:t>
      </w:r>
      <w:r>
        <w:rPr>
          <w:rFonts w:eastAsia="Calibri"/>
        </w:rPr>
        <w:t xml:space="preserve">While many coral reef bleaching response plans highlight the need for protection of herbivores, few managers have or use statutory authority to impose emergency rules that could </w:t>
      </w:r>
      <w:r w:rsidR="002A397C">
        <w:rPr>
          <w:rFonts w:eastAsia="Calibri"/>
        </w:rPr>
        <w:t xml:space="preserve">place </w:t>
      </w:r>
      <w:r>
        <w:rPr>
          <w:rFonts w:eastAsia="Calibri"/>
        </w:rPr>
        <w:t xml:space="preserve">temporary restrictions on </w:t>
      </w:r>
      <w:r w:rsidR="00345336">
        <w:rPr>
          <w:rFonts w:eastAsia="Calibri"/>
        </w:rPr>
        <w:t>herbivore fishing</w:t>
      </w:r>
      <w:r>
        <w:rPr>
          <w:rFonts w:eastAsia="Calibri"/>
        </w:rPr>
        <w:t xml:space="preserve">. </w:t>
      </w:r>
      <w:r w:rsidR="000D2DFC">
        <w:rPr>
          <w:rFonts w:eastAsia="Calibri"/>
        </w:rPr>
        <w:t>The impacts of climate change on life history and recruitment of keystone spe</w:t>
      </w:r>
      <w:r w:rsidR="008676F1">
        <w:rPr>
          <w:rFonts w:eastAsia="Calibri"/>
        </w:rPr>
        <w:t>cies and functional groups need</w:t>
      </w:r>
      <w:r w:rsidR="000D2DFC">
        <w:rPr>
          <w:rFonts w:eastAsia="Calibri"/>
        </w:rPr>
        <w:t xml:space="preserve"> to be evaluated in order to protect those features that </w:t>
      </w:r>
      <w:r w:rsidR="00906492">
        <w:rPr>
          <w:rFonts w:eastAsia="Calibri"/>
        </w:rPr>
        <w:t>can confer</w:t>
      </w:r>
      <w:r w:rsidR="000D2DFC">
        <w:rPr>
          <w:rFonts w:eastAsia="Calibri"/>
        </w:rPr>
        <w:t xml:space="preserve"> resilien</w:t>
      </w:r>
      <w:r w:rsidR="002A397C">
        <w:rPr>
          <w:rFonts w:eastAsia="Calibri"/>
        </w:rPr>
        <w:t>ce</w:t>
      </w:r>
      <w:r w:rsidR="000D2DFC">
        <w:rPr>
          <w:rFonts w:eastAsia="Calibri"/>
        </w:rPr>
        <w:t xml:space="preserve"> to </w:t>
      </w:r>
      <w:r w:rsidR="006174AB">
        <w:rPr>
          <w:rFonts w:eastAsia="Calibri"/>
        </w:rPr>
        <w:t>future</w:t>
      </w:r>
      <w:r w:rsidR="00544A04">
        <w:rPr>
          <w:rFonts w:eastAsia="Calibri"/>
        </w:rPr>
        <w:t xml:space="preserve"> changes</w:t>
      </w:r>
      <w:r w:rsidR="000D2DFC">
        <w:rPr>
          <w:rFonts w:eastAsia="Calibri"/>
        </w:rPr>
        <w:t>.</w:t>
      </w:r>
    </w:p>
    <w:p w14:paraId="69A9C837" w14:textId="51ECC5AC" w:rsidR="00842D07" w:rsidRPr="009B2A3A" w:rsidRDefault="00842D07" w:rsidP="00577589">
      <w:pPr>
        <w:spacing w:line="480" w:lineRule="auto"/>
        <w:ind w:firstLine="0"/>
      </w:pPr>
      <w:r w:rsidRPr="00AC493B">
        <w:rPr>
          <w:b/>
          <w:i/>
        </w:rPr>
        <w:t>Ensuring connectivity</w:t>
      </w:r>
      <w:r w:rsidRPr="009B2A3A">
        <w:t xml:space="preserve"> </w:t>
      </w:r>
      <w:r w:rsidR="00E42DBB">
        <w:t xml:space="preserve">to facilitate movement of energy, nutrients and organisms </w:t>
      </w:r>
      <w:r w:rsidRPr="009B2A3A">
        <w:t>is a key aspect of maintaining ecosystem function</w:t>
      </w:r>
      <w:r w:rsidR="00E42DBB">
        <w:t xml:space="preserve"> that is highly relevant </w:t>
      </w:r>
      <w:r w:rsidR="00AA49DC">
        <w:t>in</w:t>
      </w:r>
      <w:r w:rsidR="002A397C">
        <w:t xml:space="preserve"> </w:t>
      </w:r>
      <w:r w:rsidR="00E42DBB">
        <w:t>the climate change context</w:t>
      </w:r>
      <w:r w:rsidRPr="009B2A3A">
        <w:t xml:space="preserve"> </w:t>
      </w:r>
      <w:r w:rsidRPr="009B2A3A">
        <w:fldChar w:fldCharType="begin">
          <w:fldData xml:space="preserve">PEVuZE5vdGU+PENpdGU+PEF1dGhvcj5MaW5kZW5tYXllcjwvQXV0aG9yPjxZZWFyPjIwMDg8L1ll
YXI+PFJlY051bT4yNTc8L1JlY051bT48RGlzcGxheVRleHQ+KExpbmRlbm1heWVyIGV0IGFsLiwg
MjAwOCk8L0Rpc3BsYXlUZXh0PjxyZWNvcmQ+PHJlYy1udW1iZXI+MjU3PC9yZWMtbnVtYmVyPjxm
b3JlaWduLWtleXM+PGtleSBhcHA9IkVOIiBkYi1pZD0idGEwenRydjlod3AwNWtlcmVmbnZ3MHBz
djlkZDV0Znp2eGR4IiB0aW1lc3RhbXA9IjE0Mzg2MzYwNzEiPjI1Nzwva2V5PjwvZm9yZWlnbi1r
ZXlzPjxyZWYtdHlwZSBuYW1lPSJKb3VybmFsIEFydGljbGUiPjE3PC9yZWYtdHlwZT48Y29udHJp
YnV0b3JzPjxhdXRob3JzPjxhdXRob3I+TGluZGVubWF5ZXIsIEQuPC9hdXRob3I+PGF1dGhvcj5I
b2JicywgUmljaGFyZCBKLjwvYXV0aG9yPjxhdXRob3I+TW9udGFndWUtRHJha2UsIFJlYmVjY2E8
L2F1dGhvcj48YXV0aG9yPkFsZXhhbmRyYSwgSmFzb248L2F1dGhvcj48YXV0aG9yPkJlbm5ldHQs
IEFuZHJldzwvYXV0aG9yPjxhdXRob3I+QnVyZ21hbiwgTWFyazwvYXV0aG9yPjxhdXRob3I+Q2Fs
ZSwgUGV0ZXI8L2F1dGhvcj48YXV0aG9yPkNhbGhvdW4sIEFyYW08L2F1dGhvcj48YXV0aG9yPkNy
YW1lciwgVmlraTwvYXV0aG9yPjxhdXRob3I+Q3VsbGVuLCBQZXRlcjwvYXV0aG9yPjxhdXRob3I+
RHJpc2NvbGwsIERvbjwvYXV0aG9yPjxhdXRob3I+RmFocmlnLCBMZW5vcmU8L2F1dGhvcj48YXV0
aG9yPkZpc2NoZXIsIEpvZXJuPC9hdXRob3I+PGF1dGhvcj5GcmFua2xpbiwgSmVycnk8L2F1dGhv
cj48YXV0aG9yPkhhaWxhLCBZcmpvPC9hdXRob3I+PGF1dGhvcj5IdW50ZXIsIE1hbGNvbG08L2F1
dGhvcj48YXV0aG9yPkdpYmJvbnMsIFBoaWxpcDwvYXV0aG9yPjxhdXRob3I+TGFrZSwgU2FtPC9h
dXRob3I+PGF1dGhvcj5MdWNrLCBHYXJ5PC9hdXRob3I+PGF1dGhvcj5NYWNHcmVnb3IsIENocmlz
PC9hdXRob3I+PGF1dGhvcj5NY0ludHlyZSwgU3VlPC9hdXRob3I+PGF1dGhvcj5OYWxseSwgUmFs
cGggTWFjPC9hdXRob3I+PGF1dGhvcj5NYW5uaW5nLCBBZHJpYW48L2F1dGhvcj48YXV0aG9yPk1p
bGxlciwgSmFtZXM8L2F1dGhvcj48YXV0aG9yPk1vb25leSwgSGFsPC9hdXRob3I+PGF1dGhvcj5O
b3NzLCBSZWVkPC9hdXRob3I+PGF1dGhvcj5Qb3NzaW5naGFtLCBIdWdoPC9hdXRob3I+PGF1dGhv
cj5TYXVuZGVycywgRGVuaXM8L2F1dGhvcj48YXV0aG9yPlNjaG1pZWdlbG93LCBGaW9uYTwvYXV0
aG9yPjxhdXRob3I+U2NvdHQsIE1pY2hhZWw8L2F1dGhvcj48YXV0aG9yPlNpbWJlcmxvZmYsIERh
bjwvYXV0aG9yPjxhdXRob3I+U2lzaywgVG9tPC9hdXRob3I+PGF1dGhvcj5UYWJvciwgR2FyeTwv
YXV0aG9yPjxhdXRob3I+V2Fsa2VyLCBCcmlhbjwvYXV0aG9yPjxhdXRob3I+V2llbnMsIEpvaG48
L2F1dGhvcj48YXV0aG9yPldvaW5hcnNraSwgSm9objwvYXV0aG9yPjxhdXRob3I+WmF2YWxldGEs
IEVyaWthPC9hdXRob3I+PC9hdXRob3JzPjwvY29udHJpYnV0b3JzPjx0aXRsZXM+PHRpdGxlPkEg
Y2hlY2tsaXN0IGZvciBlY29sb2dpY2FsIG1hbmFnZW1lbnQgb2YgbGFuZHNjYXBlcyBmb3IgY29u
c2VydmF0aW9uPC90aXRsZT48c2Vjb25kYXJ5LXRpdGxlPkVjb2xvZ3kgTGV0dGVyczwvc2Vjb25k
YXJ5LXRpdGxlPjwvdGl0bGVzPjxwZXJpb2RpY2FsPjxmdWxsLXRpdGxlPkVjb2xvZ3kgTGV0dGVy
czwvZnVsbC10aXRsZT48L3BlcmlvZGljYWw+PHBhZ2VzPjc4LTkxPC9wYWdlcz48dm9sdW1lPjEx
PC92b2x1bWU+PG51bWJlcj4xPC9udW1iZXI+PGtleXdvcmRzPjxrZXl3b3JkPkNvbm5lY3Rpdml0
eTwva2V5d29yZD48a2V5d29yZD5lY29zeXN0ZW0gcHJvY2Vzc2VzPC9rZXl3b3JkPjxrZXl3b3Jk
PmxhbmQgdXNlIGNoYW5nZTwva2V5d29yZD48a2V5d29yZD5sYW5kc2NhcGUgY29uc2VydmF0aW9u
PC9rZXl3b3JkPjxrZXl3b3JkPmxhbmRzY2FwZSBtb2RlbHM8L2tleXdvcmQ+PGtleXdvcmQ+cmVz
aWxpZW5jZTwva2V5d29yZD48a2V5d29yZD50aHJlc2hvbGRzPC9rZXl3b3JkPjwva2V5d29yZHM+
PGRhdGVzPjx5ZWFyPjIwMDg8L3llYXI+PC9kYXRlcz48cHVibGlzaGVyPkJsYWNrd2VsbCBQdWJs
aXNoaW5nIEx0ZDwvcHVibGlzaGVyPjxpc2JuPjE0NjEtMDI0ODwvaXNibj48dXJscz48cmVsYXRl
ZC11cmxzPjx1cmw+aHR0cDovL2R4LmRvaS5vcmcvMTAuMTExMS9qLjE0NjEtMDI0OC4yMDA3LjAx
MTE0Lng8L3VybD48L3JlbGF0ZWQtdXJscz48L3VybHM+PGVsZWN0cm9uaWMtcmVzb3VyY2UtbnVt
PjEwLjExMTEvai4xNDYxLTAyNDguMjAwNy4wMTExNC54PC9lbGVjdHJvbmljLXJlc291cmNlLW51
bT48L3JlY29yZD48L0NpdGU+PC9FbmROb3RlPgB=
</w:fldData>
        </w:fldChar>
      </w:r>
      <w:r w:rsidR="00386AFB">
        <w:instrText xml:space="preserve"> ADDIN EN.CITE </w:instrText>
      </w:r>
      <w:r w:rsidR="00386AFB">
        <w:fldChar w:fldCharType="begin">
          <w:fldData xml:space="preserve">PEVuZE5vdGU+PENpdGU+PEF1dGhvcj5MaW5kZW5tYXllcjwvQXV0aG9yPjxZZWFyPjIwMDg8L1ll
YXI+PFJlY051bT4yNTc8L1JlY051bT48RGlzcGxheVRleHQ+KExpbmRlbm1heWVyIGV0IGFsLiwg
MjAwOCk8L0Rpc3BsYXlUZXh0PjxyZWNvcmQ+PHJlYy1udW1iZXI+MjU3PC9yZWMtbnVtYmVyPjxm
b3JlaWduLWtleXM+PGtleSBhcHA9IkVOIiBkYi1pZD0idGEwenRydjlod3AwNWtlcmVmbnZ3MHBz
djlkZDV0Znp2eGR4IiB0aW1lc3RhbXA9IjE0Mzg2MzYwNzEiPjI1Nzwva2V5PjwvZm9yZWlnbi1r
ZXlzPjxyZWYtdHlwZSBuYW1lPSJKb3VybmFsIEFydGljbGUiPjE3PC9yZWYtdHlwZT48Y29udHJp
YnV0b3JzPjxhdXRob3JzPjxhdXRob3I+TGluZGVubWF5ZXIsIEQuPC9hdXRob3I+PGF1dGhvcj5I
b2JicywgUmljaGFyZCBKLjwvYXV0aG9yPjxhdXRob3I+TW9udGFndWUtRHJha2UsIFJlYmVjY2E8
L2F1dGhvcj48YXV0aG9yPkFsZXhhbmRyYSwgSmFzb248L2F1dGhvcj48YXV0aG9yPkJlbm5ldHQs
IEFuZHJldzwvYXV0aG9yPjxhdXRob3I+QnVyZ21hbiwgTWFyazwvYXV0aG9yPjxhdXRob3I+Q2Fs
ZSwgUGV0ZXI8L2F1dGhvcj48YXV0aG9yPkNhbGhvdW4sIEFyYW08L2F1dGhvcj48YXV0aG9yPkNy
YW1lciwgVmlraTwvYXV0aG9yPjxhdXRob3I+Q3VsbGVuLCBQZXRlcjwvYXV0aG9yPjxhdXRob3I+
RHJpc2NvbGwsIERvbjwvYXV0aG9yPjxhdXRob3I+RmFocmlnLCBMZW5vcmU8L2F1dGhvcj48YXV0
aG9yPkZpc2NoZXIsIEpvZXJuPC9hdXRob3I+PGF1dGhvcj5GcmFua2xpbiwgSmVycnk8L2F1dGhv
cj48YXV0aG9yPkhhaWxhLCBZcmpvPC9hdXRob3I+PGF1dGhvcj5IdW50ZXIsIE1hbGNvbG08L2F1
dGhvcj48YXV0aG9yPkdpYmJvbnMsIFBoaWxpcDwvYXV0aG9yPjxhdXRob3I+TGFrZSwgU2FtPC9h
dXRob3I+PGF1dGhvcj5MdWNrLCBHYXJ5PC9hdXRob3I+PGF1dGhvcj5NYWNHcmVnb3IsIENocmlz
PC9hdXRob3I+PGF1dGhvcj5NY0ludHlyZSwgU3VlPC9hdXRob3I+PGF1dGhvcj5OYWxseSwgUmFs
cGggTWFjPC9hdXRob3I+PGF1dGhvcj5NYW5uaW5nLCBBZHJpYW48L2F1dGhvcj48YXV0aG9yPk1p
bGxlciwgSmFtZXM8L2F1dGhvcj48YXV0aG9yPk1vb25leSwgSGFsPC9hdXRob3I+PGF1dGhvcj5O
b3NzLCBSZWVkPC9hdXRob3I+PGF1dGhvcj5Qb3NzaW5naGFtLCBIdWdoPC9hdXRob3I+PGF1dGhv
cj5TYXVuZGVycywgRGVuaXM8L2F1dGhvcj48YXV0aG9yPlNjaG1pZWdlbG93LCBGaW9uYTwvYXV0
aG9yPjxhdXRob3I+U2NvdHQsIE1pY2hhZWw8L2F1dGhvcj48YXV0aG9yPlNpbWJlcmxvZmYsIERh
bjwvYXV0aG9yPjxhdXRob3I+U2lzaywgVG9tPC9hdXRob3I+PGF1dGhvcj5UYWJvciwgR2FyeTwv
YXV0aG9yPjxhdXRob3I+V2Fsa2VyLCBCcmlhbjwvYXV0aG9yPjxhdXRob3I+V2llbnMsIEpvaG48
L2F1dGhvcj48YXV0aG9yPldvaW5hcnNraSwgSm9objwvYXV0aG9yPjxhdXRob3I+WmF2YWxldGEs
IEVyaWthPC9hdXRob3I+PC9hdXRob3JzPjwvY29udHJpYnV0b3JzPjx0aXRsZXM+PHRpdGxlPkEg
Y2hlY2tsaXN0IGZvciBlY29sb2dpY2FsIG1hbmFnZW1lbnQgb2YgbGFuZHNjYXBlcyBmb3IgY29u
c2VydmF0aW9uPC90aXRsZT48c2Vjb25kYXJ5LXRpdGxlPkVjb2xvZ3kgTGV0dGVyczwvc2Vjb25k
YXJ5LXRpdGxlPjwvdGl0bGVzPjxwZXJpb2RpY2FsPjxmdWxsLXRpdGxlPkVjb2xvZ3kgTGV0dGVy
czwvZnVsbC10aXRsZT48L3BlcmlvZGljYWw+PHBhZ2VzPjc4LTkxPC9wYWdlcz48dm9sdW1lPjEx
PC92b2x1bWU+PG51bWJlcj4xPC9udW1iZXI+PGtleXdvcmRzPjxrZXl3b3JkPkNvbm5lY3Rpdml0
eTwva2V5d29yZD48a2V5d29yZD5lY29zeXN0ZW0gcHJvY2Vzc2VzPC9rZXl3b3JkPjxrZXl3b3Jk
PmxhbmQgdXNlIGNoYW5nZTwva2V5d29yZD48a2V5d29yZD5sYW5kc2NhcGUgY29uc2VydmF0aW9u
PC9rZXl3b3JkPjxrZXl3b3JkPmxhbmRzY2FwZSBtb2RlbHM8L2tleXdvcmQ+PGtleXdvcmQ+cmVz
aWxpZW5jZTwva2V5d29yZD48a2V5d29yZD50aHJlc2hvbGRzPC9rZXl3b3JkPjwva2V5d29yZHM+
PGRhdGVzPjx5ZWFyPjIwMDg8L3llYXI+PC9kYXRlcz48cHVibGlzaGVyPkJsYWNrd2VsbCBQdWJs
aXNoaW5nIEx0ZDwvcHVibGlzaGVyPjxpc2JuPjE0NjEtMDI0ODwvaXNibj48dXJscz48cmVsYXRl
ZC11cmxzPjx1cmw+aHR0cDovL2R4LmRvaS5vcmcvMTAuMTExMS9qLjE0NjEtMDI0OC4yMDA3LjAx
MTE0Lng8L3VybD48L3JlbGF0ZWQtdXJscz48L3VybHM+PGVsZWN0cm9uaWMtcmVzb3VyY2UtbnVt
PjEwLjExMTEvai4xNDYxLTAyNDguMjAwNy4wMTExNC54PC9lbGVjdHJvbmljLXJlc291cmNlLW51
bT48L3JlY29yZD48L0NpdGU+PC9FbmROb3RlPgB=
</w:fldData>
        </w:fldChar>
      </w:r>
      <w:r w:rsidR="00386AFB">
        <w:instrText xml:space="preserve"> ADDIN EN.CITE.DATA </w:instrText>
      </w:r>
      <w:r w:rsidR="00386AFB">
        <w:fldChar w:fldCharType="end"/>
      </w:r>
      <w:r w:rsidRPr="009B2A3A">
        <w:fldChar w:fldCharType="separate"/>
      </w:r>
      <w:r w:rsidR="00386AFB">
        <w:rPr>
          <w:noProof/>
        </w:rPr>
        <w:t>(Lindenmayer et al., 2008)</w:t>
      </w:r>
      <w:r w:rsidRPr="009B2A3A">
        <w:fldChar w:fldCharType="end"/>
      </w:r>
      <w:r w:rsidRPr="009B2A3A">
        <w:t xml:space="preserve">. As an adaptation strategy, incorporating </w:t>
      </w:r>
      <w:r w:rsidR="00AA49DC">
        <w:t xml:space="preserve">physical </w:t>
      </w:r>
      <w:r w:rsidRPr="009B2A3A">
        <w:t>connectivity support</w:t>
      </w:r>
      <w:r w:rsidR="00AA49DC">
        <w:t>s</w:t>
      </w:r>
      <w:r w:rsidRPr="009B2A3A">
        <w:t xml:space="preserve"> genetic exchange among </w:t>
      </w:r>
      <w:r w:rsidRPr="009B2A3A">
        <w:lastRenderedPageBreak/>
        <w:t xml:space="preserve">subpopulations of marine organisms, </w:t>
      </w:r>
      <w:r w:rsidR="00345336">
        <w:t>particularly at</w:t>
      </w:r>
      <w:r>
        <w:t xml:space="preserve"> </w:t>
      </w:r>
      <w:r w:rsidRPr="009B2A3A">
        <w:t xml:space="preserve">the spatial and temporal scales over which marine populations are connected by larval dispersal </w:t>
      </w:r>
      <w:r w:rsidRPr="009B2A3A">
        <w:fldChar w:fldCharType="begin">
          <w:fldData xml:space="preserve">PEVuZE5vdGU+PENpdGU+PEF1dGhvcj5Db3dlbjwvQXV0aG9yPjxZZWFyPjIwMDk8L1llYXI+PFJl
Y051bT4yNTI8L1JlY051bT48RGlzcGxheVRleHQ+KENvd2VuLCBHYXdhcmtpZXdpY3osIFBpbmVk
YSwgVGhvcnJvbGQsICZhbXA7IFdlcm5lciwgMjAwNzsgQ293ZW4gJmFtcDsgU3BvbmF1Z2xlLCAy
MDA5KTwvRGlzcGxheVRleHQ+PHJlY29yZD48cmVjLW51bWJlcj4yNTI8L3JlYy1udW1iZXI+PGZv
cmVpZ24ta2V5cz48a2V5IGFwcD0iRU4iIGRiLWlkPSJ0YTB6dHJ2OWh3cDA1a2VyZWZudncwcHN2
OWRkNXRmenZ4ZHgiIHRpbWVzdGFtcD0iMTQzODYzNjA3MSI+MjUyPC9rZXk+PC9mb3JlaWduLWtl
eXM+PHJlZi10eXBlIG5hbWU9IkpvdXJuYWwgQXJ0aWNsZSI+MTc8L3JlZi10eXBlPjxjb250cmli
dXRvcnM+PGF1dGhvcnM+PGF1dGhvcj5Db3dlbiwgUi4gSy48L2F1dGhvcj48YXV0aG9yPlNwb25h
dWdsZSwgUy48L2F1dGhvcj48L2F1dGhvcnM+PC9jb250cmlidXRvcnM+PHRpdGxlcz48dGl0bGU+
TGFydmFsIGRpc3BlcnNhbCBhbmQgbWFyaW5lIHBvcHVsYXRpb24gY29ubmVjdGl2aXR5PC90aXRs
ZT48c2Vjb25kYXJ5LXRpdGxlPkFubnVhbCBSZXZpZXcgb2YgTWFyaW5lIFNjaWVuY2U8L3NlY29u
ZGFyeS10aXRsZT48L3RpdGxlcz48cGVyaW9kaWNhbD48ZnVsbC10aXRsZT5Bbm51YWwgUmV2aWV3
IG9mIE1hcmluZSBTY2llbmNlPC9mdWxsLXRpdGxlPjwvcGVyaW9kaWNhbD48cGFnZXM+NDQzLTQ2
NjwvcGFnZXM+PHZvbHVtZT4xPC92b2x1bWU+PG51bWJlcj4xPC9udW1iZXI+PGtleXdvcmRzPjxr
ZXl3b3JkPmxhcnZhbCB0cmFuc3BvcnQsIGJpb3BoeXNpY2FsIG1vZGVsaW5nLCBjb21wbGV4IGxp
ZmUgY3ljbGVzLCBtZXRhcG9wdWxhdGlvbiwgc2VsZiByZWNydWl0bWVudCwgcG9wdWxhdGlvbiBk
eW5hbWljczwva2V5d29yZD48L2tleXdvcmRzPjxkYXRlcz48eWVhcj4yMDA5PC95ZWFyPjwvZGF0
ZXM+PGxhYmVsPlRBRzogREFUQVRZUEUgLSBQZWxhZ2ljIGhhYml0YXQ7IFRBRzogREFUQVRZUEUg
LSBEaXNwZXJzYWw7IFRBRzogREFUQVRZUEUgLSBMaWZlIFN0YWdlOyBUQUc6IFNPVVJDRSAtIEhT
VFQgUERFSVMgQWZmZWN0ZWQgRW52aXJvbm1lbnQgOyBUQUc6IE1SQV9UT0MgLSBDaGFwdGVyOiBN
ZXRob2RvbG9neTsgVEFHOiBTT1VSQ0UgLSBNUkEgRk9SIEpBUEFOIEFORCBNQVJJQU5BIEFSQ0hJ
UEVMQUdPUzwvbGFiZWw+PHVybHM+PC91cmxzPjxjdXN0b203PlBBQyBFSVMgSGFiaXRhdHMuZW5s
PC9jdXN0b203PjxlbGVjdHJvbmljLXJlc291cmNlLW51bT4xMC4xMTQ2L2FubnVyZXYubWFyaW5l
LjAxMDkwOC4xNjM3NTc8L2VsZWN0cm9uaWMtcmVzb3VyY2UtbnVtPjwvcmVjb3JkPjwvQ2l0ZT48
Q2l0ZT48QXV0aG9yPkNvd2VuPC9BdXRob3I+PFllYXI+MjAwNzwvWWVhcj48UmVjTnVtPjI1MTwv
UmVjTnVtPjxyZWNvcmQ+PHJlYy1udW1iZXI+MjUxPC9yZWMtbnVtYmVyPjxmb3JlaWduLWtleXM+
PGtleSBhcHA9IkVOIiBkYi1pZD0idGEwenRydjlod3AwNWtlcmVmbnZ3MHBzdjlkZDV0Znp2eGR4
IiB0aW1lc3RhbXA9IjE0Mzg2MzYwNzAiPjI1MTwva2V5PjwvZm9yZWlnbi1rZXlzPjxyZWYtdHlw
ZSBuYW1lPSJKb3VybmFsIEFydGljbGUiPjE3PC9yZWYtdHlwZT48Y29udHJpYnV0b3JzPjxhdXRo
b3JzPjxhdXRob3I+Q293ZW4sIFIuIEsuPC9hdXRob3I+PGF1dGhvcj5HYXdhcmtpZXdpY3osIEcu
PC9hdXRob3I+PGF1dGhvcj5QaW5lZGEsIEouPC9hdXRob3I+PGF1dGhvcj5UaG9ycm9sZCwgUy4g
Ui48L2F1dGhvcj48YXV0aG9yPldlcm5lciwgRi4gRS48L2F1dGhvcj48L2F1dGhvcnM+PC9jb250
cmlidXRvcnM+PHRpdGxlcz48dGl0bGU+UG9wdWxhdGlvbiBjb25uZWN0aXZpdHkgaW4gbWFyaW5l
IHN5c3RlbXM6IGFuIG92ZXJ2aWV3PC90aXRsZT48c2Vjb25kYXJ5LXRpdGxlPk9jZWFub2dyYXBo
eTwvc2Vjb25kYXJ5LXRpdGxlPjwvdGl0bGVzPjxwZXJpb2RpY2FsPjxmdWxsLXRpdGxlPk9jZWFu
b2dyYXBoeTwvZnVsbC10aXRsZT48L3BlcmlvZGljYWw+PHBhZ2VzPjE0LTIxPC9wYWdlcz48dm9s
dW1lPjIwPC92b2x1bWU+PG51bWJlcj4zPC9udW1iZXI+PGtleXdvcmRzPjxrZXl3b3JkPkNPUkFM
LVJFRUYgRklTSCwgTEFSVkFMIFNFVFRMRU1FTlQsIFNFTEYtUkVDUlVJVE1FTlQsIERJU1BFUlNB
TCwgTUFOQUdFTUVOVCwgRUNPU1lTVEVNLCBSRVNFUlZFUywgR0VORVRJQ1MsIENPTExBUFNFLCBB
VExBTlRJQzwva2V5d29yZD48L2tleXdvcmRzPjxkYXRlcz48eWVhcj4yMDA3PC95ZWFyPjwvZGF0
ZXM+PGxhYmVsPlRBRzogTVJBX1RPQyAtIENoYXB0ZXI6IEVjb3JlZ2lvbnMgYW5kIEVjb3N5c3Rl
bXM7IFRBRzogTVJBX1RPQyAtIEhlYWRpbmc6IEVjb3JlZ2lvbnMgYW5kIEVjb3N5c3RlbXMgSW50
cm9kdWN0aW9uOyBUQUc6IE1SQV9UT0MgLSBIZWFkaW5nOiBPdmVydmlldyBvZiBFY29zeXN0ZW0g
Q29uc2lkZXJhdGlvbnM7IFRBRzogTVJBX1RPQyAtIEhlYWRpbmc6IEVjb3N5c3RlbSBTdHJ1Y3R1
cmU7IFRBRzogTVJBX1RPQyAtIEhlYWRpbmc6IEVjb3N5c3RlbSBGdW5jdGlvbjsgVEFHOiBNUkFf
VE9DIC0gSGVhZGluZzogRWNvc3lzdGVtIFNlcnZpY2VzOyBUQUc6IE1SQV9UT0MgLSBIZWFkaW5n
OiBFY29zeXN0ZW0gU2VydmljZXM7IFRBRzogTVJBX1RPQyAtIEhlYWRpbmc6IEVjb3N5c3RlbSBT
ZXJ2aWNlczsgVEFHOiBNUkFfVE9DIC0gSGVhZGluZzogU3BhdGlhbCBEYXRhOyBUQUc6IERBVEFU
WVBFIC0gU3BhdGlhbCBkYXRhOyBUQUc6IExFR0FMIC0gUmVndWxhdGlvbjsgVEFHOiBTT0NJQUwg
LSBNYW5hZ2VtZW50OyBUQUc6IFNPVVJDRSAtIEFGVFQgUERFSVMgQWZmZWN0ZWQgRW52aXJvbm1l
bnQgOyBUQUc6IE1SQV9UT0MgLSBDaGFwdGVyOiBNZXRob2RvbG9neTsgVEFHOiBTT1VSQ0UgLSBN
UkEgRk9SIEpBUEFOIEFORCBNQVJJQU5BIEFSQ0hJUEVMQUdPUzwvbGFiZWw+PHVybHM+PC91cmxz
PjxjdXN0b203PlRPNDFFSVNfMy4wX25ld1RPQy5lbmw8L2N1c3RvbTc+PHJlc2VhcmNoLW5vdGVz
Pk5vdCB5ZXQgdGFnZ2VkPC9yZXNlYXJjaC1ub3Rlcz48L3JlY29yZD48L0NpdGU+PC9FbmROb3Rl
PgB=
</w:fldData>
        </w:fldChar>
      </w:r>
      <w:r w:rsidR="00370C7D">
        <w:instrText xml:space="preserve"> ADDIN EN.CITE </w:instrText>
      </w:r>
      <w:r w:rsidR="00370C7D">
        <w:fldChar w:fldCharType="begin">
          <w:fldData xml:space="preserve">PEVuZE5vdGU+PENpdGU+PEF1dGhvcj5Db3dlbjwvQXV0aG9yPjxZZWFyPjIwMDk8L1llYXI+PFJl
Y051bT4yNTI8L1JlY051bT48RGlzcGxheVRleHQ+KENvd2VuLCBHYXdhcmtpZXdpY3osIFBpbmVk
YSwgVGhvcnJvbGQsICZhbXA7IFdlcm5lciwgMjAwNzsgQ293ZW4gJmFtcDsgU3BvbmF1Z2xlLCAy
MDA5KTwvRGlzcGxheVRleHQ+PHJlY29yZD48cmVjLW51bWJlcj4yNTI8L3JlYy1udW1iZXI+PGZv
cmVpZ24ta2V5cz48a2V5IGFwcD0iRU4iIGRiLWlkPSJ0YTB6dHJ2OWh3cDA1a2VyZWZudncwcHN2
OWRkNXRmenZ4ZHgiIHRpbWVzdGFtcD0iMTQzODYzNjA3MSI+MjUyPC9rZXk+PC9mb3JlaWduLWtl
eXM+PHJlZi10eXBlIG5hbWU9IkpvdXJuYWwgQXJ0aWNsZSI+MTc8L3JlZi10eXBlPjxjb250cmli
dXRvcnM+PGF1dGhvcnM+PGF1dGhvcj5Db3dlbiwgUi4gSy48L2F1dGhvcj48YXV0aG9yPlNwb25h
dWdsZSwgUy48L2F1dGhvcj48L2F1dGhvcnM+PC9jb250cmlidXRvcnM+PHRpdGxlcz48dGl0bGU+
TGFydmFsIGRpc3BlcnNhbCBhbmQgbWFyaW5lIHBvcHVsYXRpb24gY29ubmVjdGl2aXR5PC90aXRs
ZT48c2Vjb25kYXJ5LXRpdGxlPkFubnVhbCBSZXZpZXcgb2YgTWFyaW5lIFNjaWVuY2U8L3NlY29u
ZGFyeS10aXRsZT48L3RpdGxlcz48cGVyaW9kaWNhbD48ZnVsbC10aXRsZT5Bbm51YWwgUmV2aWV3
IG9mIE1hcmluZSBTY2llbmNlPC9mdWxsLXRpdGxlPjwvcGVyaW9kaWNhbD48cGFnZXM+NDQzLTQ2
NjwvcGFnZXM+PHZvbHVtZT4xPC92b2x1bWU+PG51bWJlcj4xPC9udW1iZXI+PGtleXdvcmRzPjxr
ZXl3b3JkPmxhcnZhbCB0cmFuc3BvcnQsIGJpb3BoeXNpY2FsIG1vZGVsaW5nLCBjb21wbGV4IGxp
ZmUgY3ljbGVzLCBtZXRhcG9wdWxhdGlvbiwgc2VsZiByZWNydWl0bWVudCwgcG9wdWxhdGlvbiBk
eW5hbWljczwva2V5d29yZD48L2tleXdvcmRzPjxkYXRlcz48eWVhcj4yMDA5PC95ZWFyPjwvZGF0
ZXM+PGxhYmVsPlRBRzogREFUQVRZUEUgLSBQZWxhZ2ljIGhhYml0YXQ7IFRBRzogREFUQVRZUEUg
LSBEaXNwZXJzYWw7IFRBRzogREFUQVRZUEUgLSBMaWZlIFN0YWdlOyBUQUc6IFNPVVJDRSAtIEhT
VFQgUERFSVMgQWZmZWN0ZWQgRW52aXJvbm1lbnQgOyBUQUc6IE1SQV9UT0MgLSBDaGFwdGVyOiBN
ZXRob2RvbG9neTsgVEFHOiBTT1VSQ0UgLSBNUkEgRk9SIEpBUEFOIEFORCBNQVJJQU5BIEFSQ0hJ
UEVMQUdPUzwvbGFiZWw+PHVybHM+PC91cmxzPjxjdXN0b203PlBBQyBFSVMgSGFiaXRhdHMuZW5s
PC9jdXN0b203PjxlbGVjdHJvbmljLXJlc291cmNlLW51bT4xMC4xMTQ2L2FubnVyZXYubWFyaW5l
LjAxMDkwOC4xNjM3NTc8L2VsZWN0cm9uaWMtcmVzb3VyY2UtbnVtPjwvcmVjb3JkPjwvQ2l0ZT48
Q2l0ZT48QXV0aG9yPkNvd2VuPC9BdXRob3I+PFllYXI+MjAwNzwvWWVhcj48UmVjTnVtPjI1MTwv
UmVjTnVtPjxyZWNvcmQ+PHJlYy1udW1iZXI+MjUxPC9yZWMtbnVtYmVyPjxmb3JlaWduLWtleXM+
PGtleSBhcHA9IkVOIiBkYi1pZD0idGEwenRydjlod3AwNWtlcmVmbnZ3MHBzdjlkZDV0Znp2eGR4
IiB0aW1lc3RhbXA9IjE0Mzg2MzYwNzAiPjI1MTwva2V5PjwvZm9yZWlnbi1rZXlzPjxyZWYtdHlw
ZSBuYW1lPSJKb3VybmFsIEFydGljbGUiPjE3PC9yZWYtdHlwZT48Y29udHJpYnV0b3JzPjxhdXRo
b3JzPjxhdXRob3I+Q293ZW4sIFIuIEsuPC9hdXRob3I+PGF1dGhvcj5HYXdhcmtpZXdpY3osIEcu
PC9hdXRob3I+PGF1dGhvcj5QaW5lZGEsIEouPC9hdXRob3I+PGF1dGhvcj5UaG9ycm9sZCwgUy4g
Ui48L2F1dGhvcj48YXV0aG9yPldlcm5lciwgRi4gRS48L2F1dGhvcj48L2F1dGhvcnM+PC9jb250
cmlidXRvcnM+PHRpdGxlcz48dGl0bGU+UG9wdWxhdGlvbiBjb25uZWN0aXZpdHkgaW4gbWFyaW5l
IHN5c3RlbXM6IGFuIG92ZXJ2aWV3PC90aXRsZT48c2Vjb25kYXJ5LXRpdGxlPk9jZWFub2dyYXBo
eTwvc2Vjb25kYXJ5LXRpdGxlPjwvdGl0bGVzPjxwZXJpb2RpY2FsPjxmdWxsLXRpdGxlPk9jZWFu
b2dyYXBoeTwvZnVsbC10aXRsZT48L3BlcmlvZGljYWw+PHBhZ2VzPjE0LTIxPC9wYWdlcz48dm9s
dW1lPjIwPC92b2x1bWU+PG51bWJlcj4zPC9udW1iZXI+PGtleXdvcmRzPjxrZXl3b3JkPkNPUkFM
LVJFRUYgRklTSCwgTEFSVkFMIFNFVFRMRU1FTlQsIFNFTEYtUkVDUlVJVE1FTlQsIERJU1BFUlNB
TCwgTUFOQUdFTUVOVCwgRUNPU1lTVEVNLCBSRVNFUlZFUywgR0VORVRJQ1MsIENPTExBUFNFLCBB
VExBTlRJQzwva2V5d29yZD48L2tleXdvcmRzPjxkYXRlcz48eWVhcj4yMDA3PC95ZWFyPjwvZGF0
ZXM+PGxhYmVsPlRBRzogTVJBX1RPQyAtIENoYXB0ZXI6IEVjb3JlZ2lvbnMgYW5kIEVjb3N5c3Rl
bXM7IFRBRzogTVJBX1RPQyAtIEhlYWRpbmc6IEVjb3JlZ2lvbnMgYW5kIEVjb3N5c3RlbXMgSW50
cm9kdWN0aW9uOyBUQUc6IE1SQV9UT0MgLSBIZWFkaW5nOiBPdmVydmlldyBvZiBFY29zeXN0ZW0g
Q29uc2lkZXJhdGlvbnM7IFRBRzogTVJBX1RPQyAtIEhlYWRpbmc6IEVjb3N5c3RlbSBTdHJ1Y3R1
cmU7IFRBRzogTVJBX1RPQyAtIEhlYWRpbmc6IEVjb3N5c3RlbSBGdW5jdGlvbjsgVEFHOiBNUkFf
VE9DIC0gSGVhZGluZzogRWNvc3lzdGVtIFNlcnZpY2VzOyBUQUc6IE1SQV9UT0MgLSBIZWFkaW5n
OiBFY29zeXN0ZW0gU2VydmljZXM7IFRBRzogTVJBX1RPQyAtIEhlYWRpbmc6IEVjb3N5c3RlbSBT
ZXJ2aWNlczsgVEFHOiBNUkFfVE9DIC0gSGVhZGluZzogU3BhdGlhbCBEYXRhOyBUQUc6IERBVEFU
WVBFIC0gU3BhdGlhbCBkYXRhOyBUQUc6IExFR0FMIC0gUmVndWxhdGlvbjsgVEFHOiBTT0NJQUwg
LSBNYW5hZ2VtZW50OyBUQUc6IFNPVVJDRSAtIEFGVFQgUERFSVMgQWZmZWN0ZWQgRW52aXJvbm1l
bnQgOyBUQUc6IE1SQV9UT0MgLSBDaGFwdGVyOiBNZXRob2RvbG9neTsgVEFHOiBTT1VSQ0UgLSBN
UkEgRk9SIEpBUEFOIEFORCBNQVJJQU5BIEFSQ0hJUEVMQUdPUzwvbGFiZWw+PHVybHM+PC91cmxz
PjxjdXN0b203PlRPNDFFSVNfMy4wX25ld1RPQy5lbmw8L2N1c3RvbTc+PHJlc2VhcmNoLW5vdGVz
Pk5vdCB5ZXQgdGFnZ2VkPC9yZXNlYXJjaC1ub3Rlcz48L3JlY29yZD48L0NpdGU+PC9FbmROb3Rl
PgB=
</w:fldData>
        </w:fldChar>
      </w:r>
      <w:r w:rsidR="00370C7D">
        <w:instrText xml:space="preserve"> ADDIN EN.CITE.DATA </w:instrText>
      </w:r>
      <w:r w:rsidR="00370C7D">
        <w:fldChar w:fldCharType="end"/>
      </w:r>
      <w:r w:rsidRPr="009B2A3A">
        <w:fldChar w:fldCharType="separate"/>
      </w:r>
      <w:r w:rsidR="00370C7D">
        <w:rPr>
          <w:noProof/>
        </w:rPr>
        <w:t>(Cowen, Gawarkiewicz, Pineda, Thorrold, &amp; Werner, 2007; Cowen &amp; Sponaugle, 2009)</w:t>
      </w:r>
      <w:r w:rsidRPr="009B2A3A">
        <w:fldChar w:fldCharType="end"/>
      </w:r>
      <w:r w:rsidRPr="009B2A3A">
        <w:t>. The linking of local populations through the dispersal of individuals as larvae, juveniles or adults, is a key factor to consider in marine reserve design, since it has important implications for the persistence of meta</w:t>
      </w:r>
      <w:r w:rsidR="00E60FAF">
        <w:t>-</w:t>
      </w:r>
      <w:r w:rsidRPr="009B2A3A">
        <w:t xml:space="preserve">populations and their recovery from disturbance </w:t>
      </w:r>
      <w:r w:rsidR="00235CC5" w:rsidRPr="009B2A3A">
        <w:fldChar w:fldCharType="begin"/>
      </w:r>
      <w:r w:rsidR="00257628">
        <w:instrText xml:space="preserve"> ADDIN EN.CITE &lt;EndNote&gt;&lt;Cite&gt;&lt;Author&gt;Green&lt;/Author&gt;&lt;Year&gt;2014&lt;/Year&gt;&lt;RecNum&gt;253&lt;/RecNum&gt;&lt;DisplayText&gt;(Green et al., 2014)&lt;/DisplayText&gt;&lt;record&gt;&lt;rec-number&gt;253&lt;/rec-number&gt;&lt;foreign-keys&gt;&lt;key app="EN" db-id="ta0ztrv9hwp05kerefnvw0psv9dd5tfzvxdx" timestamp="1438636071"&gt;253&lt;/key&gt;&lt;/foreign-keys&gt;&lt;ref-type name="Journal Article"&gt;17&lt;/ref-type&gt;&lt;contributors&gt;&lt;authors&gt;&lt;author&gt;Green, A.&lt;/author&gt;&lt;author&gt;Maypa, A.&lt;/author&gt;&lt;author&gt;Almany, G.&lt;/author&gt;&lt;author&gt;Rhodes, K.&lt;/author&gt;&lt;author&gt;Weeks, R.&lt;/author&gt;&lt;author&gt;Abesamis, R.&lt;/author&gt;&lt;author&gt;Gleason, M..&lt;/author&gt;&lt;author&gt;Mumby, P..&lt;/author&gt;&lt;author&gt;White, A..&lt;/author&gt;&lt;/authors&gt;&lt;/contributors&gt;&lt;titles&gt;&lt;title&gt;Larval dispersal and movement patterns of coral reef fishes, and implications for marine reserve network design&lt;/title&gt;&lt;secondary-title&gt;Biological Reviews&lt;/secondary-title&gt;&lt;/titles&gt;&lt;periodical&gt;&lt;full-title&gt;Biological Reviews&lt;/full-title&gt;&lt;/periodical&gt;&lt;pages&gt;n/a-n/a&lt;/pages&gt;&lt;keywords&gt;&lt;keyword&gt;connectivity&lt;/keyword&gt;&lt;keyword&gt;larval&lt;/keyword&gt;&lt;keyword&gt;dispersal&lt;/keyword&gt;&lt;keyword&gt;movement&lt;/keyword&gt;&lt;keyword&gt;marine&lt;/keyword&gt;&lt;keyword&gt;reserve&lt;/keyword&gt;&lt;keyword&gt;tropical&lt;/keyword&gt;&lt;/keywords&gt;&lt;dates&gt;&lt;year&gt;2014&lt;/year&gt;&lt;/dates&gt;&lt;publisher&gt;Blackwell Publishing Ltd&lt;/publisher&gt;&lt;isbn&gt;1469-185X&lt;/isbn&gt;&lt;urls&gt;&lt;related-urls&gt;&lt;url&gt;http://dx.doi.org/10.1111/brv.12155&lt;/url&gt;&lt;/related-urls&gt;&lt;/urls&gt;&lt;electronic-resource-num&gt;10.1111/brv.12155&lt;/electronic-resource-num&gt;&lt;/record&gt;&lt;/Cite&gt;&lt;/EndNote&gt;</w:instrText>
      </w:r>
      <w:r w:rsidR="00235CC5" w:rsidRPr="009B2A3A">
        <w:fldChar w:fldCharType="separate"/>
      </w:r>
      <w:r w:rsidR="00257628">
        <w:rPr>
          <w:noProof/>
        </w:rPr>
        <w:t>(Green et al., 2014)</w:t>
      </w:r>
      <w:r w:rsidR="00235CC5" w:rsidRPr="009B2A3A">
        <w:fldChar w:fldCharType="end"/>
      </w:r>
      <w:r w:rsidRPr="009B2A3A">
        <w:t xml:space="preserve">. </w:t>
      </w:r>
      <w:r w:rsidR="00664129">
        <w:t>The impacts of c</w:t>
      </w:r>
      <w:r w:rsidR="000320BF">
        <w:t xml:space="preserve">limate change on </w:t>
      </w:r>
      <w:r w:rsidR="007F1413">
        <w:t xml:space="preserve">both the </w:t>
      </w:r>
      <w:r w:rsidR="000320BF">
        <w:t xml:space="preserve">reefs that serve as sources of recruits and </w:t>
      </w:r>
      <w:r w:rsidR="007F1413">
        <w:t xml:space="preserve">the </w:t>
      </w:r>
      <w:r w:rsidR="000320BF">
        <w:t>ocean circulation</w:t>
      </w:r>
      <w:r w:rsidR="007F1413">
        <w:t xml:space="preserve"> that delivers the larvae</w:t>
      </w:r>
      <w:r w:rsidR="000320BF">
        <w:t xml:space="preserve"> need</w:t>
      </w:r>
      <w:r w:rsidR="007F1413">
        <w:t>s</w:t>
      </w:r>
      <w:r w:rsidR="000320BF">
        <w:t xml:space="preserve"> to be considered in designing networks of marine protected areas </w:t>
      </w:r>
      <w:r w:rsidR="0016554A">
        <w:fldChar w:fldCharType="begin"/>
      </w:r>
      <w:r w:rsidR="00370C7D">
        <w:instrText xml:space="preserve"> ADDIN EN.CITE &lt;EndNote&gt;&lt;Cite&gt;&lt;Author&gt;Fernandes&lt;/Author&gt;&lt;Year&gt;2012&lt;/Year&gt;&lt;RecNum&gt;35&lt;/RecNum&gt;&lt;DisplayText&gt;(Fernandes et al., 2012)&lt;/DisplayText&gt;&lt;record&gt;&lt;rec-number&gt;35&lt;/rec-number&gt;&lt;foreign-keys&gt;&lt;key app="EN" db-id="ta0ztrv9hwp05kerefnvw0psv9dd5tfzvxdx" timestamp="1363502683"&gt;35&lt;/key&gt;&lt;/foreign-keys&gt;&lt;ref-type name="Journal Article"&gt;17&lt;/ref-type&gt;&lt;contributors&gt;&lt;authors&gt;&lt;author&gt;Fernandes, L.&lt;/author&gt;&lt;author&gt;Green, A.&lt;/author&gt;&lt;author&gt;Tanzer, J.&lt;/author&gt;&lt;author&gt;White, A.&lt;/author&gt;&lt;author&gt;Alino,P.M.&lt;/author&gt;&lt;author&gt;Jompa, J.&lt;/author&gt;&lt;author&gt;Lokani, P.&lt;/author&gt;&lt;author&gt;Soemodinoto, A.&lt;/author&gt;&lt;author&gt;Knight, M.&lt;/author&gt;&lt;author&gt;Pomeroy, B.&lt;/author&gt;&lt;author&gt;Possingham, H.&lt;/author&gt;&lt;author&gt;Pressey, B.&lt;/author&gt;&lt;/authors&gt;&lt;/contributors&gt;&lt;titles&gt;&lt;title&gt;Biophysical principles for designing resilient networks of marine protected areas to integrate fisheries, biodiversity and climate change objectives in the Coral Triangle. Report prepared by The Nature Conservancy for the Coral Triangle Support Partnership&lt;/title&gt;&lt;/titles&gt;&lt;pages&gt;152&lt;/pages&gt;&lt;dates&gt;&lt;year&gt;2012&lt;/year&gt;&lt;/dates&gt;&lt;urls&gt;&lt;/urls&gt;&lt;/record&gt;&lt;/Cite&gt;&lt;/EndNote&gt;</w:instrText>
      </w:r>
      <w:r w:rsidR="0016554A">
        <w:fldChar w:fldCharType="separate"/>
      </w:r>
      <w:r w:rsidR="00370C7D">
        <w:rPr>
          <w:noProof/>
        </w:rPr>
        <w:t>(Fernandes et al., 2012)</w:t>
      </w:r>
      <w:r w:rsidR="0016554A">
        <w:fldChar w:fldCharType="end"/>
      </w:r>
      <w:r w:rsidR="000320BF">
        <w:t>.</w:t>
      </w:r>
      <w:r w:rsidR="000343C3">
        <w:t xml:space="preserve"> </w:t>
      </w:r>
    </w:p>
    <w:p w14:paraId="3172E715" w14:textId="5086AF50" w:rsidR="00842D07" w:rsidRDefault="00842D07" w:rsidP="00577589">
      <w:pPr>
        <w:spacing w:line="480" w:lineRule="auto"/>
        <w:ind w:firstLine="0"/>
      </w:pPr>
      <w:r w:rsidRPr="00AC493B">
        <w:rPr>
          <w:b/>
          <w:i/>
        </w:rPr>
        <w:t>Restoring ecosystem structure and function</w:t>
      </w:r>
      <w:r>
        <w:t xml:space="preserve"> focuses on rebuilding, modifying, or transforming ecosystems that have been lost or compromised</w:t>
      </w:r>
      <w:r w:rsidR="005F218F">
        <w:t>, in order</w:t>
      </w:r>
      <w:r>
        <w:t xml:space="preserve"> to </w:t>
      </w:r>
      <w:r w:rsidR="005F218F">
        <w:t xml:space="preserve">restore </w:t>
      </w:r>
      <w:r w:rsidR="00E42DBB">
        <w:t>desired structures and functions</w:t>
      </w:r>
      <w:r>
        <w:t xml:space="preserve"> </w:t>
      </w:r>
      <w:r w:rsidR="004279E0">
        <w:fldChar w:fldCharType="begin"/>
      </w:r>
      <w:r w:rsidR="00386AFB">
        <w:instrText xml:space="preserve"> ADDIN EN.CITE &lt;EndNote&gt;&lt;Cite&gt;&lt;Author&gt;West&lt;/Author&gt;&lt;Year&gt;2014&lt;/Year&gt;&lt;RecNum&gt;339&lt;/RecNum&gt;&lt;DisplayText&gt;(West &amp;amp; Julius, 2014)&lt;/DisplayText&gt;&lt;record&gt;&lt;rec-number&gt;339&lt;/rec-number&gt;&lt;foreign-keys&gt;&lt;key app="EN" db-id="ta0ztrv9hwp05kerefnvw0psv9dd5tfzvxdx" timestamp="1439927070"&gt;339&lt;/key&gt;&lt;/foreign-keys&gt;&lt;ref-type name="Book Section"&gt;5&lt;/ref-type&gt;&lt;contributors&gt;&lt;authors&gt;&lt;author&gt;West, J. M.&lt;/author&gt;&lt;author&gt;Julius, S. H.&lt;/author&gt;&lt;/authors&gt;&lt;secondary-authors&gt;&lt;author&gt;Stein, B.A.&lt;/author&gt;&lt;author&gt;P. Glick&lt;/author&gt;&lt;author&gt;N. Edelson&lt;/author&gt;&lt;author&gt;A. Staud&lt;/author&gt;&lt;/secondary-authors&gt;&lt;/contributors&gt;&lt;titles&gt;&lt;title&gt;The Art of the Possible: Identifying Adaptation Options&lt;/title&gt;&lt;secondary-title&gt;Climate-Smart Conservation: Putting Adaptation Principles into Practice&lt;/secondary-title&gt;&lt;/titles&gt;&lt;section&gt;8&lt;/section&gt;&lt;dates&gt;&lt;year&gt;2014&lt;/year&gt;&lt;/dates&gt;&lt;pub-location&gt;Washington, DC&lt;/pub-location&gt;&lt;publisher&gt;National Wildlife Federation&lt;/publisher&gt;&lt;urls&gt;&lt;related-urls&gt;&lt;url&gt;www.mwf.org/Climate-SmartGuide&lt;/url&gt;&lt;/related-urls&gt;&lt;/urls&gt;&lt;/record&gt;&lt;/Cite&gt;&lt;/EndNote&gt;</w:instrText>
      </w:r>
      <w:r w:rsidR="004279E0">
        <w:fldChar w:fldCharType="separate"/>
      </w:r>
      <w:r w:rsidR="00386AFB">
        <w:rPr>
          <w:noProof/>
        </w:rPr>
        <w:t>(West &amp; Julius, 2014)</w:t>
      </w:r>
      <w:r w:rsidR="004279E0">
        <w:fldChar w:fldCharType="end"/>
      </w:r>
      <w:r w:rsidR="00E42DBB">
        <w:t>.</w:t>
      </w:r>
      <w:r w:rsidR="00FC5A45">
        <w:t xml:space="preserve"> </w:t>
      </w:r>
      <w:r w:rsidR="00060435">
        <w:t>Restoration can</w:t>
      </w:r>
      <w:r w:rsidR="00FC5A45">
        <w:t xml:space="preserve"> focus on </w:t>
      </w:r>
      <w:r w:rsidR="00060435">
        <w:t>restoring intact ecosystems</w:t>
      </w:r>
      <w:r w:rsidR="00C447C3">
        <w:t xml:space="preserve"> or</w:t>
      </w:r>
      <w:r w:rsidR="00060435">
        <w:t xml:space="preserve"> characteristic species complexes</w:t>
      </w:r>
      <w:r w:rsidR="00FC5A45">
        <w:t xml:space="preserve"> that are important to the resilience of the system </w:t>
      </w:r>
      <w:r w:rsidR="00370C7D">
        <w:fldChar w:fldCharType="begin"/>
      </w:r>
      <w:r w:rsidR="00E06DB1">
        <w:instrText xml:space="preserve"> ADDIN EN.CITE &lt;EndNote&gt;&lt;Cite&gt;&lt;Author&gt;Kareiva&lt;/Author&gt;&lt;Year&gt;2008&lt;/Year&gt;&lt;RecNum&gt;274&lt;/RecNum&gt;&lt;DisplayText&gt;(Kareiva et al., 2008)&lt;/DisplayText&gt;&lt;record&gt;&lt;rec-number&gt;274&lt;/rec-number&gt;&lt;foreign-keys&gt;&lt;key app="EN" db-id="ta0ztrv9hwp05kerefnvw0psv9dd5tfzvxdx" timestamp="1439919933"&gt;274&lt;/key&gt;&lt;/foreign-keys&gt;&lt;ref-type name="Report"&gt;27&lt;/ref-type&gt;&lt;contributors&gt;&lt;authors&gt;&lt;author&gt;Kareiva, P.&lt;/author&gt;&lt;author&gt;Enquist, C.&lt;/author&gt;&lt;author&gt;Johnson, A.&lt;/author&gt;&lt;author&gt;Julius, S. H.&lt;/author&gt;&lt;author&gt;Lawler, J.&lt;/author&gt;&lt;author&gt;Petersen, B.&lt;/author&gt;&lt;author&gt;Pitelka, L.&lt;/author&gt;&lt;author&gt;Shaw, R.&lt;/author&gt;&lt;author&gt;West, J. M.&lt;/author&gt;&lt;/authors&gt;&lt;/contributors&gt;&lt;titles&gt;&lt;title&gt;Synthesis and Conclusions. In&lt;/title&gt;&lt;secondary-title&gt;Preliminary review of adaptation options for climate-sensitive ecosystems and resources. A Report by the U.S. Climate Change Science Program and the Subcommittee on Global Change Research [Julius, S.H., J.M. West (eds.), J.S. Baron, B. Griffith, L.A. Joyce, P. Kareiva, B.D. Keller, M.A. Palmer, C.H. Peterson, and J.M. Scott (Authors)].&lt;/secondary-title&gt;&lt;/titles&gt;&lt;pages&gt;9-1 to 9-66&lt;/pages&gt;&lt;dates&gt;&lt;year&gt;2008&lt;/year&gt;&lt;/dates&gt;&lt;pub-location&gt;Washington, DC&lt;/pub-location&gt;&lt;publisher&gt;U.S. Environmental Protection Agency&lt;/publisher&gt;&lt;urls&gt;&lt;/urls&gt;&lt;/record&gt;&lt;/Cite&gt;&lt;/EndNote&gt;</w:instrText>
      </w:r>
      <w:r w:rsidR="00370C7D">
        <w:fldChar w:fldCharType="separate"/>
      </w:r>
      <w:r w:rsidR="00370C7D">
        <w:rPr>
          <w:noProof/>
        </w:rPr>
        <w:t>(Kareiva et al., 2008)</w:t>
      </w:r>
      <w:r w:rsidR="00370C7D">
        <w:fldChar w:fldCharType="end"/>
      </w:r>
      <w:r w:rsidR="00FC5A45">
        <w:t>.</w:t>
      </w:r>
      <w:r w:rsidR="00E42DBB">
        <w:t xml:space="preserve"> </w:t>
      </w:r>
      <w:r w:rsidR="00565B5B">
        <w:t xml:space="preserve">This is consistent with the common goal of supporting continuation of diverse and functioning ecosystems for sustainable use </w:t>
      </w:r>
      <w:r w:rsidR="00235CC5">
        <w:fldChar w:fldCharType="begin"/>
      </w:r>
      <w:r w:rsidR="00235CC5">
        <w:instrText xml:space="preserve"> ADDIN EN.CITE &lt;EndNote&gt;&lt;Cite&gt;&lt;Author&gt;Glick&lt;/Author&gt;&lt;Year&gt;2011&lt;/Year&gt;&lt;RecNum&gt;117&lt;/RecNum&gt;&lt;DisplayText&gt;(Clean Water Act, 1972; Glick et al., 2011)&lt;/DisplayText&gt;&lt;record&gt;&lt;rec-number&gt;117&lt;/rec-number&gt;&lt;foreign-keys&gt;&lt;key app="EN" db-id="ta0ztrv9hwp05kerefnvw0psv9dd5tfzvxdx" timestamp="1370892002"&gt;117&lt;/key&gt;&lt;/foreign-keys&gt;&lt;ref-type name="Report"&gt;27&lt;/ref-type&gt;&lt;contributors&gt;&lt;authors&gt;&lt;author&gt;Glick, P.&lt;/author&gt;&lt;author&gt;Stein, Bruce A.&lt;/author&gt;&lt;author&gt;Edelson, N.A.&lt;/author&gt;&lt;/authors&gt;&lt;/contributors&gt;&lt;titles&gt;&lt;title&gt;Scanning the Conservation Horizon: A Guide to Climate Change Vulnerability Assessment&lt;/title&gt;&lt;/titles&gt;&lt;dates&gt;&lt;year&gt;2011&lt;/year&gt;&lt;/dates&gt;&lt;pub-location&gt;Washington, D.C.&lt;/pub-location&gt;&lt;publisher&gt;National Wildlife Federation&lt;/publisher&gt;&lt;urls&gt;&lt;/urls&gt;&lt;custom1&gt;Eds&lt;/custom1&gt;&lt;/record&gt;&lt;/Cite&gt;&lt;Cite&gt;&lt;RecNum&gt;397&lt;/RecNum&gt;&lt;record&gt;&lt;rec-number&gt;397&lt;/rec-number&gt;&lt;foreign-keys&gt;&lt;key app="EN" db-id="ta0ztrv9hwp05kerefnvw0psv9dd5tfzvxdx" timestamp="1460396072"&gt;397&lt;/key&gt;&lt;/foreign-keys&gt;&lt;ref-type name="Journal Article"&gt;17&lt;/ref-type&gt;&lt;contributors&gt;&lt;authors&gt;&lt;author&gt;Clean Water Act,&lt;/author&gt;&lt;/authors&gt;&lt;/contributors&gt;&lt;titles&gt;&lt;title&gt; 33 USC § 1251 et seq. 1972. Federal Water Pollution Control Amendments of 1972.&lt;/title&gt;&lt;/titles&gt;&lt;dates&gt;&lt;year&gt;1972&lt;/year&gt;&lt;/dates&gt;&lt;urls&gt;&lt;/urls&gt;&lt;/record&gt;&lt;/Cite&gt;&lt;/EndNote&gt;</w:instrText>
      </w:r>
      <w:r w:rsidR="00235CC5">
        <w:fldChar w:fldCharType="separate"/>
      </w:r>
      <w:r w:rsidR="00235CC5">
        <w:rPr>
          <w:noProof/>
        </w:rPr>
        <w:t>(Clean Water Act, 1972; Glick et al., 2011)</w:t>
      </w:r>
      <w:r w:rsidR="00235CC5">
        <w:fldChar w:fldCharType="end"/>
      </w:r>
      <w:r>
        <w:t xml:space="preserve">. The existing species composition may not persist under a changing climate, </w:t>
      </w:r>
      <w:r w:rsidR="004019FD">
        <w:t>but</w:t>
      </w:r>
      <w:r>
        <w:t xml:space="preserve"> there is the potential to preserve key ecosystem services. </w:t>
      </w:r>
      <w:r w:rsidR="008B530B">
        <w:t>Examples of management practices to restore ecosystem structure and function</w:t>
      </w:r>
      <w:r w:rsidR="005E1126">
        <w:t xml:space="preserve"> include</w:t>
      </w:r>
      <w:r w:rsidR="008B530B">
        <w:t xml:space="preserve"> </w:t>
      </w:r>
      <w:r w:rsidR="005E1126">
        <w:t xml:space="preserve">restoring herbivorous fish and invertebrate populations, </w:t>
      </w:r>
      <w:r w:rsidR="008B530B">
        <w:t>p</w:t>
      </w:r>
      <w:r>
        <w:t xml:space="preserve">reventing and managing invasive species, controlling outbreaks of coral predators, and </w:t>
      </w:r>
      <w:r w:rsidR="005132C6">
        <w:t>re-establishing source populations of corals</w:t>
      </w:r>
      <w:r>
        <w:t>.</w:t>
      </w:r>
      <w:r w:rsidR="005132C6">
        <w:t xml:space="preserve"> For </w:t>
      </w:r>
      <w:r w:rsidR="005F218F">
        <w:t>instance</w:t>
      </w:r>
      <w:r w:rsidR="005132C6">
        <w:t xml:space="preserve">, </w:t>
      </w:r>
      <w:r w:rsidR="005132C6">
        <w:rPr>
          <w:rFonts w:eastAsia="Calibri"/>
        </w:rPr>
        <w:t>herbivores</w:t>
      </w:r>
      <w:r w:rsidR="0039353E">
        <w:rPr>
          <w:rFonts w:eastAsia="Calibri"/>
        </w:rPr>
        <w:t xml:space="preserve"> </w:t>
      </w:r>
      <w:r w:rsidR="00D15A42">
        <w:rPr>
          <w:rFonts w:eastAsia="Calibri"/>
        </w:rPr>
        <w:t>functionally</w:t>
      </w:r>
      <w:r w:rsidR="005132C6">
        <w:rPr>
          <w:rFonts w:eastAsia="Calibri"/>
        </w:rPr>
        <w:t xml:space="preserve"> contribute to reef recovery following disturbances such as hurricanes and coral bleaching events </w:t>
      </w:r>
      <w:r w:rsidR="005132C6">
        <w:rPr>
          <w:rFonts w:eastAsia="Calibri"/>
        </w:rPr>
        <w:fldChar w:fldCharType="begin"/>
      </w:r>
      <w:r w:rsidR="00370C7D">
        <w:rPr>
          <w:rFonts w:eastAsia="Calibri"/>
        </w:rPr>
        <w:instrText xml:space="preserve"> ADDIN EN.CITE &lt;EndNote&gt;&lt;Cite&gt;&lt;Author&gt;Edwards&lt;/Author&gt;&lt;Year&gt;2010&lt;/Year&gt;&lt;RecNum&gt;34&lt;/RecNum&gt;&lt;DisplayText&gt;(Edwards et al., 2010)&lt;/DisplayText&gt;&lt;record&gt;&lt;rec-number&gt;34&lt;/rec-number&gt;&lt;foreign-keys&gt;&lt;key app="EN" db-id="ta0ztrv9hwp05kerefnvw0psv9dd5tfzvxdx" timestamp="1363502364"&gt;34&lt;/key&gt;&lt;/foreign-keys&gt;&lt;ref-type name="Journal Article"&gt;17&lt;/ref-type&gt;&lt;contributors&gt;&lt;authors&gt;&lt;author&gt;Edwards, Helen J., &lt;/author&gt;&lt;author&gt;Elliott, Ian A.&lt;/author&gt;&lt;author&gt;Eakin, C. Mark&lt;/author&gt;&lt;author&gt;Irikawa, Akiyuki&lt;/author&gt;&lt;author&gt;Madom, Joshua S.&lt;/author&gt;&lt;author&gt;McField, Melanie&lt;/author&gt;&lt;author&gt;Morgan, Jessica A.&lt;/author&gt;&lt;author&gt;van Woesik, Robert&lt;/author&gt;&lt;author&gt;Mumby, Peter J.&lt;/author&gt;&lt;/authors&gt;&lt;/contributors&gt;&lt;titles&gt;&lt;title&gt;How much time can herbivore protection buy for coral reefs under realistic regimes of hurricanes and coral bleaching?&lt;/title&gt;&lt;secondary-title&gt;Global Change Biology&lt;/secondary-title&gt;&lt;/titles&gt;&lt;periodical&gt;&lt;full-title&gt;Global Change Biology&lt;/full-title&gt;&lt;/periodical&gt;&lt;dates&gt;&lt;year&gt;2010&lt;/year&gt;&lt;/dates&gt;&lt;urls&gt;&lt;/urls&gt;&lt;electronic-resource-num&gt;doi:10.1111/j.1365-2486.2010.02366.x&lt;/electronic-resource-num&gt;&lt;/record&gt;&lt;/Cite&gt;&lt;/EndNote&gt;</w:instrText>
      </w:r>
      <w:r w:rsidR="005132C6">
        <w:rPr>
          <w:rFonts w:eastAsia="Calibri"/>
        </w:rPr>
        <w:fldChar w:fldCharType="separate"/>
      </w:r>
      <w:r w:rsidR="00370C7D">
        <w:rPr>
          <w:rFonts w:eastAsia="Calibri"/>
          <w:noProof/>
        </w:rPr>
        <w:t>(Edwards et al., 2010)</w:t>
      </w:r>
      <w:r w:rsidR="005132C6">
        <w:rPr>
          <w:rFonts w:eastAsia="Calibri"/>
        </w:rPr>
        <w:fldChar w:fldCharType="end"/>
      </w:r>
      <w:r w:rsidR="005132C6">
        <w:rPr>
          <w:rFonts w:eastAsia="Calibri"/>
        </w:rPr>
        <w:t xml:space="preserve">. </w:t>
      </w:r>
      <w:r w:rsidR="00576398">
        <w:rPr>
          <w:rFonts w:eastAsia="Calibri"/>
        </w:rPr>
        <w:t>Conversely</w:t>
      </w:r>
      <w:r w:rsidR="005132C6">
        <w:rPr>
          <w:rFonts w:eastAsia="Calibri"/>
        </w:rPr>
        <w:t xml:space="preserve">, </w:t>
      </w:r>
      <w:r w:rsidR="005132C6">
        <w:t>invasive species proliferate from changes in ocean currents and increasing stress on reefs</w:t>
      </w:r>
      <w:r w:rsidR="005F218F">
        <w:t>.</w:t>
      </w:r>
      <w:r w:rsidR="005132C6">
        <w:t xml:space="preserve"> </w:t>
      </w:r>
      <w:r w:rsidR="00576398">
        <w:t>This can</w:t>
      </w:r>
      <w:r>
        <w:t xml:space="preserve"> transform marine habitats</w:t>
      </w:r>
      <w:r w:rsidR="00D15A42">
        <w:t xml:space="preserve"> by</w:t>
      </w:r>
      <w:r>
        <w:t xml:space="preserve"> displacing native species, changing community structure, and altering fundamental processes such as nutrient cycling and sedimentation </w:t>
      </w:r>
      <w:r>
        <w:fldChar w:fldCharType="begin">
          <w:fldData xml:space="preserve">PEVuZE5vdGU+PENpdGU+PEF1dGhvcj5Nb2xuYXI8L0F1dGhvcj48WWVhcj4yMDA4PC9ZZWFyPjxS
ZWNOdW0+MjU5PC9SZWNOdW0+PERpc3BsYXlUZXh0PihNb2xuYXIsIEdhbWJvYSwgUmV2ZW5nYSwg
JmFtcDsgU3BhbGRpbmcsIDIwMDgpPC9EaXNwbGF5VGV4dD48cmVjb3JkPjxyZWMtbnVtYmVyPjI1
OTwvcmVjLW51bWJlcj48Zm9yZWlnbi1rZXlzPjxrZXkgYXBwPSJFTiIgZGItaWQ9InRhMHp0cnY5
aHdwMDVrZXJlZm52dzBwc3Y5ZGQ1dGZ6dnhkeCIgdGltZXN0YW1wPSIxNDM4NjM2MDcxIj4yNTk8
L2tleT48L2ZvcmVpZ24ta2V5cz48cmVmLXR5cGUgbmFtZT0iSm91cm5hbCBBcnRpY2xlIj4xNzwv
cmVmLXR5cGU+PGNvbnRyaWJ1dG9ycz48YXV0aG9ycz48YXV0aG9yPk1vbG5hciwgSi4gTC48L2F1
dGhvcj48YXV0aG9yPkdhbWJvYSwgUi4gTC48L2F1dGhvcj48YXV0aG9yPlJldmVuZ2EsIEMuPC9h
dXRob3I+PGF1dGhvcj5TcGFsZGluZywgTS4gRC48L2F1dGhvcj48L2F1dGhvcnM+PC9jb250cmli
dXRvcnM+PHRpdGxlcz48dGl0bGU+QXNzZXNzaW5nIHRoZSBnbG9iYWwgdGhyZWF0IG9mIGludmFz
aXZlIHNwZWNpZXMgdG8gbWFyaW5lIGJpb2RpdmVyc2l0eTwvdGl0bGU+PHNlY29uZGFyeS10aXRs
ZT5Gcm9udGllcnMgaW4gRWNvbG9neSBhbmQgdGhlIEVudmlyb25tZW50PC9zZWNvbmRhcnktdGl0
bGU+PC90aXRsZXM+PHBlcmlvZGljYWw+PGZ1bGwtdGl0bGU+RnJvbnRpZXJzIGluIEVjb2xvZ3kg
YW5kIHRoZSBFbnZpcm9ubWVudDwvZnVsbC10aXRsZT48L3BlcmlvZGljYWw+PHBhZ2VzPjQ4NS00
OTI8L3BhZ2VzPjx2b2x1bWU+Njwvdm9sdW1lPjxudW1iZXI+OTwvbnVtYmVyPjxrZXl3b3Jkcz48
a2V5d29yZD5CSU9MT0dJQ0FMIElOVkFTSU9OUzwva2V5d29yZD48a2V5d29yZD5CQUxMQVNULVdB
VEVSPC9rZXl3b3JkPjxrZXl3b3JkPkNPTlNFUVVFTkNFUzwva2V5d29yZD48a2V5d29yZD5FQ09S
RUdJT05TPC9rZXl3b3JkPjxrZXl3b3JkPk1BTkFHRU1FTlQ8L2tleXdvcmQ+PGtleXdvcmQ+Q09B
U1RBTDwva2V5d29yZD48a2V5d29yZD5PUFRJT05TPC9rZXl3b3JkPjxrZXl3b3JkPlNISVBTPC9r
ZXl3b3JkPjwva2V5d29yZHM+PGRhdGVzPjx5ZWFyPjIwMDg8L3llYXI+PC9kYXRlcz48aXNibj4x
NTQwLTkyOTU8L2lzYm4+PGFjY2Vzc2lvbi1udW0+SVNJOjAwMDI2MDgwMDgwMDAxOTwvYWNjZXNz
aW9uLW51bT48bGFiZWw+VEFHOiBNUkFfVE9DIC0gU3ViaGVhZGluZzogUmVwcm9kdWN0aW9uLCBj
b25uZWN0aXZpdHkgYW5kIHJlc2lsaWVuY2U7IFRBRzogTVJBX1RPQyAtIEhlYWRpbmc6IEVjb3N5
c3RlbSBNb2RlbHMgYW5kIEluZGljYXRvcnM7IFRBRzogREFUQVRZUEUgLSBFY29sb2dpY2FsIGRh
dGE7IFRBRzogREFUQVRZUEUgLSBDbGltYXRlIENoYW5nZTsgVEFYT046IEZpc2g6IE9zdGVpY2h0
aHllcyAoYm9ueSBmaXNoZXMpOyBUQUc6IE1SQV9UT0MgLSBTdWJoZWFkaW5nOiBDb2FzdGFsIExh
Z29vbi9Fc3R1YXJ5IFRocmVhdHM7IFRBRzogTVJBX1RPQyAtIFN1YmhlYWRpbmc6IENvYXN0YWwg
TGFnb29uL0VzdHVhcnkgQ29uc2VydmF0aW9uIGFuZCBNYW5hZ2VtZW50IEVmZm9ydHM7IFRBRzog
REFUQVRZUEUgLSBFc3R1YXJpZXMgaGFiaXRhdDsgVEFHOiBNUkFfVE9DIC0gSGVhZGluZzogSW52
YXNpdmUgU3BlY2llczsgVEFHOiBNUkFfVE9DIC0gU3ViaGVhZGluZzogQmlvZGl2ZXJzaXR5ICh0
YXhhIHJpY2huZXNzLCByZWxhdGl2ZSBhYnVuZGFuY2UsIGRvbWluYW5jZSkgOyBUQUc6IE1SQV9U
T0MgLSBDaGFwdGVyOiBNZXRob2RvbG9neTsgVEFHOiBTT1VSQ0UgLSBNUkEgRk9SIEpBUEFOIEFO
RCBNQVJJQU5BIEFSQ0hJUEVMQUdPUzwvbGFiZWw+PHVybHM+PC91cmxzPjxlbGVjdHJvbmljLXJl
c291cmNlLW51bT4xMC4xODkwLzA3MDA2NDwvZWxlY3Ryb25pYy1yZXNvdXJjZS1udW0+PHJlc2Vh
cmNoLW5vdGVzPkhDJiN4RDtQREYmI3hEO1JlYWQgRmViIDIwMDkmI3hEO0VMIHVzZSYjeEQ7Q29t
bWVudHM6IGdyZWF0IG1ldGEgYW5hbHlzaXMuIHF1ZXN0aW9uYWJsZSBzY29yaW5nIHN5c3RlbSAo
dHlwaWNhbCBvZiBQYW5kb2xmaSB2cyBSaWRkKS4gJiN4RDtGaXRzIEVMIG91dGxpbmU6JiN4RDti
LiYjeDk7QXBwcm9hY2hlcyAoYXJyYW5nZWQgZnJvbSBzaG9ydC9mYXN0IHRvIGxvbmcvc2xvdykm
I3hEO2kuJiN4OTtNb2RlbGxpbmcgYXBwcm9hY2hlcyAoZS5nLiBFY29wYXRoIHdpdGggRWNvc2lt
LCBvciBFd0UpJiN4RDtpaS4mI3g5O0xvbmctdGVybSBlY29sb2dpY2FsIHN0dWRpZXMgKGluY2x1
ZGluZyBtb25pdG9yaW5nKSYjeEQ7aXYuJiN4OTtIaXN0b3JpY2FsIGFwcHJvYWNoZXMgJiN4RDsx
LiYjeDk7RG9jdW1lbnRzIC0gb25lIGFuZWNkb3RlIGlzIHVzZWxlc3M7IDEwMCBpcyBkYXRhICAo
UGF1bHkgMTk5NSkmI3hEOzIuJiN4OTtXcml0dGVuIHJlY29yZC9waG90b2dyYXBocy9vbGQgbWFw
cyAoY29udHJhc3QpJiN4RDt2LiYjeDk7QXJjaGFlb2xvZ2ljYWwgYXBwcm9hY2hlcyAoUmljayBh
bmQgRXJsYW5kc29uIDIwMDgpJiN4RDsxLiYjeDk7SHVtYW4gYmlvZ2VvZ3JhcGh5JiN4RDtERUZJ
TkVTOiBhLiYjeDk7SGlzdG9yaWNhbCBlY29sb2dpY2FsIG1hcmluZSBiYXNlbGluZXM6IHNwZWNp
ZXMgYW5kIGd1aWxkcyAoSmFja3NvbiBldCBhbC4gMjAwMSkmI3hEO2kuJiN4OTtCaW9sb2dpY2Fs
IGludmFzaW9ucywgaW50cm9kdWN0aW9ucywgZXh0aW5jdGlvbnMgKE1vbG5hciBldCBhbC4gMjAw
OCk8L3Jlc2VhcmNoLW5vdGVzPjxsYW5ndWFnZT5FbmdsaXNoPC9sYW5ndWFnZT48L3JlY29yZD48
L0NpdGU+PC9FbmROb3RlPgB=
</w:fldData>
        </w:fldChar>
      </w:r>
      <w:r>
        <w:instrText xml:space="preserve"> ADDIN EN.CITE </w:instrText>
      </w:r>
      <w:r>
        <w:fldChar w:fldCharType="begin">
          <w:fldData xml:space="preserve">PEVuZE5vdGU+PENpdGU+PEF1dGhvcj5Nb2xuYXI8L0F1dGhvcj48WWVhcj4yMDA4PC9ZZWFyPjxS
ZWNOdW0+MjU5PC9SZWNOdW0+PERpc3BsYXlUZXh0PihNb2xuYXIsIEdhbWJvYSwgUmV2ZW5nYSwg
JmFtcDsgU3BhbGRpbmcsIDIwMDgpPC9EaXNwbGF5VGV4dD48cmVjb3JkPjxyZWMtbnVtYmVyPjI1
OTwvcmVjLW51bWJlcj48Zm9yZWlnbi1rZXlzPjxrZXkgYXBwPSJFTiIgZGItaWQ9InRhMHp0cnY5
aHdwMDVrZXJlZm52dzBwc3Y5ZGQ1dGZ6dnhkeCIgdGltZXN0YW1wPSIxNDM4NjM2MDcxIj4yNTk8
L2tleT48L2ZvcmVpZ24ta2V5cz48cmVmLXR5cGUgbmFtZT0iSm91cm5hbCBBcnRpY2xlIj4xNzwv
cmVmLXR5cGU+PGNvbnRyaWJ1dG9ycz48YXV0aG9ycz48YXV0aG9yPk1vbG5hciwgSi4gTC48L2F1
dGhvcj48YXV0aG9yPkdhbWJvYSwgUi4gTC48L2F1dGhvcj48YXV0aG9yPlJldmVuZ2EsIEMuPC9h
dXRob3I+PGF1dGhvcj5TcGFsZGluZywgTS4gRC48L2F1dGhvcj48L2F1dGhvcnM+PC9jb250cmli
dXRvcnM+PHRpdGxlcz48dGl0bGU+QXNzZXNzaW5nIHRoZSBnbG9iYWwgdGhyZWF0IG9mIGludmFz
aXZlIHNwZWNpZXMgdG8gbWFyaW5lIGJpb2RpdmVyc2l0eTwvdGl0bGU+PHNlY29uZGFyeS10aXRs
ZT5Gcm9udGllcnMgaW4gRWNvbG9neSBhbmQgdGhlIEVudmlyb25tZW50PC9zZWNvbmRhcnktdGl0
bGU+PC90aXRsZXM+PHBlcmlvZGljYWw+PGZ1bGwtdGl0bGU+RnJvbnRpZXJzIGluIEVjb2xvZ3kg
YW5kIHRoZSBFbnZpcm9ubWVudDwvZnVsbC10aXRsZT48L3BlcmlvZGljYWw+PHBhZ2VzPjQ4NS00
OTI8L3BhZ2VzPjx2b2x1bWU+Njwvdm9sdW1lPjxudW1iZXI+OTwvbnVtYmVyPjxrZXl3b3Jkcz48
a2V5d29yZD5CSU9MT0dJQ0FMIElOVkFTSU9OUzwva2V5d29yZD48a2V5d29yZD5CQUxMQVNULVdB
VEVSPC9rZXl3b3JkPjxrZXl3b3JkPkNPTlNFUVVFTkNFUzwva2V5d29yZD48a2V5d29yZD5FQ09S
RUdJT05TPC9rZXl3b3JkPjxrZXl3b3JkPk1BTkFHRU1FTlQ8L2tleXdvcmQ+PGtleXdvcmQ+Q09B
U1RBTDwva2V5d29yZD48a2V5d29yZD5PUFRJT05TPC9rZXl3b3JkPjxrZXl3b3JkPlNISVBTPC9r
ZXl3b3JkPjwva2V5d29yZHM+PGRhdGVzPjx5ZWFyPjIwMDg8L3llYXI+PC9kYXRlcz48aXNibj4x
NTQwLTkyOTU8L2lzYm4+PGFjY2Vzc2lvbi1udW0+SVNJOjAwMDI2MDgwMDgwMDAxOTwvYWNjZXNz
aW9uLW51bT48bGFiZWw+VEFHOiBNUkFfVE9DIC0gU3ViaGVhZGluZzogUmVwcm9kdWN0aW9uLCBj
b25uZWN0aXZpdHkgYW5kIHJlc2lsaWVuY2U7IFRBRzogTVJBX1RPQyAtIEhlYWRpbmc6IEVjb3N5
c3RlbSBNb2RlbHMgYW5kIEluZGljYXRvcnM7IFRBRzogREFUQVRZUEUgLSBFY29sb2dpY2FsIGRh
dGE7IFRBRzogREFUQVRZUEUgLSBDbGltYXRlIENoYW5nZTsgVEFYT046IEZpc2g6IE9zdGVpY2h0
aHllcyAoYm9ueSBmaXNoZXMpOyBUQUc6IE1SQV9UT0MgLSBTdWJoZWFkaW5nOiBDb2FzdGFsIExh
Z29vbi9Fc3R1YXJ5IFRocmVhdHM7IFRBRzogTVJBX1RPQyAtIFN1YmhlYWRpbmc6IENvYXN0YWwg
TGFnb29uL0VzdHVhcnkgQ29uc2VydmF0aW9uIGFuZCBNYW5hZ2VtZW50IEVmZm9ydHM7IFRBRzog
REFUQVRZUEUgLSBFc3R1YXJpZXMgaGFiaXRhdDsgVEFHOiBNUkFfVE9DIC0gSGVhZGluZzogSW52
YXNpdmUgU3BlY2llczsgVEFHOiBNUkFfVE9DIC0gU3ViaGVhZGluZzogQmlvZGl2ZXJzaXR5ICh0
YXhhIHJpY2huZXNzLCByZWxhdGl2ZSBhYnVuZGFuY2UsIGRvbWluYW5jZSkgOyBUQUc6IE1SQV9U
T0MgLSBDaGFwdGVyOiBNZXRob2RvbG9neTsgVEFHOiBTT1VSQ0UgLSBNUkEgRk9SIEpBUEFOIEFO
RCBNQVJJQU5BIEFSQ0hJUEVMQUdPUzwvbGFiZWw+PHVybHM+PC91cmxzPjxlbGVjdHJvbmljLXJl
c291cmNlLW51bT4xMC4xODkwLzA3MDA2NDwvZWxlY3Ryb25pYy1yZXNvdXJjZS1udW0+PHJlc2Vh
cmNoLW5vdGVzPkhDJiN4RDtQREYmI3hEO1JlYWQgRmViIDIwMDkmI3hEO0VMIHVzZSYjeEQ7Q29t
bWVudHM6IGdyZWF0IG1ldGEgYW5hbHlzaXMuIHF1ZXN0aW9uYWJsZSBzY29yaW5nIHN5c3RlbSAo
dHlwaWNhbCBvZiBQYW5kb2xmaSB2cyBSaWRkKS4gJiN4RDtGaXRzIEVMIG91dGxpbmU6JiN4RDti
LiYjeDk7QXBwcm9hY2hlcyAoYXJyYW5nZWQgZnJvbSBzaG9ydC9mYXN0IHRvIGxvbmcvc2xvdykm
I3hEO2kuJiN4OTtNb2RlbGxpbmcgYXBwcm9hY2hlcyAoZS5nLiBFY29wYXRoIHdpdGggRWNvc2lt
LCBvciBFd0UpJiN4RDtpaS4mI3g5O0xvbmctdGVybSBlY29sb2dpY2FsIHN0dWRpZXMgKGluY2x1
ZGluZyBtb25pdG9yaW5nKSYjeEQ7aXYuJiN4OTtIaXN0b3JpY2FsIGFwcHJvYWNoZXMgJiN4RDsx
LiYjeDk7RG9jdW1lbnRzIC0gb25lIGFuZWNkb3RlIGlzIHVzZWxlc3M7IDEwMCBpcyBkYXRhICAo
UGF1bHkgMTk5NSkmI3hEOzIuJiN4OTtXcml0dGVuIHJlY29yZC9waG90b2dyYXBocy9vbGQgbWFw
cyAoY29udHJhc3QpJiN4RDt2LiYjeDk7QXJjaGFlb2xvZ2ljYWwgYXBwcm9hY2hlcyAoUmljayBh
bmQgRXJsYW5kc29uIDIwMDgpJiN4RDsxLiYjeDk7SHVtYW4gYmlvZ2VvZ3JhcGh5JiN4RDtERUZJ
TkVTOiBhLiYjeDk7SGlzdG9yaWNhbCBlY29sb2dpY2FsIG1hcmluZSBiYXNlbGluZXM6IHNwZWNp
ZXMgYW5kIGd1aWxkcyAoSmFja3NvbiBldCBhbC4gMjAwMSkmI3hEO2kuJiN4OTtCaW9sb2dpY2Fs
IGludmFzaW9ucywgaW50cm9kdWN0aW9ucywgZXh0aW5jdGlvbnMgKE1vbG5hciBldCBhbC4gMjAw
OCk8L3Jlc2VhcmNoLW5vdGVzPjxsYW5ndWFnZT5FbmdsaXNoPC9sYW5ndWFnZT48L3JlY29yZD48
L0NpdGU+PC9FbmROb3RlPgB=
</w:fldData>
        </w:fldChar>
      </w:r>
      <w:r>
        <w:instrText xml:space="preserve"> ADDIN EN.CITE.DATA </w:instrText>
      </w:r>
      <w:r>
        <w:fldChar w:fldCharType="end"/>
      </w:r>
      <w:r>
        <w:fldChar w:fldCharType="separate"/>
      </w:r>
      <w:r>
        <w:rPr>
          <w:noProof/>
        </w:rPr>
        <w:t>(Molnar, Gamboa, Revenga, &amp; Spalding, 2008)</w:t>
      </w:r>
      <w:r>
        <w:fldChar w:fldCharType="end"/>
      </w:r>
      <w:r>
        <w:t>.</w:t>
      </w:r>
      <w:r w:rsidR="00415A62">
        <w:t xml:space="preserve"> Note that there is overlap</w:t>
      </w:r>
      <w:r w:rsidR="00FF2B3B">
        <w:t xml:space="preserve"> </w:t>
      </w:r>
      <w:r w:rsidR="00415A62">
        <w:t>among</w:t>
      </w:r>
      <w:r w:rsidR="00FF2B3B">
        <w:t xml:space="preserve"> activities in this and several of the other strategies, especially protecting key ecosystem features.</w:t>
      </w:r>
    </w:p>
    <w:p w14:paraId="5059F177" w14:textId="48BDFB42" w:rsidR="00842D07" w:rsidRDefault="00842D07" w:rsidP="00577589">
      <w:pPr>
        <w:spacing w:line="480" w:lineRule="auto"/>
        <w:ind w:firstLine="0"/>
      </w:pPr>
      <w:r w:rsidRPr="00AC493B">
        <w:rPr>
          <w:b/>
          <w:i/>
        </w:rPr>
        <w:lastRenderedPageBreak/>
        <w:t>Protecting refugia</w:t>
      </w:r>
      <w:r>
        <w:t xml:space="preserve"> </w:t>
      </w:r>
      <w:r w:rsidR="00415A62">
        <w:t>involves</w:t>
      </w:r>
      <w:r>
        <w:t xml:space="preserve"> identification and protection of areas less affected by or </w:t>
      </w:r>
      <w:r w:rsidR="00660533">
        <w:t xml:space="preserve">more </w:t>
      </w:r>
      <w:r>
        <w:t>resilient to climate change as source</w:t>
      </w:r>
      <w:r w:rsidR="00933980">
        <w:t>s</w:t>
      </w:r>
      <w:r>
        <w:t xml:space="preserve"> of “seed” for recovery or as destinations for climate-sensitive migrants </w:t>
      </w:r>
      <w:r w:rsidR="004279E0">
        <w:fldChar w:fldCharType="begin"/>
      </w:r>
      <w:r w:rsidR="00386AFB">
        <w:instrText xml:space="preserve"> ADDIN EN.CITE &lt;EndNote&gt;&lt;Cite&gt;&lt;Author&gt;West&lt;/Author&gt;&lt;Year&gt;2014&lt;/Year&gt;&lt;RecNum&gt;339&lt;/RecNum&gt;&lt;DisplayText&gt;(West &amp;amp; Julius, 2014)&lt;/DisplayText&gt;&lt;record&gt;&lt;rec-number&gt;339&lt;/rec-number&gt;&lt;foreign-keys&gt;&lt;key app="EN" db-id="ta0ztrv9hwp05kerefnvw0psv9dd5tfzvxdx" timestamp="1439927070"&gt;339&lt;/key&gt;&lt;/foreign-keys&gt;&lt;ref-type name="Book Section"&gt;5&lt;/ref-type&gt;&lt;contributors&gt;&lt;authors&gt;&lt;author&gt;West, J. M.&lt;/author&gt;&lt;author&gt;Julius, S. H.&lt;/author&gt;&lt;/authors&gt;&lt;secondary-authors&gt;&lt;author&gt;Stein, B.A.&lt;/author&gt;&lt;author&gt;P. Glick&lt;/author&gt;&lt;author&gt;N. Edelson&lt;/author&gt;&lt;author&gt;A. Staud&lt;/author&gt;&lt;/secondary-authors&gt;&lt;/contributors&gt;&lt;titles&gt;&lt;title&gt;The Art of the Possible: Identifying Adaptation Options&lt;/title&gt;&lt;secondary-title&gt;Climate-Smart Conservation: Putting Adaptation Principles into Practice&lt;/secondary-title&gt;&lt;/titles&gt;&lt;section&gt;8&lt;/section&gt;&lt;dates&gt;&lt;year&gt;2014&lt;/year&gt;&lt;/dates&gt;&lt;pub-location&gt;Washington, DC&lt;/pub-location&gt;&lt;publisher&gt;National Wildlife Federation&lt;/publisher&gt;&lt;urls&gt;&lt;related-urls&gt;&lt;url&gt;www.mwf.org/Climate-SmartGuide&lt;/url&gt;&lt;/related-urls&gt;&lt;/urls&gt;&lt;/record&gt;&lt;/Cite&gt;&lt;/EndNote&gt;</w:instrText>
      </w:r>
      <w:r w:rsidR="004279E0">
        <w:fldChar w:fldCharType="separate"/>
      </w:r>
      <w:r w:rsidR="00386AFB">
        <w:rPr>
          <w:noProof/>
        </w:rPr>
        <w:t>(West &amp; Julius, 2014)</w:t>
      </w:r>
      <w:r w:rsidR="004279E0">
        <w:fldChar w:fldCharType="end"/>
      </w:r>
      <w:r w:rsidR="00415A62">
        <w:t>. In coral reef ecosystems,</w:t>
      </w:r>
      <w:r>
        <w:t xml:space="preserve"> refugia may be </w:t>
      </w:r>
      <w:r w:rsidR="004A2FE3">
        <w:t>identified</w:t>
      </w:r>
      <w:r>
        <w:t xml:space="preserve"> by coral species resistant to sea surface temperature anomalies and areas that support oceanographic and biogeochemical conditions that ameliorate the impacts of increased sea surface temperature, ocean acidification, and other impacts of climate change </w:t>
      </w:r>
      <w:r>
        <w:fldChar w:fldCharType="begin">
          <w:fldData xml:space="preserve">PEVuZE5vdGU+PENpdGU+PEF1dGhvcj5TdG9ybGF6emk8L0F1dGhvcj48WWVhcj4yMDEzPC9ZZWFy
PjxSZWNOdW0+MTMzPC9SZWNOdW0+PERpc3BsYXlUZXh0PihNYW56ZWxsbyBldCBhbC4sIDIwMTI7
IE1jQ2xhbmFoYW4sIE1haW5hLCAmYW1wOyBNdXRoaWdhLCAyMDExOyBTdG9ybGF6emksIEZpZWxk
LCBQcmVzdG8sIENoZXJpdG9uLCAmYW1wOyBMb2dhbiwgMjAxMzsgdmFuIEhvb2lkb25rLCBNYXlu
YXJkLCAmYW1wOyBQbGFuZXMsIDIwMTMpPC9EaXNwbGF5VGV4dD48cmVjb3JkPjxyZWMtbnVtYmVy
PjEzMzwvcmVjLW51bWJlcj48Zm9yZWlnbi1rZXlzPjxrZXkgYXBwPSJFTiIgZGItaWQ9InRhMHp0
cnY5aHdwMDVrZXJlZm52dzBwc3Y5ZGQ1dGZ6dnhkeCIgdGltZXN0YW1wPSIxMzc1OTg1NjMzIj4x
MzM8L2tleT48L2ZvcmVpZ24ta2V5cz48cmVmLXR5cGUgbmFtZT0iSm91cm5hbCBBcnRpY2xlIj4x
NzwvcmVmLXR5cGU+PGNvbnRyaWJ1dG9ycz48YXV0aG9ycz48YXV0aG9yPlN0b3JsYXp6aSwgQy5E
LjwvYXV0aG9yPjxhdXRob3I+RmllbGQsIE0uRS48L2F1dGhvcj48YXV0aG9yPlByZXN0bywgTS5L
LjwvYXV0aG9yPjxhdXRob3I+Q2hlcml0b24sIE8uTS48L2F1dGhvcj48YXV0aG9yPkxvZ2FuLCBK
LkIuPC9hdXRob3I+PC9hdXRob3JzPjwvY29udHJpYnV0b3JzPjx0aXRsZXM+PHRpdGxlPlJhcGlk
IGZsdWN0dWF0aW9ucyBpbiBmbG93IGFuZCB3YXRlci1jb2x1bW4gcHJvcGVydGllcyBpbiBBc2Fu
IEJheSwgR3VhbTogaW1wbGljYXRpb25zIGZvciBzZWxlY3RpdmUgcmVzaWxpZW5jZSBvZiBjb3Jh
bCByZWVmcyBpbiB3YXJtaW5nIHNlYXM8L3RpdGxlPjxzZWNvbmRhcnktdGl0bGU+Q29yYWwgUmVl
ZnM8L3NlY29uZGFyeS10aXRsZT48L3RpdGxlcz48cGVyaW9kaWNhbD48ZnVsbC10aXRsZT5Db3Jh
bCBSZWVmczwvZnVsbC10aXRsZT48L3BlcmlvZGljYWw+PGtleXdvcmRzPjxrZXl3b3JkPkJvcmVz
LCBJbnRlcm5hbCwgVGVtcGVyYXR1cmUsIFNhbGluaXR5LCBCYWNrc2NhdHRlciwgUmVmdWdpYTwv
a2V5d29yZD48L2tleXdvcmRzPjxkYXRlcz48eWVhcj4yMDEzPC95ZWFyPjwvZGF0ZXM+PHVybHM+
PC91cmxzPjxlbGVjdHJvbmljLXJlc291cmNlLW51bT5kb2k6MTAuMTAwNy9zMDAzMzgtMDEzLTEw
NjEteDwvZWxlY3Ryb25pYy1yZXNvdXJjZS1udW0+PC9yZWNvcmQ+PC9DaXRlPjxDaXRlPjxBdXRo
b3I+dmFuIEhvb2lkb25rPC9BdXRob3I+PFllYXI+MjAxMzwvWWVhcj48UmVjTnVtPjM5PC9SZWNO
dW0+PHJlY29yZD48cmVjLW51bWJlcj4zOTwvcmVjLW51bWJlcj48Zm9yZWlnbi1rZXlzPjxrZXkg
YXBwPSJFTiIgZGItaWQ9InRhMHp0cnY5aHdwMDVrZXJlZm52dzBwc3Y5ZGQ1dGZ6dnhkeCIgdGlt
ZXN0YW1wPSIxMzYzNTM2NjUxIj4zOTwva2V5PjwvZm9yZWlnbi1rZXlzPjxyZWYtdHlwZSBuYW1l
PSJKb3VybmFsIEFydGljbGUiPjE3PC9yZWYtdHlwZT48Y29udHJpYnV0b3JzPjxhdXRob3JzPjxh
dXRob3I+dmFuIEhvb2lkb25rLCBSLjwvYXV0aG9yPjxhdXRob3I+TWF5bmFyZCwgSi5BLjwvYXV0
aG9yPjxhdXRob3I+UGxhbmVzLCBTLjwvYXV0aG9yPjwvYXV0aG9ycz48L2NvbnRyaWJ1dG9ycz48
dGl0bGVzPjx0aXRsZT5UZW1wb3JhcnkgcmVmdWdpYSBmb3IgY29yYWwgcmVlZnMgaW4gYSB3YXJt
aW5nIHdvcmxkPC90aXRsZT48c2Vjb25kYXJ5LXRpdGxlPk5hdHVyZSBDbGltYXRlIENoYW5nZTwv
c2Vjb25kYXJ5LXRpdGxlPjwvdGl0bGVzPjxwZXJpb2RpY2FsPjxmdWxsLXRpdGxlPk5hdHVyZSBD
bGltYXRlIENoYW5nZTwvZnVsbC10aXRsZT48L3BlcmlvZGljYWw+PGRhdGVzPjx5ZWFyPjIwMTM8
L3llYXI+PC9kYXRlcz48dXJscz48L3VybHM+PGVsZWN0cm9uaWMtcmVzb3VyY2UtbnVtPmRvaTox
MC4xMDM4L05DTElNQVRFMTgyOTwvZWxlY3Ryb25pYy1yZXNvdXJjZS1udW0+PC9yZWNvcmQ+PC9D
aXRlPjxDaXRlPjxBdXRob3I+TWFuemVsbG88L0F1dGhvcj48WWVhcj4yMDEyPC9ZZWFyPjxSZWNO
dW0+NzY8L1JlY051bT48cmVjb3JkPjxyZWMtbnVtYmVyPjc2PC9yZWMtbnVtYmVyPjxmb3JlaWdu
LWtleXM+PGtleSBhcHA9IkVOIiBkYi1pZD0idGEwenRydjlod3AwNWtlcmVmbnZ3MHBzdjlkZDV0
Znp2eGR4IiB0aW1lc3RhbXA9IjEzNjM3MjIwNjUiPjc2PC9rZXk+PC9mb3JlaWduLWtleXM+PHJl
Zi10eXBlIG5hbWU9IkpvdXJuYWwgQXJ0aWNsZSI+MTc8L3JlZi10eXBlPjxjb250cmlidXRvcnM+
PGF1dGhvcnM+PGF1dGhvcj5NYW56ZWxsbywgRC5QLjwvYXV0aG9yPjxhdXRob3I+RW5vY2hzLCBJ
YW4gQy48L2F1dGhvcj48YXV0aG9yPk1lbG8sIE5lbHNvbjwvYXV0aG9yPjxhdXRob3I+R2xlZGhp
bGwsIER3aWdodCBLLjwvYXV0aG9yPjxhdXRob3I+Sm9obnMsIEVsaXphYmV0aCBNLjwvYXV0aG9y
PjwvYXV0aG9ycz48L2NvbnRyaWJ1dG9ycz48dGl0bGVzPjx0aXRsZT5PY2VhbiBBY2lkaWZpY2F0
aW9uIFJlZnVnaWEgb2YgdGhlIEZsb3JpZGEgUmVlZiBUcmFjdDwvdGl0bGU+PHNlY29uZGFyeS10
aXRsZT5QTG9TIE9ORTwvc2Vjb25kYXJ5LXRpdGxlPjwvdGl0bGVzPjxwZXJpb2RpY2FsPjxmdWxs
LXRpdGxlPlBMb1MgT05FPC9mdWxsLXRpdGxlPjwvcGVyaW9kaWNhbD48cGFnZXM+ZTQxNzE1PC9w
YWdlcz48dm9sdW1lPjc8L3ZvbHVtZT48bnVtYmVyPjc8L251bWJlcj48ZGF0ZXM+PHllYXI+MjAx
MjwveWVhcj48L2RhdGVzPjx1cmxzPjwvdXJscz48L3JlY29yZD48L0NpdGU+PENpdGU+PEF1dGhv
cj5NY0NsYW5haGFuPC9BdXRob3I+PFllYXI+MjAxMTwvWWVhcj48UmVjTnVtPjM1NDwvUmVjTnVt
PjxyZWNvcmQ+PHJlYy1udW1iZXI+MzU0PC9yZWMtbnVtYmVyPjxmb3JlaWduLWtleXM+PGtleSBh
cHA9IkVOIiBkYi1pZD0idGEwenRydjlod3AwNWtlcmVmbnZ3MHBzdjlkZDV0Znp2eGR4IiB0aW1l
c3RhbXA9IjE0NDA2MjAyMTIiPjM1NDwva2V5PjwvZm9yZWlnbi1rZXlzPjxyZWYtdHlwZSBuYW1l
PSJKb3VybmFsIEFydGljbGUiPjE3PC9yZWYtdHlwZT48Y29udHJpYnV0b3JzPjxhdXRob3JzPjxh
dXRob3I+TWNDbGFuYWhhbiwgVC4gUi48L2F1dGhvcj48YXV0aG9yPk1haW5hLCBKLiBNLjwvYXV0
aG9yPjxhdXRob3I+TXV0aGlnYSwgTi4gQS48L2F1dGhvcj48L2F1dGhvcnM+PC9jb250cmlidXRv
cnM+PHRpdGxlcz48dGl0bGU+QXNzb2NpYXRpb25zIGJldHdlZW4gY2xpbWF0ZSBzdHJlc3MgYW5k
IGNvcmFsIHJlZWYgZGl2ZXJzaXR5IGluIHRoZSB3ZXN0ZXJuIEluZGlhbiBPY2VhbjwvdGl0bGU+
PHNlY29uZGFyeS10aXRsZT5HbG9iYWwgQ2hhbmdlIEJpb2xvZ3k8L3NlY29uZGFyeS10aXRsZT48
L3RpdGxlcz48cGVyaW9kaWNhbD48ZnVsbC10aXRsZT5HbG9iYWwgQ2hhbmdlIEJpb2xvZ3k8L2Z1
bGwtdGl0bGU+PC9wZXJpb2RpY2FsPjxwYWdlcz4yMDIzLTIwMzI8L3BhZ2VzPjx2b2x1bWU+MTc8
L3ZvbHVtZT48bnVtYmVyPjY8L251bWJlcj48a2V5d29yZHM+PGtleXdvcmQ+QWZyaWNhPC9rZXl3
b3JkPjxrZXl3b3JkPmJpb2RpdmVyc2l0eTwva2V5d29yZD48a2V5d29yZD5jbGltYXRlIGNoYW5n
ZTwva2V5d29yZD48a2V5d29yZD5lbnZpcm9ubWVudGFsIHN0cmVzczwva2V5d29yZD48a2V5d29y
ZD5sYXRpdHVkaW5hbCBwYXR0ZXJuczwva2V5d29yZD48a2V5d29yZD5tYXJpbmUgcHJvdGVjdGVk
IGFyZWFzPC9rZXl3b3JkPjxrZXl3b3JkPnByaW9yaXRpemF0aW9uPC9rZXl3b3JkPjxrZXl3b3Jk
PnJlc2lsaWVuY2U8L2tleXdvcmQ+PGtleXdvcmQ+c3BhdGlhbCBhdXRvY29ycmVsYXRpb248L2tl
eXdvcmQ+PC9rZXl3b3Jkcz48ZGF0ZXM+PHllYXI+MjAxMTwveWVhcj48L2RhdGVzPjxwdWJsaXNo
ZXI+QmxhY2t3ZWxsIFB1Ymxpc2hpbmcgTHRkPC9wdWJsaXNoZXI+PGlzYm4+MTM2NS0yNDg2PC9p
c2JuPjx1cmxzPjxyZWxhdGVkLXVybHM+PHVybD5odHRwOi8vZHguZG9pLm9yZy8xMC4xMTExL2ou
MTM2NS0yNDg2LjIwMTEuMDIzOTUueDwvdXJsPjwvcmVsYXRlZC11cmxzPjwvdXJscz48ZWxlY3Ry
b25pYy1yZXNvdXJjZS1udW0+MTAuMTExMS9qLjEzNjUtMjQ4Ni4yMDExLjAyMzk1Lng8L2VsZWN0
cm9uaWMtcmVzb3VyY2UtbnVtPjwvcmVjb3JkPjwvQ2l0ZT48L0VuZE5vdGU+
</w:fldData>
        </w:fldChar>
      </w:r>
      <w:r w:rsidR="00C423E8">
        <w:instrText xml:space="preserve"> ADDIN EN.CITE </w:instrText>
      </w:r>
      <w:r w:rsidR="00C423E8">
        <w:fldChar w:fldCharType="begin">
          <w:fldData xml:space="preserve">PEVuZE5vdGU+PENpdGU+PEF1dGhvcj5TdG9ybGF6emk8L0F1dGhvcj48WWVhcj4yMDEzPC9ZZWFy
PjxSZWNOdW0+MTMzPC9SZWNOdW0+PERpc3BsYXlUZXh0PihNYW56ZWxsbyBldCBhbC4sIDIwMTI7
IE1jQ2xhbmFoYW4sIE1haW5hLCAmYW1wOyBNdXRoaWdhLCAyMDExOyBTdG9ybGF6emksIEZpZWxk
LCBQcmVzdG8sIENoZXJpdG9uLCAmYW1wOyBMb2dhbiwgMjAxMzsgdmFuIEhvb2lkb25rLCBNYXlu
YXJkLCAmYW1wOyBQbGFuZXMsIDIwMTMpPC9EaXNwbGF5VGV4dD48cmVjb3JkPjxyZWMtbnVtYmVy
PjEzMzwvcmVjLW51bWJlcj48Zm9yZWlnbi1rZXlzPjxrZXkgYXBwPSJFTiIgZGItaWQ9InRhMHp0
cnY5aHdwMDVrZXJlZm52dzBwc3Y5ZGQ1dGZ6dnhkeCIgdGltZXN0YW1wPSIxMzc1OTg1NjMzIj4x
MzM8L2tleT48L2ZvcmVpZ24ta2V5cz48cmVmLXR5cGUgbmFtZT0iSm91cm5hbCBBcnRpY2xlIj4x
NzwvcmVmLXR5cGU+PGNvbnRyaWJ1dG9ycz48YXV0aG9ycz48YXV0aG9yPlN0b3JsYXp6aSwgQy5E
LjwvYXV0aG9yPjxhdXRob3I+RmllbGQsIE0uRS48L2F1dGhvcj48YXV0aG9yPlByZXN0bywgTS5L
LjwvYXV0aG9yPjxhdXRob3I+Q2hlcml0b24sIE8uTS48L2F1dGhvcj48YXV0aG9yPkxvZ2FuLCBK
LkIuPC9hdXRob3I+PC9hdXRob3JzPjwvY29udHJpYnV0b3JzPjx0aXRsZXM+PHRpdGxlPlJhcGlk
IGZsdWN0dWF0aW9ucyBpbiBmbG93IGFuZCB3YXRlci1jb2x1bW4gcHJvcGVydGllcyBpbiBBc2Fu
IEJheSwgR3VhbTogaW1wbGljYXRpb25zIGZvciBzZWxlY3RpdmUgcmVzaWxpZW5jZSBvZiBjb3Jh
bCByZWVmcyBpbiB3YXJtaW5nIHNlYXM8L3RpdGxlPjxzZWNvbmRhcnktdGl0bGU+Q29yYWwgUmVl
ZnM8L3NlY29uZGFyeS10aXRsZT48L3RpdGxlcz48cGVyaW9kaWNhbD48ZnVsbC10aXRsZT5Db3Jh
bCBSZWVmczwvZnVsbC10aXRsZT48L3BlcmlvZGljYWw+PGtleXdvcmRzPjxrZXl3b3JkPkJvcmVz
LCBJbnRlcm5hbCwgVGVtcGVyYXR1cmUsIFNhbGluaXR5LCBCYWNrc2NhdHRlciwgUmVmdWdpYTwv
a2V5d29yZD48L2tleXdvcmRzPjxkYXRlcz48eWVhcj4yMDEzPC95ZWFyPjwvZGF0ZXM+PHVybHM+
PC91cmxzPjxlbGVjdHJvbmljLXJlc291cmNlLW51bT5kb2k6MTAuMTAwNy9zMDAzMzgtMDEzLTEw
NjEteDwvZWxlY3Ryb25pYy1yZXNvdXJjZS1udW0+PC9yZWNvcmQ+PC9DaXRlPjxDaXRlPjxBdXRo
b3I+dmFuIEhvb2lkb25rPC9BdXRob3I+PFllYXI+MjAxMzwvWWVhcj48UmVjTnVtPjM5PC9SZWNO
dW0+PHJlY29yZD48cmVjLW51bWJlcj4zOTwvcmVjLW51bWJlcj48Zm9yZWlnbi1rZXlzPjxrZXkg
YXBwPSJFTiIgZGItaWQ9InRhMHp0cnY5aHdwMDVrZXJlZm52dzBwc3Y5ZGQ1dGZ6dnhkeCIgdGlt
ZXN0YW1wPSIxMzYzNTM2NjUxIj4zOTwva2V5PjwvZm9yZWlnbi1rZXlzPjxyZWYtdHlwZSBuYW1l
PSJKb3VybmFsIEFydGljbGUiPjE3PC9yZWYtdHlwZT48Y29udHJpYnV0b3JzPjxhdXRob3JzPjxh
dXRob3I+dmFuIEhvb2lkb25rLCBSLjwvYXV0aG9yPjxhdXRob3I+TWF5bmFyZCwgSi5BLjwvYXV0
aG9yPjxhdXRob3I+UGxhbmVzLCBTLjwvYXV0aG9yPjwvYXV0aG9ycz48L2NvbnRyaWJ1dG9ycz48
dGl0bGVzPjx0aXRsZT5UZW1wb3JhcnkgcmVmdWdpYSBmb3IgY29yYWwgcmVlZnMgaW4gYSB3YXJt
aW5nIHdvcmxkPC90aXRsZT48c2Vjb25kYXJ5LXRpdGxlPk5hdHVyZSBDbGltYXRlIENoYW5nZTwv
c2Vjb25kYXJ5LXRpdGxlPjwvdGl0bGVzPjxwZXJpb2RpY2FsPjxmdWxsLXRpdGxlPk5hdHVyZSBD
bGltYXRlIENoYW5nZTwvZnVsbC10aXRsZT48L3BlcmlvZGljYWw+PGRhdGVzPjx5ZWFyPjIwMTM8
L3llYXI+PC9kYXRlcz48dXJscz48L3VybHM+PGVsZWN0cm9uaWMtcmVzb3VyY2UtbnVtPmRvaTox
MC4xMDM4L05DTElNQVRFMTgyOTwvZWxlY3Ryb25pYy1yZXNvdXJjZS1udW0+PC9yZWNvcmQ+PC9D
aXRlPjxDaXRlPjxBdXRob3I+TWFuemVsbG88L0F1dGhvcj48WWVhcj4yMDEyPC9ZZWFyPjxSZWNO
dW0+NzY8L1JlY051bT48cmVjb3JkPjxyZWMtbnVtYmVyPjc2PC9yZWMtbnVtYmVyPjxmb3JlaWdu
LWtleXM+PGtleSBhcHA9IkVOIiBkYi1pZD0idGEwenRydjlod3AwNWtlcmVmbnZ3MHBzdjlkZDV0
Znp2eGR4IiB0aW1lc3RhbXA9IjEzNjM3MjIwNjUiPjc2PC9rZXk+PC9mb3JlaWduLWtleXM+PHJl
Zi10eXBlIG5hbWU9IkpvdXJuYWwgQXJ0aWNsZSI+MTc8L3JlZi10eXBlPjxjb250cmlidXRvcnM+
PGF1dGhvcnM+PGF1dGhvcj5NYW56ZWxsbywgRC5QLjwvYXV0aG9yPjxhdXRob3I+RW5vY2hzLCBJ
YW4gQy48L2F1dGhvcj48YXV0aG9yPk1lbG8sIE5lbHNvbjwvYXV0aG9yPjxhdXRob3I+R2xlZGhp
bGwsIER3aWdodCBLLjwvYXV0aG9yPjxhdXRob3I+Sm9obnMsIEVsaXphYmV0aCBNLjwvYXV0aG9y
PjwvYXV0aG9ycz48L2NvbnRyaWJ1dG9ycz48dGl0bGVzPjx0aXRsZT5PY2VhbiBBY2lkaWZpY2F0
aW9uIFJlZnVnaWEgb2YgdGhlIEZsb3JpZGEgUmVlZiBUcmFjdDwvdGl0bGU+PHNlY29uZGFyeS10
aXRsZT5QTG9TIE9ORTwvc2Vjb25kYXJ5LXRpdGxlPjwvdGl0bGVzPjxwZXJpb2RpY2FsPjxmdWxs
LXRpdGxlPlBMb1MgT05FPC9mdWxsLXRpdGxlPjwvcGVyaW9kaWNhbD48cGFnZXM+ZTQxNzE1PC9w
YWdlcz48dm9sdW1lPjc8L3ZvbHVtZT48bnVtYmVyPjc8L251bWJlcj48ZGF0ZXM+PHllYXI+MjAx
MjwveWVhcj48L2RhdGVzPjx1cmxzPjwvdXJscz48L3JlY29yZD48L0NpdGU+PENpdGU+PEF1dGhv
cj5NY0NsYW5haGFuPC9BdXRob3I+PFllYXI+MjAxMTwvWWVhcj48UmVjTnVtPjM1NDwvUmVjTnVt
PjxyZWNvcmQ+PHJlYy1udW1iZXI+MzU0PC9yZWMtbnVtYmVyPjxmb3JlaWduLWtleXM+PGtleSBh
cHA9IkVOIiBkYi1pZD0idGEwenRydjlod3AwNWtlcmVmbnZ3MHBzdjlkZDV0Znp2eGR4IiB0aW1l
c3RhbXA9IjE0NDA2MjAyMTIiPjM1NDwva2V5PjwvZm9yZWlnbi1rZXlzPjxyZWYtdHlwZSBuYW1l
PSJKb3VybmFsIEFydGljbGUiPjE3PC9yZWYtdHlwZT48Y29udHJpYnV0b3JzPjxhdXRob3JzPjxh
dXRob3I+TWNDbGFuYWhhbiwgVC4gUi48L2F1dGhvcj48YXV0aG9yPk1haW5hLCBKLiBNLjwvYXV0
aG9yPjxhdXRob3I+TXV0aGlnYSwgTi4gQS48L2F1dGhvcj48L2F1dGhvcnM+PC9jb250cmlidXRv
cnM+PHRpdGxlcz48dGl0bGU+QXNzb2NpYXRpb25zIGJldHdlZW4gY2xpbWF0ZSBzdHJlc3MgYW5k
IGNvcmFsIHJlZWYgZGl2ZXJzaXR5IGluIHRoZSB3ZXN0ZXJuIEluZGlhbiBPY2VhbjwvdGl0bGU+
PHNlY29uZGFyeS10aXRsZT5HbG9iYWwgQ2hhbmdlIEJpb2xvZ3k8L3NlY29uZGFyeS10aXRsZT48
L3RpdGxlcz48cGVyaW9kaWNhbD48ZnVsbC10aXRsZT5HbG9iYWwgQ2hhbmdlIEJpb2xvZ3k8L2Z1
bGwtdGl0bGU+PC9wZXJpb2RpY2FsPjxwYWdlcz4yMDIzLTIwMzI8L3BhZ2VzPjx2b2x1bWU+MTc8
L3ZvbHVtZT48bnVtYmVyPjY8L251bWJlcj48a2V5d29yZHM+PGtleXdvcmQ+QWZyaWNhPC9rZXl3
b3JkPjxrZXl3b3JkPmJpb2RpdmVyc2l0eTwva2V5d29yZD48a2V5d29yZD5jbGltYXRlIGNoYW5n
ZTwva2V5d29yZD48a2V5d29yZD5lbnZpcm9ubWVudGFsIHN0cmVzczwva2V5d29yZD48a2V5d29y
ZD5sYXRpdHVkaW5hbCBwYXR0ZXJuczwva2V5d29yZD48a2V5d29yZD5tYXJpbmUgcHJvdGVjdGVk
IGFyZWFzPC9rZXl3b3JkPjxrZXl3b3JkPnByaW9yaXRpemF0aW9uPC9rZXl3b3JkPjxrZXl3b3Jk
PnJlc2lsaWVuY2U8L2tleXdvcmQ+PGtleXdvcmQ+c3BhdGlhbCBhdXRvY29ycmVsYXRpb248L2tl
eXdvcmQ+PC9rZXl3b3Jkcz48ZGF0ZXM+PHllYXI+MjAxMTwveWVhcj48L2RhdGVzPjxwdWJsaXNo
ZXI+QmxhY2t3ZWxsIFB1Ymxpc2hpbmcgTHRkPC9wdWJsaXNoZXI+PGlzYm4+MTM2NS0yNDg2PC9p
c2JuPjx1cmxzPjxyZWxhdGVkLXVybHM+PHVybD5odHRwOi8vZHguZG9pLm9yZy8xMC4xMTExL2ou
MTM2NS0yNDg2LjIwMTEuMDIzOTUueDwvdXJsPjwvcmVsYXRlZC11cmxzPjwvdXJscz48ZWxlY3Ry
b25pYy1yZXNvdXJjZS1udW0+MTAuMTExMS9qLjEzNjUtMjQ4Ni4yMDExLjAyMzk1Lng8L2VsZWN0
cm9uaWMtcmVzb3VyY2UtbnVtPjwvcmVjb3JkPjwvQ2l0ZT48L0VuZE5vdGU+
</w:fldData>
        </w:fldChar>
      </w:r>
      <w:r w:rsidR="00C423E8">
        <w:instrText xml:space="preserve"> ADDIN EN.CITE.DATA </w:instrText>
      </w:r>
      <w:r w:rsidR="00C423E8">
        <w:fldChar w:fldCharType="end"/>
      </w:r>
      <w:r>
        <w:fldChar w:fldCharType="separate"/>
      </w:r>
      <w:r w:rsidR="00C423E8">
        <w:rPr>
          <w:noProof/>
        </w:rPr>
        <w:t>(Manzello et al., 2012; McClanahan, Maina, &amp; Muthiga, 2011; Storlazzi, Field, Presto, Cheriton, &amp; Logan, 2013; van Hooidonk, Maynard, &amp; Planes, 2013)</w:t>
      </w:r>
      <w:r>
        <w:fldChar w:fldCharType="end"/>
      </w:r>
      <w:r>
        <w:t xml:space="preserve">. </w:t>
      </w:r>
      <w:r w:rsidR="000E0180">
        <w:t xml:space="preserve">Refugia may also be </w:t>
      </w:r>
      <w:r w:rsidR="00942ABB">
        <w:t xml:space="preserve">found in </w:t>
      </w:r>
      <w:r w:rsidR="000E0180">
        <w:t>areas where the distribution of coral reefs is expanding</w:t>
      </w:r>
      <w:r w:rsidR="00942ABB">
        <w:t xml:space="preserve"> or projected to expand</w:t>
      </w:r>
      <w:r w:rsidR="000E0180">
        <w:t xml:space="preserve"> poleward due to increasing sea surface temperature</w:t>
      </w:r>
      <w:r w:rsidR="004A2FE3">
        <w:t>s</w:t>
      </w:r>
      <w:r w:rsidR="00942ABB">
        <w:t xml:space="preserve"> </w:t>
      </w:r>
      <w:r w:rsidR="009A798B">
        <w:fldChar w:fldCharType="begin"/>
      </w:r>
      <w:r w:rsidR="009A798B">
        <w:instrText xml:space="preserve"> ADDIN EN.CITE &lt;EndNote&gt;&lt;Cite&gt;&lt;Author&gt;Baird&lt;/Author&gt;&lt;Year&gt;2012&lt;/Year&gt;&lt;RecNum&gt;138&lt;/RecNum&gt;&lt;DisplayText&gt;(Baird, Sommer, &amp;amp; Madin, 2012)&lt;/DisplayText&gt;&lt;record&gt;&lt;rec-number&gt;138&lt;/rec-number&gt;&lt;foreign-keys&gt;&lt;key app="EN" db-id="ta0ztrv9hwp05kerefnvw0psv9dd5tfzvxdx" timestamp="1376071990"&gt;138&lt;/key&gt;&lt;/foreign-keys&gt;&lt;ref-type name="Journal Article"&gt;17&lt;/ref-type&gt;&lt;contributors&gt;&lt;authors&gt;&lt;author&gt;Baird, A. H.&lt;/author&gt;&lt;author&gt;Sommer, B.&lt;/author&gt;&lt;author&gt;Madin, J. S.&lt;/author&gt;&lt;/authors&gt;&lt;/contributors&gt;&lt;titles&gt;&lt;title&gt;&lt;style face="normal" font="default" size="100%"&gt;Pole-ward range expansion of &lt;/style&gt;&lt;style face="italic" font="default" size="100%"&gt;Acropora &lt;/style&gt;&lt;style face="normal" font="default" size="100%"&gt;spp. along the east coast of Australia&lt;/style&gt;&lt;/title&gt;&lt;secondary-title&gt;Coral Reefs&lt;/secondary-title&gt;&lt;alt-title&gt;Coral Reefs&lt;/alt-title&gt;&lt;/titles&gt;&lt;periodical&gt;&lt;full-title&gt;Coral Reefs&lt;/full-title&gt;&lt;/periodical&gt;&lt;alt-periodical&gt;&lt;full-title&gt;Coral Reefs&lt;/full-title&gt;&lt;/alt-periodical&gt;&lt;pages&gt;1063&lt;/pages&gt;&lt;volume&gt;31&lt;/volume&gt;&lt;dates&gt;&lt;year&gt;2012&lt;/year&gt;&lt;/dates&gt;&lt;publisher&gt;Springer-Verlag&lt;/publisher&gt;&lt;isbn&gt;0722-4028&lt;/isbn&gt;&lt;urls&gt;&lt;/urls&gt;&lt;electronic-resource-num&gt;doi:10.1007/s00338-012-0928-6&lt;/electronic-resource-num&gt;&lt;language&gt;English&lt;/language&gt;&lt;/record&gt;&lt;/Cite&gt;&lt;/EndNote&gt;</w:instrText>
      </w:r>
      <w:r w:rsidR="009A798B">
        <w:fldChar w:fldCharType="separate"/>
      </w:r>
      <w:r w:rsidR="009A798B">
        <w:rPr>
          <w:noProof/>
        </w:rPr>
        <w:t>(Baird, Sommer, &amp; Madin, 2012)</w:t>
      </w:r>
      <w:r w:rsidR="009A798B">
        <w:fldChar w:fldCharType="end"/>
      </w:r>
      <w:r w:rsidR="000E0180">
        <w:t xml:space="preserve">. </w:t>
      </w:r>
      <w:r w:rsidR="00415A62">
        <w:t>Such</w:t>
      </w:r>
      <w:r w:rsidR="0016554A">
        <w:t xml:space="preserve"> refugia need to be identified and incorporated into marine protected area design </w:t>
      </w:r>
      <w:r w:rsidR="0016554A">
        <w:fldChar w:fldCharType="begin">
          <w:fldData xml:space="preserve">PEVuZE5vdGU+PENpdGU+PEF1dGhvcj5GZXJuYW5kZXM8L0F1dGhvcj48WWVhcj4yMDEyPC9ZZWFy
PjxSZWNOdW0+MzU8L1JlY051bT48RGlzcGxheVRleHQ+KEZlcm5hbmRlcyBldCBhbC4sIDIwMTI7
IEtlbGxlciBldCBhbC4sIDIwMDkpPC9EaXNwbGF5VGV4dD48cmVjb3JkPjxyZWMtbnVtYmVyPjM1
PC9yZWMtbnVtYmVyPjxmb3JlaWduLWtleXM+PGtleSBhcHA9IkVOIiBkYi1pZD0idGEwenRydjlo
d3AwNWtlcmVmbnZ3MHBzdjlkZDV0Znp2eGR4IiB0aW1lc3RhbXA9IjEzNjM1MDI2ODMiPjM1PC9r
ZXk+PC9mb3JlaWduLWtleXM+PHJlZi10eXBlIG5hbWU9IkpvdXJuYWwgQXJ0aWNsZSI+MTc8L3Jl
Zi10eXBlPjxjb250cmlidXRvcnM+PGF1dGhvcnM+PGF1dGhvcj5GZXJuYW5kZXMsIEwuPC9hdXRo
b3I+PGF1dGhvcj5HcmVlbiwgQS48L2F1dGhvcj48YXV0aG9yPlRhbnplciwgSi48L2F1dGhvcj48
YXV0aG9yPldoaXRlLCBBLjwvYXV0aG9yPjxhdXRob3I+QWxpbm8sUC5NLjwvYXV0aG9yPjxhdXRo
b3I+Sm9tcGEsIEouPC9hdXRob3I+PGF1dGhvcj5Mb2thbmksIFAuPC9hdXRob3I+PGF1dGhvcj5T
b2Vtb2Rpbm90bywgQS48L2F1dGhvcj48YXV0aG9yPktuaWdodCwgTS48L2F1dGhvcj48YXV0aG9y
PlBvbWVyb3ksIEIuPC9hdXRob3I+PGF1dGhvcj5Qb3NzaW5naGFtLCBILjwvYXV0aG9yPjxhdXRo
b3I+UHJlc3NleSwgQi48L2F1dGhvcj48L2F1dGhvcnM+PC9jb250cmlidXRvcnM+PHRpdGxlcz48
dGl0bGU+QmlvcGh5c2ljYWwgcHJpbmNpcGxlcyBmb3IgZGVzaWduaW5nIHJlc2lsaWVudCBuZXR3
b3JrcyBvZiBtYXJpbmUgcHJvdGVjdGVkIGFyZWFzIHRvIGludGVncmF0ZSBmaXNoZXJpZXMsIGJp
b2RpdmVyc2l0eSBhbmQgY2xpbWF0ZSBjaGFuZ2Ugb2JqZWN0aXZlcyBpbiB0aGUgQ29yYWwgVHJp
YW5nbGUuIFJlcG9ydCBwcmVwYXJlZCBieSBUaGUgTmF0dXJlIENvbnNlcnZhbmN5IGZvciB0aGUg
Q29yYWwgVHJpYW5nbGUgU3VwcG9ydCBQYXJ0bmVyc2hpcDwvdGl0bGU+PC90aXRsZXM+PHBhZ2Vz
PjE1MjwvcGFnZXM+PGRhdGVzPjx5ZWFyPjIwMTI8L3llYXI+PC9kYXRlcz48dXJscz48L3VybHM+
PC9yZWNvcmQ+PC9DaXRlPjxDaXRlPjxBdXRob3I+S2VsbGVyPC9BdXRob3I+PFllYXI+MjAwOTwv
WWVhcj48UmVjTnVtPjIyPC9SZWNOdW0+PHJlY29yZD48cmVjLW51bWJlcj4yMjwvcmVjLW51bWJl
cj48Zm9yZWlnbi1rZXlzPjxrZXkgYXBwPSJFTiIgZGItaWQ9InRhMHp0cnY5aHdwMDVrZXJlZm52
dzBwc3Y5ZGQ1dGZ6dnhkeCIgdGltZXN0YW1wPSIxMzYzMzAyNTE4Ij4yMjwva2V5PjwvZm9yZWln
bi1rZXlzPjxyZWYtdHlwZSBuYW1lPSJKb3VybmFsIEFydGljbGUiPjE3PC9yZWYtdHlwZT48Y29u
dHJpYnV0b3JzPjxhdXRob3JzPjxhdXRob3I+S2VsbGVyLCBCLiBELjwvYXV0aG9yPjxhdXRob3I+
R2xlYXNvbiwgRC4gRi48L2F1dGhvcj48YXV0aG9yPk1jTGVvZCwgRS48L2F1dGhvcj48YXV0aG9y
Pldvb2RsZXksIEMuIE0uPC9hdXRob3I+PGF1dGhvcj5BaXJhbWXCtCwgUy48L2F1dGhvcj48YXV0
aG9yPkNhdXNleSwgQmlsbHkgRC48L2F1dGhvcj48YXV0aG9yPkZyaWVkbGFuZGVyLCBBbGFuIE0u
PC9hdXRob3I+PGF1dGhvcj5Hcm9iZXItRHVuc21vcmUsIFJpa2tpPC9hdXRob3I+PGF1dGhvcj5K
b2huc29uLCBKb2hhbm5hIEUuPC9hdXRob3I+PGF1dGhvcj5NaWxsZXIsIFN0ZXZlbiBMLjwvYXV0
aG9yPjxhdXRob3I+U3RlbmVjaywgUm9iZXJ0IFMuPC9hdXRob3I+PC9hdXRob3JzPjwvY29udHJp
YnV0b3JzPjx0aXRsZXM+PHRpdGxlPkNsaW1hdGUgQ2hhbmdlLCBDb3JhbCBSZWVmIEVjb3N5c3Rl
bXMsIGFuZCBNYW5hZ2VtZW50IE9wdGlvbnMgZm9yIE1hcmluZSBQcm90ZWN0ZWQgQXJlYXM8L3Rp
dGxlPjxzZWNvbmRhcnktdGl0bGU+RW52aXJvbm1lbnRhbCBNYW5hZ2VtZW50PC9zZWNvbmRhcnkt
dGl0bGU+PC90aXRsZXM+PHBlcmlvZGljYWw+PGZ1bGwtdGl0bGU+RW52aXJvbm1lbnRhbCBNYW5h
Z2VtZW50PC9mdWxsLXRpdGxlPjwvcGVyaW9kaWNhbD48ZGF0ZXM+PHllYXI+MjAwOTwveWVhcj48
L2RhdGVzPjx1cmxzPjwvdXJscz48ZWxlY3Ryb25pYy1yZXNvdXJjZS1udW0+ZG9pOjEwLjEwMDcv
czAwMjY3LTAwOS05MzQ2LTA8L2VsZWN0cm9uaWMtcmVzb3VyY2UtbnVtPjwvcmVjb3JkPjwvQ2l0
ZT48L0VuZE5vdGU+
</w:fldData>
        </w:fldChar>
      </w:r>
      <w:r w:rsidR="006C0089">
        <w:instrText xml:space="preserve"> ADDIN EN.CITE </w:instrText>
      </w:r>
      <w:r w:rsidR="006C0089">
        <w:fldChar w:fldCharType="begin">
          <w:fldData xml:space="preserve">PEVuZE5vdGU+PENpdGU+PEF1dGhvcj5GZXJuYW5kZXM8L0F1dGhvcj48WWVhcj4yMDEyPC9ZZWFy
PjxSZWNOdW0+MzU8L1JlY051bT48RGlzcGxheVRleHQ+KEZlcm5hbmRlcyBldCBhbC4sIDIwMTI7
IEtlbGxlciBldCBhbC4sIDIwMDkpPC9EaXNwbGF5VGV4dD48cmVjb3JkPjxyZWMtbnVtYmVyPjM1
PC9yZWMtbnVtYmVyPjxmb3JlaWduLWtleXM+PGtleSBhcHA9IkVOIiBkYi1pZD0idGEwenRydjlo
d3AwNWtlcmVmbnZ3MHBzdjlkZDV0Znp2eGR4IiB0aW1lc3RhbXA9IjEzNjM1MDI2ODMiPjM1PC9r
ZXk+PC9mb3JlaWduLWtleXM+PHJlZi10eXBlIG5hbWU9IkpvdXJuYWwgQXJ0aWNsZSI+MTc8L3Jl
Zi10eXBlPjxjb250cmlidXRvcnM+PGF1dGhvcnM+PGF1dGhvcj5GZXJuYW5kZXMsIEwuPC9hdXRo
b3I+PGF1dGhvcj5HcmVlbiwgQS48L2F1dGhvcj48YXV0aG9yPlRhbnplciwgSi48L2F1dGhvcj48
YXV0aG9yPldoaXRlLCBBLjwvYXV0aG9yPjxhdXRob3I+QWxpbm8sUC5NLjwvYXV0aG9yPjxhdXRo
b3I+Sm9tcGEsIEouPC9hdXRob3I+PGF1dGhvcj5Mb2thbmksIFAuPC9hdXRob3I+PGF1dGhvcj5T
b2Vtb2Rpbm90bywgQS48L2F1dGhvcj48YXV0aG9yPktuaWdodCwgTS48L2F1dGhvcj48YXV0aG9y
PlBvbWVyb3ksIEIuPC9hdXRob3I+PGF1dGhvcj5Qb3NzaW5naGFtLCBILjwvYXV0aG9yPjxhdXRo
b3I+UHJlc3NleSwgQi48L2F1dGhvcj48L2F1dGhvcnM+PC9jb250cmlidXRvcnM+PHRpdGxlcz48
dGl0bGU+QmlvcGh5c2ljYWwgcHJpbmNpcGxlcyBmb3IgZGVzaWduaW5nIHJlc2lsaWVudCBuZXR3
b3JrcyBvZiBtYXJpbmUgcHJvdGVjdGVkIGFyZWFzIHRvIGludGVncmF0ZSBmaXNoZXJpZXMsIGJp
b2RpdmVyc2l0eSBhbmQgY2xpbWF0ZSBjaGFuZ2Ugb2JqZWN0aXZlcyBpbiB0aGUgQ29yYWwgVHJp
YW5nbGUuIFJlcG9ydCBwcmVwYXJlZCBieSBUaGUgTmF0dXJlIENvbnNlcnZhbmN5IGZvciB0aGUg
Q29yYWwgVHJpYW5nbGUgU3VwcG9ydCBQYXJ0bmVyc2hpcDwvdGl0bGU+PC90aXRsZXM+PHBhZ2Vz
PjE1MjwvcGFnZXM+PGRhdGVzPjx5ZWFyPjIwMTI8L3llYXI+PC9kYXRlcz48dXJscz48L3VybHM+
PC9yZWNvcmQ+PC9DaXRlPjxDaXRlPjxBdXRob3I+S2VsbGVyPC9BdXRob3I+PFllYXI+MjAwOTwv
WWVhcj48UmVjTnVtPjIyPC9SZWNOdW0+PHJlY29yZD48cmVjLW51bWJlcj4yMjwvcmVjLW51bWJl
cj48Zm9yZWlnbi1rZXlzPjxrZXkgYXBwPSJFTiIgZGItaWQ9InRhMHp0cnY5aHdwMDVrZXJlZm52
dzBwc3Y5ZGQ1dGZ6dnhkeCIgdGltZXN0YW1wPSIxMzYzMzAyNTE4Ij4yMjwva2V5PjwvZm9yZWln
bi1rZXlzPjxyZWYtdHlwZSBuYW1lPSJKb3VybmFsIEFydGljbGUiPjE3PC9yZWYtdHlwZT48Y29u
dHJpYnV0b3JzPjxhdXRob3JzPjxhdXRob3I+S2VsbGVyLCBCLiBELjwvYXV0aG9yPjxhdXRob3I+
R2xlYXNvbiwgRC4gRi48L2F1dGhvcj48YXV0aG9yPk1jTGVvZCwgRS48L2F1dGhvcj48YXV0aG9y
Pldvb2RsZXksIEMuIE0uPC9hdXRob3I+PGF1dGhvcj5BaXJhbWXCtCwgUy48L2F1dGhvcj48YXV0
aG9yPkNhdXNleSwgQmlsbHkgRC48L2F1dGhvcj48YXV0aG9yPkZyaWVkbGFuZGVyLCBBbGFuIE0u
PC9hdXRob3I+PGF1dGhvcj5Hcm9iZXItRHVuc21vcmUsIFJpa2tpPC9hdXRob3I+PGF1dGhvcj5K
b2huc29uLCBKb2hhbm5hIEUuPC9hdXRob3I+PGF1dGhvcj5NaWxsZXIsIFN0ZXZlbiBMLjwvYXV0
aG9yPjxhdXRob3I+U3RlbmVjaywgUm9iZXJ0IFMuPC9hdXRob3I+PC9hdXRob3JzPjwvY29udHJp
YnV0b3JzPjx0aXRsZXM+PHRpdGxlPkNsaW1hdGUgQ2hhbmdlLCBDb3JhbCBSZWVmIEVjb3N5c3Rl
bXMsIGFuZCBNYW5hZ2VtZW50IE9wdGlvbnMgZm9yIE1hcmluZSBQcm90ZWN0ZWQgQXJlYXM8L3Rp
dGxlPjxzZWNvbmRhcnktdGl0bGU+RW52aXJvbm1lbnRhbCBNYW5hZ2VtZW50PC9zZWNvbmRhcnkt
dGl0bGU+PC90aXRsZXM+PHBlcmlvZGljYWw+PGZ1bGwtdGl0bGU+RW52aXJvbm1lbnRhbCBNYW5h
Z2VtZW50PC9mdWxsLXRpdGxlPjwvcGVyaW9kaWNhbD48ZGF0ZXM+PHllYXI+MjAwOTwveWVhcj48
L2RhdGVzPjx1cmxzPjwvdXJscz48ZWxlY3Ryb25pYy1yZXNvdXJjZS1udW0+ZG9pOjEwLjEwMDcv
czAwMjY3LTAwOS05MzQ2LTA8L2VsZWN0cm9uaWMtcmVzb3VyY2UtbnVtPjwvcmVjb3JkPjwvQ2l0
ZT48L0VuZE5vdGU+
</w:fldData>
        </w:fldChar>
      </w:r>
      <w:r w:rsidR="006C0089">
        <w:instrText xml:space="preserve"> ADDIN EN.CITE.DATA </w:instrText>
      </w:r>
      <w:r w:rsidR="006C0089">
        <w:fldChar w:fldCharType="end"/>
      </w:r>
      <w:r w:rsidR="0016554A">
        <w:fldChar w:fldCharType="separate"/>
      </w:r>
      <w:r w:rsidR="00E06DB1">
        <w:rPr>
          <w:noProof/>
        </w:rPr>
        <w:t>(Fernandes et al., 2012; Keller et al., 2009)</w:t>
      </w:r>
      <w:r w:rsidR="0016554A">
        <w:fldChar w:fldCharType="end"/>
      </w:r>
      <w:r w:rsidR="0016554A">
        <w:t>.</w:t>
      </w:r>
    </w:p>
    <w:p w14:paraId="259134F4" w14:textId="5A006CD3" w:rsidR="00842D07" w:rsidRDefault="00842D07" w:rsidP="00577589">
      <w:pPr>
        <w:spacing w:line="480" w:lineRule="auto"/>
        <w:ind w:firstLine="0"/>
      </w:pPr>
      <w:r w:rsidRPr="00AC493B">
        <w:rPr>
          <w:b/>
          <w:i/>
        </w:rPr>
        <w:t>Relocating organisms</w:t>
      </w:r>
      <w:r>
        <w:t xml:space="preserve"> </w:t>
      </w:r>
      <w:r w:rsidR="00415A62">
        <w:t>refers to</w:t>
      </w:r>
      <w:r>
        <w:t xml:space="preserve"> human-assisted </w:t>
      </w:r>
      <w:r w:rsidR="00415A62">
        <w:t>transplantation or translocation of</w:t>
      </w:r>
      <w:r>
        <w:t xml:space="preserve"> corals</w:t>
      </w:r>
      <w:r w:rsidR="00660533">
        <w:t xml:space="preserve"> or other organisms</w:t>
      </w:r>
      <w:r>
        <w:t xml:space="preserve"> from nurseries or other reefs to overcome environmental barriers and negative chemical cues that can impede recruitment. Establishing nurseries and transplanting corals with </w:t>
      </w:r>
      <w:r w:rsidRPr="00D014B6">
        <w:t xml:space="preserve">thermotolerant symbionts </w:t>
      </w:r>
      <w:r>
        <w:t xml:space="preserve">from the southern Persian/Arabian Gulf to reefs in the </w:t>
      </w:r>
      <w:r w:rsidRPr="00D014B6">
        <w:t xml:space="preserve">Indian Ocean </w:t>
      </w:r>
      <w:r>
        <w:t xml:space="preserve">could facilitate adaptation to </w:t>
      </w:r>
      <w:r w:rsidRPr="00D014B6">
        <w:t xml:space="preserve">the higher water temperatures expected </w:t>
      </w:r>
      <w:r w:rsidR="004A2FE3">
        <w:t>in</w:t>
      </w:r>
      <w:r w:rsidRPr="00D014B6">
        <w:t xml:space="preserve"> the future</w:t>
      </w:r>
      <w:r>
        <w:t xml:space="preserve"> </w:t>
      </w:r>
      <w:r>
        <w:fldChar w:fldCharType="begin"/>
      </w:r>
      <w:r>
        <w:instrText xml:space="preserve"> ADDIN EN.CITE &lt;EndNote&gt;&lt;Cite&gt;&lt;Author&gt;D&amp;apos;Angelo&lt;/Author&gt;&lt;Year&gt;2015&lt;/Year&gt;&lt;RecNum&gt;219&lt;/RecNum&gt;&lt;DisplayText&gt;(D&amp;apos;Angelo et al., 2015)&lt;/DisplayText&gt;&lt;record&gt;&lt;rec-number&gt;219&lt;/rec-number&gt;&lt;foreign-keys&gt;&lt;key app="EN" db-id="ta0ztrv9hwp05kerefnvw0psv9dd5tfzvxdx" timestamp="1437079299"&gt;219&lt;/key&gt;&lt;/foreign-keys&gt;&lt;ref-type name="Journal Article"&gt;17&lt;/ref-type&gt;&lt;contributors&gt;&lt;authors&gt;&lt;author&gt;D&amp;apos;Angelo, Cecilia&lt;/author&gt;&lt;author&gt;Hume, Benjamin C. C.&lt;/author&gt;&lt;author&gt;Burt, John&lt;/author&gt;&lt;author&gt;Smith, Edward G.&lt;/author&gt;&lt;author&gt;Achterberg, Eric P.&lt;/author&gt;&lt;author&gt;Wiedenmann, Jorg&lt;/author&gt;&lt;/authors&gt;&lt;/contributors&gt;&lt;titles&gt;&lt;title&gt;Local adaptation constrains the distribution potential of heat-tolerant Symbiodinium from the Persian/Arabian Gulf&lt;/title&gt;&lt;secondary-title&gt;ISME Journal&lt;/secondary-title&gt;&lt;/titles&gt;&lt;periodical&gt;&lt;full-title&gt;ISME Journal&lt;/full-title&gt;&lt;/periodical&gt;&lt;pages&gt;1-10&lt;/pages&gt;&lt;dates&gt;&lt;year&gt;2015&lt;/year&gt;&lt;pub-dates&gt;&lt;date&gt;05/19/online&lt;/date&gt;&lt;/pub-dates&gt;&lt;/dates&gt;&lt;publisher&gt;International Society for Microbial Ecology&lt;/publisher&gt;&lt;isbn&gt;1751-7370&lt;/isbn&gt;&lt;work-type&gt;Original Article&lt;/work-type&gt;&lt;urls&gt;&lt;related-urls&gt;&lt;url&gt;http://dx.doi.org/10.1038/ismej.2015.80&lt;/url&gt;&lt;/related-urls&gt;&lt;/urls&gt;&lt;electronic-resource-num&gt;10.1038/ismej.2015.80&lt;/electronic-resource-num&gt;&lt;/record&gt;&lt;/Cite&gt;&lt;/EndNote&gt;</w:instrText>
      </w:r>
      <w:r>
        <w:fldChar w:fldCharType="separate"/>
      </w:r>
      <w:r>
        <w:rPr>
          <w:noProof/>
        </w:rPr>
        <w:t>(D'Angelo et al., 2015)</w:t>
      </w:r>
      <w:r>
        <w:fldChar w:fldCharType="end"/>
      </w:r>
      <w:r>
        <w:t xml:space="preserve">. Negative chemical cues from degraded reefs with seaweeds may serve as barriers to recruitment, requiring transplantation of corals to provide positive chemical cues that attract recruits </w:t>
      </w:r>
      <w:r>
        <w:fldChar w:fldCharType="begin"/>
      </w:r>
      <w:r>
        <w:instrText xml:space="preserve"> ADDIN EN.CITE &lt;EndNote&gt;&lt;Cite&gt;&lt;Author&gt;Dixson&lt;/Author&gt;&lt;Year&gt;2014&lt;/Year&gt;&lt;RecNum&gt;200&lt;/RecNum&gt;&lt;DisplayText&gt;(Dixson, Abrego, &amp;amp; Hay, 2014)&lt;/DisplayText&gt;&lt;record&gt;&lt;rec-number&gt;200&lt;/rec-number&gt;&lt;foreign-keys&gt;&lt;key app="EN" db-id="ta0ztrv9hwp05kerefnvw0psv9dd5tfzvxdx" timestamp="1408727568"&gt;200&lt;/key&gt;&lt;/foreign-keys&gt;&lt;ref-type name="Journal Article"&gt;17&lt;/ref-type&gt;&lt;contributors&gt;&lt;authors&gt;&lt;author&gt;Dixson, Danielle L.&lt;/author&gt;&lt;author&gt;Abrego, David&lt;/author&gt;&lt;author&gt;Hay, Mark E.&lt;/author&gt;&lt;/authors&gt;&lt;/contributors&gt;&lt;titles&gt;&lt;title&gt;Chemically mediated behavior of recruiting corals and fishes: A tipping point that may limit reef recovery&lt;/title&gt;&lt;secondary-title&gt;Science&lt;/secondary-title&gt;&lt;/titles&gt;&lt;periodical&gt;&lt;full-title&gt;Science&lt;/full-title&gt;&lt;/periodical&gt;&lt;pages&gt;892-897&lt;/pages&gt;&lt;volume&gt;345&lt;/volume&gt;&lt;number&gt;6199&lt;/number&gt;&lt;dates&gt;&lt;year&gt;2014&lt;/year&gt;&lt;pub-dates&gt;&lt;date&gt;August 22, 2014&lt;/date&gt;&lt;/pub-dates&gt;&lt;/dates&gt;&lt;urls&gt;&lt;related-urls&gt;&lt;url&gt;http://www.sciencemag.org/content/345/6199/892.abstract&lt;/url&gt;&lt;/related-urls&gt;&lt;/urls&gt;&lt;electronic-resource-num&gt;10.1126/science.1255057&lt;/electronic-resource-num&gt;&lt;/record&gt;&lt;/Cite&gt;&lt;/EndNote&gt;</w:instrText>
      </w:r>
      <w:r>
        <w:fldChar w:fldCharType="separate"/>
      </w:r>
      <w:r>
        <w:rPr>
          <w:noProof/>
        </w:rPr>
        <w:t>(Dixson, Abrego, &amp; Hay, 2014)</w:t>
      </w:r>
      <w:r>
        <w:fldChar w:fldCharType="end"/>
      </w:r>
      <w:r>
        <w:t>.</w:t>
      </w:r>
      <w:r w:rsidR="0016554A">
        <w:t xml:space="preserve"> C</w:t>
      </w:r>
      <w:r w:rsidR="0016554A" w:rsidRPr="0016554A">
        <w:t>lim</w:t>
      </w:r>
      <w:r w:rsidR="00365266">
        <w:t xml:space="preserve">ate-induced changes in currents and associated </w:t>
      </w:r>
      <w:r w:rsidR="0016554A" w:rsidRPr="0016554A">
        <w:t>connectivity (refer to connectivity section for more detail) can also disrupt recruitment patterns</w:t>
      </w:r>
      <w:r w:rsidR="004A2FE3">
        <w:t xml:space="preserve"> and</w:t>
      </w:r>
      <w:r w:rsidR="0016554A" w:rsidRPr="0016554A">
        <w:t xml:space="preserve"> might necessitate “restocking” organisms to critical reefs that are now cut off</w:t>
      </w:r>
      <w:r w:rsidR="0016554A">
        <w:t xml:space="preserve">. </w:t>
      </w:r>
      <w:r>
        <w:t>Transplantation as an adaptation strategy would also incorporate the emerging discussion and research on human-assisted evolution</w:t>
      </w:r>
      <w:r w:rsidR="00660533">
        <w:t xml:space="preserve"> (see </w:t>
      </w:r>
      <w:r w:rsidR="0016554A">
        <w:t xml:space="preserve">section </w:t>
      </w:r>
      <w:r w:rsidR="005F218F">
        <w:t xml:space="preserve">below </w:t>
      </w:r>
      <w:r w:rsidR="0016554A">
        <w:t xml:space="preserve">on </w:t>
      </w:r>
      <w:r w:rsidR="00660533">
        <w:t>Supporting Evolutionary Potential)</w:t>
      </w:r>
      <w:r>
        <w:t xml:space="preserve">. </w:t>
      </w:r>
      <w:r w:rsidR="00365266">
        <w:t xml:space="preserve">Although early translocation </w:t>
      </w:r>
      <w:r w:rsidR="00996F22">
        <w:t xml:space="preserve">attempts </w:t>
      </w:r>
      <w:r w:rsidR="00365266">
        <w:t>sometimes fell short of achieving desired objectives</w:t>
      </w:r>
      <w:r w:rsidR="00370C7D">
        <w:t xml:space="preserve"> </w:t>
      </w:r>
      <w:r w:rsidR="00797CEC">
        <w:fldChar w:fldCharType="begin"/>
      </w:r>
      <w:r w:rsidR="00797CEC">
        <w:instrText xml:space="preserve"> ADDIN EN.CITE &lt;EndNote&gt;&lt;Cite&gt;&lt;Author&gt;Bentivoglio&lt;/Author&gt;&lt;Year&gt;2003&lt;/Year&gt;&lt;RecNum&gt;387&lt;/RecNum&gt;&lt;DisplayText&gt;(Bentivoglio, 2003)&lt;/DisplayText&gt;&lt;record&gt;&lt;rec-number&gt;387&lt;/rec-number&gt;&lt;foreign-keys&gt;&lt;key app="EN" db-id="ta0ztrv9hwp05kerefnvw0psv9dd5tfzvxdx" timestamp="1441923837"&gt;387&lt;/key&gt;&lt;/foreign-keys&gt;&lt;ref-type name="Report"&gt;27&lt;/ref-type&gt;&lt;contributors&gt;&lt;authors&gt;&lt;author&gt;Bentivoglio, A.&lt;/author&gt;&lt;/authors&gt;&lt;/contributors&gt;&lt;titles&gt;&lt;title&gt;Compensatory Mitigation for Coral Reef Impacts in the Pacific Islands&lt;/title&gt;&lt;/titles&gt;&lt;dates&gt;&lt;year&gt;2003&lt;/year&gt;&lt;/dates&gt;&lt;pub-location&gt;Honolulu, HI&lt;/pub-location&gt;&lt;publisher&gt;United States Fish and Wildlife Service, Pacific Islands Fish and Wildlife Office&lt;/publisher&gt;&lt;urls&gt;&lt;/urls&gt;&lt;/record&gt;&lt;/Cite&gt;&lt;/EndNote&gt;</w:instrText>
      </w:r>
      <w:r w:rsidR="00797CEC">
        <w:fldChar w:fldCharType="separate"/>
      </w:r>
      <w:r w:rsidR="00797CEC">
        <w:rPr>
          <w:noProof/>
        </w:rPr>
        <w:t>(Bentivoglio, 2003)</w:t>
      </w:r>
      <w:r w:rsidR="00797CEC">
        <w:fldChar w:fldCharType="end"/>
      </w:r>
      <w:r w:rsidR="00C447C3">
        <w:t>,</w:t>
      </w:r>
      <w:r w:rsidR="00797CEC">
        <w:t xml:space="preserve"> </w:t>
      </w:r>
      <w:r w:rsidR="00996F22">
        <w:t xml:space="preserve">this strategy is </w:t>
      </w:r>
      <w:r w:rsidR="007F1413">
        <w:t xml:space="preserve">now </w:t>
      </w:r>
      <w:r w:rsidR="00996F22">
        <w:t xml:space="preserve">receiving more attention. </w:t>
      </w:r>
    </w:p>
    <w:p w14:paraId="0CF57554" w14:textId="6EB2F47D" w:rsidR="004D4354" w:rsidRDefault="004D4354" w:rsidP="00577589">
      <w:pPr>
        <w:spacing w:line="480" w:lineRule="auto"/>
        <w:ind w:firstLine="0"/>
      </w:pPr>
      <w:r w:rsidRPr="00AC493B">
        <w:rPr>
          <w:b/>
          <w:i/>
        </w:rPr>
        <w:lastRenderedPageBreak/>
        <w:t>Supporting evolutionary potential</w:t>
      </w:r>
      <w:r w:rsidRPr="009B2A3A">
        <w:t xml:space="preserve"> </w:t>
      </w:r>
      <w:r w:rsidR="00C447C3">
        <w:t>means</w:t>
      </w:r>
      <w:r>
        <w:t xml:space="preserve"> protecting a variety of species, populations, and systems in multiple places to hedge against l</w:t>
      </w:r>
      <w:r w:rsidR="004A2FE3">
        <w:t>osses from climate disturba</w:t>
      </w:r>
      <w:r w:rsidR="00C447C3">
        <w:t>nces,</w:t>
      </w:r>
      <w:r>
        <w:t xml:space="preserve"> and managing these systems to assist positive evolutionary change </w:t>
      </w:r>
      <w:r w:rsidR="004279E0">
        <w:fldChar w:fldCharType="begin"/>
      </w:r>
      <w:r w:rsidR="00386AFB">
        <w:instrText xml:space="preserve"> ADDIN EN.CITE &lt;EndNote&gt;&lt;Cite&gt;&lt;Author&gt;West&lt;/Author&gt;&lt;Year&gt;2014&lt;/Year&gt;&lt;RecNum&gt;339&lt;/RecNum&gt;&lt;DisplayText&gt;(West &amp;amp; Julius, 2014)&lt;/DisplayText&gt;&lt;record&gt;&lt;rec-number&gt;339&lt;/rec-number&gt;&lt;foreign-keys&gt;&lt;key app="EN" db-id="ta0ztrv9hwp05kerefnvw0psv9dd5tfzvxdx" timestamp="1439927070"&gt;339&lt;/key&gt;&lt;/foreign-keys&gt;&lt;ref-type name="Book Section"&gt;5&lt;/ref-type&gt;&lt;contributors&gt;&lt;authors&gt;&lt;author&gt;West, J. M.&lt;/author&gt;&lt;author&gt;Julius, S. H.&lt;/author&gt;&lt;/authors&gt;&lt;secondary-authors&gt;&lt;author&gt;Stein, B.A.&lt;/author&gt;&lt;author&gt;P. Glick&lt;/author&gt;&lt;author&gt;N. Edelson&lt;/author&gt;&lt;author&gt;A. Staud&lt;/author&gt;&lt;/secondary-authors&gt;&lt;/contributors&gt;&lt;titles&gt;&lt;title&gt;The Art of the Possible: Identifying Adaptation Options&lt;/title&gt;&lt;secondary-title&gt;Climate-Smart Conservation: Putting Adaptation Principles into Practice&lt;/secondary-title&gt;&lt;/titles&gt;&lt;section&gt;8&lt;/section&gt;&lt;dates&gt;&lt;year&gt;2014&lt;/year&gt;&lt;/dates&gt;&lt;pub-location&gt;Washington, DC&lt;/pub-location&gt;&lt;publisher&gt;National Wildlife Federation&lt;/publisher&gt;&lt;urls&gt;&lt;related-urls&gt;&lt;url&gt;www.mwf.org/Climate-SmartGuide&lt;/url&gt;&lt;/related-urls&gt;&lt;/urls&gt;&lt;/record&gt;&lt;/Cite&gt;&lt;/EndNote&gt;</w:instrText>
      </w:r>
      <w:r w:rsidR="004279E0">
        <w:fldChar w:fldCharType="separate"/>
      </w:r>
      <w:r w:rsidR="00386AFB">
        <w:rPr>
          <w:noProof/>
        </w:rPr>
        <w:t>(West &amp; Julius, 2014)</w:t>
      </w:r>
      <w:r w:rsidR="004279E0">
        <w:fldChar w:fldCharType="end"/>
      </w:r>
      <w:r>
        <w:t>. The concept of “risk spreading” is central to climate change adaptation. It can be captured through representation by different forms of species, ecosystems, or habitats</w:t>
      </w:r>
      <w:r w:rsidR="00425264">
        <w:t xml:space="preserve"> </w:t>
      </w:r>
      <w:r w:rsidR="00425264">
        <w:fldChar w:fldCharType="begin"/>
      </w:r>
      <w:r w:rsidR="00E06DB1">
        <w:instrText xml:space="preserve"> ADDIN EN.CITE &lt;EndNote&gt;&lt;Cite&gt;&lt;Author&gt;Kareiva&lt;/Author&gt;&lt;Year&gt;2008&lt;/Year&gt;&lt;RecNum&gt;274&lt;/RecNum&gt;&lt;DisplayText&gt;(Kareiva et al., 2008)&lt;/DisplayText&gt;&lt;record&gt;&lt;rec-number&gt;274&lt;/rec-number&gt;&lt;foreign-keys&gt;&lt;key app="EN" db-id="ta0ztrv9hwp05kerefnvw0psv9dd5tfzvxdx" timestamp="1439919933"&gt;274&lt;/key&gt;&lt;/foreign-keys&gt;&lt;ref-type name="Report"&gt;27&lt;/ref-type&gt;&lt;contributors&gt;&lt;authors&gt;&lt;author&gt;Kareiva, P.&lt;/author&gt;&lt;author&gt;Enquist, C.&lt;/author&gt;&lt;author&gt;Johnson, A.&lt;/author&gt;&lt;author&gt;Julius, S. H.&lt;/author&gt;&lt;author&gt;Lawler, J.&lt;/author&gt;&lt;author&gt;Petersen, B.&lt;/author&gt;&lt;author&gt;Pitelka, L.&lt;/author&gt;&lt;author&gt;Shaw, R.&lt;/author&gt;&lt;author&gt;West, J. M.&lt;/author&gt;&lt;/authors&gt;&lt;/contributors&gt;&lt;titles&gt;&lt;title&gt;Synthesis and Conclusions. In&lt;/title&gt;&lt;secondary-title&gt;Preliminary review of adaptation options for climate-sensitive ecosystems and resources. A Report by the U.S. Climate Change Science Program and the Subcommittee on Global Change Research [Julius, S.H., J.M. West (eds.), J.S. Baron, B. Griffith, L.A. Joyce, P. Kareiva, B.D. Keller, M.A. Palmer, C.H. Peterson, and J.M. Scott (Authors)].&lt;/secondary-title&gt;&lt;/titles&gt;&lt;pages&gt;9-1 to 9-66&lt;/pages&gt;&lt;dates&gt;&lt;year&gt;2008&lt;/year&gt;&lt;/dates&gt;&lt;pub-location&gt;Washington, DC&lt;/pub-location&gt;&lt;publisher&gt;U.S. Environmental Protection Agency&lt;/publisher&gt;&lt;urls&gt;&lt;/urls&gt;&lt;/record&gt;&lt;/Cite&gt;&lt;/EndNote&gt;</w:instrText>
      </w:r>
      <w:r w:rsidR="00425264">
        <w:fldChar w:fldCharType="separate"/>
      </w:r>
      <w:r w:rsidR="00425264">
        <w:rPr>
          <w:noProof/>
        </w:rPr>
        <w:t>(Kareiva et al., 2008)</w:t>
      </w:r>
      <w:r w:rsidR="00425264">
        <w:fldChar w:fldCharType="end"/>
      </w:r>
      <w:r>
        <w:t xml:space="preserve">, essentially preserving existing diversity at multiple levels (genetic, organismic, etc.). It </w:t>
      </w:r>
      <w:r w:rsidR="00C447C3">
        <w:t>is also</w:t>
      </w:r>
      <w:r>
        <w:t xml:space="preserve"> captured through replication – preservation of multiple examples of habitats, populations, or ecosystems</w:t>
      </w:r>
      <w:r w:rsidR="00425264">
        <w:t xml:space="preserve"> </w:t>
      </w:r>
      <w:r w:rsidR="00425264">
        <w:fldChar w:fldCharType="begin"/>
      </w:r>
      <w:r w:rsidR="00E06DB1">
        <w:instrText xml:space="preserve"> ADDIN EN.CITE &lt;EndNote&gt;&lt;Cite&gt;&lt;Author&gt;Kareiva&lt;/Author&gt;&lt;Year&gt;2008&lt;/Year&gt;&lt;RecNum&gt;274&lt;/RecNum&gt;&lt;DisplayText&gt;(Kareiva et al., 2008)&lt;/DisplayText&gt;&lt;record&gt;&lt;rec-number&gt;274&lt;/rec-number&gt;&lt;foreign-keys&gt;&lt;key app="EN" db-id="ta0ztrv9hwp05kerefnvw0psv9dd5tfzvxdx" timestamp="1439919933"&gt;274&lt;/key&gt;&lt;/foreign-keys&gt;&lt;ref-type name="Report"&gt;27&lt;/ref-type&gt;&lt;contributors&gt;&lt;authors&gt;&lt;author&gt;Kareiva, P.&lt;/author&gt;&lt;author&gt;Enquist, C.&lt;/author&gt;&lt;author&gt;Johnson, A.&lt;/author&gt;&lt;author&gt;Julius, S. H.&lt;/author&gt;&lt;author&gt;Lawler, J.&lt;/author&gt;&lt;author&gt;Petersen, B.&lt;/author&gt;&lt;author&gt;Pitelka, L.&lt;/author&gt;&lt;author&gt;Shaw, R.&lt;/author&gt;&lt;author&gt;West, J. M.&lt;/author&gt;&lt;/authors&gt;&lt;/contributors&gt;&lt;titles&gt;&lt;title&gt;Synthesis and Conclusions. In&lt;/title&gt;&lt;secondary-title&gt;Preliminary review of adaptation options for climate-sensitive ecosystems and resources. A Report by the U.S. Climate Change Science Program and the Subcommittee on Global Change Research [Julius, S.H., J.M. West (eds.), J.S. Baron, B. Griffith, L.A. Joyce, P. Kareiva, B.D. Keller, M.A. Palmer, C.H. Peterson, and J.M. Scott (Authors)].&lt;/secondary-title&gt;&lt;/titles&gt;&lt;pages&gt;9-1 to 9-66&lt;/pages&gt;&lt;dates&gt;&lt;year&gt;2008&lt;/year&gt;&lt;/dates&gt;&lt;pub-location&gt;Washington, DC&lt;/pub-location&gt;&lt;publisher&gt;U.S. Environmental Protection Agency&lt;/publisher&gt;&lt;urls&gt;&lt;/urls&gt;&lt;/record&gt;&lt;/Cite&gt;&lt;/EndNote&gt;</w:instrText>
      </w:r>
      <w:r w:rsidR="00425264">
        <w:fldChar w:fldCharType="separate"/>
      </w:r>
      <w:r w:rsidR="00425264">
        <w:rPr>
          <w:noProof/>
        </w:rPr>
        <w:t>(Kareiva et al., 2008)</w:t>
      </w:r>
      <w:r w:rsidR="00425264">
        <w:fldChar w:fldCharType="end"/>
      </w:r>
      <w:r>
        <w:t>, in this case to address</w:t>
      </w:r>
      <w:r w:rsidRPr="009B2A3A">
        <w:t xml:space="preserve"> climate</w:t>
      </w:r>
      <w:r>
        <w:t xml:space="preserve"> change</w:t>
      </w:r>
      <w:r w:rsidRPr="009B2A3A">
        <w:t xml:space="preserve"> risk</w:t>
      </w:r>
      <w:r>
        <w:t>s</w:t>
      </w:r>
      <w:r w:rsidRPr="009B2A3A">
        <w:t xml:space="preserve"> </w:t>
      </w:r>
      <w:r>
        <w:t>and</w:t>
      </w:r>
      <w:r w:rsidRPr="009B2A3A">
        <w:t xml:space="preserve"> support positive </w:t>
      </w:r>
      <w:r>
        <w:t xml:space="preserve">biological adaptation. </w:t>
      </w:r>
      <w:r w:rsidRPr="00CE1C5A">
        <w:t xml:space="preserve">In coral reef ecosystems, representation and replication </w:t>
      </w:r>
      <w:r>
        <w:t>of habitat types through networks of marine protected areas spreads risk in the face of uncertainties</w:t>
      </w:r>
      <w:r w:rsidRPr="00CE1C5A">
        <w:t xml:space="preserve"> </w:t>
      </w:r>
      <w:r>
        <w:fldChar w:fldCharType="begin">
          <w:fldData xml:space="preserve">PEVuZE5vdGU+PENpdGU+PEF1dGhvcj5GZXJuYW5kZXM8L0F1dGhvcj48WWVhcj4yMDEyPC9ZZWFy
PjxSZWNOdW0+MzU8L1JlY051bT48RGlzcGxheVRleHQ+KEZlcm5hbmRlcyBldCBhbC4sIDIwMTI7
IEthcmVpdmEgZXQgYWwuLCAyMDA4KTwvRGlzcGxheVRleHQ+PHJlY29yZD48cmVjLW51bWJlcj4z
NTwvcmVjLW51bWJlcj48Zm9yZWlnbi1rZXlzPjxrZXkgYXBwPSJFTiIgZGItaWQ9InRhMHp0cnY5
aHdwMDVrZXJlZm52dzBwc3Y5ZGQ1dGZ6dnhkeCIgdGltZXN0YW1wPSIxMzYzNTAyNjgzIj4zNTwv
a2V5PjwvZm9yZWlnbi1rZXlzPjxyZWYtdHlwZSBuYW1lPSJKb3VybmFsIEFydGljbGUiPjE3PC9y
ZWYtdHlwZT48Y29udHJpYnV0b3JzPjxhdXRob3JzPjxhdXRob3I+RmVybmFuZGVzLCBMLjwvYXV0
aG9yPjxhdXRob3I+R3JlZW4sIEEuPC9hdXRob3I+PGF1dGhvcj5UYW56ZXIsIEouPC9hdXRob3I+
PGF1dGhvcj5XaGl0ZSwgQS48L2F1dGhvcj48YXV0aG9yPkFsaW5vLFAuTS48L2F1dGhvcj48YXV0
aG9yPkpvbXBhLCBKLjwvYXV0aG9yPjxhdXRob3I+TG9rYW5pLCBQLjwvYXV0aG9yPjxhdXRob3I+
U29lbW9kaW5vdG8sIEEuPC9hdXRob3I+PGF1dGhvcj5LbmlnaHQsIE0uPC9hdXRob3I+PGF1dGhv
cj5Qb21lcm95LCBCLjwvYXV0aG9yPjxhdXRob3I+UG9zc2luZ2hhbSwgSC48L2F1dGhvcj48YXV0
aG9yPlByZXNzZXksIEIuPC9hdXRob3I+PC9hdXRob3JzPjwvY29udHJpYnV0b3JzPjx0aXRsZXM+
PHRpdGxlPkJpb3BoeXNpY2FsIHByaW5jaXBsZXMgZm9yIGRlc2lnbmluZyByZXNpbGllbnQgbmV0
d29ya3Mgb2YgbWFyaW5lIHByb3RlY3RlZCBhcmVhcyB0byBpbnRlZ3JhdGUgZmlzaGVyaWVzLCBi
aW9kaXZlcnNpdHkgYW5kIGNsaW1hdGUgY2hhbmdlIG9iamVjdGl2ZXMgaW4gdGhlIENvcmFsIFRy
aWFuZ2xlLiBSZXBvcnQgcHJlcGFyZWQgYnkgVGhlIE5hdHVyZSBDb25zZXJ2YW5jeSBmb3IgdGhl
IENvcmFsIFRyaWFuZ2xlIFN1cHBvcnQgUGFydG5lcnNoaXA8L3RpdGxlPjwvdGl0bGVzPjxwYWdl
cz4xNTI8L3BhZ2VzPjxkYXRlcz48eWVhcj4yMDEyPC95ZWFyPjwvZGF0ZXM+PHVybHM+PC91cmxz
PjwvcmVjb3JkPjwvQ2l0ZT48Q2l0ZT48QXV0aG9yPkthcmVpdmE8L0F1dGhvcj48WWVhcj4yMDA4
PC9ZZWFyPjxSZWNOdW0+Mjc0PC9SZWNOdW0+PHJlY29yZD48cmVjLW51bWJlcj4yNzQ8L3JlYy1u
dW1iZXI+PGZvcmVpZ24ta2V5cz48a2V5IGFwcD0iRU4iIGRiLWlkPSJ0YTB6dHJ2OWh3cDA1a2Vy
ZWZudncwcHN2OWRkNXRmenZ4ZHgiIHRpbWVzdGFtcD0iMTQzOTkxOTkzMyI+Mjc0PC9rZXk+PC9m
b3JlaWduLWtleXM+PHJlZi10eXBlIG5hbWU9IlJlcG9ydCI+Mjc8L3JlZi10eXBlPjxjb250cmli
dXRvcnM+PGF1dGhvcnM+PGF1dGhvcj5LYXJlaXZhLCBQLjwvYXV0aG9yPjxhdXRob3I+RW5xdWlz
dCwgQy48L2F1dGhvcj48YXV0aG9yPkpvaG5zb24sIEEuPC9hdXRob3I+PGF1dGhvcj5KdWxpdXMs
IFMuIEguPC9hdXRob3I+PGF1dGhvcj5MYXdsZXIsIEouPC9hdXRob3I+PGF1dGhvcj5QZXRlcnNl
biwgQi48L2F1dGhvcj48YXV0aG9yPlBpdGVsa2EsIEwuPC9hdXRob3I+PGF1dGhvcj5TaGF3LCBS
LjwvYXV0aG9yPjxhdXRob3I+V2VzdCwgSi4gTS48L2F1dGhvcj48L2F1dGhvcnM+PC9jb250cmli
dXRvcnM+PHRpdGxlcz48dGl0bGU+U3ludGhlc2lzIGFuZCBDb25jbHVzaW9ucy4gSW48L3RpdGxl
PjxzZWNvbmRhcnktdGl0bGU+UHJlbGltaW5hcnkgcmV2aWV3IG9mIGFkYXB0YXRpb24gb3B0aW9u
cyBmb3IgY2xpbWF0ZS1zZW5zaXRpdmUgZWNvc3lzdGVtcyBhbmQgcmVzb3VyY2VzLiBBIFJlcG9y
dCBieSB0aGUgVS5TLiBDbGltYXRlIENoYW5nZSBTY2llbmNlIFByb2dyYW0gYW5kIHRoZSBTdWJj
b21taXR0ZWUgb24gR2xvYmFsIENoYW5nZSBSZXNlYXJjaCBbSnVsaXVzLCBTLkguLCBKLk0uIFdl
c3QgKGVkcy4pLCBKLlMuIEJhcm9uLCBCLiBHcmlmZml0aCwgTC5BLiBKb3ljZSwgUC4gS2FyZWl2
YSwgQi5ELiBLZWxsZXIsIE0uQS4gUGFsbWVyLCBDLkguIFBldGVyc29uLCBhbmQgSi5NLiBTY290
dCAoQXV0aG9ycyldLjwvc2Vjb25kYXJ5LXRpdGxlPjwvdGl0bGVzPjxwYWdlcz45LTEgdG8gOS02
NjwvcGFnZXM+PGRhdGVzPjx5ZWFyPjIwMDg8L3llYXI+PC9kYXRlcz48cHViLWxvY2F0aW9uPldh
c2hpbmd0b24sIERDPC9wdWItbG9jYXRpb24+PHB1Ymxpc2hlcj5VLlMuIEVudmlyb25tZW50YWwg
UHJvdGVjdGlvbiBBZ2VuY3k8L3B1Ymxpc2hlcj48dXJscz48L3VybHM+PC9yZWNvcmQ+PC9DaXRl
PjwvRW5kTm90ZT4A
</w:fldData>
        </w:fldChar>
      </w:r>
      <w:r w:rsidR="00E06DB1">
        <w:instrText xml:space="preserve"> ADDIN EN.CITE </w:instrText>
      </w:r>
      <w:r w:rsidR="00E06DB1">
        <w:fldChar w:fldCharType="begin">
          <w:fldData xml:space="preserve">PEVuZE5vdGU+PENpdGU+PEF1dGhvcj5GZXJuYW5kZXM8L0F1dGhvcj48WWVhcj4yMDEyPC9ZZWFy
PjxSZWNOdW0+MzU8L1JlY051bT48RGlzcGxheVRleHQ+KEZlcm5hbmRlcyBldCBhbC4sIDIwMTI7
IEthcmVpdmEgZXQgYWwuLCAyMDA4KTwvRGlzcGxheVRleHQ+PHJlY29yZD48cmVjLW51bWJlcj4z
NTwvcmVjLW51bWJlcj48Zm9yZWlnbi1rZXlzPjxrZXkgYXBwPSJFTiIgZGItaWQ9InRhMHp0cnY5
aHdwMDVrZXJlZm52dzBwc3Y5ZGQ1dGZ6dnhkeCIgdGltZXN0YW1wPSIxMzYzNTAyNjgzIj4zNTwv
a2V5PjwvZm9yZWlnbi1rZXlzPjxyZWYtdHlwZSBuYW1lPSJKb3VybmFsIEFydGljbGUiPjE3PC9y
ZWYtdHlwZT48Y29udHJpYnV0b3JzPjxhdXRob3JzPjxhdXRob3I+RmVybmFuZGVzLCBMLjwvYXV0
aG9yPjxhdXRob3I+R3JlZW4sIEEuPC9hdXRob3I+PGF1dGhvcj5UYW56ZXIsIEouPC9hdXRob3I+
PGF1dGhvcj5XaGl0ZSwgQS48L2F1dGhvcj48YXV0aG9yPkFsaW5vLFAuTS48L2F1dGhvcj48YXV0
aG9yPkpvbXBhLCBKLjwvYXV0aG9yPjxhdXRob3I+TG9rYW5pLCBQLjwvYXV0aG9yPjxhdXRob3I+
U29lbW9kaW5vdG8sIEEuPC9hdXRob3I+PGF1dGhvcj5LbmlnaHQsIE0uPC9hdXRob3I+PGF1dGhv
cj5Qb21lcm95LCBCLjwvYXV0aG9yPjxhdXRob3I+UG9zc2luZ2hhbSwgSC48L2F1dGhvcj48YXV0
aG9yPlByZXNzZXksIEIuPC9hdXRob3I+PC9hdXRob3JzPjwvY29udHJpYnV0b3JzPjx0aXRsZXM+
PHRpdGxlPkJpb3BoeXNpY2FsIHByaW5jaXBsZXMgZm9yIGRlc2lnbmluZyByZXNpbGllbnQgbmV0
d29ya3Mgb2YgbWFyaW5lIHByb3RlY3RlZCBhcmVhcyB0byBpbnRlZ3JhdGUgZmlzaGVyaWVzLCBi
aW9kaXZlcnNpdHkgYW5kIGNsaW1hdGUgY2hhbmdlIG9iamVjdGl2ZXMgaW4gdGhlIENvcmFsIFRy
aWFuZ2xlLiBSZXBvcnQgcHJlcGFyZWQgYnkgVGhlIE5hdHVyZSBDb25zZXJ2YW5jeSBmb3IgdGhl
IENvcmFsIFRyaWFuZ2xlIFN1cHBvcnQgUGFydG5lcnNoaXA8L3RpdGxlPjwvdGl0bGVzPjxwYWdl
cz4xNTI8L3BhZ2VzPjxkYXRlcz48eWVhcj4yMDEyPC95ZWFyPjwvZGF0ZXM+PHVybHM+PC91cmxz
PjwvcmVjb3JkPjwvQ2l0ZT48Q2l0ZT48QXV0aG9yPkthcmVpdmE8L0F1dGhvcj48WWVhcj4yMDA4
PC9ZZWFyPjxSZWNOdW0+Mjc0PC9SZWNOdW0+PHJlY29yZD48cmVjLW51bWJlcj4yNzQ8L3JlYy1u
dW1iZXI+PGZvcmVpZ24ta2V5cz48a2V5IGFwcD0iRU4iIGRiLWlkPSJ0YTB6dHJ2OWh3cDA1a2Vy
ZWZudncwcHN2OWRkNXRmenZ4ZHgiIHRpbWVzdGFtcD0iMTQzOTkxOTkzMyI+Mjc0PC9rZXk+PC9m
b3JlaWduLWtleXM+PHJlZi10eXBlIG5hbWU9IlJlcG9ydCI+Mjc8L3JlZi10eXBlPjxjb250cmli
dXRvcnM+PGF1dGhvcnM+PGF1dGhvcj5LYXJlaXZhLCBQLjwvYXV0aG9yPjxhdXRob3I+RW5xdWlz
dCwgQy48L2F1dGhvcj48YXV0aG9yPkpvaG5zb24sIEEuPC9hdXRob3I+PGF1dGhvcj5KdWxpdXMs
IFMuIEguPC9hdXRob3I+PGF1dGhvcj5MYXdsZXIsIEouPC9hdXRob3I+PGF1dGhvcj5QZXRlcnNl
biwgQi48L2F1dGhvcj48YXV0aG9yPlBpdGVsa2EsIEwuPC9hdXRob3I+PGF1dGhvcj5TaGF3LCBS
LjwvYXV0aG9yPjxhdXRob3I+V2VzdCwgSi4gTS48L2F1dGhvcj48L2F1dGhvcnM+PC9jb250cmli
dXRvcnM+PHRpdGxlcz48dGl0bGU+U3ludGhlc2lzIGFuZCBDb25jbHVzaW9ucy4gSW48L3RpdGxl
PjxzZWNvbmRhcnktdGl0bGU+UHJlbGltaW5hcnkgcmV2aWV3IG9mIGFkYXB0YXRpb24gb3B0aW9u
cyBmb3IgY2xpbWF0ZS1zZW5zaXRpdmUgZWNvc3lzdGVtcyBhbmQgcmVzb3VyY2VzLiBBIFJlcG9y
dCBieSB0aGUgVS5TLiBDbGltYXRlIENoYW5nZSBTY2llbmNlIFByb2dyYW0gYW5kIHRoZSBTdWJj
b21taXR0ZWUgb24gR2xvYmFsIENoYW5nZSBSZXNlYXJjaCBbSnVsaXVzLCBTLkguLCBKLk0uIFdl
c3QgKGVkcy4pLCBKLlMuIEJhcm9uLCBCLiBHcmlmZml0aCwgTC5BLiBKb3ljZSwgUC4gS2FyZWl2
YSwgQi5ELiBLZWxsZXIsIE0uQS4gUGFsbWVyLCBDLkguIFBldGVyc29uLCBhbmQgSi5NLiBTY290
dCAoQXV0aG9ycyldLjwvc2Vjb25kYXJ5LXRpdGxlPjwvdGl0bGVzPjxwYWdlcz45LTEgdG8gOS02
NjwvcGFnZXM+PGRhdGVzPjx5ZWFyPjIwMDg8L3llYXI+PC9kYXRlcz48cHViLWxvY2F0aW9uPldh
c2hpbmd0b24sIERDPC9wdWItbG9jYXRpb24+PHB1Ymxpc2hlcj5VLlMuIEVudmlyb25tZW50YWwg
UHJvdGVjdGlvbiBBZ2VuY3k8L3B1Ymxpc2hlcj48dXJscz48L3VybHM+PC9yZWNvcmQ+PC9DaXRl
PjwvRW5kTm90ZT4A
</w:fldData>
        </w:fldChar>
      </w:r>
      <w:r w:rsidR="00E06DB1">
        <w:instrText xml:space="preserve"> ADDIN EN.CITE.DATA </w:instrText>
      </w:r>
      <w:r w:rsidR="00E06DB1">
        <w:fldChar w:fldCharType="end"/>
      </w:r>
      <w:r>
        <w:fldChar w:fldCharType="separate"/>
      </w:r>
      <w:r w:rsidR="00370C7D">
        <w:rPr>
          <w:noProof/>
        </w:rPr>
        <w:t>(Fernandes et al., 2012; Kareiva et al., 2008)</w:t>
      </w:r>
      <w:r>
        <w:fldChar w:fldCharType="end"/>
      </w:r>
      <w:r>
        <w:t xml:space="preserve"> and maintains genetic diversity that provides the raw material for evolutionary change </w:t>
      </w:r>
      <w:r w:rsidR="00370C7D">
        <w:fldChar w:fldCharType="begin">
          <w:fldData xml:space="preserve">PEVuZE5vdGU+PENpdGU+PEF1dGhvcj5LYXJlaXZhPC9BdXRob3I+PFllYXI+MjAwODwvWWVhcj48
UmVjTnVtPjI3NDwvUmVjTnVtPjxEaXNwbGF5VGV4dD4oS2FyZWl2YSBldCBhbC4sIDIwMDg7IFdl
c3QgJmFtcDsgSnVsaXVzLCAyMDE0KTwvRGlzcGxheVRleHQ+PHJlY29yZD48cmVjLW51bWJlcj4y
NzQ8L3JlYy1udW1iZXI+PGZvcmVpZ24ta2V5cz48a2V5IGFwcD0iRU4iIGRiLWlkPSJ0YTB6dHJ2
OWh3cDA1a2VyZWZudncwcHN2OWRkNXRmenZ4ZHgiIHRpbWVzdGFtcD0iMTQzOTkxOTkzMyI+Mjc0
PC9rZXk+PC9mb3JlaWduLWtleXM+PHJlZi10eXBlIG5hbWU9IlJlcG9ydCI+Mjc8L3JlZi10eXBl
Pjxjb250cmlidXRvcnM+PGF1dGhvcnM+PGF1dGhvcj5LYXJlaXZhLCBQLjwvYXV0aG9yPjxhdXRo
b3I+RW5xdWlzdCwgQy48L2F1dGhvcj48YXV0aG9yPkpvaG5zb24sIEEuPC9hdXRob3I+PGF1dGhv
cj5KdWxpdXMsIFMuIEguPC9hdXRob3I+PGF1dGhvcj5MYXdsZXIsIEouPC9hdXRob3I+PGF1dGhv
cj5QZXRlcnNlbiwgQi48L2F1dGhvcj48YXV0aG9yPlBpdGVsa2EsIEwuPC9hdXRob3I+PGF1dGhv
cj5TaGF3LCBSLjwvYXV0aG9yPjxhdXRob3I+V2VzdCwgSi4gTS48L2F1dGhvcj48L2F1dGhvcnM+
PC9jb250cmlidXRvcnM+PHRpdGxlcz48dGl0bGU+U3ludGhlc2lzIGFuZCBDb25jbHVzaW9ucy4g
SW48L3RpdGxlPjxzZWNvbmRhcnktdGl0bGU+UHJlbGltaW5hcnkgcmV2aWV3IG9mIGFkYXB0YXRp
b24gb3B0aW9ucyBmb3IgY2xpbWF0ZS1zZW5zaXRpdmUgZWNvc3lzdGVtcyBhbmQgcmVzb3VyY2Vz
LiBBIFJlcG9ydCBieSB0aGUgVS5TLiBDbGltYXRlIENoYW5nZSBTY2llbmNlIFByb2dyYW0gYW5k
IHRoZSBTdWJjb21taXR0ZWUgb24gR2xvYmFsIENoYW5nZSBSZXNlYXJjaCBbSnVsaXVzLCBTLkgu
LCBKLk0uIFdlc3QgKGVkcy4pLCBKLlMuIEJhcm9uLCBCLiBHcmlmZml0aCwgTC5BLiBKb3ljZSwg
UC4gS2FyZWl2YSwgQi5ELiBLZWxsZXIsIE0uQS4gUGFsbWVyLCBDLkguIFBldGVyc29uLCBhbmQg
Si5NLiBTY290dCAoQXV0aG9ycyldLjwvc2Vjb25kYXJ5LXRpdGxlPjwvdGl0bGVzPjxwYWdlcz45
LTEgdG8gOS02NjwvcGFnZXM+PGRhdGVzPjx5ZWFyPjIwMDg8L3llYXI+PC9kYXRlcz48cHViLWxv
Y2F0aW9uPldhc2hpbmd0b24sIERDPC9wdWItbG9jYXRpb24+PHB1Ymxpc2hlcj5VLlMuIEVudmly
b25tZW50YWwgUHJvdGVjdGlvbiBBZ2VuY3k8L3B1Ymxpc2hlcj48dXJscz48L3VybHM+PC9yZWNv
cmQ+PC9DaXRlPjxDaXRlPjxBdXRob3I+V2VzdDwvQXV0aG9yPjxZZWFyPjIwMTQ8L1llYXI+PFJl
Y051bT4zMzk8L1JlY051bT48cmVjb3JkPjxyZWMtbnVtYmVyPjMzOTwvcmVjLW51bWJlcj48Zm9y
ZWlnbi1rZXlzPjxrZXkgYXBwPSJFTiIgZGItaWQ9InRhMHp0cnY5aHdwMDVrZXJlZm52dzBwc3Y5
ZGQ1dGZ6dnhkeCIgdGltZXN0YW1wPSIxNDM5OTI3MDcwIj4zMzk8L2tleT48L2ZvcmVpZ24ta2V5
cz48cmVmLXR5cGUgbmFtZT0iQm9vayBTZWN0aW9uIj41PC9yZWYtdHlwZT48Y29udHJpYnV0b3Jz
PjxhdXRob3JzPjxhdXRob3I+V2VzdCwgSi4gTS48L2F1dGhvcj48YXV0aG9yPkp1bGl1cywgUy4g
SC48L2F1dGhvcj48L2F1dGhvcnM+PHNlY29uZGFyeS1hdXRob3JzPjxhdXRob3I+U3RlaW4sIEIu
QS48L2F1dGhvcj48YXV0aG9yPlAuIEdsaWNrPC9hdXRob3I+PGF1dGhvcj5OLiBFZGVsc29uPC9h
dXRob3I+PGF1dGhvcj5BLiBTdGF1ZDwvYXV0aG9yPjwvc2Vjb25kYXJ5LWF1dGhvcnM+PC9jb250
cmlidXRvcnM+PHRpdGxlcz48dGl0bGU+VGhlIEFydCBvZiB0aGUgUG9zc2libGU6IElkZW50aWZ5
aW5nIEFkYXB0YXRpb24gT3B0aW9uczwvdGl0bGU+PHNlY29uZGFyeS10aXRsZT5DbGltYXRlLVNt
YXJ0IENvbnNlcnZhdGlvbjogUHV0dGluZyBBZGFwdGF0aW9uIFByaW5jaXBsZXMgaW50byBQcmFj
dGljZTwvc2Vjb25kYXJ5LXRpdGxlPjwvdGl0bGVzPjxzZWN0aW9uPjg8L3NlY3Rpb24+PGRhdGVz
Pjx5ZWFyPjIwMTQ8L3llYXI+PC9kYXRlcz48cHViLWxvY2F0aW9uPldhc2hpbmd0b24sIERDPC9w
dWItbG9jYXRpb24+PHB1Ymxpc2hlcj5OYXRpb25hbCBXaWxkbGlmZSBGZWRlcmF0aW9uPC9wdWJs
aXNoZXI+PHVybHM+PHJlbGF0ZWQtdXJscz48dXJsPnd3dy5td2Yub3JnL0NsaW1hdGUtU21hcnRH
dWlkZTwvdXJsPjwvcmVsYXRlZC11cmxzPjwvdXJscz48L3JlY29yZD48L0NpdGU+PC9FbmROb3Rl
Pn==
</w:fldData>
        </w:fldChar>
      </w:r>
      <w:r w:rsidR="00386AFB">
        <w:instrText xml:space="preserve"> ADDIN EN.CITE </w:instrText>
      </w:r>
      <w:r w:rsidR="00386AFB">
        <w:fldChar w:fldCharType="begin">
          <w:fldData xml:space="preserve">PEVuZE5vdGU+PENpdGU+PEF1dGhvcj5LYXJlaXZhPC9BdXRob3I+PFllYXI+MjAwODwvWWVhcj48
UmVjTnVtPjI3NDwvUmVjTnVtPjxEaXNwbGF5VGV4dD4oS2FyZWl2YSBldCBhbC4sIDIwMDg7IFdl
c3QgJmFtcDsgSnVsaXVzLCAyMDE0KTwvRGlzcGxheVRleHQ+PHJlY29yZD48cmVjLW51bWJlcj4y
NzQ8L3JlYy1udW1iZXI+PGZvcmVpZ24ta2V5cz48a2V5IGFwcD0iRU4iIGRiLWlkPSJ0YTB6dHJ2
OWh3cDA1a2VyZWZudncwcHN2OWRkNXRmenZ4ZHgiIHRpbWVzdGFtcD0iMTQzOTkxOTkzMyI+Mjc0
PC9rZXk+PC9mb3JlaWduLWtleXM+PHJlZi10eXBlIG5hbWU9IlJlcG9ydCI+Mjc8L3JlZi10eXBl
Pjxjb250cmlidXRvcnM+PGF1dGhvcnM+PGF1dGhvcj5LYXJlaXZhLCBQLjwvYXV0aG9yPjxhdXRo
b3I+RW5xdWlzdCwgQy48L2F1dGhvcj48YXV0aG9yPkpvaG5zb24sIEEuPC9hdXRob3I+PGF1dGhv
cj5KdWxpdXMsIFMuIEguPC9hdXRob3I+PGF1dGhvcj5MYXdsZXIsIEouPC9hdXRob3I+PGF1dGhv
cj5QZXRlcnNlbiwgQi48L2F1dGhvcj48YXV0aG9yPlBpdGVsa2EsIEwuPC9hdXRob3I+PGF1dGhv
cj5TaGF3LCBSLjwvYXV0aG9yPjxhdXRob3I+V2VzdCwgSi4gTS48L2F1dGhvcj48L2F1dGhvcnM+
PC9jb250cmlidXRvcnM+PHRpdGxlcz48dGl0bGU+U3ludGhlc2lzIGFuZCBDb25jbHVzaW9ucy4g
SW48L3RpdGxlPjxzZWNvbmRhcnktdGl0bGU+UHJlbGltaW5hcnkgcmV2aWV3IG9mIGFkYXB0YXRp
b24gb3B0aW9ucyBmb3IgY2xpbWF0ZS1zZW5zaXRpdmUgZWNvc3lzdGVtcyBhbmQgcmVzb3VyY2Vz
LiBBIFJlcG9ydCBieSB0aGUgVS5TLiBDbGltYXRlIENoYW5nZSBTY2llbmNlIFByb2dyYW0gYW5k
IHRoZSBTdWJjb21taXR0ZWUgb24gR2xvYmFsIENoYW5nZSBSZXNlYXJjaCBbSnVsaXVzLCBTLkgu
LCBKLk0uIFdlc3QgKGVkcy4pLCBKLlMuIEJhcm9uLCBCLiBHcmlmZml0aCwgTC5BLiBKb3ljZSwg
UC4gS2FyZWl2YSwgQi5ELiBLZWxsZXIsIE0uQS4gUGFsbWVyLCBDLkguIFBldGVyc29uLCBhbmQg
Si5NLiBTY290dCAoQXV0aG9ycyldLjwvc2Vjb25kYXJ5LXRpdGxlPjwvdGl0bGVzPjxwYWdlcz45
LTEgdG8gOS02NjwvcGFnZXM+PGRhdGVzPjx5ZWFyPjIwMDg8L3llYXI+PC9kYXRlcz48cHViLWxv
Y2F0aW9uPldhc2hpbmd0b24sIERDPC9wdWItbG9jYXRpb24+PHB1Ymxpc2hlcj5VLlMuIEVudmly
b25tZW50YWwgUHJvdGVjdGlvbiBBZ2VuY3k8L3B1Ymxpc2hlcj48dXJscz48L3VybHM+PC9yZWNv
cmQ+PC9DaXRlPjxDaXRlPjxBdXRob3I+V2VzdDwvQXV0aG9yPjxZZWFyPjIwMTQ8L1llYXI+PFJl
Y051bT4zMzk8L1JlY051bT48cmVjb3JkPjxyZWMtbnVtYmVyPjMzOTwvcmVjLW51bWJlcj48Zm9y
ZWlnbi1rZXlzPjxrZXkgYXBwPSJFTiIgZGItaWQ9InRhMHp0cnY5aHdwMDVrZXJlZm52dzBwc3Y5
ZGQ1dGZ6dnhkeCIgdGltZXN0YW1wPSIxNDM5OTI3MDcwIj4zMzk8L2tleT48L2ZvcmVpZ24ta2V5
cz48cmVmLXR5cGUgbmFtZT0iQm9vayBTZWN0aW9uIj41PC9yZWYtdHlwZT48Y29udHJpYnV0b3Jz
PjxhdXRob3JzPjxhdXRob3I+V2VzdCwgSi4gTS48L2F1dGhvcj48YXV0aG9yPkp1bGl1cywgUy4g
SC48L2F1dGhvcj48L2F1dGhvcnM+PHNlY29uZGFyeS1hdXRob3JzPjxhdXRob3I+U3RlaW4sIEIu
QS48L2F1dGhvcj48YXV0aG9yPlAuIEdsaWNrPC9hdXRob3I+PGF1dGhvcj5OLiBFZGVsc29uPC9h
dXRob3I+PGF1dGhvcj5BLiBTdGF1ZDwvYXV0aG9yPjwvc2Vjb25kYXJ5LWF1dGhvcnM+PC9jb250
cmlidXRvcnM+PHRpdGxlcz48dGl0bGU+VGhlIEFydCBvZiB0aGUgUG9zc2libGU6IElkZW50aWZ5
aW5nIEFkYXB0YXRpb24gT3B0aW9uczwvdGl0bGU+PHNlY29uZGFyeS10aXRsZT5DbGltYXRlLVNt
YXJ0IENvbnNlcnZhdGlvbjogUHV0dGluZyBBZGFwdGF0aW9uIFByaW5jaXBsZXMgaW50byBQcmFj
dGljZTwvc2Vjb25kYXJ5LXRpdGxlPjwvdGl0bGVzPjxzZWN0aW9uPjg8L3NlY3Rpb24+PGRhdGVz
Pjx5ZWFyPjIwMTQ8L3llYXI+PC9kYXRlcz48cHViLWxvY2F0aW9uPldhc2hpbmd0b24sIERDPC9w
dWItbG9jYXRpb24+PHB1Ymxpc2hlcj5OYXRpb25hbCBXaWxkbGlmZSBGZWRlcmF0aW9uPC9wdWJs
aXNoZXI+PHVybHM+PHJlbGF0ZWQtdXJscz48dXJsPnd3dy5td2Yub3JnL0NsaW1hdGUtU21hcnRH
dWlkZTwvdXJsPjwvcmVsYXRlZC11cmxzPjwvdXJscz48L3JlY29yZD48L0NpdGU+PC9FbmROb3Rl
Pn==
</w:fldData>
        </w:fldChar>
      </w:r>
      <w:r w:rsidR="00386AFB">
        <w:instrText xml:space="preserve"> ADDIN EN.CITE.DATA </w:instrText>
      </w:r>
      <w:r w:rsidR="00386AFB">
        <w:fldChar w:fldCharType="end"/>
      </w:r>
      <w:r w:rsidR="00370C7D">
        <w:fldChar w:fldCharType="separate"/>
      </w:r>
      <w:r w:rsidR="00386AFB">
        <w:rPr>
          <w:noProof/>
        </w:rPr>
        <w:t>(Kareiva et al., 2008; West &amp; Julius, 2014)</w:t>
      </w:r>
      <w:r w:rsidR="00370C7D">
        <w:fldChar w:fldCharType="end"/>
      </w:r>
      <w:r>
        <w:t>.</w:t>
      </w:r>
      <w:r w:rsidRPr="00CA6646">
        <w:t xml:space="preserve"> </w:t>
      </w:r>
      <w:r>
        <w:t>P</w:t>
      </w:r>
      <w:r w:rsidRPr="00FF2B3B">
        <w:t>opulations in different locations may contain distinct genetic mixes</w:t>
      </w:r>
      <w:r w:rsidR="00C447C3">
        <w:t xml:space="preserve"> that represent</w:t>
      </w:r>
      <w:r w:rsidRPr="00FF2B3B">
        <w:t xml:space="preserve"> adaptation to different sets of local conditions. Genetic diversity in corals </w:t>
      </w:r>
      <w:r w:rsidR="00C447C3">
        <w:t>and</w:t>
      </w:r>
      <w:r w:rsidRPr="00FF2B3B">
        <w:t xml:space="preserve"> their symbionts may reduce bleaching and prevent reef collapse</w:t>
      </w:r>
      <w:r w:rsidR="006B4077">
        <w:t xml:space="preserve"> </w:t>
      </w:r>
      <w:r w:rsidR="000349AC">
        <w:fldChar w:fldCharType="begin">
          <w:fldData xml:space="preserve">PEVuZE5vdGU+PENpdGU+PEF1dGhvcj5CYXJzaGlzPC9BdXRob3I+PFllYXI+MjAxMzwvWWVhcj48
UmVjTnVtPjIyNjwvUmVjTnVtPjxEaXNwbGF5VGV4dD4oQmFyc2hpcyBldCBhbC4sIDIwMTM7IEJh
c2tldHQsIEdhaW5lcywgJmFtcDsgTmlzYmV0LCAyMDA5KTwvRGlzcGxheVRleHQ+PHJlY29yZD48
cmVjLW51bWJlcj4yMjY8L3JlYy1udW1iZXI+PGZvcmVpZ24ta2V5cz48a2V5IGFwcD0iRU4iIGRi
LWlkPSJ0YTB6dHJ2OWh3cDA1a2VyZWZudncwcHN2OWRkNXRmenZ4ZHgiIHRpbWVzdGFtcD0iMTQz
NzY2ODIxNCI+MjI2PC9rZXk+PGtleSBhcHA9IkVOV2ViIiBkYi1pZD0iIj4wPC9rZXk+PC9mb3Jl
aWduLWtleXM+PHJlZi10eXBlIG5hbWU9IkpvdXJuYWwgQXJ0aWNsZSI+MTc8L3JlZi10eXBlPjxj
b250cmlidXRvcnM+PGF1dGhvcnM+PGF1dGhvcj5CYXJzaGlzLCBELiBKLjwvYXV0aG9yPjxhdXRo
b3I+TGFkbmVyLCBKLiBULjwvYXV0aG9yPjxhdXRob3I+T2xpdmVyLCBULiBBLjwvYXV0aG9yPjxh
dXRob3I+U2VuZWNhLCBGLiBPLjwvYXV0aG9yPjxhdXRob3I+VHJheWxvci1Lbm93bGVzLCBOLjwv
YXV0aG9yPjxhdXRob3I+UGFsdW1iaSwgUy4gUi48L2F1dGhvcj48L2F1dGhvcnM+PC9jb250cmli
dXRvcnM+PGF1dGgtYWRkcmVzcz5EZXBhcnRtZW50IG9mIEJpb2xvZ3ksIEhvcGtpbnMgTWFyaW5l
IFN0YXRpb24sIFN0YW5mb3JkIFVuaXZlcnNpdHksIFBhY2lmaWMgR3JvdmUsIENBIDkzOTUwLCBV
U0EuIGJhcnNoaXNAZ21haWwuY29tPC9hdXRoLWFkZHJlc3M+PHRpdGxlcz48dGl0bGU+R2Vub21p
YyBiYXNpcyBmb3IgY29yYWwgcmVzaWxpZW5jZSB0byBjbGltYXRlIGNoYW5nZTwvdGl0bGU+PHNl
Y29uZGFyeS10aXRsZT5Qcm9jZWVkaW5ncyBvZiB0aGUgTmF0aW9uYWwgQWNhZGVteSBvZiBTY2ll
bmNlczwvc2Vjb25kYXJ5LXRpdGxlPjxhbHQtdGl0bGU+UHJvY2VlZGluZ3Mgb2YgdGhlIE5hdGlv
bmFsIEFjYWRlbXkgb2YgU2NpZW5jZXMgb2YgdGhlIFVuaXRlZCBTdGF0ZXMgb2YgQW1lcmljYTwv
YWx0LXRpdGxlPjwvdGl0bGVzPjxwZXJpb2RpY2FsPjxmdWxsLXRpdGxlPlByb2NlZWRpbmdzIG9m
IHRoZSBOYXRpb25hbCBBY2FkZW15IG9mIFNjaWVuY2VzPC9mdWxsLXRpdGxlPjwvcGVyaW9kaWNh
bD48YWx0LXBlcmlvZGljYWw+PGZ1bGwtdGl0bGU+UHJvYyBOYXRsIEFjYWQgU2NpIFUgUyBBPC9m
dWxsLXRpdGxlPjxhYmJyLTE+UHJvY2VlZGluZ3Mgb2YgdGhlIE5hdGlvbmFsIEFjYWRlbXkgb2Yg
U2NpZW5jZXMgb2YgdGhlIFVuaXRlZCBTdGF0ZXMgb2YgQW1lcmljYTwvYWJici0xPjwvYWx0LXBl
cmlvZGljYWw+PHBhZ2VzPjEzODctMTM5MjwvcGFnZXM+PHZvbHVtZT4xMTA8L3ZvbHVtZT48bnVt
YmVyPjQ8L251bWJlcj48a2V5d29yZHM+PGtleXdvcmQ+YWNxdWlyZWQgc3RyZXNzIHRvbGVyYW5j
ZTwva2V5d29yZD48a2V5d29yZD5BY3JvcG9yYSBoeWFjaW50aHVzPC9rZXl3b3JkPjxrZXl3b3Jk
PnRoZXJtYWwgc3RyZXNzPC9rZXl3b3JkPjxrZXl3b3JkPnRyYW5zY3JpcHRvbWljczwva2V5d29y
ZD48a2V5d29yZD5DbmlkYXJpYW48L2tleXdvcmQ+PGtleXdvcmQ+QWNjbGltYXRpemF0aW9uL2dl
bmV0aWNzPC9rZXl3b3JkPjxrZXl3b3JkPkFtZXJpY2FuIFNhbW9hPC9rZXl3b3JkPjxrZXl3b3Jk
PkFuaW1hbHM8L2tleXdvcmQ+PGtleXdvcmQ+QW50aG96b2EvKmdlbmV0aWNzL3BhcmFzaXRvbG9n
eS8qcGh5c2lvbG9neTwva2V5d29yZD48a2V5d29yZD5DZWxsIERlYXRoL2dlbmV0aWNzPC9rZXl3
b3JkPjxrZXl3b3JkPipDbGltYXRlIENoYW5nZTwva2V5d29yZD48a2V5d29yZD5Db3JhbCBSZWVm
czwva2V5d29yZD48a2V5d29yZD5EaW5vZmxhZ2VsbGlkYS9waHlzaW9sb2d5PC9rZXl3b3JkPjxr
ZXl3b3JkPkdlbmVzLCBNSEMgQ2xhc3MgSUk8L2tleXdvcmQ+PGtleXdvcmQ+R2Vub21lPC9rZXl3
b3JkPjxrZXl3b3JkPkhlYXQtU2hvY2sgUmVzcG9uc2UvZ2VuZXRpY3M8L2tleXdvcmQ+PGtleXdv
cmQ+U3RyZXNzLCBQaHlzaW9sb2dpY2FsPC9rZXl3b3JkPjxrZXl3b3JkPlN5bWJpb3Npczwva2V5
d29yZD48a2V5d29yZD5UcmFuc2NyaXB0b21lPC9rZXl3b3JkPjwva2V5d29yZHM+PGRhdGVzPjx5
ZWFyPjIwMTM8L3llYXI+PHB1Yi1kYXRlcz48ZGF0ZT5KYW4gMjI8L2RhdGU+PC9wdWItZGF0ZXM+
PC9kYXRlcz48aXNibj4xMDkxLTY0OTAgKEVsZWN0cm9uaWMpJiN4RDswMDI3LTg0MjQgKExpbmtp
bmcpPC9pc2JuPjxhY2Nlc3Npb24tbnVtPjIzMjk3MjA0PC9hY2Nlc3Npb24tbnVtPjx1cmxzPjxy
ZWxhdGVkLXVybHM+PHVybD5odHRwOi8vd3d3Lm5jYmkubmxtLm5paC5nb3YvcHVibWVkLzIzMjk3
MjA0PC91cmw+PC9yZWxhdGVkLXVybHM+PC91cmxzPjxjdXN0b20yPjM1NTcwMzk8L2N1c3RvbTI+
PGVsZWN0cm9uaWMtcmVzb3VyY2UtbnVtPjEwLjEwNzMvcG5hcy4xMjEwMjI0MTEwPC9lbGVjdHJv
bmljLXJlc291cmNlLW51bT48L3JlY29yZD48L0NpdGU+PENpdGU+PEF1dGhvcj5CYXNrZXR0PC9B
dXRob3I+PFllYXI+MjAwOTwvWWVhcj48UmVjTnVtPjM1NTwvUmVjTnVtPjxyZWNvcmQ+PHJlYy1u
dW1iZXI+MzU1PC9yZWMtbnVtYmVyPjxmb3JlaWduLWtleXM+PGtleSBhcHA9IkVOIiBkYi1pZD0i
dGEwenRydjlod3AwNWtlcmVmbnZ3MHBzdjlkZDV0Znp2eGR4IiB0aW1lc3RhbXA9IjE0NDA2MjA0
MTEiPjM1NTwva2V5PjwvZm9yZWlnbi1rZXlzPjxyZWYtdHlwZSBuYW1lPSJKb3VybmFsIEFydGlj
bGUiPjE3PC9yZWYtdHlwZT48Y29udHJpYnV0b3JzPjxhdXRob3JzPjxhdXRob3I+QmFza2V0dCwg
TWFyaXNzYSBMLjwvYXV0aG9yPjxhdXRob3I+R2FpbmVzLCBTdGV2ZW4gRC48L2F1dGhvcj48YXV0
aG9yPk5pc2JldCwgUm9nZXIgTS48L2F1dGhvcj48L2F1dGhvcnM+PC9jb250cmlidXRvcnM+PHRp
dGxlcz48dGl0bGU+U3ltYmlvbnQgZGl2ZXJzaXR5IG1heSBoZWxwIGNvcmFsIHJlZWZzIHN1cnZp
dmUgbW9kZXJhdGUgY2xpbWF0ZSBjaGFuZ2U8L3RpdGxlPjxzZWNvbmRhcnktdGl0bGU+RWNvbG9n
aWNhbCBBcHBsaWNhdGlvbnM8L3NlY29uZGFyeS10aXRsZT48L3RpdGxlcz48cGVyaW9kaWNhbD48
ZnVsbC10aXRsZT5FY29sb2dpY2FsIEFwcGxpY2F0aW9uczwvZnVsbC10aXRsZT48L3BlcmlvZGlj
YWw+PHBhZ2VzPjMtMTc8L3BhZ2VzPjx2b2x1bWU+MTk8L3ZvbHVtZT48bnVtYmVyPjE8L251bWJl
cj48a2V5d29yZHM+PGtleXdvcmQ+YWRhcHRhdGlvbjwva2V5d29yZD48a2V5d29yZD5jbGltYXRl
IGNoYW5nZTwva2V5d29yZD48a2V5d29yZD5jb3JhbCByZWVmczwva2V5d29yZD48a2V5d29yZD5x
dWFudGl0YXRpdmUgZ2VuZXRpYyBtb2RlbDwva2V5d29yZD48a2V5d29yZD56b294YW50aGVsbGFl
PC9rZXl3b3JkPjwva2V5d29yZHM+PGRhdGVzPjx5ZWFyPjIwMDk8L3llYXI+PHB1Yi1kYXRlcz48
ZGF0ZT4yMDA5LzAxLzAxPC9kYXRlPjwvcHViLWRhdGVzPjwvZGF0ZXM+PHB1Ymxpc2hlcj5FY29s
b2dpY2FsIFNvY2lldHkgb2YgQW1lcmljYTwvcHVibGlzaGVyPjxpc2JuPjEwNTEtMDc2MTwvaXNi
bj48dXJscz48cmVsYXRlZC11cmxzPjx1cmw+aHR0cDovL2R4LmRvaS5vcmcvMTAuMTg5MC8wOC0w
MTM5LjE8L3VybD48L3JlbGF0ZWQtdXJscz48L3VybHM+PGVsZWN0cm9uaWMtcmVzb3VyY2UtbnVt
PjEwLjE4OTAvMDgtMDEzOS4xPC9lbGVjdHJvbmljLXJlc291cmNlLW51bT48YWNjZXNzLWRhdGU+
MjAxNS8wOC8yNjwvYWNjZXNzLWRhdGU+PC9yZWNvcmQ+PC9DaXRlPjwvRW5kTm90ZT4A
</w:fldData>
        </w:fldChar>
      </w:r>
      <w:r w:rsidR="000349AC">
        <w:instrText xml:space="preserve"> ADDIN EN.CITE </w:instrText>
      </w:r>
      <w:r w:rsidR="000349AC">
        <w:fldChar w:fldCharType="begin">
          <w:fldData xml:space="preserve">PEVuZE5vdGU+PENpdGU+PEF1dGhvcj5CYXJzaGlzPC9BdXRob3I+PFllYXI+MjAxMzwvWWVhcj48
UmVjTnVtPjIyNjwvUmVjTnVtPjxEaXNwbGF5VGV4dD4oQmFyc2hpcyBldCBhbC4sIDIwMTM7IEJh
c2tldHQsIEdhaW5lcywgJmFtcDsgTmlzYmV0LCAyMDA5KTwvRGlzcGxheVRleHQ+PHJlY29yZD48
cmVjLW51bWJlcj4yMjY8L3JlYy1udW1iZXI+PGZvcmVpZ24ta2V5cz48a2V5IGFwcD0iRU4iIGRi
LWlkPSJ0YTB6dHJ2OWh3cDA1a2VyZWZudncwcHN2OWRkNXRmenZ4ZHgiIHRpbWVzdGFtcD0iMTQz
NzY2ODIxNCI+MjI2PC9rZXk+PGtleSBhcHA9IkVOV2ViIiBkYi1pZD0iIj4wPC9rZXk+PC9mb3Jl
aWduLWtleXM+PHJlZi10eXBlIG5hbWU9IkpvdXJuYWwgQXJ0aWNsZSI+MTc8L3JlZi10eXBlPjxj
b250cmlidXRvcnM+PGF1dGhvcnM+PGF1dGhvcj5CYXJzaGlzLCBELiBKLjwvYXV0aG9yPjxhdXRo
b3I+TGFkbmVyLCBKLiBULjwvYXV0aG9yPjxhdXRob3I+T2xpdmVyLCBULiBBLjwvYXV0aG9yPjxh
dXRob3I+U2VuZWNhLCBGLiBPLjwvYXV0aG9yPjxhdXRob3I+VHJheWxvci1Lbm93bGVzLCBOLjwv
YXV0aG9yPjxhdXRob3I+UGFsdW1iaSwgUy4gUi48L2F1dGhvcj48L2F1dGhvcnM+PC9jb250cmli
dXRvcnM+PGF1dGgtYWRkcmVzcz5EZXBhcnRtZW50IG9mIEJpb2xvZ3ksIEhvcGtpbnMgTWFyaW5l
IFN0YXRpb24sIFN0YW5mb3JkIFVuaXZlcnNpdHksIFBhY2lmaWMgR3JvdmUsIENBIDkzOTUwLCBV
U0EuIGJhcnNoaXNAZ21haWwuY29tPC9hdXRoLWFkZHJlc3M+PHRpdGxlcz48dGl0bGU+R2Vub21p
YyBiYXNpcyBmb3IgY29yYWwgcmVzaWxpZW5jZSB0byBjbGltYXRlIGNoYW5nZTwvdGl0bGU+PHNl
Y29uZGFyeS10aXRsZT5Qcm9jZWVkaW5ncyBvZiB0aGUgTmF0aW9uYWwgQWNhZGVteSBvZiBTY2ll
bmNlczwvc2Vjb25kYXJ5LXRpdGxlPjxhbHQtdGl0bGU+UHJvY2VlZGluZ3Mgb2YgdGhlIE5hdGlv
bmFsIEFjYWRlbXkgb2YgU2NpZW5jZXMgb2YgdGhlIFVuaXRlZCBTdGF0ZXMgb2YgQW1lcmljYTwv
YWx0LXRpdGxlPjwvdGl0bGVzPjxwZXJpb2RpY2FsPjxmdWxsLXRpdGxlPlByb2NlZWRpbmdzIG9m
IHRoZSBOYXRpb25hbCBBY2FkZW15IG9mIFNjaWVuY2VzPC9mdWxsLXRpdGxlPjwvcGVyaW9kaWNh
bD48YWx0LXBlcmlvZGljYWw+PGZ1bGwtdGl0bGU+UHJvYyBOYXRsIEFjYWQgU2NpIFUgUyBBPC9m
dWxsLXRpdGxlPjxhYmJyLTE+UHJvY2VlZGluZ3Mgb2YgdGhlIE5hdGlvbmFsIEFjYWRlbXkgb2Yg
U2NpZW5jZXMgb2YgdGhlIFVuaXRlZCBTdGF0ZXMgb2YgQW1lcmljYTwvYWJici0xPjwvYWx0LXBl
cmlvZGljYWw+PHBhZ2VzPjEzODctMTM5MjwvcGFnZXM+PHZvbHVtZT4xMTA8L3ZvbHVtZT48bnVt
YmVyPjQ8L251bWJlcj48a2V5d29yZHM+PGtleXdvcmQ+YWNxdWlyZWQgc3RyZXNzIHRvbGVyYW5j
ZTwva2V5d29yZD48a2V5d29yZD5BY3JvcG9yYSBoeWFjaW50aHVzPC9rZXl3b3JkPjxrZXl3b3Jk
PnRoZXJtYWwgc3RyZXNzPC9rZXl3b3JkPjxrZXl3b3JkPnRyYW5zY3JpcHRvbWljczwva2V5d29y
ZD48a2V5d29yZD5DbmlkYXJpYW48L2tleXdvcmQ+PGtleXdvcmQ+QWNjbGltYXRpemF0aW9uL2dl
bmV0aWNzPC9rZXl3b3JkPjxrZXl3b3JkPkFtZXJpY2FuIFNhbW9hPC9rZXl3b3JkPjxrZXl3b3Jk
PkFuaW1hbHM8L2tleXdvcmQ+PGtleXdvcmQ+QW50aG96b2EvKmdlbmV0aWNzL3BhcmFzaXRvbG9n
eS8qcGh5c2lvbG9neTwva2V5d29yZD48a2V5d29yZD5DZWxsIERlYXRoL2dlbmV0aWNzPC9rZXl3
b3JkPjxrZXl3b3JkPipDbGltYXRlIENoYW5nZTwva2V5d29yZD48a2V5d29yZD5Db3JhbCBSZWVm
czwva2V5d29yZD48a2V5d29yZD5EaW5vZmxhZ2VsbGlkYS9waHlzaW9sb2d5PC9rZXl3b3JkPjxr
ZXl3b3JkPkdlbmVzLCBNSEMgQ2xhc3MgSUk8L2tleXdvcmQ+PGtleXdvcmQ+R2Vub21lPC9rZXl3
b3JkPjxrZXl3b3JkPkhlYXQtU2hvY2sgUmVzcG9uc2UvZ2VuZXRpY3M8L2tleXdvcmQ+PGtleXdv
cmQ+U3RyZXNzLCBQaHlzaW9sb2dpY2FsPC9rZXl3b3JkPjxrZXl3b3JkPlN5bWJpb3Npczwva2V5
d29yZD48a2V5d29yZD5UcmFuc2NyaXB0b21lPC9rZXl3b3JkPjwva2V5d29yZHM+PGRhdGVzPjx5
ZWFyPjIwMTM8L3llYXI+PHB1Yi1kYXRlcz48ZGF0ZT5KYW4gMjI8L2RhdGU+PC9wdWItZGF0ZXM+
PC9kYXRlcz48aXNibj4xMDkxLTY0OTAgKEVsZWN0cm9uaWMpJiN4RDswMDI3LTg0MjQgKExpbmtp
bmcpPC9pc2JuPjxhY2Nlc3Npb24tbnVtPjIzMjk3MjA0PC9hY2Nlc3Npb24tbnVtPjx1cmxzPjxy
ZWxhdGVkLXVybHM+PHVybD5odHRwOi8vd3d3Lm5jYmkubmxtLm5paC5nb3YvcHVibWVkLzIzMjk3
MjA0PC91cmw+PC9yZWxhdGVkLXVybHM+PC91cmxzPjxjdXN0b20yPjM1NTcwMzk8L2N1c3RvbTI+
PGVsZWN0cm9uaWMtcmVzb3VyY2UtbnVtPjEwLjEwNzMvcG5hcy4xMjEwMjI0MTEwPC9lbGVjdHJv
bmljLXJlc291cmNlLW51bT48L3JlY29yZD48L0NpdGU+PENpdGU+PEF1dGhvcj5CYXNrZXR0PC9B
dXRob3I+PFllYXI+MjAwOTwvWWVhcj48UmVjTnVtPjM1NTwvUmVjTnVtPjxyZWNvcmQ+PHJlYy1u
dW1iZXI+MzU1PC9yZWMtbnVtYmVyPjxmb3JlaWduLWtleXM+PGtleSBhcHA9IkVOIiBkYi1pZD0i
dGEwenRydjlod3AwNWtlcmVmbnZ3MHBzdjlkZDV0Znp2eGR4IiB0aW1lc3RhbXA9IjE0NDA2MjA0
MTEiPjM1NTwva2V5PjwvZm9yZWlnbi1rZXlzPjxyZWYtdHlwZSBuYW1lPSJKb3VybmFsIEFydGlj
bGUiPjE3PC9yZWYtdHlwZT48Y29udHJpYnV0b3JzPjxhdXRob3JzPjxhdXRob3I+QmFza2V0dCwg
TWFyaXNzYSBMLjwvYXV0aG9yPjxhdXRob3I+R2FpbmVzLCBTdGV2ZW4gRC48L2F1dGhvcj48YXV0
aG9yPk5pc2JldCwgUm9nZXIgTS48L2F1dGhvcj48L2F1dGhvcnM+PC9jb250cmlidXRvcnM+PHRp
dGxlcz48dGl0bGU+U3ltYmlvbnQgZGl2ZXJzaXR5IG1heSBoZWxwIGNvcmFsIHJlZWZzIHN1cnZp
dmUgbW9kZXJhdGUgY2xpbWF0ZSBjaGFuZ2U8L3RpdGxlPjxzZWNvbmRhcnktdGl0bGU+RWNvbG9n
aWNhbCBBcHBsaWNhdGlvbnM8L3NlY29uZGFyeS10aXRsZT48L3RpdGxlcz48cGVyaW9kaWNhbD48
ZnVsbC10aXRsZT5FY29sb2dpY2FsIEFwcGxpY2F0aW9uczwvZnVsbC10aXRsZT48L3BlcmlvZGlj
YWw+PHBhZ2VzPjMtMTc8L3BhZ2VzPjx2b2x1bWU+MTk8L3ZvbHVtZT48bnVtYmVyPjE8L251bWJl
cj48a2V5d29yZHM+PGtleXdvcmQ+YWRhcHRhdGlvbjwva2V5d29yZD48a2V5d29yZD5jbGltYXRl
IGNoYW5nZTwva2V5d29yZD48a2V5d29yZD5jb3JhbCByZWVmczwva2V5d29yZD48a2V5d29yZD5x
dWFudGl0YXRpdmUgZ2VuZXRpYyBtb2RlbDwva2V5d29yZD48a2V5d29yZD56b294YW50aGVsbGFl
PC9rZXl3b3JkPjwva2V5d29yZHM+PGRhdGVzPjx5ZWFyPjIwMDk8L3llYXI+PHB1Yi1kYXRlcz48
ZGF0ZT4yMDA5LzAxLzAxPC9kYXRlPjwvcHViLWRhdGVzPjwvZGF0ZXM+PHB1Ymxpc2hlcj5FY29s
b2dpY2FsIFNvY2lldHkgb2YgQW1lcmljYTwvcHVibGlzaGVyPjxpc2JuPjEwNTEtMDc2MTwvaXNi
bj48dXJscz48cmVsYXRlZC11cmxzPjx1cmw+aHR0cDovL2R4LmRvaS5vcmcvMTAuMTg5MC8wOC0w
MTM5LjE8L3VybD48L3JlbGF0ZWQtdXJscz48L3VybHM+PGVsZWN0cm9uaWMtcmVzb3VyY2UtbnVt
PjEwLjE4OTAvMDgtMDEzOS4xPC9lbGVjdHJvbmljLXJlc291cmNlLW51bT48YWNjZXNzLWRhdGU+
MjAxNS8wOC8yNjwvYWNjZXNzLWRhdGU+PC9yZWNvcmQ+PC9DaXRlPjwvRW5kTm90ZT4A
</w:fldData>
        </w:fldChar>
      </w:r>
      <w:r w:rsidR="000349AC">
        <w:instrText xml:space="preserve"> ADDIN EN.CITE.DATA </w:instrText>
      </w:r>
      <w:r w:rsidR="000349AC">
        <w:fldChar w:fldCharType="end"/>
      </w:r>
      <w:r w:rsidR="000349AC">
        <w:fldChar w:fldCharType="separate"/>
      </w:r>
      <w:r w:rsidR="000349AC">
        <w:rPr>
          <w:noProof/>
        </w:rPr>
        <w:t>(Barshis et al., 2013; Baskett, Gaines, &amp; Nisbet, 2009)</w:t>
      </w:r>
      <w:r w:rsidR="000349AC">
        <w:fldChar w:fldCharType="end"/>
      </w:r>
      <w:r w:rsidR="004A2FE3">
        <w:t>,</w:t>
      </w:r>
      <w:r w:rsidRPr="00FF2B3B">
        <w:t xml:space="preserve"> and some research suggests</w:t>
      </w:r>
      <w:r w:rsidR="00620F2A">
        <w:t xml:space="preserve"> evolutionary</w:t>
      </w:r>
      <w:r w:rsidRPr="00FF2B3B">
        <w:t xml:space="preserve"> adaptation is already occurring</w:t>
      </w:r>
      <w:r w:rsidR="00AC7CF9">
        <w:t xml:space="preserve"> </w:t>
      </w:r>
      <w:r w:rsidR="000349AC">
        <w:fldChar w:fldCharType="begin"/>
      </w:r>
      <w:r w:rsidR="000349AC">
        <w:instrText xml:space="preserve"> ADDIN EN.CITE &lt;EndNote&gt;&lt;Cite&gt;&lt;Author&gt;Logan&lt;/Author&gt;&lt;Year&gt;2014&lt;/Year&gt;&lt;RecNum&gt;234&lt;/RecNum&gt;&lt;DisplayText&gt;(Logan, Dunne, Eakin, &amp;amp; Donner, 2014)&lt;/DisplayText&gt;&lt;record&gt;&lt;rec-number&gt;234&lt;/rec-number&gt;&lt;foreign-keys&gt;&lt;key app="EN" db-id="ta0ztrv9hwp05kerefnvw0psv9dd5tfzvxdx" timestamp="1437677730"&gt;234&lt;/key&gt;&lt;key app="ENWeb" db-id=""&gt;0&lt;/key&gt;&lt;/foreign-keys&gt;&lt;ref-type name="Journal Article"&gt;17&lt;/ref-type&gt;&lt;contributors&gt;&lt;authors&gt;&lt;author&gt;Logan, C. A.&lt;/author&gt;&lt;author&gt;Dunne, J. P.&lt;/author&gt;&lt;author&gt;Eakin, C. M.&lt;/author&gt;&lt;author&gt;Donner, S. D.&lt;/author&gt;&lt;/authors&gt;&lt;/contributors&gt;&lt;titles&gt;&lt;title&gt;Incorporating adaptive responses into future projections of coral bleaching&lt;/title&gt;&lt;secondary-title&gt;Global Change Biology&lt;/secondary-title&gt;&lt;alt-title&gt;Global change biology&lt;/alt-title&gt;&lt;/titles&gt;&lt;periodical&gt;&lt;full-title&gt;Global Change Biology&lt;/full-title&gt;&lt;/periodical&gt;&lt;alt-periodical&gt;&lt;full-title&gt;Global Change Biology&lt;/full-title&gt;&lt;/alt-periodical&gt;&lt;pages&gt;125-139&lt;/pages&gt;&lt;volume&gt;20&lt;/volume&gt;&lt;number&gt;1&lt;/number&gt;&lt;keywords&gt;&lt;keyword&gt;acclimatization&lt;/keyword&gt;&lt;keyword&gt;climate change&lt;/keyword&gt;&lt;keyword&gt;coral bleaching&lt;/keyword&gt;&lt;keyword&gt;global climate models&lt;/keyword&gt;&lt;keyword&gt;sea surface temperature&lt;/keyword&gt;&lt;keyword&gt;Adaptation, Physiological&lt;/keyword&gt;&lt;keyword&gt;Animals&lt;/keyword&gt;&lt;keyword&gt;Anthozoa/*physiology&lt;/keyword&gt;&lt;keyword&gt;Climate&lt;/keyword&gt;&lt;keyword&gt;Coral Reefs&lt;/keyword&gt;&lt;keyword&gt;Forecasting&lt;/keyword&gt;&lt;keyword&gt;Models, Theoretical&lt;/keyword&gt;&lt;keyword&gt;Temperature&lt;/keyword&gt;&lt;/keywords&gt;&lt;dates&gt;&lt;year&gt;2014&lt;/year&gt;&lt;pub-dates&gt;&lt;date&gt;Jan&lt;/date&gt;&lt;/pub-dates&gt;&lt;/dates&gt;&lt;isbn&gt;1365-2486 (Electronic)&amp;#xD;1354-1013 (Linking)&lt;/isbn&gt;&lt;accession-num&gt;24038982&lt;/accession-num&gt;&lt;urls&gt;&lt;related-urls&gt;&lt;url&gt;http://www.ncbi.nlm.nih.gov/pubmed/24038982&lt;/url&gt;&lt;/related-urls&gt;&lt;/urls&gt;&lt;electronic-resource-num&gt;10.1111/gcb.12390&lt;/electronic-resource-num&gt;&lt;/record&gt;&lt;/Cite&gt;&lt;/EndNote&gt;</w:instrText>
      </w:r>
      <w:r w:rsidR="000349AC">
        <w:fldChar w:fldCharType="separate"/>
      </w:r>
      <w:r w:rsidR="000349AC">
        <w:rPr>
          <w:noProof/>
        </w:rPr>
        <w:t>(Logan, Dunne, Eakin, &amp; Donner, 2014)</w:t>
      </w:r>
      <w:r w:rsidR="000349AC">
        <w:fldChar w:fldCharType="end"/>
      </w:r>
      <w:r>
        <w:t>.</w:t>
      </w:r>
      <w:r w:rsidRPr="00FF2B3B">
        <w:t xml:space="preserve"> </w:t>
      </w:r>
      <w:r>
        <w:t xml:space="preserve">Proposed assisted evolution approaches such as inducing acclimatization, modifying microbial symbiont communities, </w:t>
      </w:r>
      <w:r w:rsidR="004A2FE3">
        <w:t xml:space="preserve">and </w:t>
      </w:r>
      <w:r>
        <w:t>selective breeding</w:t>
      </w:r>
      <w:r w:rsidRPr="009B2A3A">
        <w:t xml:space="preserve"> </w:t>
      </w:r>
      <w:r w:rsidRPr="009B2A3A">
        <w:fldChar w:fldCharType="begin"/>
      </w:r>
      <w:r>
        <w:instrText xml:space="preserve"> ADDIN EN.CITE &lt;EndNote&gt;&lt;Cite&gt;&lt;Author&gt;van Oppen&lt;/Author&gt;&lt;Year&gt;2015&lt;/Year&gt;&lt;RecNum&gt;242&lt;/RecNum&gt;&lt;DisplayText&gt;(van Oppen, Oliver, Putnam, &amp;amp; Gates, 2015)&lt;/DisplayText&gt;&lt;record&gt;&lt;rec-number&gt;242&lt;/rec-number&gt;&lt;foreign-keys&gt;&lt;key app="EN" db-id="ta0ztrv9hwp05kerefnvw0psv9dd5tfzvxdx" timestamp="1438120193"&gt;242&lt;/key&gt;&lt;/foreign-keys&gt;&lt;ref-type name="Journal Article"&gt;17&lt;/ref-type&gt;&lt;contributors&gt;&lt;authors&gt;&lt;author&gt;van Oppen, Madeleine J. H.&lt;/author&gt;&lt;author&gt;Oliver, James K.&lt;/author&gt;&lt;author&gt;Putnam, Hollie M.&lt;/author&gt;&lt;author&gt;Gates, Ruth D.&lt;/author&gt;&lt;/authors&gt;&lt;/contributors&gt;&lt;titles&gt;&lt;title&gt;Building coral reef resilience through assisted evolution&lt;/title&gt;&lt;secondary-title&gt;Proceedings of the National Academy of Sciences&lt;/secondary-title&gt;&lt;/titles&gt;&lt;periodical&gt;&lt;full-title&gt;Proceedings of the National Academy of Sciences&lt;/full-title&gt;&lt;/periodical&gt;&lt;pages&gt;2307-2313&lt;/pages&gt;&lt;volume&gt;112&lt;/volume&gt;&lt;number&gt;8&lt;/number&gt;&lt;keywords&gt;&lt;keyword&gt;adaptation | climate change | microbial symbionts | selective breeding | transgenerational acclimatization&lt;/keyword&gt;&lt;/keywords&gt;&lt;dates&gt;&lt;year&gt;2015&lt;/year&gt;&lt;pub-dates&gt;&lt;date&gt;February 24, 2015&lt;/date&gt;&lt;/pub-dates&gt;&lt;/dates&gt;&lt;urls&gt;&lt;related-urls&gt;&lt;url&gt;http://www.pnas.org/content/112/8/2307.abstract&lt;/url&gt;&lt;/related-urls&gt;&lt;/urls&gt;&lt;electronic-resource-num&gt;10.1073/pnas.1422301112&lt;/electronic-resource-num&gt;&lt;/record&gt;&lt;/Cite&gt;&lt;/EndNote&gt;</w:instrText>
      </w:r>
      <w:r w:rsidRPr="009B2A3A">
        <w:fldChar w:fldCharType="separate"/>
      </w:r>
      <w:r>
        <w:rPr>
          <w:noProof/>
        </w:rPr>
        <w:t>(van Oppen, Oliver, Putnam, &amp; Gates, 2015)</w:t>
      </w:r>
      <w:r w:rsidRPr="009B2A3A">
        <w:fldChar w:fldCharType="end"/>
      </w:r>
      <w:r w:rsidR="009A798B">
        <w:t xml:space="preserve"> are very new approaches </w:t>
      </w:r>
      <w:r>
        <w:t xml:space="preserve">to identify and propagate species with climate-resistant genetic variants and intra-generational acclimatization in much the same way as plants are bred for resistance or tolerance to climate and pests. </w:t>
      </w:r>
      <w:r w:rsidR="00C447C3">
        <w:t>Sometimes u</w:t>
      </w:r>
      <w:r w:rsidRPr="0016554A">
        <w:t>sing these techni</w:t>
      </w:r>
      <w:r>
        <w:t xml:space="preserve">ques may require human-assisted </w:t>
      </w:r>
      <w:r w:rsidRPr="0016554A">
        <w:t>relocation/transplantation</w:t>
      </w:r>
      <w:r>
        <w:t xml:space="preserve"> (see section </w:t>
      </w:r>
      <w:r w:rsidR="005F218F">
        <w:t xml:space="preserve">above </w:t>
      </w:r>
      <w:r>
        <w:t xml:space="preserve">on Relocating Organisms). Given the very recent and evolving experience with such ‘assisted’ techniques, </w:t>
      </w:r>
      <w:r w:rsidR="009A798B">
        <w:t>addition</w:t>
      </w:r>
      <w:r w:rsidR="005F218F">
        <w:t>al</w:t>
      </w:r>
      <w:r w:rsidR="009A798B">
        <w:t xml:space="preserve"> research will provide insights into their feasibility and potential impacts</w:t>
      </w:r>
      <w:r>
        <w:t>.</w:t>
      </w:r>
    </w:p>
    <w:p w14:paraId="4EA93C7F" w14:textId="08281A1A" w:rsidR="00842D07" w:rsidRPr="009A3137" w:rsidRDefault="00846E3A" w:rsidP="00577589">
      <w:pPr>
        <w:spacing w:line="480" w:lineRule="auto"/>
        <w:ind w:firstLine="0"/>
      </w:pPr>
      <w:r>
        <w:t>T</w:t>
      </w:r>
      <w:r w:rsidR="00CE0AE0">
        <w:t xml:space="preserve">he seven general adaptation strategies described are quite applicable to coral reef </w:t>
      </w:r>
      <w:r w:rsidR="00D52754">
        <w:t>ecosystems</w:t>
      </w:r>
      <w:r w:rsidR="007F1413">
        <w:t>, as demonstrated by</w:t>
      </w:r>
      <w:r w:rsidR="00CE0AE0">
        <w:t xml:space="preserve"> the coral reef management literature. In addition, t</w:t>
      </w:r>
      <w:r w:rsidR="00842D07">
        <w:t xml:space="preserve">he strategies were largely </w:t>
      </w:r>
      <w:r w:rsidR="00842D07">
        <w:lastRenderedPageBreak/>
        <w:t xml:space="preserve">consistent with other coral reef-specific </w:t>
      </w:r>
      <w:r w:rsidR="00842D07" w:rsidRPr="00F64243">
        <w:t>frameworks (</w:t>
      </w:r>
      <w:r w:rsidR="00EE3F3F" w:rsidRPr="00EE3F3F">
        <w:fldChar w:fldCharType="begin"/>
      </w:r>
      <w:r w:rsidR="00EE3F3F" w:rsidRPr="00EE3F3F">
        <w:instrText xml:space="preserve"> REF _Ref429643733 \h  \* MERGEFORMAT </w:instrText>
      </w:r>
      <w:r w:rsidR="00EE3F3F" w:rsidRPr="00EE3F3F">
        <w:fldChar w:fldCharType="separate"/>
      </w:r>
      <w:r w:rsidR="00EB4E63" w:rsidRPr="0096541B">
        <w:t xml:space="preserve">Table </w:t>
      </w:r>
      <w:r w:rsidR="00EB4E63" w:rsidRPr="0096541B">
        <w:rPr>
          <w:noProof/>
        </w:rPr>
        <w:t>1</w:t>
      </w:r>
      <w:r w:rsidR="00EE3F3F" w:rsidRPr="00EE3F3F">
        <w:fldChar w:fldCharType="end"/>
      </w:r>
      <w:r w:rsidR="00842D07" w:rsidRPr="00EE3F3F">
        <w:t>. F</w:t>
      </w:r>
      <w:r w:rsidR="00842D07" w:rsidRPr="00F64243">
        <w:t>or</w:t>
      </w:r>
      <w:r w:rsidR="00842D07">
        <w:t xml:space="preserve"> example</w:t>
      </w:r>
      <w:r w:rsidR="00D52754">
        <w:t>,</w:t>
      </w:r>
      <w:r w:rsidR="00842D07">
        <w:t xml:space="preserve"> </w:t>
      </w:r>
      <w:r w:rsidR="00235CC5">
        <w:fldChar w:fldCharType="begin"/>
      </w:r>
      <w:r w:rsidR="00235CC5">
        <w:instrText xml:space="preserve"> ADDIN EN.CITE &lt;EndNote&gt;&lt;Cite AuthorYear="1"&gt;&lt;Author&gt;Fernandes&lt;/Author&gt;&lt;Year&gt;2012&lt;/Year&gt;&lt;RecNum&gt;35&lt;/RecNum&gt;&lt;DisplayText&gt;Fernandes et al. (2012)&lt;/DisplayText&gt;&lt;record&gt;&lt;rec-number&gt;35&lt;/rec-number&gt;&lt;foreign-keys&gt;&lt;key app="EN" db-id="ta0ztrv9hwp05kerefnvw0psv9dd5tfzvxdx" timestamp="1363502683"&gt;35&lt;/key&gt;&lt;/foreign-keys&gt;&lt;ref-type name="Journal Article"&gt;17&lt;/ref-type&gt;&lt;contributors&gt;&lt;authors&gt;&lt;author&gt;Fernandes, L.&lt;/author&gt;&lt;author&gt;Green, A.&lt;/author&gt;&lt;author&gt;Tanzer, J.&lt;/author&gt;&lt;author&gt;White, A.&lt;/author&gt;&lt;author&gt;Alino,P.M.&lt;/author&gt;&lt;author&gt;Jompa, J.&lt;/author&gt;&lt;author&gt;Lokani, P.&lt;/author&gt;&lt;author&gt;Soemodinoto, A.&lt;/author&gt;&lt;author&gt;Knight, M.&lt;/author&gt;&lt;author&gt;Pomeroy, B.&lt;/author&gt;&lt;author&gt;Possingham, H.&lt;/author&gt;&lt;author&gt;Pressey, B.&lt;/author&gt;&lt;/authors&gt;&lt;/contributors&gt;&lt;titles&gt;&lt;title&gt;Biophysical principles for designing resilient networks of marine protected areas to integrate fisheries, biodiversity and climate change objectives in the Coral Triangle. Report prepared by The Nature Conservancy for the Coral Triangle Support Partnership&lt;/title&gt;&lt;/titles&gt;&lt;pages&gt;152&lt;/pages&gt;&lt;dates&gt;&lt;year&gt;2012&lt;/year&gt;&lt;/dates&gt;&lt;urls&gt;&lt;/urls&gt;&lt;/record&gt;&lt;/Cite&gt;&lt;/EndNote&gt;</w:instrText>
      </w:r>
      <w:r w:rsidR="00235CC5">
        <w:fldChar w:fldCharType="separate"/>
      </w:r>
      <w:r w:rsidR="00235CC5">
        <w:rPr>
          <w:noProof/>
        </w:rPr>
        <w:t>Fernandes et al. (2012)</w:t>
      </w:r>
      <w:r w:rsidR="00235CC5">
        <w:fldChar w:fldCharType="end"/>
      </w:r>
      <w:r w:rsidR="00235CC5">
        <w:t xml:space="preserve"> </w:t>
      </w:r>
      <w:r w:rsidR="007F1413" w:rsidRPr="0097392C">
        <w:t>identified</w:t>
      </w:r>
      <w:r>
        <w:t xml:space="preserve"> </w:t>
      </w:r>
      <w:r w:rsidR="00842D07">
        <w:t xml:space="preserve">five overarching strategies for </w:t>
      </w:r>
      <w:r w:rsidR="00842D07" w:rsidRPr="007661C8">
        <w:t>designing resilient networks of marine protected areas t</w:t>
      </w:r>
      <w:r w:rsidR="00842D07">
        <w:t xml:space="preserve">hat </w:t>
      </w:r>
      <w:r w:rsidR="00842D07" w:rsidRPr="007661C8">
        <w:t>integrate fisheries, biodiversity</w:t>
      </w:r>
      <w:r w:rsidR="0016554A">
        <w:t>,</w:t>
      </w:r>
      <w:r w:rsidR="00842D07" w:rsidRPr="007661C8">
        <w:t xml:space="preserve"> </w:t>
      </w:r>
      <w:r w:rsidR="00842D07">
        <w:t>and climate change objectives for</w:t>
      </w:r>
      <w:r w:rsidR="00842D07" w:rsidRPr="007661C8">
        <w:t xml:space="preserve"> </w:t>
      </w:r>
      <w:r w:rsidR="00842D07">
        <w:t>coral reefs</w:t>
      </w:r>
      <w:r>
        <w:t xml:space="preserve">. </w:t>
      </w:r>
      <w:r w:rsidR="00842D07">
        <w:t>M</w:t>
      </w:r>
      <w:r>
        <w:t>eanwhile, m</w:t>
      </w:r>
      <w:r w:rsidR="00842D07">
        <w:t xml:space="preserve">anagement strategies promoted for conservation practitioners in the Reef Resilience Coral Reef Module </w:t>
      </w:r>
      <w:r w:rsidR="00842D07" w:rsidRPr="00D578B0">
        <w:fldChar w:fldCharType="begin"/>
      </w:r>
      <w:r w:rsidR="00425264">
        <w:instrText xml:space="preserve"> ADDIN EN.CITE &lt;EndNote&gt;&lt;Cite&gt;&lt;Author&gt;Conservancy&lt;/Author&gt;&lt;Year&gt;2015&lt;/Year&gt;&lt;RecNum&gt;237&lt;/RecNum&gt;&lt;DisplayText&gt;(The Nature Conservancy, 2015)&lt;/DisplayText&gt;&lt;record&gt;&lt;rec-number&gt;237&lt;/rec-number&gt;&lt;foreign-keys&gt;&lt;key app="EN" db-id="ta0ztrv9hwp05kerefnvw0psv9dd5tfzvxdx" timestamp="1437678437"&gt;237&lt;/key&gt;&lt;/foreign-keys&gt;&lt;ref-type name="Web Page"&gt;12&lt;/ref-type&gt;&lt;contributors&gt;&lt;authors&gt;&lt;author&gt;The Nature Conservancy,&lt;/author&gt;&lt;/authors&gt;&lt;/contributors&gt;&lt;titles&gt;&lt;title&gt;Reef Resilience: Coral Reef Module  &lt;/title&gt;&lt;/titles&gt;&lt;dates&gt;&lt;year&gt;2015&lt;/year&gt;&lt;/dates&gt;&lt;urls&gt;&lt;related-urls&gt;&lt;url&gt;http://www.reefresilience.org/coral-reefs/management-strategies/&lt;/url&gt;&lt;/related-urls&gt;&lt;/urls&gt;&lt;/record&gt;&lt;/Cite&gt;&lt;/EndNote&gt;</w:instrText>
      </w:r>
      <w:r w:rsidR="00842D07" w:rsidRPr="00D578B0">
        <w:fldChar w:fldCharType="separate"/>
      </w:r>
      <w:r w:rsidR="00425264">
        <w:rPr>
          <w:noProof/>
        </w:rPr>
        <w:t>(The Nature Conservancy, 2015)</w:t>
      </w:r>
      <w:r w:rsidR="00842D07" w:rsidRPr="00D578B0">
        <w:fldChar w:fldCharType="end"/>
      </w:r>
      <w:r w:rsidR="00842D07" w:rsidRPr="00D578B0">
        <w:t xml:space="preserve"> </w:t>
      </w:r>
      <w:r w:rsidR="00842D07">
        <w:t xml:space="preserve">emphasize managing local stressors and establishing marine protected areas and networks. And while the </w:t>
      </w:r>
      <w:r w:rsidR="00A34141">
        <w:t>categories</w:t>
      </w:r>
      <w:r w:rsidR="00842D07">
        <w:t xml:space="preserve"> used by T</w:t>
      </w:r>
      <w:r w:rsidR="0097392C">
        <w:t xml:space="preserve">he </w:t>
      </w:r>
      <w:r w:rsidR="00842D07">
        <w:t>N</w:t>
      </w:r>
      <w:r w:rsidR="0097392C">
        <w:t xml:space="preserve">ature </w:t>
      </w:r>
      <w:r w:rsidR="00842D07">
        <w:t>C</w:t>
      </w:r>
      <w:r w:rsidR="0097392C">
        <w:t>onservancy</w:t>
      </w:r>
      <w:r w:rsidR="00842D07">
        <w:t xml:space="preserve"> are largely organized by type of action or by target stressor, the integration of ecosystem-focused principles is preserved in the elaboration of these strategies </w:t>
      </w:r>
      <w:r w:rsidR="00235D20" w:rsidRPr="00D578B0">
        <w:fldChar w:fldCharType="begin"/>
      </w:r>
      <w:r w:rsidR="00235D20">
        <w:instrText xml:space="preserve"> ADDIN EN.CITE &lt;EndNote&gt;&lt;Cite&gt;&lt;Author&gt;Conservancy&lt;/Author&gt;&lt;Year&gt;2015&lt;/Year&gt;&lt;RecNum&gt;237&lt;/RecNum&gt;&lt;DisplayText&gt;(The Nature Conservancy, 2015)&lt;/DisplayText&gt;&lt;record&gt;&lt;rec-number&gt;237&lt;/rec-number&gt;&lt;foreign-keys&gt;&lt;key app="EN" db-id="ta0ztrv9hwp05kerefnvw0psv9dd5tfzvxdx" timestamp="1437678437"&gt;237&lt;/key&gt;&lt;/foreign-keys&gt;&lt;ref-type name="Web Page"&gt;12&lt;/ref-type&gt;&lt;contributors&gt;&lt;authors&gt;&lt;author&gt;The Nature Conservancy,&lt;/author&gt;&lt;/authors&gt;&lt;/contributors&gt;&lt;titles&gt;&lt;title&gt;Reef Resilience: Coral Reef Module  &lt;/title&gt;&lt;/titles&gt;&lt;dates&gt;&lt;year&gt;2015&lt;/year&gt;&lt;/dates&gt;&lt;urls&gt;&lt;related-urls&gt;&lt;url&gt;http://www.reefresilience.org/coral-reefs/management-strategies/&lt;/url&gt;&lt;/related-urls&gt;&lt;/urls&gt;&lt;/record&gt;&lt;/Cite&gt;&lt;/EndNote&gt;</w:instrText>
      </w:r>
      <w:r w:rsidR="00235D20" w:rsidRPr="00D578B0">
        <w:fldChar w:fldCharType="separate"/>
      </w:r>
      <w:r w:rsidR="00235D20">
        <w:rPr>
          <w:noProof/>
        </w:rPr>
        <w:t>(The Nature Conservancy, 2015)</w:t>
      </w:r>
      <w:r w:rsidR="00235D20" w:rsidRPr="00D578B0">
        <w:fldChar w:fldCharType="end"/>
      </w:r>
      <w:r w:rsidR="00842D07">
        <w:t xml:space="preserve">. All three frameworks have some key strategies in common (e.g., reduction or management of non-climate stressors/threats), and the full range of option types </w:t>
      </w:r>
      <w:r w:rsidR="00B01AE8">
        <w:t>is</w:t>
      </w:r>
      <w:r w:rsidR="00842D07">
        <w:t xml:space="preserve"> captured using the climate-smart strategies.</w:t>
      </w:r>
    </w:p>
    <w:tbl>
      <w:tblPr>
        <w:tblStyle w:val="TableGrid"/>
        <w:tblW w:w="0" w:type="auto"/>
        <w:jc w:val="center"/>
        <w:tblLook w:val="04A0" w:firstRow="1" w:lastRow="0" w:firstColumn="1" w:lastColumn="0" w:noHBand="0" w:noVBand="1"/>
      </w:tblPr>
      <w:tblGrid>
        <w:gridCol w:w="2880"/>
        <w:gridCol w:w="3060"/>
        <w:gridCol w:w="3240"/>
      </w:tblGrid>
      <w:tr w:rsidR="00842D07" w:rsidRPr="009A3137" w14:paraId="2A75B4B1" w14:textId="77777777" w:rsidTr="00931E38">
        <w:trPr>
          <w:tblHeader/>
          <w:jc w:val="center"/>
        </w:trPr>
        <w:tc>
          <w:tcPr>
            <w:tcW w:w="9180" w:type="dxa"/>
            <w:gridSpan w:val="3"/>
            <w:tcBorders>
              <w:top w:val="nil"/>
              <w:left w:val="nil"/>
              <w:right w:val="nil"/>
            </w:tcBorders>
          </w:tcPr>
          <w:p w14:paraId="4D82B565" w14:textId="77A2177E" w:rsidR="00842D07" w:rsidRPr="00EE3F3F" w:rsidRDefault="00EE3F3F" w:rsidP="00C72E73">
            <w:pPr>
              <w:pStyle w:val="Caption"/>
              <w:keepNext/>
              <w:ind w:firstLine="0"/>
            </w:pPr>
            <w:bookmarkStart w:id="15" w:name="_Ref429643733"/>
            <w:bookmarkStart w:id="16" w:name="_Ref426377875"/>
            <w:bookmarkStart w:id="17" w:name="_Toc426984676"/>
            <w:bookmarkStart w:id="18" w:name="_Toc427062910"/>
            <w:bookmarkStart w:id="19" w:name="_Toc429653474"/>
            <w:r w:rsidRPr="00EE3F3F">
              <w:rPr>
                <w:b/>
                <w:i w:val="0"/>
                <w:color w:val="auto"/>
                <w:sz w:val="20"/>
                <w:szCs w:val="20"/>
              </w:rPr>
              <w:t xml:space="preserve">Table </w:t>
            </w:r>
            <w:r w:rsidRPr="00EE3F3F">
              <w:rPr>
                <w:b/>
                <w:i w:val="0"/>
                <w:color w:val="auto"/>
                <w:sz w:val="20"/>
                <w:szCs w:val="20"/>
              </w:rPr>
              <w:fldChar w:fldCharType="begin"/>
            </w:r>
            <w:r w:rsidRPr="00EE3F3F">
              <w:rPr>
                <w:b/>
                <w:i w:val="0"/>
                <w:color w:val="auto"/>
                <w:sz w:val="20"/>
                <w:szCs w:val="20"/>
              </w:rPr>
              <w:instrText xml:space="preserve"> SEQ Table \* ARABIC </w:instrText>
            </w:r>
            <w:r w:rsidRPr="00EE3F3F">
              <w:rPr>
                <w:b/>
                <w:i w:val="0"/>
                <w:color w:val="auto"/>
                <w:sz w:val="20"/>
                <w:szCs w:val="20"/>
              </w:rPr>
              <w:fldChar w:fldCharType="separate"/>
            </w:r>
            <w:r w:rsidR="00EB4E63">
              <w:rPr>
                <w:b/>
                <w:i w:val="0"/>
                <w:noProof/>
                <w:color w:val="auto"/>
                <w:sz w:val="20"/>
                <w:szCs w:val="20"/>
              </w:rPr>
              <w:t>1</w:t>
            </w:r>
            <w:r w:rsidRPr="00EE3F3F">
              <w:rPr>
                <w:b/>
                <w:i w:val="0"/>
                <w:color w:val="auto"/>
                <w:sz w:val="20"/>
                <w:szCs w:val="20"/>
              </w:rPr>
              <w:fldChar w:fldCharType="end"/>
            </w:r>
            <w:bookmarkEnd w:id="15"/>
            <w:r w:rsidRPr="00EE3F3F">
              <w:rPr>
                <w:b/>
                <w:i w:val="0"/>
                <w:color w:val="auto"/>
                <w:sz w:val="20"/>
                <w:szCs w:val="20"/>
              </w:rPr>
              <w:t xml:space="preserve">. </w:t>
            </w:r>
            <w:r w:rsidR="00842D07" w:rsidRPr="00EE3F3F">
              <w:rPr>
                <w:b/>
                <w:i w:val="0"/>
                <w:color w:val="auto"/>
                <w:sz w:val="20"/>
                <w:szCs w:val="20"/>
              </w:rPr>
              <w:t xml:space="preserve">Comparison </w:t>
            </w:r>
            <w:r w:rsidR="00842D07" w:rsidRPr="001E3806">
              <w:rPr>
                <w:b/>
                <w:i w:val="0"/>
                <w:color w:val="auto"/>
                <w:sz w:val="20"/>
                <w:szCs w:val="20"/>
              </w:rPr>
              <w:t xml:space="preserve">of </w:t>
            </w:r>
            <w:r w:rsidR="005F218F">
              <w:rPr>
                <w:b/>
                <w:i w:val="0"/>
                <w:color w:val="auto"/>
                <w:sz w:val="20"/>
                <w:szCs w:val="20"/>
              </w:rPr>
              <w:t xml:space="preserve">general </w:t>
            </w:r>
            <w:r w:rsidR="00842D07" w:rsidRPr="001E3806">
              <w:rPr>
                <w:b/>
                <w:i w:val="0"/>
                <w:color w:val="auto"/>
                <w:sz w:val="20"/>
                <w:szCs w:val="20"/>
              </w:rPr>
              <w:t>adaptation strategies</w:t>
            </w:r>
            <w:bookmarkEnd w:id="16"/>
            <w:r w:rsidR="00842D07">
              <w:rPr>
                <w:b/>
                <w:i w:val="0"/>
                <w:color w:val="auto"/>
                <w:sz w:val="20"/>
                <w:szCs w:val="20"/>
              </w:rPr>
              <w:t>.</w:t>
            </w:r>
            <w:bookmarkEnd w:id="17"/>
            <w:bookmarkEnd w:id="18"/>
            <w:bookmarkEnd w:id="19"/>
          </w:p>
        </w:tc>
      </w:tr>
      <w:tr w:rsidR="000320BF" w:rsidRPr="000320BF" w14:paraId="509288A7" w14:textId="77777777" w:rsidTr="00C72E73">
        <w:trPr>
          <w:tblHeader/>
          <w:jc w:val="center"/>
        </w:trPr>
        <w:tc>
          <w:tcPr>
            <w:tcW w:w="2880" w:type="dxa"/>
            <w:shd w:val="clear" w:color="auto" w:fill="D9D9D9" w:themeFill="background1" w:themeFillShade="D9"/>
          </w:tcPr>
          <w:p w14:paraId="00A1AB58" w14:textId="1170F5C7" w:rsidR="00842D07" w:rsidRPr="000320BF" w:rsidRDefault="00842D07" w:rsidP="00C72E73">
            <w:pPr>
              <w:ind w:hanging="18"/>
              <w:jc w:val="center"/>
              <w:rPr>
                <w:b/>
                <w:sz w:val="20"/>
                <w:szCs w:val="20"/>
              </w:rPr>
            </w:pPr>
            <w:r w:rsidRPr="000320BF">
              <w:rPr>
                <w:b/>
                <w:sz w:val="20"/>
                <w:szCs w:val="20"/>
              </w:rPr>
              <w:t xml:space="preserve">General adaptation strategies for multiple ecosystem types </w:t>
            </w:r>
            <w:r w:rsidRPr="000320BF">
              <w:rPr>
                <w:b/>
                <w:sz w:val="20"/>
                <w:szCs w:val="20"/>
              </w:rPr>
              <w:fldChar w:fldCharType="begin"/>
            </w:r>
            <w:r w:rsidR="00386AFB">
              <w:rPr>
                <w:b/>
                <w:sz w:val="20"/>
                <w:szCs w:val="20"/>
              </w:rPr>
              <w:instrText xml:space="preserve"> ADDIN EN.CITE &lt;EndNote&gt;&lt;Cite&gt;&lt;Author&gt;Stein&lt;/Author&gt;&lt;Year&gt;2014&lt;/Year&gt;&lt;RecNum&gt;152&lt;/RecNum&gt;&lt;DisplayText&gt;(Stein et al., 2014; West &amp;amp; Julius, 2014)&lt;/DisplayText&gt;&lt;record&gt;&lt;rec-number&gt;152&lt;/rec-number&gt;&lt;foreign-keys&gt;&lt;key app="EN" db-id="ta0ztrv9hwp05kerefnvw0psv9dd5tfzvxdx" timestamp="1379431609"&gt;152&lt;/key&gt;&lt;/foreign-keys&gt;&lt;ref-type name="Journal Article"&gt;17&lt;/ref-type&gt;&lt;contributors&gt;&lt;authors&gt;&lt;author&gt;Stein, Bruce A.&lt;/author&gt;&lt;author&gt;Glick, P.&lt;/author&gt;&lt;author&gt;Edelson, N.A.&lt;/author&gt;&lt;author&gt;Staudt, A.&lt;/author&gt;&lt;/authors&gt;&lt;/contributors&gt;&lt;titles&gt;&lt;title&gt;Climate-Smart Conservation: Putting Adaptation Principles into Practice&lt;/title&gt;&lt;/titles&gt;&lt;dates&gt;&lt;year&gt;2014&lt;/year&gt;&lt;/dates&gt;&lt;urls&gt;&lt;/urls&gt;&lt;/record&gt;&lt;/Cite&gt;&lt;Cite&gt;&lt;Author&gt;West&lt;/Author&gt;&lt;Year&gt;2014&lt;/Year&gt;&lt;RecNum&gt;339&lt;/RecNum&gt;&lt;record&gt;&lt;rec-number&gt;339&lt;/rec-number&gt;&lt;foreign-keys&gt;&lt;key app="EN" db-id="ta0ztrv9hwp05kerefnvw0psv9dd5tfzvxdx" timestamp="1439927070"&gt;339&lt;/key&gt;&lt;/foreign-keys&gt;&lt;ref-type name="Book Section"&gt;5&lt;/ref-type&gt;&lt;contributors&gt;&lt;authors&gt;&lt;author&gt;West, J. M.&lt;/author&gt;&lt;author&gt;Julius, S. H.&lt;/author&gt;&lt;/authors&gt;&lt;secondary-authors&gt;&lt;author&gt;Stein, B.A.&lt;/author&gt;&lt;author&gt;P. Glick&lt;/author&gt;&lt;author&gt;N. Edelson&lt;/author&gt;&lt;author&gt;A. Staud&lt;/author&gt;&lt;/secondary-authors&gt;&lt;/contributors&gt;&lt;titles&gt;&lt;title&gt;The Art of the Possible: Identifying Adaptation Options&lt;/title&gt;&lt;secondary-title&gt;Climate-Smart Conservation: Putting Adaptation Principles into Practice&lt;/secondary-title&gt;&lt;/titles&gt;&lt;section&gt;8&lt;/section&gt;&lt;dates&gt;&lt;year&gt;2014&lt;/year&gt;&lt;/dates&gt;&lt;pub-location&gt;Washington, DC&lt;/pub-location&gt;&lt;publisher&gt;National Wildlife Federation&lt;/publisher&gt;&lt;urls&gt;&lt;related-urls&gt;&lt;url&gt;www.mwf.org/Climate-SmartGuide&lt;/url&gt;&lt;/related-urls&gt;&lt;/urls&gt;&lt;/record&gt;&lt;/Cite&gt;&lt;/EndNote&gt;</w:instrText>
            </w:r>
            <w:r w:rsidRPr="000320BF">
              <w:rPr>
                <w:b/>
                <w:sz w:val="20"/>
                <w:szCs w:val="20"/>
              </w:rPr>
              <w:fldChar w:fldCharType="separate"/>
            </w:r>
            <w:r w:rsidR="00386AFB">
              <w:rPr>
                <w:b/>
                <w:noProof/>
                <w:sz w:val="20"/>
                <w:szCs w:val="20"/>
              </w:rPr>
              <w:t>(Stein et al., 2014; West &amp; Julius, 2014)</w:t>
            </w:r>
            <w:r w:rsidRPr="000320BF">
              <w:rPr>
                <w:b/>
                <w:sz w:val="20"/>
                <w:szCs w:val="20"/>
              </w:rPr>
              <w:fldChar w:fldCharType="end"/>
            </w:r>
          </w:p>
        </w:tc>
        <w:tc>
          <w:tcPr>
            <w:tcW w:w="3060" w:type="dxa"/>
            <w:shd w:val="clear" w:color="auto" w:fill="D9D9D9" w:themeFill="background1" w:themeFillShade="D9"/>
          </w:tcPr>
          <w:p w14:paraId="5536F58E" w14:textId="2C8CD27D" w:rsidR="00842D07" w:rsidRPr="000320BF" w:rsidRDefault="00842D07" w:rsidP="00C72E73">
            <w:pPr>
              <w:ind w:firstLine="0"/>
              <w:jc w:val="center"/>
              <w:rPr>
                <w:b/>
                <w:sz w:val="20"/>
                <w:szCs w:val="20"/>
              </w:rPr>
            </w:pPr>
            <w:r w:rsidRPr="000320BF">
              <w:rPr>
                <w:b/>
                <w:sz w:val="20"/>
                <w:szCs w:val="20"/>
              </w:rPr>
              <w:t xml:space="preserve">Coral reef specific strategies for multiple conservation objectives </w:t>
            </w:r>
            <w:r w:rsidRPr="000320BF">
              <w:rPr>
                <w:b/>
                <w:sz w:val="20"/>
                <w:szCs w:val="20"/>
              </w:rPr>
              <w:fldChar w:fldCharType="begin"/>
            </w:r>
            <w:r w:rsidRPr="000320BF">
              <w:rPr>
                <w:b/>
                <w:sz w:val="20"/>
                <w:szCs w:val="20"/>
              </w:rPr>
              <w:instrText xml:space="preserve"> ADDIN EN.CITE &lt;EndNote&gt;&lt;Cite&gt;&lt;Author&gt;Fernandes&lt;/Author&gt;&lt;Year&gt;2012&lt;/Year&gt;&lt;RecNum&gt;35&lt;/RecNum&gt;&lt;DisplayText&gt;(Fernandes et al., 2012)&lt;/DisplayText&gt;&lt;record&gt;&lt;rec-number&gt;35&lt;/rec-number&gt;&lt;foreign-keys&gt;&lt;key app="EN" db-id="ta0ztrv9hwp05kerefnvw0psv9dd5tfzvxdx" timestamp="1363502683"&gt;35&lt;/key&gt;&lt;/foreign-keys&gt;&lt;ref-type name="Journal Article"&gt;17&lt;/ref-type&gt;&lt;contributors&gt;&lt;authors&gt;&lt;author&gt;Fernandes, L.&lt;/author&gt;&lt;author&gt;Green, A.&lt;/author&gt;&lt;author&gt;Tanzer, J.&lt;/author&gt;&lt;author&gt;White, A.&lt;/author&gt;&lt;author&gt;Alino,P.M.&lt;/author&gt;&lt;author&gt;Jompa, J.&lt;/author&gt;&lt;author&gt;Lokani, P.&lt;/author&gt;&lt;author&gt;Soemodinoto, A.&lt;/author&gt;&lt;author&gt;Knight, M.&lt;/author&gt;&lt;author&gt;Pomeroy, B.&lt;/author&gt;&lt;author&gt;Possingham, H.&lt;/author&gt;&lt;author&gt;Pressey, B.&lt;/author&gt;&lt;/authors&gt;&lt;/contributors&gt;&lt;titles&gt;&lt;title&gt;Biophysical principles for designing resilient networks of marine protected areas to integrate fisheries, biodiversity and climate change objectives in the Coral Triangle. Report prepared by The Nature Conservancy for the Coral Triangle Support Partnership&lt;/title&gt;&lt;/titles&gt;&lt;pages&gt;152&lt;/pages&gt;&lt;dates&gt;&lt;year&gt;2012&lt;/year&gt;&lt;/dates&gt;&lt;urls&gt;&lt;/urls&gt;&lt;/record&gt;&lt;/Cite&gt;&lt;/EndNote&gt;</w:instrText>
            </w:r>
            <w:r w:rsidRPr="000320BF">
              <w:rPr>
                <w:b/>
                <w:sz w:val="20"/>
                <w:szCs w:val="20"/>
              </w:rPr>
              <w:fldChar w:fldCharType="separate"/>
            </w:r>
            <w:r w:rsidRPr="000320BF">
              <w:rPr>
                <w:b/>
                <w:noProof/>
                <w:sz w:val="20"/>
                <w:szCs w:val="20"/>
              </w:rPr>
              <w:t>(Fernandes et al., 2012)</w:t>
            </w:r>
            <w:r w:rsidRPr="000320BF">
              <w:rPr>
                <w:b/>
                <w:sz w:val="20"/>
                <w:szCs w:val="20"/>
              </w:rPr>
              <w:fldChar w:fldCharType="end"/>
            </w:r>
          </w:p>
        </w:tc>
        <w:tc>
          <w:tcPr>
            <w:tcW w:w="3240" w:type="dxa"/>
            <w:shd w:val="clear" w:color="auto" w:fill="D9D9D9" w:themeFill="background1" w:themeFillShade="D9"/>
          </w:tcPr>
          <w:p w14:paraId="38773755" w14:textId="48839168" w:rsidR="00842D07" w:rsidRPr="000320BF" w:rsidRDefault="00842D07" w:rsidP="00C72E73">
            <w:pPr>
              <w:ind w:firstLine="0"/>
              <w:jc w:val="center"/>
              <w:rPr>
                <w:b/>
                <w:sz w:val="20"/>
                <w:szCs w:val="20"/>
              </w:rPr>
            </w:pPr>
            <w:r w:rsidRPr="000320BF">
              <w:rPr>
                <w:b/>
                <w:sz w:val="20"/>
                <w:szCs w:val="20"/>
              </w:rPr>
              <w:t xml:space="preserve">Coral reef specific strategies for multiple conservation objectives </w:t>
            </w:r>
            <w:r w:rsidRPr="000320BF">
              <w:rPr>
                <w:b/>
                <w:sz w:val="20"/>
                <w:szCs w:val="20"/>
              </w:rPr>
              <w:fldChar w:fldCharType="begin"/>
            </w:r>
            <w:r w:rsidR="00425264">
              <w:rPr>
                <w:b/>
                <w:sz w:val="20"/>
                <w:szCs w:val="20"/>
              </w:rPr>
              <w:instrText xml:space="preserve"> ADDIN EN.CITE &lt;EndNote&gt;&lt;Cite&gt;&lt;Author&gt;Conservancy&lt;/Author&gt;&lt;Year&gt;2015&lt;/Year&gt;&lt;RecNum&gt;237&lt;/RecNum&gt;&lt;DisplayText&gt;(The Nature Conservancy, 2015)&lt;/DisplayText&gt;&lt;record&gt;&lt;rec-number&gt;237&lt;/rec-number&gt;&lt;foreign-keys&gt;&lt;key app="EN" db-id="ta0ztrv9hwp05kerefnvw0psv9dd5tfzvxdx" timestamp="1437678437"&gt;237&lt;/key&gt;&lt;/foreign-keys&gt;&lt;ref-type name="Web Page"&gt;12&lt;/ref-type&gt;&lt;contributors&gt;&lt;authors&gt;&lt;author&gt;The Nature Conservancy,&lt;/author&gt;&lt;/authors&gt;&lt;/contributors&gt;&lt;titles&gt;&lt;title&gt;Reef Resilience: Coral Reef Module  &lt;/title&gt;&lt;/titles&gt;&lt;dates&gt;&lt;year&gt;2015&lt;/year&gt;&lt;/dates&gt;&lt;urls&gt;&lt;related-urls&gt;&lt;url&gt;http://www.reefresilience.org/coral-reefs/management-strategies/&lt;/url&gt;&lt;/related-urls&gt;&lt;/urls&gt;&lt;/record&gt;&lt;/Cite&gt;&lt;/EndNote&gt;</w:instrText>
            </w:r>
            <w:r w:rsidRPr="000320BF">
              <w:rPr>
                <w:b/>
                <w:sz w:val="20"/>
                <w:szCs w:val="20"/>
              </w:rPr>
              <w:fldChar w:fldCharType="separate"/>
            </w:r>
            <w:r w:rsidR="00425264">
              <w:rPr>
                <w:b/>
                <w:noProof/>
                <w:sz w:val="20"/>
                <w:szCs w:val="20"/>
              </w:rPr>
              <w:t>(The Nature Conservancy, 2015)</w:t>
            </w:r>
            <w:r w:rsidRPr="000320BF">
              <w:rPr>
                <w:b/>
                <w:sz w:val="20"/>
                <w:szCs w:val="20"/>
              </w:rPr>
              <w:fldChar w:fldCharType="end"/>
            </w:r>
          </w:p>
        </w:tc>
      </w:tr>
      <w:tr w:rsidR="00842D07" w:rsidRPr="008652DC" w14:paraId="36985A6B" w14:textId="77777777" w:rsidTr="00C72E73">
        <w:trPr>
          <w:jc w:val="center"/>
        </w:trPr>
        <w:tc>
          <w:tcPr>
            <w:tcW w:w="2880" w:type="dxa"/>
          </w:tcPr>
          <w:p w14:paraId="2091412B" w14:textId="77777777" w:rsidR="00842D07" w:rsidRPr="001E3806" w:rsidRDefault="00842D07" w:rsidP="00701D8F">
            <w:pPr>
              <w:pStyle w:val="ListParagraph"/>
              <w:numPr>
                <w:ilvl w:val="0"/>
                <w:numId w:val="1"/>
              </w:numPr>
              <w:rPr>
                <w:sz w:val="20"/>
                <w:szCs w:val="20"/>
              </w:rPr>
            </w:pPr>
            <w:r w:rsidRPr="001E3806">
              <w:rPr>
                <w:sz w:val="20"/>
                <w:szCs w:val="20"/>
              </w:rPr>
              <w:t>Reduce non-climate stresses</w:t>
            </w:r>
          </w:p>
        </w:tc>
        <w:tc>
          <w:tcPr>
            <w:tcW w:w="3060" w:type="dxa"/>
          </w:tcPr>
          <w:p w14:paraId="7F7DC192" w14:textId="77777777" w:rsidR="00842D07" w:rsidRPr="001E3806" w:rsidRDefault="00842D07" w:rsidP="00701D8F">
            <w:pPr>
              <w:pStyle w:val="ListParagraph"/>
              <w:numPr>
                <w:ilvl w:val="0"/>
                <w:numId w:val="3"/>
              </w:numPr>
              <w:ind w:left="342" w:hanging="270"/>
              <w:rPr>
                <w:sz w:val="20"/>
                <w:szCs w:val="20"/>
              </w:rPr>
            </w:pPr>
            <w:r w:rsidRPr="001E3806">
              <w:rPr>
                <w:sz w:val="20"/>
                <w:szCs w:val="20"/>
              </w:rPr>
              <w:t>Threat reduction</w:t>
            </w:r>
          </w:p>
        </w:tc>
        <w:tc>
          <w:tcPr>
            <w:tcW w:w="3240" w:type="dxa"/>
          </w:tcPr>
          <w:p w14:paraId="1677EBA9" w14:textId="77777777" w:rsidR="00842D07" w:rsidRPr="001E3806" w:rsidRDefault="00842D07" w:rsidP="00701D8F">
            <w:pPr>
              <w:pStyle w:val="ListParagraph"/>
              <w:numPr>
                <w:ilvl w:val="0"/>
                <w:numId w:val="2"/>
              </w:numPr>
              <w:ind w:left="252" w:hanging="270"/>
              <w:rPr>
                <w:sz w:val="20"/>
                <w:szCs w:val="20"/>
              </w:rPr>
            </w:pPr>
            <w:r w:rsidRPr="001E3806">
              <w:rPr>
                <w:sz w:val="20"/>
                <w:szCs w:val="20"/>
              </w:rPr>
              <w:t>Manage local stressors</w:t>
            </w:r>
          </w:p>
          <w:p w14:paraId="11988259" w14:textId="77777777" w:rsidR="00842D07" w:rsidRPr="001E3806" w:rsidRDefault="00842D07" w:rsidP="00701D8F">
            <w:pPr>
              <w:pStyle w:val="ListParagraph"/>
              <w:numPr>
                <w:ilvl w:val="0"/>
                <w:numId w:val="2"/>
              </w:numPr>
              <w:ind w:left="252" w:hanging="270"/>
              <w:rPr>
                <w:sz w:val="20"/>
                <w:szCs w:val="20"/>
              </w:rPr>
            </w:pPr>
            <w:r w:rsidRPr="001E3806">
              <w:rPr>
                <w:sz w:val="20"/>
                <w:szCs w:val="20"/>
              </w:rPr>
              <w:t>Reduce land-based impacts</w:t>
            </w:r>
          </w:p>
          <w:p w14:paraId="22CD3C8B" w14:textId="77777777" w:rsidR="00842D07" w:rsidRPr="001E3806" w:rsidRDefault="00842D07" w:rsidP="00701D8F">
            <w:pPr>
              <w:pStyle w:val="ListParagraph"/>
              <w:numPr>
                <w:ilvl w:val="0"/>
                <w:numId w:val="2"/>
              </w:numPr>
              <w:ind w:left="252" w:hanging="270"/>
              <w:rPr>
                <w:sz w:val="20"/>
                <w:szCs w:val="20"/>
              </w:rPr>
            </w:pPr>
            <w:r w:rsidRPr="001E3806">
              <w:rPr>
                <w:sz w:val="20"/>
                <w:szCs w:val="20"/>
              </w:rPr>
              <w:t>Manage fisheries</w:t>
            </w:r>
          </w:p>
        </w:tc>
      </w:tr>
      <w:tr w:rsidR="00842D07" w:rsidRPr="008652DC" w14:paraId="0A2265B8" w14:textId="77777777" w:rsidTr="00C72E73">
        <w:trPr>
          <w:jc w:val="center"/>
        </w:trPr>
        <w:tc>
          <w:tcPr>
            <w:tcW w:w="2880" w:type="dxa"/>
          </w:tcPr>
          <w:p w14:paraId="0DD17E03" w14:textId="77777777" w:rsidR="00842D07" w:rsidRPr="001E3806" w:rsidRDefault="00842D07" w:rsidP="00701D8F">
            <w:pPr>
              <w:pStyle w:val="ListParagraph"/>
              <w:numPr>
                <w:ilvl w:val="0"/>
                <w:numId w:val="1"/>
              </w:numPr>
              <w:rPr>
                <w:sz w:val="20"/>
                <w:szCs w:val="20"/>
              </w:rPr>
            </w:pPr>
            <w:r w:rsidRPr="001E3806">
              <w:rPr>
                <w:sz w:val="20"/>
                <w:szCs w:val="20"/>
              </w:rPr>
              <w:t>Protect key ecosystem features</w:t>
            </w:r>
          </w:p>
        </w:tc>
        <w:tc>
          <w:tcPr>
            <w:tcW w:w="3060" w:type="dxa"/>
          </w:tcPr>
          <w:p w14:paraId="38DBE2FA" w14:textId="77777777" w:rsidR="00842D07" w:rsidRPr="001E3806" w:rsidRDefault="00842D07" w:rsidP="00701D8F">
            <w:pPr>
              <w:pStyle w:val="ListParagraph"/>
              <w:numPr>
                <w:ilvl w:val="0"/>
                <w:numId w:val="3"/>
              </w:numPr>
              <w:ind w:left="342" w:hanging="270"/>
              <w:rPr>
                <w:sz w:val="20"/>
                <w:szCs w:val="20"/>
              </w:rPr>
            </w:pPr>
            <w:r w:rsidRPr="001E3806">
              <w:rPr>
                <w:sz w:val="20"/>
                <w:szCs w:val="20"/>
              </w:rPr>
              <w:t xml:space="preserve">Protect critical areas </w:t>
            </w:r>
          </w:p>
        </w:tc>
        <w:tc>
          <w:tcPr>
            <w:tcW w:w="3240" w:type="dxa"/>
          </w:tcPr>
          <w:p w14:paraId="669F58E6" w14:textId="77777777" w:rsidR="00842D07" w:rsidRPr="001E3806" w:rsidRDefault="00842D07" w:rsidP="00701D8F">
            <w:pPr>
              <w:pStyle w:val="ListParagraph"/>
              <w:numPr>
                <w:ilvl w:val="0"/>
                <w:numId w:val="2"/>
              </w:numPr>
              <w:ind w:left="252" w:hanging="270"/>
              <w:rPr>
                <w:sz w:val="20"/>
                <w:szCs w:val="20"/>
              </w:rPr>
            </w:pPr>
            <w:r w:rsidRPr="001E3806">
              <w:rPr>
                <w:sz w:val="20"/>
                <w:szCs w:val="20"/>
              </w:rPr>
              <w:t>Establish marine protected areas</w:t>
            </w:r>
          </w:p>
        </w:tc>
      </w:tr>
      <w:tr w:rsidR="00842D07" w:rsidRPr="008652DC" w14:paraId="5277DEA2" w14:textId="77777777" w:rsidTr="00C72E73">
        <w:trPr>
          <w:jc w:val="center"/>
        </w:trPr>
        <w:tc>
          <w:tcPr>
            <w:tcW w:w="2880" w:type="dxa"/>
          </w:tcPr>
          <w:p w14:paraId="64A5087A" w14:textId="77777777" w:rsidR="00842D07" w:rsidRPr="001E3806" w:rsidRDefault="00842D07" w:rsidP="00701D8F">
            <w:pPr>
              <w:pStyle w:val="ListParagraph"/>
              <w:numPr>
                <w:ilvl w:val="0"/>
                <w:numId w:val="1"/>
              </w:numPr>
              <w:rPr>
                <w:sz w:val="20"/>
                <w:szCs w:val="20"/>
              </w:rPr>
            </w:pPr>
            <w:r w:rsidRPr="001E3806">
              <w:rPr>
                <w:sz w:val="20"/>
                <w:szCs w:val="20"/>
              </w:rPr>
              <w:t>Ensure connectivity</w:t>
            </w:r>
          </w:p>
        </w:tc>
        <w:tc>
          <w:tcPr>
            <w:tcW w:w="3060" w:type="dxa"/>
          </w:tcPr>
          <w:p w14:paraId="2A4318D9" w14:textId="77777777" w:rsidR="00842D07" w:rsidRPr="001E3806" w:rsidRDefault="00842D07" w:rsidP="00701D8F">
            <w:pPr>
              <w:pStyle w:val="ListParagraph"/>
              <w:numPr>
                <w:ilvl w:val="0"/>
                <w:numId w:val="3"/>
              </w:numPr>
              <w:ind w:left="342" w:hanging="270"/>
              <w:rPr>
                <w:sz w:val="20"/>
                <w:szCs w:val="20"/>
              </w:rPr>
            </w:pPr>
            <w:r w:rsidRPr="001E3806">
              <w:rPr>
                <w:sz w:val="20"/>
                <w:szCs w:val="20"/>
              </w:rPr>
              <w:t xml:space="preserve">Incorporate connectivity </w:t>
            </w:r>
          </w:p>
        </w:tc>
        <w:tc>
          <w:tcPr>
            <w:tcW w:w="3240" w:type="dxa"/>
          </w:tcPr>
          <w:p w14:paraId="6B1CFF37" w14:textId="77777777" w:rsidR="00842D07" w:rsidRPr="001E3806" w:rsidRDefault="00842D07" w:rsidP="00701D8F">
            <w:pPr>
              <w:pStyle w:val="ListParagraph"/>
              <w:numPr>
                <w:ilvl w:val="0"/>
                <w:numId w:val="2"/>
              </w:numPr>
              <w:ind w:left="252" w:hanging="270"/>
              <w:rPr>
                <w:sz w:val="20"/>
                <w:szCs w:val="20"/>
              </w:rPr>
            </w:pPr>
            <w:r w:rsidRPr="001E3806">
              <w:rPr>
                <w:sz w:val="20"/>
                <w:szCs w:val="20"/>
              </w:rPr>
              <w:t>Establish marine protected areas networks</w:t>
            </w:r>
          </w:p>
        </w:tc>
      </w:tr>
      <w:tr w:rsidR="00842D07" w:rsidRPr="008652DC" w14:paraId="25B3E611" w14:textId="77777777" w:rsidTr="00C72E73">
        <w:trPr>
          <w:jc w:val="center"/>
        </w:trPr>
        <w:tc>
          <w:tcPr>
            <w:tcW w:w="2880" w:type="dxa"/>
          </w:tcPr>
          <w:p w14:paraId="5BA4DE37" w14:textId="77777777" w:rsidR="00842D07" w:rsidRPr="001E3806" w:rsidRDefault="00842D07" w:rsidP="00701D8F">
            <w:pPr>
              <w:pStyle w:val="ListParagraph"/>
              <w:numPr>
                <w:ilvl w:val="0"/>
                <w:numId w:val="1"/>
              </w:numPr>
              <w:rPr>
                <w:sz w:val="20"/>
                <w:szCs w:val="20"/>
              </w:rPr>
            </w:pPr>
            <w:r w:rsidRPr="001E3806">
              <w:rPr>
                <w:sz w:val="20"/>
                <w:szCs w:val="20"/>
              </w:rPr>
              <w:t>Restore structure and function</w:t>
            </w:r>
          </w:p>
        </w:tc>
        <w:tc>
          <w:tcPr>
            <w:tcW w:w="3060" w:type="dxa"/>
          </w:tcPr>
          <w:p w14:paraId="5EEDDD5D" w14:textId="77777777" w:rsidR="00842D07" w:rsidRPr="001E3806" w:rsidRDefault="00842D07" w:rsidP="00701D8F">
            <w:pPr>
              <w:pStyle w:val="ListParagraph"/>
              <w:numPr>
                <w:ilvl w:val="0"/>
                <w:numId w:val="3"/>
              </w:numPr>
              <w:ind w:left="342" w:hanging="270"/>
              <w:rPr>
                <w:sz w:val="20"/>
                <w:szCs w:val="20"/>
              </w:rPr>
            </w:pPr>
            <w:r w:rsidRPr="001E3806">
              <w:rPr>
                <w:sz w:val="20"/>
                <w:szCs w:val="20"/>
              </w:rPr>
              <w:t xml:space="preserve">Sustainable use </w:t>
            </w:r>
          </w:p>
        </w:tc>
        <w:tc>
          <w:tcPr>
            <w:tcW w:w="3240" w:type="dxa"/>
          </w:tcPr>
          <w:p w14:paraId="66521C83" w14:textId="77777777" w:rsidR="00842D07" w:rsidRPr="001E3806" w:rsidRDefault="00842D07" w:rsidP="00701D8F">
            <w:pPr>
              <w:pStyle w:val="ListParagraph"/>
              <w:numPr>
                <w:ilvl w:val="0"/>
                <w:numId w:val="2"/>
              </w:numPr>
              <w:ind w:left="252" w:hanging="270"/>
              <w:rPr>
                <w:sz w:val="20"/>
                <w:szCs w:val="20"/>
              </w:rPr>
            </w:pPr>
            <w:r w:rsidRPr="001E3806">
              <w:rPr>
                <w:sz w:val="20"/>
                <w:szCs w:val="20"/>
              </w:rPr>
              <w:t>Facilitate passive restoration</w:t>
            </w:r>
          </w:p>
          <w:p w14:paraId="771CC4B9" w14:textId="77777777" w:rsidR="00842D07" w:rsidRPr="001E3806" w:rsidRDefault="00842D07" w:rsidP="00701D8F">
            <w:pPr>
              <w:pStyle w:val="ListParagraph"/>
              <w:numPr>
                <w:ilvl w:val="0"/>
                <w:numId w:val="2"/>
              </w:numPr>
              <w:ind w:left="252" w:hanging="270"/>
              <w:rPr>
                <w:sz w:val="20"/>
                <w:szCs w:val="20"/>
              </w:rPr>
            </w:pPr>
            <w:r w:rsidRPr="001E3806">
              <w:rPr>
                <w:sz w:val="20"/>
                <w:szCs w:val="20"/>
              </w:rPr>
              <w:t>Manage for social resilience</w:t>
            </w:r>
          </w:p>
        </w:tc>
      </w:tr>
      <w:tr w:rsidR="00842D07" w:rsidRPr="008652DC" w14:paraId="24B0401E" w14:textId="77777777" w:rsidTr="00C72E73">
        <w:trPr>
          <w:jc w:val="center"/>
        </w:trPr>
        <w:tc>
          <w:tcPr>
            <w:tcW w:w="2880" w:type="dxa"/>
          </w:tcPr>
          <w:p w14:paraId="3ED8E1F7" w14:textId="77777777" w:rsidR="00842D07" w:rsidRPr="001E3806" w:rsidRDefault="00842D07" w:rsidP="00701D8F">
            <w:pPr>
              <w:pStyle w:val="ListParagraph"/>
              <w:numPr>
                <w:ilvl w:val="0"/>
                <w:numId w:val="1"/>
              </w:numPr>
              <w:rPr>
                <w:sz w:val="20"/>
                <w:szCs w:val="20"/>
              </w:rPr>
            </w:pPr>
            <w:r w:rsidRPr="001E3806">
              <w:rPr>
                <w:sz w:val="20"/>
                <w:szCs w:val="20"/>
              </w:rPr>
              <w:t>Protect refugia</w:t>
            </w:r>
          </w:p>
        </w:tc>
        <w:tc>
          <w:tcPr>
            <w:tcW w:w="3060" w:type="dxa"/>
          </w:tcPr>
          <w:p w14:paraId="2161848B" w14:textId="77777777" w:rsidR="00842D07" w:rsidRPr="001E3806" w:rsidRDefault="00842D07" w:rsidP="00701D8F">
            <w:pPr>
              <w:pStyle w:val="ListParagraph"/>
              <w:numPr>
                <w:ilvl w:val="0"/>
                <w:numId w:val="3"/>
              </w:numPr>
              <w:ind w:left="342" w:hanging="270"/>
              <w:rPr>
                <w:sz w:val="20"/>
                <w:szCs w:val="20"/>
              </w:rPr>
            </w:pPr>
            <w:r w:rsidRPr="001E3806">
              <w:rPr>
                <w:sz w:val="20"/>
                <w:szCs w:val="20"/>
              </w:rPr>
              <w:t xml:space="preserve">Protect critical areas </w:t>
            </w:r>
          </w:p>
        </w:tc>
        <w:tc>
          <w:tcPr>
            <w:tcW w:w="3240" w:type="dxa"/>
          </w:tcPr>
          <w:p w14:paraId="3526985F" w14:textId="77777777" w:rsidR="00842D07" w:rsidRPr="001E3806" w:rsidRDefault="00842D07" w:rsidP="00701D8F">
            <w:pPr>
              <w:pStyle w:val="ListParagraph"/>
              <w:numPr>
                <w:ilvl w:val="0"/>
                <w:numId w:val="2"/>
              </w:numPr>
              <w:ind w:left="252" w:hanging="270"/>
              <w:rPr>
                <w:sz w:val="20"/>
                <w:szCs w:val="20"/>
              </w:rPr>
            </w:pPr>
            <w:r w:rsidRPr="001E3806">
              <w:rPr>
                <w:sz w:val="20"/>
                <w:szCs w:val="20"/>
              </w:rPr>
              <w:t>Manage for ocean acidification</w:t>
            </w:r>
          </w:p>
        </w:tc>
      </w:tr>
      <w:tr w:rsidR="00842D07" w:rsidRPr="008652DC" w14:paraId="00AAA412" w14:textId="77777777" w:rsidTr="00C72E73">
        <w:trPr>
          <w:jc w:val="center"/>
        </w:trPr>
        <w:tc>
          <w:tcPr>
            <w:tcW w:w="2880" w:type="dxa"/>
          </w:tcPr>
          <w:p w14:paraId="18987CF1" w14:textId="77777777" w:rsidR="00842D07" w:rsidRPr="001E3806" w:rsidRDefault="00842D07" w:rsidP="00701D8F">
            <w:pPr>
              <w:pStyle w:val="ListParagraph"/>
              <w:numPr>
                <w:ilvl w:val="0"/>
                <w:numId w:val="1"/>
              </w:numPr>
              <w:rPr>
                <w:sz w:val="20"/>
                <w:szCs w:val="20"/>
              </w:rPr>
            </w:pPr>
            <w:r w:rsidRPr="001E3806">
              <w:rPr>
                <w:sz w:val="20"/>
                <w:szCs w:val="20"/>
              </w:rPr>
              <w:t>Relocate organisms</w:t>
            </w:r>
          </w:p>
        </w:tc>
        <w:tc>
          <w:tcPr>
            <w:tcW w:w="3060" w:type="dxa"/>
          </w:tcPr>
          <w:p w14:paraId="2CFDEC50" w14:textId="77777777" w:rsidR="00842D07" w:rsidRPr="001E3806" w:rsidRDefault="00842D07" w:rsidP="00931E38">
            <w:pPr>
              <w:rPr>
                <w:sz w:val="20"/>
                <w:szCs w:val="20"/>
              </w:rPr>
            </w:pPr>
            <w:r w:rsidRPr="001E3806">
              <w:rPr>
                <w:sz w:val="20"/>
                <w:szCs w:val="20"/>
              </w:rPr>
              <w:t>N/A</w:t>
            </w:r>
          </w:p>
        </w:tc>
        <w:tc>
          <w:tcPr>
            <w:tcW w:w="3240" w:type="dxa"/>
          </w:tcPr>
          <w:p w14:paraId="245F8CD6" w14:textId="77777777" w:rsidR="00842D07" w:rsidRPr="001E3806" w:rsidRDefault="00842D07" w:rsidP="00701D8F">
            <w:pPr>
              <w:pStyle w:val="ListParagraph"/>
              <w:numPr>
                <w:ilvl w:val="0"/>
                <w:numId w:val="2"/>
              </w:numPr>
              <w:ind w:left="252" w:hanging="270"/>
              <w:rPr>
                <w:sz w:val="20"/>
                <w:szCs w:val="20"/>
              </w:rPr>
            </w:pPr>
            <w:r w:rsidRPr="001E3806">
              <w:rPr>
                <w:sz w:val="20"/>
                <w:szCs w:val="20"/>
              </w:rPr>
              <w:t>Conduct active restoration</w:t>
            </w:r>
          </w:p>
        </w:tc>
      </w:tr>
      <w:tr w:rsidR="004D4354" w:rsidRPr="008652DC" w14:paraId="726D3C1A" w14:textId="77777777" w:rsidTr="00C72E73">
        <w:trPr>
          <w:jc w:val="center"/>
        </w:trPr>
        <w:tc>
          <w:tcPr>
            <w:tcW w:w="2880" w:type="dxa"/>
          </w:tcPr>
          <w:p w14:paraId="63317E80" w14:textId="77777777" w:rsidR="004D4354" w:rsidRPr="001E3806" w:rsidRDefault="004D4354" w:rsidP="00701D8F">
            <w:pPr>
              <w:pStyle w:val="ListParagraph"/>
              <w:numPr>
                <w:ilvl w:val="0"/>
                <w:numId w:val="1"/>
              </w:numPr>
              <w:rPr>
                <w:sz w:val="20"/>
                <w:szCs w:val="20"/>
              </w:rPr>
            </w:pPr>
            <w:r w:rsidRPr="001E3806">
              <w:rPr>
                <w:sz w:val="20"/>
                <w:szCs w:val="20"/>
              </w:rPr>
              <w:t>Support evolutionary potential</w:t>
            </w:r>
          </w:p>
        </w:tc>
        <w:tc>
          <w:tcPr>
            <w:tcW w:w="3060" w:type="dxa"/>
          </w:tcPr>
          <w:p w14:paraId="7CCEF0A7" w14:textId="261DF6C9" w:rsidR="004D4354" w:rsidRPr="001E3806" w:rsidRDefault="003A5E1A" w:rsidP="00701D8F">
            <w:pPr>
              <w:pStyle w:val="ListParagraph"/>
              <w:numPr>
                <w:ilvl w:val="0"/>
                <w:numId w:val="3"/>
              </w:numPr>
              <w:ind w:left="342" w:hanging="270"/>
              <w:rPr>
                <w:sz w:val="20"/>
                <w:szCs w:val="20"/>
              </w:rPr>
            </w:pPr>
            <w:r>
              <w:rPr>
                <w:sz w:val="20"/>
                <w:szCs w:val="20"/>
              </w:rPr>
              <w:t>Risk spreading</w:t>
            </w:r>
          </w:p>
        </w:tc>
        <w:tc>
          <w:tcPr>
            <w:tcW w:w="3240" w:type="dxa"/>
          </w:tcPr>
          <w:p w14:paraId="29F3360C" w14:textId="77777777" w:rsidR="004D4354" w:rsidRPr="001E3806" w:rsidRDefault="004D4354" w:rsidP="00701D8F">
            <w:pPr>
              <w:pStyle w:val="ListParagraph"/>
              <w:numPr>
                <w:ilvl w:val="0"/>
                <w:numId w:val="2"/>
              </w:numPr>
              <w:ind w:left="252" w:hanging="270"/>
              <w:rPr>
                <w:sz w:val="20"/>
                <w:szCs w:val="20"/>
              </w:rPr>
            </w:pPr>
            <w:r w:rsidRPr="001E3806">
              <w:rPr>
                <w:sz w:val="20"/>
                <w:szCs w:val="20"/>
              </w:rPr>
              <w:t>Establish marine protected areas networks</w:t>
            </w:r>
          </w:p>
        </w:tc>
      </w:tr>
    </w:tbl>
    <w:p w14:paraId="2D64EE1A" w14:textId="77777777" w:rsidR="00842D07" w:rsidRDefault="00842D07" w:rsidP="00842D07"/>
    <w:p w14:paraId="140F31B1" w14:textId="189BE098" w:rsidR="00842D07" w:rsidRPr="00C54023" w:rsidRDefault="00842D07" w:rsidP="00577589">
      <w:pPr>
        <w:spacing w:line="480" w:lineRule="auto"/>
        <w:ind w:firstLine="0"/>
      </w:pPr>
      <w:r>
        <w:t>Based on this review</w:t>
      </w:r>
      <w:r w:rsidRPr="008B1F7F">
        <w:t xml:space="preserve"> </w:t>
      </w:r>
      <w:r>
        <w:t>and stakeholder feedback</w:t>
      </w:r>
      <w:r w:rsidR="00ED03A5">
        <w:t>,</w:t>
      </w:r>
      <w:r w:rsidRPr="009C05D8">
        <w:t xml:space="preserve"> </w:t>
      </w:r>
      <w:r>
        <w:t>t</w:t>
      </w:r>
      <w:r w:rsidRPr="008033C4">
        <w:t xml:space="preserve">he Compendium </w:t>
      </w:r>
      <w:r>
        <w:t>(</w:t>
      </w:r>
      <w:r w:rsidR="00C447C3">
        <w:t>see Supplementary Online Material</w:t>
      </w:r>
      <w:r>
        <w:t xml:space="preserve">) </w:t>
      </w:r>
      <w:r w:rsidRPr="008033C4">
        <w:t xml:space="preserve">maintains the seven general adaptation strategies as a relevant and useful framework for identifying adaptation options for coral reef ecosystems. </w:t>
      </w:r>
      <w:r>
        <w:t>It is not expected that all seven</w:t>
      </w:r>
      <w:r w:rsidRPr="008033C4">
        <w:t xml:space="preserve"> strategies </w:t>
      </w:r>
      <w:r>
        <w:t>will be explicitly included in</w:t>
      </w:r>
      <w:r w:rsidRPr="008033C4">
        <w:t xml:space="preserve"> each and every site-specific plan</w:t>
      </w:r>
      <w:r w:rsidR="00B01AE8">
        <w:t>. R</w:t>
      </w:r>
      <w:r w:rsidRPr="008033C4">
        <w:t>ather</w:t>
      </w:r>
      <w:r w:rsidR="00B01AE8">
        <w:t>,</w:t>
      </w:r>
      <w:r w:rsidRPr="008033C4">
        <w:t xml:space="preserve"> </w:t>
      </w:r>
      <w:r>
        <w:t xml:space="preserve">they are intended </w:t>
      </w:r>
      <w:r w:rsidRPr="008033C4">
        <w:t xml:space="preserve">to serve as a framework for </w:t>
      </w:r>
      <w:r w:rsidRPr="008033C4">
        <w:lastRenderedPageBreak/>
        <w:t>brainstorming potential new adaptation options to fill gaps</w:t>
      </w:r>
      <w:r>
        <w:t>,</w:t>
      </w:r>
      <w:r w:rsidRPr="008033C4">
        <w:t xml:space="preserve"> or </w:t>
      </w:r>
      <w:r w:rsidR="005D3663">
        <w:t>to</w:t>
      </w:r>
      <w:r w:rsidR="005D3663" w:rsidRPr="008033C4">
        <w:t xml:space="preserve"> </w:t>
      </w:r>
      <w:r w:rsidRPr="008033C4">
        <w:t xml:space="preserve">refine management goals and objectives and refocus management efforts with a forward-looking, climate change </w:t>
      </w:r>
      <w:r w:rsidR="007F1413">
        <w:t>perspective</w:t>
      </w:r>
      <w:r w:rsidRPr="008033C4">
        <w:t>.</w:t>
      </w:r>
      <w:r w:rsidR="001B31B5">
        <w:t xml:space="preserve"> </w:t>
      </w:r>
      <w:r w:rsidR="004816F3">
        <w:t>To the extent</w:t>
      </w:r>
      <w:r w:rsidR="001B31B5">
        <w:t xml:space="preserve"> that some potential climate change adaptation strategies may not be perceived as fitting well into one of these seven categories, such as shading of corals for temperature mitigation</w:t>
      </w:r>
      <w:r w:rsidR="00BF3A70">
        <w:t xml:space="preserve"> </w:t>
      </w:r>
      <w:r w:rsidR="00BF3A70">
        <w:fldChar w:fldCharType="begin"/>
      </w:r>
      <w:r w:rsidR="00BF3A70">
        <w:instrText xml:space="preserve"> ADDIN EN.CITE &lt;EndNote&gt;&lt;Cite&gt;&lt;Author&gt;Rau&lt;/Author&gt;&lt;Year&gt;2012&lt;/Year&gt;&lt;RecNum&gt;128&lt;/RecNum&gt;&lt;DisplayText&gt;(Rau, McLeod, &amp;amp; Hoegh-Guldberg, 2012)&lt;/DisplayText&gt;&lt;record&gt;&lt;rec-number&gt;128&lt;/rec-number&gt;&lt;foreign-keys&gt;&lt;key app="EN" db-id="ta0ztrv9hwp05kerefnvw0psv9dd5tfzvxdx" timestamp="1373312138"&gt;128&lt;/key&gt;&lt;/foreign-keys&gt;&lt;ref-type name="Journal Article"&gt;17&lt;/ref-type&gt;&lt;contributors&gt;&lt;authors&gt;&lt;author&gt;Rau, G. H.&lt;/author&gt;&lt;author&gt;McLeod, E.&lt;/author&gt;&lt;author&gt;Hoegh-Guldberg, O.&lt;/author&gt;&lt;/authors&gt;&lt;/contributors&gt;&lt;titles&gt;&lt;title&gt;The need for new ocean conservation strategies in a high-carbon dioxide world&lt;/title&gt;&lt;secondary-title&gt;Nature Climate Change&lt;/secondary-title&gt;&lt;/titles&gt;&lt;periodical&gt;&lt;full-title&gt;Nature Climate Change&lt;/full-title&gt;&lt;/periodical&gt;&lt;pages&gt;720-724&lt;/pages&gt;&lt;volume&gt;2&lt;/volume&gt;&lt;number&gt;10&lt;/number&gt;&lt;dates&gt;&lt;year&gt;2012&lt;/year&gt;&lt;/dates&gt;&lt;publisher&gt;Nature Publishing Group, a division of Macmillan Publishers Limited. All Rights Reserved.&lt;/publisher&gt;&lt;isbn&gt;1758-678X&lt;/isbn&gt;&lt;urls&gt;&lt;/urls&gt;&lt;electronic-resource-num&gt;doi:10.1038/nclimate1555&lt;/electronic-resource-num&gt;&lt;/record&gt;&lt;/Cite&gt;&lt;/EndNote&gt;</w:instrText>
      </w:r>
      <w:r w:rsidR="00BF3A70">
        <w:fldChar w:fldCharType="separate"/>
      </w:r>
      <w:r w:rsidR="00BF3A70">
        <w:rPr>
          <w:noProof/>
        </w:rPr>
        <w:t>(Rau, McLeod, &amp; Hoegh-Guldberg, 2012)</w:t>
      </w:r>
      <w:r w:rsidR="00BF3A70">
        <w:fldChar w:fldCharType="end"/>
      </w:r>
      <w:r w:rsidR="00BF3A70">
        <w:t>,</w:t>
      </w:r>
      <w:r w:rsidR="001B31B5">
        <w:t xml:space="preserve"> </w:t>
      </w:r>
      <w:r w:rsidR="004816F3">
        <w:t xml:space="preserve">it must be emphasized that the value of the Compendium and </w:t>
      </w:r>
      <w:r w:rsidR="00317F8D">
        <w:t>its</w:t>
      </w:r>
      <w:r w:rsidR="004816F3">
        <w:t xml:space="preserve"> structure of seven ecologically oriented strategies is in its potential to stimulate the brainstorming process, </w:t>
      </w:r>
      <w:r w:rsidR="00C60100">
        <w:t>and should not</w:t>
      </w:r>
      <w:r w:rsidR="004816F3">
        <w:t xml:space="preserve"> constrain</w:t>
      </w:r>
      <w:r w:rsidR="00C60100">
        <w:t xml:space="preserve"> </w:t>
      </w:r>
      <w:r w:rsidR="004816F3">
        <w:t>the possible inclusion of novel approaches</w:t>
      </w:r>
      <w:r w:rsidR="001B31B5">
        <w:t>.</w:t>
      </w:r>
      <w:r w:rsidRPr="008033C4">
        <w:t xml:space="preserve"> </w:t>
      </w:r>
      <w:r w:rsidR="00C447C3">
        <w:t>In</w:t>
      </w:r>
      <w:r>
        <w:t xml:space="preserve"> </w:t>
      </w:r>
      <w:r w:rsidRPr="008033C4">
        <w:t>reflect</w:t>
      </w:r>
      <w:r>
        <w:t>ing</w:t>
      </w:r>
      <w:r w:rsidRPr="008033C4">
        <w:t xml:space="preserve"> an ecosystem-based approach to adaptation</w:t>
      </w:r>
      <w:r>
        <w:t xml:space="preserve">, </w:t>
      </w:r>
      <w:r w:rsidR="00317F8D">
        <w:t xml:space="preserve">it </w:t>
      </w:r>
      <w:r>
        <w:t>also</w:t>
      </w:r>
      <w:r w:rsidRPr="008033C4">
        <w:t xml:space="preserve"> incorporate</w:t>
      </w:r>
      <w:r w:rsidR="00317F8D">
        <w:t>s</w:t>
      </w:r>
      <w:r w:rsidRPr="008033C4">
        <w:t xml:space="preserve"> traditional conservation strategies, such as reducing non-climate stress</w:t>
      </w:r>
      <w:r>
        <w:t>ors. However, it become</w:t>
      </w:r>
      <w:r w:rsidR="00B01AE8">
        <w:t>s</w:t>
      </w:r>
      <w:r>
        <w:t xml:space="preserve"> clear that </w:t>
      </w:r>
      <w:r w:rsidR="00C447C3">
        <w:t>especially</w:t>
      </w:r>
      <w:r>
        <w:t xml:space="preserve"> the more forward-thinking ecological strategies</w:t>
      </w:r>
      <w:r w:rsidRPr="008033C4">
        <w:t xml:space="preserve"> </w:t>
      </w:r>
      <w:r w:rsidR="00B01AE8">
        <w:t xml:space="preserve">(e.g., </w:t>
      </w:r>
      <w:r w:rsidRPr="008033C4">
        <w:t>restoring ecosystem structure and function, supporting evolutionary potential, protecting refugia, and relocation</w:t>
      </w:r>
      <w:r w:rsidR="00B01AE8">
        <w:t>)</w:t>
      </w:r>
      <w:r>
        <w:t xml:space="preserve">, </w:t>
      </w:r>
      <w:r w:rsidR="00B01AE8">
        <w:t xml:space="preserve">should be </w:t>
      </w:r>
      <w:r w:rsidR="00EB66ED">
        <w:t>further refined</w:t>
      </w:r>
      <w:r>
        <w:t xml:space="preserve"> with an explicit climate-change focus.</w:t>
      </w:r>
      <w:r w:rsidR="009A798B" w:rsidRPr="009A798B">
        <w:t xml:space="preserve"> </w:t>
      </w:r>
      <w:r w:rsidR="00C832AD">
        <w:t>Finally</w:t>
      </w:r>
      <w:r w:rsidR="009A798B">
        <w:t xml:space="preserve">, </w:t>
      </w:r>
      <w:r w:rsidR="00C832AD">
        <w:t xml:space="preserve">the strategies </w:t>
      </w:r>
      <w:r w:rsidR="009A798B">
        <w:t>are not mutually exclusive and may be used in combination.</w:t>
      </w:r>
    </w:p>
    <w:p w14:paraId="6D5A1A3B" w14:textId="07E22F0E" w:rsidR="00176EE8" w:rsidRPr="00176EE8" w:rsidRDefault="00CC5C81" w:rsidP="00577589">
      <w:pPr>
        <w:pStyle w:val="Heading2"/>
        <w:spacing w:line="480" w:lineRule="auto"/>
        <w:ind w:firstLine="0"/>
        <w:rPr>
          <w:color w:val="000000" w:themeColor="text1"/>
        </w:rPr>
      </w:pPr>
      <w:bookmarkStart w:id="20" w:name="_Toc429311393"/>
      <w:r w:rsidRPr="00176EE8">
        <w:rPr>
          <w:color w:val="000000" w:themeColor="text1"/>
        </w:rPr>
        <w:t>Compiling Adaptation Options</w:t>
      </w:r>
      <w:r w:rsidR="004500CF">
        <w:rPr>
          <w:color w:val="000000" w:themeColor="text1"/>
        </w:rPr>
        <w:t xml:space="preserve"> for Coral Reefs</w:t>
      </w:r>
      <w:bookmarkEnd w:id="20"/>
    </w:p>
    <w:p w14:paraId="6BF2B67C" w14:textId="4273AA21" w:rsidR="000320BF" w:rsidRDefault="00306325" w:rsidP="00577589">
      <w:pPr>
        <w:spacing w:line="480" w:lineRule="auto"/>
        <w:ind w:firstLine="0"/>
      </w:pPr>
      <w:r>
        <w:t xml:space="preserve">Building on the </w:t>
      </w:r>
      <w:r w:rsidRPr="00981D16">
        <w:t>general adaptation strategies</w:t>
      </w:r>
      <w:r>
        <w:t xml:space="preserve"> as a framework for the Compendium, over 250 </w:t>
      </w:r>
      <w:r w:rsidRPr="00981D16">
        <w:t xml:space="preserve">peer-reviewed </w:t>
      </w:r>
      <w:r>
        <w:t>articles</w:t>
      </w:r>
      <w:r w:rsidRPr="00981D16">
        <w:t xml:space="preserve"> and other sources </w:t>
      </w:r>
      <w:r>
        <w:t xml:space="preserve">of information such as </w:t>
      </w:r>
      <w:r w:rsidRPr="00981D16">
        <w:t xml:space="preserve">guides and case studies </w:t>
      </w:r>
      <w:r>
        <w:t>were reviewed and mined for illustrative</w:t>
      </w:r>
      <w:r w:rsidR="00CA081D">
        <w:t>, coral-specific</w:t>
      </w:r>
      <w:r>
        <w:t xml:space="preserve"> adaptation options. These adaptation options were then </w:t>
      </w:r>
      <w:r w:rsidRPr="00C13ABD">
        <w:t>binned into the seven general adaptation strategies</w:t>
      </w:r>
      <w:r>
        <w:t xml:space="preserve"> that make up the Compendium. An excerpt of </w:t>
      </w:r>
      <w:r w:rsidR="00E870BF">
        <w:t xml:space="preserve">the </w:t>
      </w:r>
      <w:r>
        <w:t xml:space="preserve">Compendium </w:t>
      </w:r>
      <w:r w:rsidR="00E870BF">
        <w:t>is</w:t>
      </w:r>
      <w:r>
        <w:t xml:space="preserve"> </w:t>
      </w:r>
      <w:r w:rsidRPr="00EE3F3F">
        <w:t xml:space="preserve">provided in </w:t>
      </w:r>
      <w:r w:rsidR="00EE3F3F" w:rsidRPr="00EE3F3F">
        <w:fldChar w:fldCharType="begin"/>
      </w:r>
      <w:r w:rsidR="00EE3F3F" w:rsidRPr="00EE3F3F">
        <w:instrText xml:space="preserve"> REF _Ref427309971 \h  \* MERGEFORMAT </w:instrText>
      </w:r>
      <w:r w:rsidR="00EE3F3F" w:rsidRPr="00EE3F3F">
        <w:fldChar w:fldCharType="separate"/>
      </w:r>
      <w:r w:rsidR="00EB4E63" w:rsidRPr="0096541B">
        <w:t xml:space="preserve">Table </w:t>
      </w:r>
      <w:r w:rsidR="00EB4E63" w:rsidRPr="0096541B">
        <w:rPr>
          <w:noProof/>
        </w:rPr>
        <w:t>2</w:t>
      </w:r>
      <w:r w:rsidR="00EE3F3F" w:rsidRPr="00EE3F3F">
        <w:fldChar w:fldCharType="end"/>
      </w:r>
      <w:r w:rsidR="00F40F39" w:rsidRPr="00EE3F3F">
        <w:t>,</w:t>
      </w:r>
      <w:r w:rsidRPr="00EE3F3F">
        <w:t xml:space="preserve"> showing</w:t>
      </w:r>
      <w:r>
        <w:t xml:space="preserve"> one example option </w:t>
      </w:r>
      <w:r w:rsidR="00A20951">
        <w:t>for each of</w:t>
      </w:r>
      <w:r>
        <w:t xml:space="preserve"> </w:t>
      </w:r>
      <w:r w:rsidR="005F2D1A">
        <w:t>three</w:t>
      </w:r>
      <w:r>
        <w:t xml:space="preserve"> strategies. The full list of adaptation options for </w:t>
      </w:r>
      <w:r w:rsidR="00ED03A5">
        <w:t>each of the</w:t>
      </w:r>
      <w:r>
        <w:t xml:space="preserve"> seven strategies in the Compendium</w:t>
      </w:r>
      <w:r w:rsidR="00ED03A5">
        <w:t xml:space="preserve"> can be found</w:t>
      </w:r>
      <w:r>
        <w:t xml:space="preserve"> </w:t>
      </w:r>
      <w:r w:rsidR="00ED03A5">
        <w:t>in the</w:t>
      </w:r>
      <w:r w:rsidR="00A60B90">
        <w:t xml:space="preserve"> Supplementary Online Material</w:t>
      </w:r>
      <w:r>
        <w:t>.</w:t>
      </w:r>
    </w:p>
    <w:tbl>
      <w:tblPr>
        <w:tblW w:w="4952" w:type="pct"/>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Look w:val="0480" w:firstRow="0" w:lastRow="0" w:firstColumn="1" w:lastColumn="0" w:noHBand="0" w:noVBand="1"/>
      </w:tblPr>
      <w:tblGrid>
        <w:gridCol w:w="2970"/>
        <w:gridCol w:w="6228"/>
        <w:gridCol w:w="72"/>
      </w:tblGrid>
      <w:tr w:rsidR="0051069F" w:rsidRPr="00C54023" w14:paraId="28F69776" w14:textId="77777777" w:rsidTr="00007F86">
        <w:trPr>
          <w:trHeight w:val="575"/>
          <w:tblHeader/>
        </w:trPr>
        <w:tc>
          <w:tcPr>
            <w:tcW w:w="5000" w:type="pct"/>
            <w:gridSpan w:val="3"/>
            <w:tcBorders>
              <w:top w:val="nil"/>
              <w:left w:val="nil"/>
              <w:bottom w:val="single" w:sz="4" w:space="0" w:color="auto"/>
              <w:right w:val="nil"/>
            </w:tcBorders>
            <w:shd w:val="clear" w:color="auto" w:fill="auto"/>
          </w:tcPr>
          <w:p w14:paraId="0363DBDE" w14:textId="3EF67CD1" w:rsidR="0051069F" w:rsidRPr="006B4077" w:rsidRDefault="006B4077" w:rsidP="0096541B">
            <w:pPr>
              <w:pStyle w:val="Caption"/>
              <w:keepNext/>
              <w:spacing w:after="0"/>
              <w:ind w:firstLine="0"/>
              <w:rPr>
                <w:color w:val="auto"/>
              </w:rPr>
            </w:pPr>
            <w:bookmarkStart w:id="21" w:name="_Ref427309971"/>
            <w:bookmarkStart w:id="22" w:name="_Toc426984677"/>
            <w:bookmarkStart w:id="23" w:name="_Toc427062911"/>
            <w:bookmarkStart w:id="24" w:name="_Toc429653475"/>
            <w:r w:rsidRPr="006B4077">
              <w:rPr>
                <w:b/>
                <w:i w:val="0"/>
                <w:color w:val="auto"/>
                <w:sz w:val="20"/>
                <w:szCs w:val="20"/>
              </w:rPr>
              <w:t xml:space="preserve">Table </w:t>
            </w:r>
            <w:r w:rsidRPr="006B4077">
              <w:rPr>
                <w:b/>
                <w:i w:val="0"/>
                <w:color w:val="auto"/>
                <w:sz w:val="20"/>
                <w:szCs w:val="20"/>
              </w:rPr>
              <w:fldChar w:fldCharType="begin"/>
            </w:r>
            <w:r w:rsidRPr="006B4077">
              <w:rPr>
                <w:b/>
                <w:i w:val="0"/>
                <w:color w:val="auto"/>
                <w:sz w:val="20"/>
                <w:szCs w:val="20"/>
              </w:rPr>
              <w:instrText xml:space="preserve"> SEQ Table \* ARABIC </w:instrText>
            </w:r>
            <w:r w:rsidRPr="006B4077">
              <w:rPr>
                <w:b/>
                <w:i w:val="0"/>
                <w:color w:val="auto"/>
                <w:sz w:val="20"/>
                <w:szCs w:val="20"/>
              </w:rPr>
              <w:fldChar w:fldCharType="separate"/>
            </w:r>
            <w:r w:rsidR="00EB4E63">
              <w:rPr>
                <w:b/>
                <w:i w:val="0"/>
                <w:noProof/>
                <w:color w:val="auto"/>
                <w:sz w:val="20"/>
                <w:szCs w:val="20"/>
              </w:rPr>
              <w:t>2</w:t>
            </w:r>
            <w:r w:rsidRPr="006B4077">
              <w:rPr>
                <w:b/>
                <w:i w:val="0"/>
                <w:color w:val="auto"/>
                <w:sz w:val="20"/>
                <w:szCs w:val="20"/>
              </w:rPr>
              <w:fldChar w:fldCharType="end"/>
            </w:r>
            <w:bookmarkEnd w:id="21"/>
            <w:r w:rsidR="0051069F" w:rsidRPr="006B4077">
              <w:rPr>
                <w:b/>
                <w:i w:val="0"/>
                <w:color w:val="auto"/>
                <w:sz w:val="20"/>
                <w:szCs w:val="20"/>
              </w:rPr>
              <w:t>. Excerpt from the CCAP Compendium showing selected general adaptation strategies, adaptation options, and design considerations (</w:t>
            </w:r>
            <w:r w:rsidR="00A60B90" w:rsidRPr="00A60B90">
              <w:rPr>
                <w:b/>
                <w:i w:val="0"/>
                <w:color w:val="auto"/>
                <w:sz w:val="20"/>
                <w:szCs w:val="20"/>
              </w:rPr>
              <w:t>see Supplementary Online Material</w:t>
            </w:r>
            <w:r w:rsidR="0051069F" w:rsidRPr="006B4077">
              <w:rPr>
                <w:b/>
                <w:i w:val="0"/>
                <w:color w:val="auto"/>
                <w:sz w:val="20"/>
                <w:szCs w:val="20"/>
              </w:rPr>
              <w:t xml:space="preserve"> for full list)</w:t>
            </w:r>
            <w:bookmarkEnd w:id="22"/>
            <w:bookmarkEnd w:id="23"/>
            <w:bookmarkEnd w:id="24"/>
          </w:p>
        </w:tc>
      </w:tr>
      <w:tr w:rsidR="0051069F" w:rsidRPr="0087578E" w14:paraId="6AEB2B6D" w14:textId="77777777" w:rsidTr="00C72E73">
        <w:trPr>
          <w:gridAfter w:val="1"/>
          <w:wAfter w:w="39" w:type="pct"/>
          <w:trHeight w:val="575"/>
          <w:tblHeader/>
        </w:trPr>
        <w:tc>
          <w:tcPr>
            <w:tcW w:w="1602" w:type="pct"/>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71D4C1B" w14:textId="77777777" w:rsidR="0051069F" w:rsidRPr="0087578E" w:rsidRDefault="0051069F" w:rsidP="00C72E73">
            <w:pPr>
              <w:spacing w:before="120" w:after="120" w:line="240" w:lineRule="auto"/>
              <w:ind w:firstLine="0"/>
              <w:jc w:val="center"/>
              <w:rPr>
                <w:rFonts w:eastAsia="Calibri" w:cs="Times New Roman"/>
                <w:b/>
                <w:color w:val="FFFFFF"/>
                <w:sz w:val="20"/>
                <w:szCs w:val="20"/>
              </w:rPr>
            </w:pPr>
            <w:r>
              <w:rPr>
                <w:rFonts w:eastAsia="Calibri" w:cs="Times New Roman"/>
                <w:b/>
                <w:color w:val="FFFFFF"/>
                <w:sz w:val="20"/>
                <w:szCs w:val="20"/>
              </w:rPr>
              <w:t xml:space="preserve">General Adaptation </w:t>
            </w:r>
            <w:r w:rsidRPr="0087578E">
              <w:rPr>
                <w:rFonts w:eastAsia="Calibri" w:cs="Times New Roman"/>
                <w:b/>
                <w:color w:val="FFFFFF"/>
                <w:sz w:val="20"/>
                <w:szCs w:val="20"/>
              </w:rPr>
              <w:t>Strategies</w:t>
            </w:r>
            <w:r>
              <w:rPr>
                <w:rFonts w:eastAsia="Calibri" w:cs="Times New Roman"/>
                <w:b/>
                <w:color w:val="FFFFFF"/>
                <w:sz w:val="20"/>
                <w:szCs w:val="20"/>
              </w:rPr>
              <w:t xml:space="preserve"> and Adaptation </w:t>
            </w:r>
            <w:r w:rsidRPr="0087578E">
              <w:rPr>
                <w:rFonts w:eastAsia="Calibri" w:cs="Times New Roman"/>
                <w:b/>
                <w:color w:val="FFFFFF"/>
                <w:sz w:val="20"/>
                <w:szCs w:val="20"/>
              </w:rPr>
              <w:t>Options</w:t>
            </w:r>
          </w:p>
        </w:tc>
        <w:tc>
          <w:tcPr>
            <w:tcW w:w="3359" w:type="pct"/>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9FD712A" w14:textId="77777777" w:rsidR="0051069F" w:rsidRPr="0087578E" w:rsidRDefault="0051069F" w:rsidP="00C72E73">
            <w:pPr>
              <w:spacing w:before="120" w:after="120" w:line="240" w:lineRule="auto"/>
              <w:ind w:firstLine="0"/>
              <w:jc w:val="center"/>
              <w:rPr>
                <w:rFonts w:eastAsia="Calibri" w:cs="Times New Roman"/>
                <w:b/>
                <w:color w:val="FFFFFF"/>
                <w:sz w:val="20"/>
                <w:szCs w:val="20"/>
              </w:rPr>
            </w:pPr>
            <w:r>
              <w:rPr>
                <w:rFonts w:eastAsia="Calibri" w:cs="Times New Roman"/>
                <w:b/>
                <w:color w:val="FFFFFF"/>
                <w:sz w:val="20"/>
                <w:szCs w:val="20"/>
              </w:rPr>
              <w:t>Climate-</w:t>
            </w:r>
            <w:r w:rsidRPr="00FC7C6B">
              <w:rPr>
                <w:rFonts w:eastAsia="Calibri" w:cs="Times New Roman"/>
                <w:b/>
                <w:color w:val="FFFFFF"/>
                <w:sz w:val="20"/>
                <w:szCs w:val="20"/>
              </w:rPr>
              <w:t xml:space="preserve">Smart </w:t>
            </w:r>
            <w:r w:rsidRPr="0087578E">
              <w:rPr>
                <w:rFonts w:eastAsia="Calibri" w:cs="Times New Roman"/>
                <w:b/>
                <w:color w:val="FFFFFF"/>
                <w:sz w:val="20"/>
                <w:szCs w:val="20"/>
              </w:rPr>
              <w:t>Design Considerations</w:t>
            </w:r>
          </w:p>
        </w:tc>
      </w:tr>
      <w:tr w:rsidR="0051069F" w:rsidRPr="0087578E" w14:paraId="7CFEBBE9" w14:textId="77777777" w:rsidTr="00007F86">
        <w:trPr>
          <w:gridAfter w:val="1"/>
          <w:wAfter w:w="39" w:type="pct"/>
        </w:trPr>
        <w:tc>
          <w:tcPr>
            <w:tcW w:w="496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EDE643" w14:textId="77777777" w:rsidR="0051069F" w:rsidRPr="000F2852" w:rsidRDefault="0051069F" w:rsidP="00C72E73">
            <w:pPr>
              <w:numPr>
                <w:ilvl w:val="0"/>
                <w:numId w:val="10"/>
              </w:numPr>
              <w:spacing w:after="0" w:line="240" w:lineRule="auto"/>
              <w:ind w:left="252" w:hanging="252"/>
              <w:contextualSpacing/>
              <w:rPr>
                <w:rFonts w:eastAsia="Calibri" w:cs="Times New Roman"/>
                <w:b/>
                <w:sz w:val="20"/>
                <w:szCs w:val="20"/>
              </w:rPr>
            </w:pPr>
            <w:r w:rsidRPr="0087578E">
              <w:rPr>
                <w:rFonts w:eastAsia="Calibri" w:cs="Times New Roman"/>
                <w:b/>
                <w:smallCaps/>
                <w:sz w:val="20"/>
                <w:szCs w:val="20"/>
              </w:rPr>
              <w:t>Reduce Non-Climate Stress</w:t>
            </w:r>
            <w:r>
              <w:rPr>
                <w:rFonts w:eastAsia="Calibri" w:cs="Times New Roman"/>
                <w:b/>
                <w:smallCaps/>
                <w:sz w:val="20"/>
                <w:szCs w:val="20"/>
              </w:rPr>
              <w:t>e</w:t>
            </w:r>
            <w:r w:rsidRPr="0087578E">
              <w:rPr>
                <w:rFonts w:eastAsia="Calibri" w:cs="Times New Roman"/>
                <w:b/>
                <w:smallCaps/>
                <w:sz w:val="20"/>
                <w:szCs w:val="20"/>
              </w:rPr>
              <w:t>s</w:t>
            </w:r>
            <w:r>
              <w:rPr>
                <w:rFonts w:eastAsia="Calibri" w:cs="Times New Roman"/>
                <w:b/>
                <w:smallCaps/>
                <w:sz w:val="20"/>
                <w:szCs w:val="20"/>
              </w:rPr>
              <w:t xml:space="preserve"> </w:t>
            </w:r>
          </w:p>
          <w:p w14:paraId="73A7874E" w14:textId="52A48550" w:rsidR="0051069F" w:rsidRPr="0087578E" w:rsidRDefault="0051069F" w:rsidP="00C72E73">
            <w:pPr>
              <w:spacing w:after="0" w:line="240" w:lineRule="auto"/>
              <w:ind w:hanging="18"/>
              <w:contextualSpacing/>
              <w:rPr>
                <w:rFonts w:eastAsia="Calibri" w:cs="Times New Roman"/>
                <w:b/>
                <w:smallCaps/>
                <w:sz w:val="20"/>
                <w:szCs w:val="20"/>
              </w:rPr>
            </w:pPr>
            <w:r w:rsidRPr="0087578E">
              <w:rPr>
                <w:rFonts w:eastAsia="Calibri" w:cs="Times New Roman"/>
                <w:i/>
                <w:sz w:val="20"/>
                <w:szCs w:val="20"/>
              </w:rPr>
              <w:lastRenderedPageBreak/>
              <w:t>Minimize localized human stressors (e.g., pollution, fishing pressure) that hinder the ability of species or ecosystems to withstand or adjust to climatic events</w:t>
            </w:r>
          </w:p>
        </w:tc>
      </w:tr>
      <w:tr w:rsidR="0051069F" w:rsidRPr="0087578E" w14:paraId="5F6A8F19" w14:textId="77777777" w:rsidTr="00C72E73">
        <w:trPr>
          <w:gridAfter w:val="1"/>
          <w:wAfter w:w="39" w:type="pct"/>
        </w:trPr>
        <w:tc>
          <w:tcPr>
            <w:tcW w:w="1602" w:type="pct"/>
            <w:tcBorders>
              <w:top w:val="single" w:sz="4" w:space="0" w:color="auto"/>
              <w:left w:val="single" w:sz="4" w:space="0" w:color="auto"/>
              <w:bottom w:val="single" w:sz="4" w:space="0" w:color="auto"/>
              <w:right w:val="single" w:sz="4" w:space="0" w:color="auto"/>
            </w:tcBorders>
          </w:tcPr>
          <w:p w14:paraId="537BCE28" w14:textId="77777777" w:rsidR="0051069F" w:rsidRPr="0087578E" w:rsidRDefault="0051069F" w:rsidP="00C72E73">
            <w:pPr>
              <w:numPr>
                <w:ilvl w:val="0"/>
                <w:numId w:val="6"/>
              </w:numPr>
              <w:spacing w:after="200" w:line="240" w:lineRule="auto"/>
              <w:ind w:left="252" w:hanging="90"/>
              <w:contextualSpacing/>
              <w:rPr>
                <w:rFonts w:eastAsia="Calibri" w:cs="Times New Roman"/>
                <w:sz w:val="20"/>
                <w:szCs w:val="20"/>
              </w:rPr>
            </w:pPr>
            <w:r w:rsidRPr="0087578E">
              <w:rPr>
                <w:rFonts w:eastAsia="Calibri" w:cs="Times New Roman"/>
                <w:sz w:val="20"/>
                <w:szCs w:val="20"/>
              </w:rPr>
              <w:lastRenderedPageBreak/>
              <w:t xml:space="preserve">Minimize land-based pollution due to excessive loadings of suspended sediments and nutrients from agriculture, </w:t>
            </w:r>
            <w:r>
              <w:rPr>
                <w:rFonts w:eastAsia="Calibri" w:cs="Times New Roman"/>
                <w:sz w:val="20"/>
                <w:szCs w:val="20"/>
              </w:rPr>
              <w:t xml:space="preserve">deforestation, </w:t>
            </w:r>
            <w:r w:rsidRPr="0087578E">
              <w:rPr>
                <w:rFonts w:eastAsia="Calibri" w:cs="Times New Roman"/>
                <w:sz w:val="20"/>
                <w:szCs w:val="20"/>
              </w:rPr>
              <w:t>ur</w:t>
            </w:r>
            <w:r>
              <w:rPr>
                <w:rFonts w:eastAsia="Calibri" w:cs="Times New Roman"/>
                <w:sz w:val="20"/>
                <w:szCs w:val="20"/>
              </w:rPr>
              <w:t>banization, and other land uses</w:t>
            </w:r>
          </w:p>
        </w:tc>
        <w:tc>
          <w:tcPr>
            <w:tcW w:w="3359" w:type="pct"/>
            <w:tcBorders>
              <w:top w:val="single" w:sz="4" w:space="0" w:color="auto"/>
              <w:left w:val="single" w:sz="4" w:space="0" w:color="auto"/>
              <w:bottom w:val="single" w:sz="4" w:space="0" w:color="auto"/>
              <w:right w:val="single" w:sz="4" w:space="0" w:color="auto"/>
            </w:tcBorders>
          </w:tcPr>
          <w:p w14:paraId="4F7A0594" w14:textId="00FD7B6A" w:rsidR="005976C3" w:rsidRPr="0087578E" w:rsidRDefault="005976C3" w:rsidP="00C72E73">
            <w:pPr>
              <w:numPr>
                <w:ilvl w:val="0"/>
                <w:numId w:val="4"/>
              </w:numPr>
              <w:spacing w:after="200" w:line="240" w:lineRule="auto"/>
              <w:ind w:left="193" w:hanging="193"/>
              <w:contextualSpacing/>
              <w:rPr>
                <w:rFonts w:eastAsia="Calibri" w:cs="Times New Roman"/>
                <w:sz w:val="20"/>
                <w:szCs w:val="20"/>
              </w:rPr>
            </w:pPr>
            <w:r w:rsidRPr="0087578E">
              <w:rPr>
                <w:rFonts w:eastAsia="Calibri" w:cs="Times New Roman"/>
                <w:i/>
                <w:sz w:val="20"/>
                <w:szCs w:val="20"/>
              </w:rPr>
              <w:t>How will climate change</w:t>
            </w:r>
            <w:r>
              <w:rPr>
                <w:rFonts w:eastAsia="Calibri" w:cs="Times New Roman"/>
                <w:i/>
                <w:sz w:val="20"/>
                <w:szCs w:val="20"/>
              </w:rPr>
              <w:t>-</w:t>
            </w:r>
            <w:r w:rsidRPr="0087578E">
              <w:rPr>
                <w:rFonts w:eastAsia="Calibri" w:cs="Times New Roman"/>
                <w:i/>
                <w:sz w:val="20"/>
                <w:szCs w:val="20"/>
              </w:rPr>
              <w:t>related shifts in precipitation patterns</w:t>
            </w:r>
            <w:r>
              <w:rPr>
                <w:rFonts w:eastAsia="Calibri" w:cs="Times New Roman"/>
                <w:i/>
                <w:sz w:val="20"/>
                <w:szCs w:val="20"/>
              </w:rPr>
              <w:t xml:space="preserve"> </w:t>
            </w:r>
            <w:r w:rsidR="00EB66ED">
              <w:rPr>
                <w:rFonts w:eastAsia="Calibri" w:cs="Times New Roman"/>
                <w:i/>
                <w:sz w:val="20"/>
                <w:szCs w:val="20"/>
              </w:rPr>
              <w:t>and</w:t>
            </w:r>
            <w:r>
              <w:rPr>
                <w:rFonts w:eastAsia="Calibri" w:cs="Times New Roman"/>
                <w:i/>
                <w:sz w:val="20"/>
                <w:szCs w:val="20"/>
              </w:rPr>
              <w:t xml:space="preserve"> </w:t>
            </w:r>
            <w:r w:rsidRPr="0087578E">
              <w:rPr>
                <w:rFonts w:eastAsia="Calibri" w:cs="Times New Roman"/>
                <w:i/>
                <w:sz w:val="20"/>
                <w:szCs w:val="20"/>
              </w:rPr>
              <w:t>hydrology affect</w:t>
            </w:r>
            <w:r>
              <w:rPr>
                <w:rFonts w:eastAsia="Calibri" w:cs="Times New Roman"/>
                <w:i/>
                <w:sz w:val="20"/>
                <w:szCs w:val="20"/>
              </w:rPr>
              <w:t xml:space="preserve"> </w:t>
            </w:r>
            <w:r w:rsidRPr="0087578E">
              <w:rPr>
                <w:rFonts w:eastAsia="Calibri" w:cs="Times New Roman"/>
                <w:i/>
                <w:sz w:val="20"/>
                <w:szCs w:val="20"/>
              </w:rPr>
              <w:t xml:space="preserve">runoff of sediments and </w:t>
            </w:r>
            <w:r>
              <w:rPr>
                <w:rFonts w:eastAsia="Calibri" w:cs="Times New Roman"/>
                <w:i/>
                <w:sz w:val="20"/>
                <w:szCs w:val="20"/>
              </w:rPr>
              <w:t>nutrients</w:t>
            </w:r>
            <w:r w:rsidRPr="0087578E">
              <w:rPr>
                <w:rFonts w:eastAsia="Calibri" w:cs="Times New Roman"/>
                <w:i/>
                <w:sz w:val="20"/>
                <w:szCs w:val="20"/>
              </w:rPr>
              <w:t xml:space="preserve"> </w:t>
            </w:r>
            <w:r>
              <w:rPr>
                <w:rFonts w:eastAsia="Calibri" w:cs="Times New Roman"/>
                <w:i/>
                <w:sz w:val="20"/>
                <w:szCs w:val="20"/>
              </w:rPr>
              <w:t xml:space="preserve">from different land use types </w:t>
            </w:r>
            <w:r w:rsidRPr="0087578E">
              <w:rPr>
                <w:rFonts w:eastAsia="Calibri" w:cs="Times New Roman"/>
                <w:i/>
                <w:sz w:val="20"/>
                <w:szCs w:val="20"/>
              </w:rPr>
              <w:t xml:space="preserve">to coastal waters? </w:t>
            </w:r>
          </w:p>
          <w:p w14:paraId="1734DEAD" w14:textId="77777777" w:rsidR="005976C3" w:rsidRPr="007013EB" w:rsidRDefault="005976C3" w:rsidP="00C72E73">
            <w:pPr>
              <w:numPr>
                <w:ilvl w:val="0"/>
                <w:numId w:val="4"/>
              </w:numPr>
              <w:spacing w:after="200" w:line="240" w:lineRule="auto"/>
              <w:ind w:left="193" w:hanging="193"/>
              <w:contextualSpacing/>
              <w:rPr>
                <w:rFonts w:eastAsia="Calibri" w:cs="Times New Roman"/>
                <w:i/>
                <w:sz w:val="20"/>
                <w:szCs w:val="20"/>
              </w:rPr>
            </w:pPr>
            <w:r>
              <w:rPr>
                <w:rFonts w:eastAsia="Calibri" w:cs="Times New Roman"/>
                <w:i/>
                <w:sz w:val="20"/>
                <w:szCs w:val="20"/>
              </w:rPr>
              <w:t>How and i</w:t>
            </w:r>
            <w:r w:rsidRPr="0087578E">
              <w:rPr>
                <w:rFonts w:eastAsia="Calibri" w:cs="Times New Roman"/>
                <w:i/>
                <w:sz w:val="20"/>
                <w:szCs w:val="20"/>
              </w:rPr>
              <w:t xml:space="preserve">n what locations </w:t>
            </w:r>
            <w:r>
              <w:rPr>
                <w:rFonts w:eastAsia="Calibri" w:cs="Times New Roman"/>
                <w:i/>
                <w:sz w:val="20"/>
                <w:szCs w:val="20"/>
              </w:rPr>
              <w:t>c</w:t>
            </w:r>
            <w:r w:rsidRPr="0087578E">
              <w:rPr>
                <w:rFonts w:eastAsia="Calibri" w:cs="Times New Roman"/>
                <w:i/>
                <w:sz w:val="20"/>
                <w:szCs w:val="20"/>
              </w:rPr>
              <w:t xml:space="preserve">ould </w:t>
            </w:r>
            <w:r>
              <w:rPr>
                <w:rFonts w:eastAsia="Calibri" w:cs="Times New Roman"/>
                <w:i/>
                <w:sz w:val="20"/>
                <w:szCs w:val="20"/>
              </w:rPr>
              <w:t>the</w:t>
            </w:r>
            <w:r w:rsidRPr="0087578E">
              <w:rPr>
                <w:rFonts w:eastAsia="Calibri" w:cs="Times New Roman"/>
                <w:i/>
                <w:sz w:val="20"/>
                <w:szCs w:val="20"/>
              </w:rPr>
              <w:t xml:space="preserve"> </w:t>
            </w:r>
            <w:r>
              <w:rPr>
                <w:rFonts w:eastAsia="Calibri" w:cs="Times New Roman"/>
                <w:i/>
                <w:sz w:val="20"/>
                <w:szCs w:val="20"/>
              </w:rPr>
              <w:t>protection or restoration</w:t>
            </w:r>
            <w:r w:rsidRPr="0087578E">
              <w:rPr>
                <w:rFonts w:eastAsia="Calibri" w:cs="Times New Roman"/>
                <w:i/>
                <w:sz w:val="20"/>
                <w:szCs w:val="20"/>
              </w:rPr>
              <w:t xml:space="preserve"> of forests and</w:t>
            </w:r>
            <w:r>
              <w:rPr>
                <w:rFonts w:eastAsia="Calibri" w:cs="Times New Roman"/>
                <w:i/>
                <w:sz w:val="20"/>
                <w:szCs w:val="20"/>
              </w:rPr>
              <w:t>/or</w:t>
            </w:r>
            <w:r w:rsidRPr="0087578E">
              <w:rPr>
                <w:rFonts w:eastAsia="Calibri" w:cs="Times New Roman"/>
                <w:i/>
                <w:sz w:val="20"/>
                <w:szCs w:val="20"/>
              </w:rPr>
              <w:t xml:space="preserve"> wetlands</w:t>
            </w:r>
            <w:r>
              <w:rPr>
                <w:rFonts w:eastAsia="Calibri" w:cs="Times New Roman"/>
                <w:i/>
                <w:sz w:val="20"/>
                <w:szCs w:val="20"/>
              </w:rPr>
              <w:t>, the management of agricultural areas and/or roads,</w:t>
            </w:r>
            <w:r w:rsidRPr="0087578E">
              <w:rPr>
                <w:rFonts w:eastAsia="Calibri" w:cs="Times New Roman"/>
                <w:i/>
                <w:sz w:val="20"/>
                <w:szCs w:val="20"/>
              </w:rPr>
              <w:t xml:space="preserve"> </w:t>
            </w:r>
            <w:r>
              <w:rPr>
                <w:rFonts w:eastAsia="Calibri" w:cs="Times New Roman"/>
                <w:i/>
                <w:sz w:val="20"/>
                <w:szCs w:val="20"/>
              </w:rPr>
              <w:t>or the</w:t>
            </w:r>
            <w:r w:rsidRPr="0087578E">
              <w:rPr>
                <w:rFonts w:eastAsia="Calibri" w:cs="Times New Roman"/>
                <w:i/>
                <w:sz w:val="20"/>
                <w:szCs w:val="20"/>
              </w:rPr>
              <w:t xml:space="preserve"> </w:t>
            </w:r>
            <w:r>
              <w:rPr>
                <w:rFonts w:eastAsia="Calibri" w:cs="Times New Roman"/>
                <w:i/>
                <w:sz w:val="20"/>
                <w:szCs w:val="20"/>
              </w:rPr>
              <w:t>installation of land-based pollution controls</w:t>
            </w:r>
            <w:r w:rsidRPr="0087578E">
              <w:rPr>
                <w:rFonts w:eastAsia="Calibri" w:cs="Times New Roman"/>
                <w:i/>
                <w:sz w:val="20"/>
                <w:szCs w:val="20"/>
              </w:rPr>
              <w:t xml:space="preserve"> be focused to minimize runoff to coastal waters?</w:t>
            </w:r>
          </w:p>
          <w:p w14:paraId="64E9262E" w14:textId="624F5981" w:rsidR="0051069F" w:rsidRPr="0087578E" w:rsidRDefault="005976C3" w:rsidP="00C72E73">
            <w:pPr>
              <w:numPr>
                <w:ilvl w:val="0"/>
                <w:numId w:val="4"/>
              </w:numPr>
              <w:spacing w:after="200" w:line="240" w:lineRule="auto"/>
              <w:ind w:left="193" w:hanging="193"/>
              <w:contextualSpacing/>
              <w:rPr>
                <w:rFonts w:eastAsia="Calibri" w:cs="Times New Roman"/>
                <w:i/>
                <w:sz w:val="20"/>
                <w:szCs w:val="20"/>
              </w:rPr>
            </w:pPr>
            <w:r>
              <w:rPr>
                <w:rFonts w:eastAsia="Calibri" w:cs="Times New Roman"/>
                <w:i/>
                <w:sz w:val="20"/>
                <w:szCs w:val="20"/>
              </w:rPr>
              <w:t>How will any such pollution control installations have to be designed (including size, structural characteristics) and located to both accommodate projected sediment or nutrient runoff loads and also withstand the direct physical climate change impacts of larger, more intense storms, greater erosion, etc.?</w:t>
            </w:r>
          </w:p>
        </w:tc>
      </w:tr>
      <w:tr w:rsidR="0051069F" w:rsidRPr="0087578E" w14:paraId="5569C93F" w14:textId="77777777" w:rsidTr="00007F86">
        <w:trPr>
          <w:gridAfter w:val="1"/>
          <w:wAfter w:w="39" w:type="pct"/>
        </w:trPr>
        <w:tc>
          <w:tcPr>
            <w:tcW w:w="4961" w:type="pct"/>
            <w:gridSpan w:val="2"/>
            <w:tcBorders>
              <w:top w:val="nil"/>
              <w:left w:val="single" w:sz="4" w:space="0" w:color="auto"/>
              <w:bottom w:val="single" w:sz="4" w:space="0" w:color="auto"/>
            </w:tcBorders>
            <w:shd w:val="clear" w:color="auto" w:fill="D9D9D9" w:themeFill="background1" w:themeFillShade="D9"/>
            <w:vAlign w:val="center"/>
          </w:tcPr>
          <w:p w14:paraId="16008A80" w14:textId="77777777" w:rsidR="0051069F" w:rsidRPr="0087578E" w:rsidRDefault="0051069F" w:rsidP="00C72E73">
            <w:pPr>
              <w:numPr>
                <w:ilvl w:val="0"/>
                <w:numId w:val="11"/>
              </w:numPr>
              <w:spacing w:after="0" w:line="240" w:lineRule="auto"/>
              <w:ind w:left="252" w:hanging="252"/>
              <w:contextualSpacing/>
              <w:rPr>
                <w:rFonts w:eastAsia="Calibri" w:cs="Times New Roman"/>
                <w:i/>
                <w:sz w:val="20"/>
                <w:szCs w:val="20"/>
              </w:rPr>
            </w:pPr>
            <w:r w:rsidRPr="0087578E">
              <w:rPr>
                <w:rFonts w:eastAsia="Calibri" w:cs="Times New Roman"/>
                <w:b/>
                <w:smallCaps/>
                <w:sz w:val="20"/>
                <w:szCs w:val="20"/>
              </w:rPr>
              <w:t xml:space="preserve">Protect Key Ecosystem Features </w:t>
            </w:r>
          </w:p>
          <w:p w14:paraId="2DCE10DD" w14:textId="77777777" w:rsidR="0051069F" w:rsidRPr="0087578E" w:rsidRDefault="0051069F" w:rsidP="00007F86">
            <w:pPr>
              <w:spacing w:line="240" w:lineRule="auto"/>
              <w:ind w:firstLine="0"/>
              <w:contextualSpacing/>
              <w:rPr>
                <w:rFonts w:eastAsia="Calibri" w:cs="Times New Roman"/>
                <w:sz w:val="20"/>
                <w:szCs w:val="20"/>
              </w:rPr>
            </w:pPr>
            <w:r w:rsidRPr="0087578E">
              <w:rPr>
                <w:rFonts w:eastAsia="Calibri" w:cs="Times New Roman"/>
                <w:i/>
                <w:sz w:val="20"/>
                <w:szCs w:val="20"/>
              </w:rPr>
              <w:t>Focus management on structural characteristics (e.g., geophysical stage), organisms, or areas (e.g., spawning sites) that represent important “underpinnings” or “keystones” of the current or future system of interest</w:t>
            </w:r>
          </w:p>
        </w:tc>
      </w:tr>
      <w:tr w:rsidR="0051069F" w:rsidRPr="0087578E" w14:paraId="62A22F5B" w14:textId="77777777" w:rsidTr="00C72E73">
        <w:trPr>
          <w:gridAfter w:val="1"/>
          <w:wAfter w:w="39" w:type="pct"/>
        </w:trPr>
        <w:tc>
          <w:tcPr>
            <w:tcW w:w="1602" w:type="pct"/>
            <w:tcBorders>
              <w:top w:val="single" w:sz="4" w:space="0" w:color="auto"/>
              <w:left w:val="single" w:sz="4" w:space="0" w:color="auto"/>
              <w:bottom w:val="single" w:sz="4" w:space="0" w:color="auto"/>
              <w:right w:val="single" w:sz="4" w:space="0" w:color="auto"/>
            </w:tcBorders>
          </w:tcPr>
          <w:p w14:paraId="565A635B" w14:textId="77777777" w:rsidR="0051069F" w:rsidRPr="0087578E" w:rsidRDefault="0051069F" w:rsidP="00C72E73">
            <w:pPr>
              <w:numPr>
                <w:ilvl w:val="0"/>
                <w:numId w:val="7"/>
              </w:numPr>
              <w:spacing w:after="200" w:line="240" w:lineRule="auto"/>
              <w:ind w:left="252" w:hanging="90"/>
              <w:contextualSpacing/>
              <w:rPr>
                <w:rFonts w:eastAsia="Calibri" w:cs="Times New Roman"/>
                <w:sz w:val="20"/>
                <w:szCs w:val="20"/>
              </w:rPr>
            </w:pPr>
            <w:r w:rsidRPr="0087578E">
              <w:rPr>
                <w:rFonts w:eastAsia="Calibri" w:cs="AdvPTimes"/>
                <w:sz w:val="20"/>
                <w:szCs w:val="20"/>
              </w:rPr>
              <w:t>Manage functional species and groups necessary for maintaining the healt</w:t>
            </w:r>
            <w:r>
              <w:rPr>
                <w:rFonts w:eastAsia="Calibri" w:cs="AdvPTimes"/>
                <w:sz w:val="20"/>
                <w:szCs w:val="20"/>
              </w:rPr>
              <w:t>h of reefs and other ecosystems</w:t>
            </w:r>
          </w:p>
        </w:tc>
        <w:tc>
          <w:tcPr>
            <w:tcW w:w="3359" w:type="pct"/>
            <w:tcBorders>
              <w:top w:val="single" w:sz="4" w:space="0" w:color="auto"/>
              <w:left w:val="single" w:sz="4" w:space="0" w:color="auto"/>
              <w:bottom w:val="single" w:sz="4" w:space="0" w:color="auto"/>
              <w:right w:val="single" w:sz="4" w:space="0" w:color="auto"/>
            </w:tcBorders>
          </w:tcPr>
          <w:p w14:paraId="64A2825B" w14:textId="77777777" w:rsidR="0051069F" w:rsidRDefault="0051069F" w:rsidP="00C72E73">
            <w:pPr>
              <w:numPr>
                <w:ilvl w:val="0"/>
                <w:numId w:val="4"/>
              </w:numPr>
              <w:autoSpaceDE w:val="0"/>
              <w:autoSpaceDN w:val="0"/>
              <w:adjustRightInd w:val="0"/>
              <w:spacing w:after="0" w:line="240" w:lineRule="auto"/>
              <w:ind w:left="193" w:hanging="193"/>
              <w:contextualSpacing/>
              <w:rPr>
                <w:rFonts w:eastAsia="Calibri" w:cs="AdvPTimes"/>
                <w:i/>
                <w:sz w:val="20"/>
                <w:szCs w:val="20"/>
              </w:rPr>
            </w:pPr>
            <w:r w:rsidRPr="0087578E">
              <w:rPr>
                <w:rFonts w:eastAsia="Calibri" w:cs="AdvPTimes"/>
                <w:i/>
                <w:sz w:val="20"/>
                <w:szCs w:val="20"/>
              </w:rPr>
              <w:t>What is the vulnerability of functional species</w:t>
            </w:r>
            <w:r>
              <w:rPr>
                <w:rFonts w:eastAsia="Calibri" w:cs="AdvPTimes"/>
                <w:i/>
                <w:sz w:val="20"/>
                <w:szCs w:val="20"/>
              </w:rPr>
              <w:t xml:space="preserve"> and</w:t>
            </w:r>
            <w:r w:rsidRPr="0087578E">
              <w:rPr>
                <w:rFonts w:eastAsia="Calibri" w:cs="AdvPTimes"/>
                <w:i/>
                <w:sz w:val="20"/>
                <w:szCs w:val="20"/>
              </w:rPr>
              <w:t xml:space="preserve"> groups </w:t>
            </w:r>
            <w:r>
              <w:rPr>
                <w:rFonts w:eastAsia="Calibri" w:cs="AdvPTimes"/>
                <w:i/>
                <w:sz w:val="20"/>
                <w:szCs w:val="20"/>
              </w:rPr>
              <w:t xml:space="preserve">(e.g. herbivores, apex predators) </w:t>
            </w:r>
            <w:r w:rsidRPr="0087578E">
              <w:rPr>
                <w:rFonts w:eastAsia="Calibri" w:cs="AdvPTimes"/>
                <w:i/>
                <w:sz w:val="20"/>
                <w:szCs w:val="20"/>
              </w:rPr>
              <w:t xml:space="preserve">to </w:t>
            </w:r>
            <w:r>
              <w:rPr>
                <w:rFonts w:eastAsia="Calibri" w:cs="AdvPTimes"/>
                <w:i/>
                <w:sz w:val="20"/>
                <w:szCs w:val="20"/>
              </w:rPr>
              <w:t xml:space="preserve">the interaction of </w:t>
            </w:r>
            <w:r w:rsidRPr="0087578E">
              <w:rPr>
                <w:rFonts w:eastAsia="Calibri" w:cs="AdvPTimes"/>
                <w:i/>
                <w:sz w:val="20"/>
                <w:szCs w:val="20"/>
              </w:rPr>
              <w:t>climate change</w:t>
            </w:r>
            <w:r>
              <w:rPr>
                <w:rFonts w:eastAsia="Calibri" w:cs="AdvPTimes"/>
                <w:i/>
                <w:sz w:val="20"/>
                <w:szCs w:val="20"/>
              </w:rPr>
              <w:t xml:space="preserve"> with other human and natural stressors, and in what locations are they most vulnerable?</w:t>
            </w:r>
          </w:p>
          <w:p w14:paraId="496FD744" w14:textId="77777777" w:rsidR="0051069F" w:rsidRPr="0087578E" w:rsidRDefault="0051069F" w:rsidP="00C72E73">
            <w:pPr>
              <w:numPr>
                <w:ilvl w:val="0"/>
                <w:numId w:val="4"/>
              </w:numPr>
              <w:spacing w:after="200" w:line="240" w:lineRule="auto"/>
              <w:ind w:left="193" w:hanging="193"/>
              <w:contextualSpacing/>
              <w:rPr>
                <w:rFonts w:eastAsia="Calibri" w:cs="Times New Roman"/>
                <w:sz w:val="20"/>
                <w:szCs w:val="20"/>
              </w:rPr>
            </w:pPr>
            <w:r>
              <w:rPr>
                <w:rFonts w:eastAsia="Calibri" w:cs="Times New Roman"/>
                <w:i/>
                <w:sz w:val="20"/>
                <w:szCs w:val="20"/>
              </w:rPr>
              <w:t>What management options can be employed, and in which locations, to minimize impacts on the most vulnerable species and groups</w:t>
            </w:r>
            <w:r w:rsidRPr="0087578E">
              <w:rPr>
                <w:rFonts w:eastAsia="Calibri" w:cs="Times New Roman"/>
                <w:i/>
                <w:sz w:val="20"/>
                <w:szCs w:val="20"/>
              </w:rPr>
              <w:t>?</w:t>
            </w:r>
          </w:p>
        </w:tc>
      </w:tr>
      <w:tr w:rsidR="0051069F" w:rsidRPr="0087578E" w14:paraId="164A99E2" w14:textId="77777777" w:rsidTr="00007F86">
        <w:trPr>
          <w:gridAfter w:val="1"/>
          <w:wAfter w:w="39" w:type="pct"/>
        </w:trPr>
        <w:tc>
          <w:tcPr>
            <w:tcW w:w="4961" w:type="pct"/>
            <w:gridSpan w:val="2"/>
            <w:tcBorders>
              <w:top w:val="single" w:sz="4" w:space="0" w:color="auto"/>
              <w:left w:val="single" w:sz="4" w:space="0" w:color="auto"/>
              <w:bottom w:val="single" w:sz="4" w:space="0" w:color="auto"/>
            </w:tcBorders>
            <w:shd w:val="clear" w:color="auto" w:fill="D9D9D9" w:themeFill="background1" w:themeFillShade="D9"/>
            <w:vAlign w:val="center"/>
          </w:tcPr>
          <w:p w14:paraId="02FFA63B" w14:textId="77777777" w:rsidR="0051069F" w:rsidRPr="0087578E" w:rsidRDefault="0051069F" w:rsidP="00C72E73">
            <w:pPr>
              <w:numPr>
                <w:ilvl w:val="0"/>
                <w:numId w:val="11"/>
              </w:numPr>
              <w:spacing w:after="0" w:line="240" w:lineRule="auto"/>
              <w:ind w:left="252" w:hanging="252"/>
              <w:contextualSpacing/>
              <w:rPr>
                <w:rFonts w:eastAsia="Calibri" w:cs="Times New Roman"/>
                <w:b/>
                <w:i/>
                <w:sz w:val="20"/>
                <w:szCs w:val="20"/>
              </w:rPr>
            </w:pPr>
            <w:r w:rsidRPr="0087578E">
              <w:rPr>
                <w:rFonts w:eastAsia="Calibri" w:cs="Times New Roman"/>
                <w:b/>
                <w:smallCaps/>
                <w:sz w:val="20"/>
                <w:szCs w:val="20"/>
              </w:rPr>
              <w:t xml:space="preserve">Ensure Connectivity </w:t>
            </w:r>
          </w:p>
          <w:p w14:paraId="2498D5B0" w14:textId="77777777" w:rsidR="0051069F" w:rsidRPr="0087578E" w:rsidRDefault="0051069F" w:rsidP="00007F86">
            <w:pPr>
              <w:spacing w:line="240" w:lineRule="auto"/>
              <w:ind w:firstLine="0"/>
              <w:contextualSpacing/>
              <w:rPr>
                <w:rFonts w:eastAsia="Calibri" w:cs="Times New Roman"/>
                <w:sz w:val="20"/>
                <w:szCs w:val="20"/>
              </w:rPr>
            </w:pPr>
            <w:r w:rsidRPr="0087578E">
              <w:rPr>
                <w:rFonts w:eastAsia="Calibri" w:cs="Times New Roman"/>
                <w:i/>
                <w:sz w:val="20"/>
                <w:szCs w:val="20"/>
              </w:rPr>
              <w:t>Protect</w:t>
            </w:r>
            <w:r>
              <w:rPr>
                <w:rFonts w:eastAsia="Calibri" w:cs="Times New Roman"/>
                <w:i/>
                <w:sz w:val="20"/>
                <w:szCs w:val="20"/>
              </w:rPr>
              <w:t xml:space="preserve"> and restore</w:t>
            </w:r>
            <w:r w:rsidRPr="0087578E">
              <w:rPr>
                <w:rFonts w:eastAsia="Calibri" w:cs="Times New Roman"/>
                <w:i/>
                <w:sz w:val="20"/>
                <w:szCs w:val="20"/>
              </w:rPr>
              <w:t xml:space="preserve"> habitats that facilitate movement of organisms (and gene flow) among resource patches</w:t>
            </w:r>
          </w:p>
        </w:tc>
      </w:tr>
      <w:tr w:rsidR="0051069F" w:rsidRPr="0087578E" w14:paraId="127086A5" w14:textId="77777777" w:rsidTr="00C72E73">
        <w:trPr>
          <w:gridAfter w:val="1"/>
          <w:wAfter w:w="39" w:type="pct"/>
        </w:trPr>
        <w:tc>
          <w:tcPr>
            <w:tcW w:w="1602" w:type="pct"/>
            <w:tcBorders>
              <w:top w:val="single" w:sz="4" w:space="0" w:color="auto"/>
              <w:left w:val="single" w:sz="4" w:space="0" w:color="auto"/>
              <w:bottom w:val="single" w:sz="4" w:space="0" w:color="auto"/>
              <w:right w:val="single" w:sz="4" w:space="0" w:color="auto"/>
            </w:tcBorders>
          </w:tcPr>
          <w:p w14:paraId="46FE2E85" w14:textId="77777777" w:rsidR="0051069F" w:rsidRPr="0087578E" w:rsidRDefault="0051069F" w:rsidP="00C72E73">
            <w:pPr>
              <w:numPr>
                <w:ilvl w:val="0"/>
                <w:numId w:val="8"/>
              </w:numPr>
              <w:spacing w:after="200" w:line="240" w:lineRule="auto"/>
              <w:ind w:left="252" w:hanging="90"/>
              <w:contextualSpacing/>
              <w:rPr>
                <w:rFonts w:eastAsia="Calibri" w:cs="Times New Roman"/>
                <w:sz w:val="20"/>
                <w:szCs w:val="20"/>
              </w:rPr>
            </w:pPr>
            <w:r w:rsidRPr="0087578E">
              <w:rPr>
                <w:rFonts w:eastAsia="Calibri" w:cs="Times New Roman"/>
                <w:sz w:val="20"/>
                <w:szCs w:val="20"/>
              </w:rPr>
              <w:t>Identify and manage networks of resilient reefs connected by currents</w:t>
            </w:r>
          </w:p>
        </w:tc>
        <w:tc>
          <w:tcPr>
            <w:tcW w:w="3359" w:type="pct"/>
            <w:tcBorders>
              <w:top w:val="single" w:sz="4" w:space="0" w:color="auto"/>
              <w:left w:val="single" w:sz="4" w:space="0" w:color="auto"/>
              <w:bottom w:val="single" w:sz="4" w:space="0" w:color="auto"/>
              <w:right w:val="single" w:sz="4" w:space="0" w:color="auto"/>
            </w:tcBorders>
          </w:tcPr>
          <w:p w14:paraId="250A71EA" w14:textId="77777777" w:rsidR="005976C3" w:rsidRPr="005976C3" w:rsidRDefault="005976C3" w:rsidP="00C72E73">
            <w:pPr>
              <w:numPr>
                <w:ilvl w:val="0"/>
                <w:numId w:val="4"/>
              </w:numPr>
              <w:autoSpaceDE w:val="0"/>
              <w:autoSpaceDN w:val="0"/>
              <w:adjustRightInd w:val="0"/>
              <w:spacing w:after="0" w:line="240" w:lineRule="auto"/>
              <w:ind w:left="193" w:hanging="193"/>
              <w:contextualSpacing/>
              <w:rPr>
                <w:rFonts w:eastAsia="Calibri" w:cs="AdvPTimes"/>
                <w:i/>
                <w:sz w:val="20"/>
                <w:szCs w:val="20"/>
              </w:rPr>
            </w:pPr>
            <w:r w:rsidRPr="005976C3">
              <w:rPr>
                <w:rFonts w:eastAsia="Calibri" w:cs="AdvPTimes"/>
                <w:i/>
                <w:sz w:val="20"/>
                <w:szCs w:val="20"/>
              </w:rPr>
              <w:t>Which areas have historically demonstrated resistance to/or recovery from exposure to climate change impacts?</w:t>
            </w:r>
          </w:p>
          <w:p w14:paraId="1CC0D5C2" w14:textId="77777777" w:rsidR="005976C3" w:rsidRPr="005976C3" w:rsidRDefault="005976C3" w:rsidP="00C72E73">
            <w:pPr>
              <w:numPr>
                <w:ilvl w:val="0"/>
                <w:numId w:val="4"/>
              </w:numPr>
              <w:autoSpaceDE w:val="0"/>
              <w:autoSpaceDN w:val="0"/>
              <w:adjustRightInd w:val="0"/>
              <w:spacing w:after="0" w:line="240" w:lineRule="auto"/>
              <w:ind w:left="193" w:hanging="193"/>
              <w:contextualSpacing/>
              <w:rPr>
                <w:rFonts w:eastAsia="Calibri" w:cs="AdvPTimes"/>
                <w:i/>
                <w:sz w:val="20"/>
                <w:szCs w:val="20"/>
              </w:rPr>
            </w:pPr>
            <w:r w:rsidRPr="005976C3">
              <w:rPr>
                <w:rFonts w:eastAsia="Calibri" w:cs="AdvPTimes"/>
                <w:i/>
                <w:sz w:val="20"/>
                <w:szCs w:val="20"/>
              </w:rPr>
              <w:t>Which areas are projected to have less exposure to climate change impacts (e.g. increased sea surface temperatures, decreased ocean pH) and could therefore serve as refugia?</w:t>
            </w:r>
          </w:p>
          <w:p w14:paraId="2CD52C59" w14:textId="77777777" w:rsidR="005976C3" w:rsidRPr="005976C3" w:rsidRDefault="005976C3" w:rsidP="00C72E73">
            <w:pPr>
              <w:numPr>
                <w:ilvl w:val="0"/>
                <w:numId w:val="4"/>
              </w:numPr>
              <w:autoSpaceDE w:val="0"/>
              <w:autoSpaceDN w:val="0"/>
              <w:adjustRightInd w:val="0"/>
              <w:spacing w:after="0" w:line="240" w:lineRule="auto"/>
              <w:ind w:left="193" w:hanging="193"/>
              <w:contextualSpacing/>
              <w:rPr>
                <w:rFonts w:eastAsia="Calibri" w:cs="AdvPTimes"/>
                <w:i/>
                <w:sz w:val="20"/>
                <w:szCs w:val="20"/>
              </w:rPr>
            </w:pPr>
            <w:r w:rsidRPr="005976C3">
              <w:rPr>
                <w:rFonts w:eastAsia="Calibri" w:cs="AdvPTimes"/>
                <w:i/>
                <w:sz w:val="20"/>
                <w:szCs w:val="20"/>
              </w:rPr>
              <w:t xml:space="preserve">How will climate change affect currents that provide connectivity between resilient areas? </w:t>
            </w:r>
          </w:p>
          <w:p w14:paraId="09132701" w14:textId="77777777" w:rsidR="005976C3" w:rsidRPr="005976C3" w:rsidRDefault="005976C3" w:rsidP="00C72E73">
            <w:pPr>
              <w:numPr>
                <w:ilvl w:val="0"/>
                <w:numId w:val="4"/>
              </w:numPr>
              <w:autoSpaceDE w:val="0"/>
              <w:autoSpaceDN w:val="0"/>
              <w:adjustRightInd w:val="0"/>
              <w:spacing w:after="0" w:line="240" w:lineRule="auto"/>
              <w:ind w:left="193" w:hanging="193"/>
              <w:contextualSpacing/>
              <w:rPr>
                <w:rFonts w:eastAsia="Calibri" w:cs="AdvPTimes"/>
                <w:i/>
                <w:sz w:val="20"/>
                <w:szCs w:val="20"/>
              </w:rPr>
            </w:pPr>
            <w:r w:rsidRPr="005976C3">
              <w:rPr>
                <w:rFonts w:eastAsia="Calibri" w:cs="AdvPTimes"/>
                <w:i/>
                <w:sz w:val="20"/>
                <w:szCs w:val="20"/>
              </w:rPr>
              <w:t xml:space="preserve">Which areas have demonstrated resistance and/or recovery to climate change impacts? </w:t>
            </w:r>
          </w:p>
          <w:p w14:paraId="60DCD1FB" w14:textId="3ECC0E95" w:rsidR="0051069F" w:rsidRPr="0087578E" w:rsidRDefault="005976C3" w:rsidP="00C72E73">
            <w:pPr>
              <w:numPr>
                <w:ilvl w:val="0"/>
                <w:numId w:val="4"/>
              </w:numPr>
              <w:autoSpaceDE w:val="0"/>
              <w:autoSpaceDN w:val="0"/>
              <w:adjustRightInd w:val="0"/>
              <w:spacing w:after="0" w:line="240" w:lineRule="auto"/>
              <w:ind w:left="193" w:hanging="193"/>
              <w:contextualSpacing/>
              <w:rPr>
                <w:rFonts w:eastAsia="Calibri" w:cs="Times New Roman"/>
                <w:i/>
                <w:sz w:val="20"/>
                <w:szCs w:val="20"/>
              </w:rPr>
            </w:pPr>
            <w:r w:rsidRPr="005976C3">
              <w:rPr>
                <w:rFonts w:eastAsia="Calibri" w:cs="AdvPTimes"/>
                <w:i/>
                <w:sz w:val="20"/>
                <w:szCs w:val="20"/>
              </w:rPr>
              <w:t>What are the implications of this information for design of managed area networks to maximize connectivity and maintain it into the future?</w:t>
            </w:r>
          </w:p>
        </w:tc>
      </w:tr>
    </w:tbl>
    <w:p w14:paraId="19861A2C" w14:textId="77777777" w:rsidR="0051069F" w:rsidRDefault="0051069F" w:rsidP="00306325"/>
    <w:p w14:paraId="7BF28A6C" w14:textId="3FD5C4C7" w:rsidR="00CA081D" w:rsidRDefault="00480856" w:rsidP="00577589">
      <w:pPr>
        <w:pStyle w:val="CommentText"/>
        <w:spacing w:line="480" w:lineRule="auto"/>
        <w:ind w:firstLine="0"/>
        <w:rPr>
          <w:sz w:val="22"/>
          <w:szCs w:val="22"/>
        </w:rPr>
      </w:pPr>
      <w:r>
        <w:rPr>
          <w:sz w:val="22"/>
          <w:szCs w:val="22"/>
        </w:rPr>
        <w:t>The</w:t>
      </w:r>
      <w:r w:rsidR="00E618CB">
        <w:rPr>
          <w:sz w:val="22"/>
          <w:szCs w:val="22"/>
        </w:rPr>
        <w:t xml:space="preserve"> process of</w:t>
      </w:r>
      <w:r w:rsidR="00306325" w:rsidRPr="002047E7">
        <w:rPr>
          <w:sz w:val="22"/>
          <w:szCs w:val="22"/>
        </w:rPr>
        <w:t xml:space="preserve"> compil</w:t>
      </w:r>
      <w:r w:rsidR="00E618CB">
        <w:rPr>
          <w:sz w:val="22"/>
          <w:szCs w:val="22"/>
        </w:rPr>
        <w:t>ing and binning</w:t>
      </w:r>
      <w:r w:rsidR="00306325" w:rsidRPr="002047E7">
        <w:rPr>
          <w:sz w:val="22"/>
          <w:szCs w:val="22"/>
        </w:rPr>
        <w:t xml:space="preserve"> </w:t>
      </w:r>
      <w:r w:rsidR="00306325">
        <w:rPr>
          <w:sz w:val="22"/>
          <w:szCs w:val="22"/>
        </w:rPr>
        <w:t>a</w:t>
      </w:r>
      <w:r w:rsidR="00306325" w:rsidRPr="002047E7">
        <w:rPr>
          <w:sz w:val="22"/>
          <w:szCs w:val="22"/>
        </w:rPr>
        <w:t xml:space="preserve">daptation options </w:t>
      </w:r>
      <w:r w:rsidR="00A60B90">
        <w:rPr>
          <w:sz w:val="22"/>
          <w:szCs w:val="22"/>
        </w:rPr>
        <w:t xml:space="preserve">represents </w:t>
      </w:r>
      <w:r w:rsidR="00306325" w:rsidRPr="002047E7">
        <w:rPr>
          <w:sz w:val="22"/>
          <w:szCs w:val="22"/>
        </w:rPr>
        <w:t xml:space="preserve">Step 4 of the Climate-Smart </w:t>
      </w:r>
      <w:r w:rsidR="005E28A7">
        <w:rPr>
          <w:sz w:val="22"/>
          <w:szCs w:val="22"/>
        </w:rPr>
        <w:t>C</w:t>
      </w:r>
      <w:r w:rsidR="00E618CB">
        <w:rPr>
          <w:sz w:val="22"/>
          <w:szCs w:val="22"/>
        </w:rPr>
        <w:t>ycle</w:t>
      </w:r>
      <w:r w:rsidR="00ED03A5">
        <w:rPr>
          <w:sz w:val="22"/>
          <w:szCs w:val="22"/>
        </w:rPr>
        <w:t xml:space="preserve"> and is intended to </w:t>
      </w:r>
      <w:r w:rsidR="00A60B90">
        <w:rPr>
          <w:sz w:val="22"/>
          <w:szCs w:val="22"/>
        </w:rPr>
        <w:t>support</w:t>
      </w:r>
      <w:r w:rsidR="00ED03A5">
        <w:rPr>
          <w:sz w:val="22"/>
          <w:szCs w:val="22"/>
        </w:rPr>
        <w:t xml:space="preserve"> </w:t>
      </w:r>
      <w:r w:rsidR="00A60B90">
        <w:rPr>
          <w:sz w:val="22"/>
          <w:szCs w:val="22"/>
        </w:rPr>
        <w:t>‘</w:t>
      </w:r>
      <w:r w:rsidR="00ED03A5">
        <w:rPr>
          <w:sz w:val="22"/>
          <w:szCs w:val="22"/>
        </w:rPr>
        <w:t>brainstorming</w:t>
      </w:r>
      <w:r w:rsidR="00A60B90">
        <w:rPr>
          <w:sz w:val="22"/>
          <w:szCs w:val="22"/>
        </w:rPr>
        <w:t>’</w:t>
      </w:r>
      <w:r w:rsidR="00ED03A5">
        <w:rPr>
          <w:sz w:val="22"/>
          <w:szCs w:val="22"/>
        </w:rPr>
        <w:t xml:space="preserve"> on the part of managers as they review (or develop new) management plans and revise them to be climate-smart</w:t>
      </w:r>
      <w:r w:rsidR="00306325" w:rsidRPr="002047E7">
        <w:rPr>
          <w:sz w:val="22"/>
          <w:szCs w:val="22"/>
        </w:rPr>
        <w:t xml:space="preserve">. </w:t>
      </w:r>
      <w:r w:rsidR="00E618CB">
        <w:rPr>
          <w:sz w:val="22"/>
          <w:szCs w:val="22"/>
        </w:rPr>
        <w:t xml:space="preserve">Our </w:t>
      </w:r>
      <w:r w:rsidR="00A60B90">
        <w:rPr>
          <w:sz w:val="22"/>
          <w:szCs w:val="22"/>
        </w:rPr>
        <w:t>literature review</w:t>
      </w:r>
      <w:r w:rsidR="00E618CB">
        <w:rPr>
          <w:sz w:val="22"/>
          <w:szCs w:val="22"/>
        </w:rPr>
        <w:t xml:space="preserve"> resulted in</w:t>
      </w:r>
      <w:r w:rsidR="00306325" w:rsidRPr="002047E7">
        <w:rPr>
          <w:sz w:val="22"/>
          <w:szCs w:val="22"/>
        </w:rPr>
        <w:t xml:space="preserve"> 3 to 8 adaptation options identified for each stra</w:t>
      </w:r>
      <w:r w:rsidR="00306325">
        <w:rPr>
          <w:sz w:val="22"/>
          <w:szCs w:val="22"/>
        </w:rPr>
        <w:t xml:space="preserve">tegy. </w:t>
      </w:r>
      <w:r>
        <w:rPr>
          <w:sz w:val="22"/>
          <w:szCs w:val="22"/>
        </w:rPr>
        <w:t>S</w:t>
      </w:r>
      <w:r w:rsidR="00306325" w:rsidRPr="002047E7">
        <w:rPr>
          <w:sz w:val="22"/>
          <w:szCs w:val="22"/>
        </w:rPr>
        <w:t xml:space="preserve">ome options could be </w:t>
      </w:r>
      <w:r w:rsidR="005D3663">
        <w:rPr>
          <w:sz w:val="22"/>
          <w:szCs w:val="22"/>
        </w:rPr>
        <w:t>categorized under</w:t>
      </w:r>
      <w:r w:rsidR="00E618CB">
        <w:rPr>
          <w:sz w:val="22"/>
          <w:szCs w:val="22"/>
        </w:rPr>
        <w:t xml:space="preserve"> more than </w:t>
      </w:r>
      <w:r w:rsidR="00E618CB">
        <w:rPr>
          <w:sz w:val="22"/>
          <w:szCs w:val="22"/>
        </w:rPr>
        <w:lastRenderedPageBreak/>
        <w:t>one</w:t>
      </w:r>
      <w:r w:rsidR="00306325" w:rsidRPr="002047E7">
        <w:rPr>
          <w:sz w:val="22"/>
          <w:szCs w:val="22"/>
        </w:rPr>
        <w:t xml:space="preserve"> strateg</w:t>
      </w:r>
      <w:r w:rsidR="00E618CB">
        <w:rPr>
          <w:sz w:val="22"/>
          <w:szCs w:val="22"/>
        </w:rPr>
        <w:t>y</w:t>
      </w:r>
      <w:r w:rsidR="00A60B90">
        <w:rPr>
          <w:sz w:val="22"/>
          <w:szCs w:val="22"/>
        </w:rPr>
        <w:t>, i.e., the</w:t>
      </w:r>
      <w:r w:rsidR="009A798B">
        <w:rPr>
          <w:sz w:val="22"/>
          <w:szCs w:val="22"/>
        </w:rPr>
        <w:t xml:space="preserve"> strategies are not mutually exclusive. </w:t>
      </w:r>
      <w:r w:rsidR="00E618CB">
        <w:rPr>
          <w:sz w:val="22"/>
          <w:szCs w:val="22"/>
        </w:rPr>
        <w:t>This</w:t>
      </w:r>
      <w:r w:rsidR="00306325" w:rsidRPr="002047E7">
        <w:rPr>
          <w:sz w:val="22"/>
          <w:szCs w:val="22"/>
        </w:rPr>
        <w:t xml:space="preserve"> provid</w:t>
      </w:r>
      <w:r w:rsidR="00E618CB">
        <w:rPr>
          <w:sz w:val="22"/>
          <w:szCs w:val="22"/>
        </w:rPr>
        <w:t>es</w:t>
      </w:r>
      <w:r w:rsidR="00306325" w:rsidRPr="002047E7">
        <w:rPr>
          <w:sz w:val="22"/>
          <w:szCs w:val="22"/>
        </w:rPr>
        <w:t xml:space="preserve"> a beneficial degree of overlap</w:t>
      </w:r>
      <w:r w:rsidR="00306325">
        <w:rPr>
          <w:sz w:val="22"/>
          <w:szCs w:val="22"/>
        </w:rPr>
        <w:t xml:space="preserve"> </w:t>
      </w:r>
      <w:r w:rsidR="00A60B90">
        <w:rPr>
          <w:sz w:val="22"/>
          <w:szCs w:val="22"/>
        </w:rPr>
        <w:t>and</w:t>
      </w:r>
      <w:r w:rsidR="00306325">
        <w:rPr>
          <w:sz w:val="22"/>
          <w:szCs w:val="22"/>
        </w:rPr>
        <w:t xml:space="preserve"> redundancy</w:t>
      </w:r>
      <w:r w:rsidR="00E618CB">
        <w:rPr>
          <w:sz w:val="22"/>
          <w:szCs w:val="22"/>
        </w:rPr>
        <w:t xml:space="preserve">, </w:t>
      </w:r>
      <w:r w:rsidR="005D3663">
        <w:rPr>
          <w:sz w:val="22"/>
          <w:szCs w:val="22"/>
        </w:rPr>
        <w:t xml:space="preserve">to </w:t>
      </w:r>
      <w:r w:rsidR="00306325">
        <w:rPr>
          <w:sz w:val="22"/>
          <w:szCs w:val="22"/>
        </w:rPr>
        <w:t>ensur</w:t>
      </w:r>
      <w:r w:rsidR="00E618CB">
        <w:rPr>
          <w:sz w:val="22"/>
          <w:szCs w:val="22"/>
        </w:rPr>
        <w:t>e that</w:t>
      </w:r>
      <w:r w:rsidR="00306325">
        <w:rPr>
          <w:sz w:val="22"/>
          <w:szCs w:val="22"/>
        </w:rPr>
        <w:t xml:space="preserve"> all options are captured</w:t>
      </w:r>
      <w:r w:rsidR="00E618CB">
        <w:rPr>
          <w:sz w:val="22"/>
          <w:szCs w:val="22"/>
        </w:rPr>
        <w:t xml:space="preserve"> </w:t>
      </w:r>
      <w:r w:rsidR="005D3663">
        <w:rPr>
          <w:sz w:val="22"/>
          <w:szCs w:val="22"/>
        </w:rPr>
        <w:t>from a variety of strategy angles</w:t>
      </w:r>
      <w:r w:rsidR="00306325">
        <w:rPr>
          <w:sz w:val="22"/>
          <w:szCs w:val="22"/>
        </w:rPr>
        <w:t>.</w:t>
      </w:r>
    </w:p>
    <w:p w14:paraId="4BF5A8A0" w14:textId="75CC50EF" w:rsidR="00A34ED1" w:rsidRDefault="00A34ED1" w:rsidP="00577589">
      <w:pPr>
        <w:pStyle w:val="CommentText"/>
        <w:spacing w:line="480" w:lineRule="auto"/>
        <w:ind w:firstLine="0"/>
        <w:rPr>
          <w:sz w:val="22"/>
          <w:szCs w:val="22"/>
        </w:rPr>
      </w:pPr>
      <w:r>
        <w:rPr>
          <w:sz w:val="22"/>
          <w:szCs w:val="22"/>
        </w:rPr>
        <w:t xml:space="preserve">In the first </w:t>
      </w:r>
      <w:r w:rsidRPr="00480856">
        <w:rPr>
          <w:sz w:val="22"/>
          <w:szCs w:val="22"/>
        </w:rPr>
        <w:t>example</w:t>
      </w:r>
      <w:r w:rsidR="00480856" w:rsidRPr="00480856">
        <w:rPr>
          <w:sz w:val="22"/>
          <w:szCs w:val="22"/>
        </w:rPr>
        <w:t xml:space="preserve"> (</w:t>
      </w:r>
      <w:r w:rsidR="00480856" w:rsidRPr="00480856">
        <w:rPr>
          <w:sz w:val="22"/>
          <w:szCs w:val="22"/>
        </w:rPr>
        <w:fldChar w:fldCharType="begin"/>
      </w:r>
      <w:r w:rsidR="00480856" w:rsidRPr="00480856">
        <w:rPr>
          <w:sz w:val="22"/>
          <w:szCs w:val="22"/>
        </w:rPr>
        <w:instrText xml:space="preserve"> REF _Ref427309971 \h  \* MERGEFORMAT </w:instrText>
      </w:r>
      <w:r w:rsidR="00480856" w:rsidRPr="00480856">
        <w:rPr>
          <w:sz w:val="22"/>
          <w:szCs w:val="22"/>
        </w:rPr>
      </w:r>
      <w:r w:rsidR="00480856" w:rsidRPr="00480856">
        <w:rPr>
          <w:sz w:val="22"/>
          <w:szCs w:val="22"/>
        </w:rPr>
        <w:fldChar w:fldCharType="separate"/>
      </w:r>
      <w:r w:rsidR="00EB4E63" w:rsidRPr="0096541B">
        <w:rPr>
          <w:sz w:val="22"/>
          <w:szCs w:val="22"/>
        </w:rPr>
        <w:t xml:space="preserve">Table </w:t>
      </w:r>
      <w:r w:rsidR="00EB4E63" w:rsidRPr="0096541B">
        <w:rPr>
          <w:noProof/>
          <w:sz w:val="22"/>
          <w:szCs w:val="22"/>
        </w:rPr>
        <w:t>2</w:t>
      </w:r>
      <w:r w:rsidR="00480856" w:rsidRPr="00480856">
        <w:rPr>
          <w:sz w:val="22"/>
          <w:szCs w:val="22"/>
        </w:rPr>
        <w:fldChar w:fldCharType="end"/>
      </w:r>
      <w:r w:rsidR="00480856" w:rsidRPr="00480856">
        <w:rPr>
          <w:sz w:val="22"/>
          <w:szCs w:val="22"/>
        </w:rPr>
        <w:t>)</w:t>
      </w:r>
      <w:r w:rsidRPr="00480856">
        <w:rPr>
          <w:sz w:val="22"/>
          <w:szCs w:val="22"/>
        </w:rPr>
        <w:t>, the</w:t>
      </w:r>
      <w:r>
        <w:rPr>
          <w:sz w:val="22"/>
          <w:szCs w:val="22"/>
        </w:rPr>
        <w:t xml:space="preserve"> option </w:t>
      </w:r>
      <w:r w:rsidR="00EE3F3F">
        <w:rPr>
          <w:sz w:val="22"/>
          <w:szCs w:val="22"/>
        </w:rPr>
        <w:t xml:space="preserve">under </w:t>
      </w:r>
      <w:r w:rsidR="00EE3F3F" w:rsidRPr="00EE3F3F">
        <w:rPr>
          <w:i/>
          <w:sz w:val="22"/>
          <w:szCs w:val="22"/>
        </w:rPr>
        <w:t>Reduce Non-Climate Stresses</w:t>
      </w:r>
      <w:r w:rsidR="00317F8D">
        <w:rPr>
          <w:i/>
          <w:sz w:val="22"/>
          <w:szCs w:val="22"/>
        </w:rPr>
        <w:t>,</w:t>
      </w:r>
      <w:r w:rsidR="00EE3F3F">
        <w:rPr>
          <w:sz w:val="22"/>
          <w:szCs w:val="22"/>
        </w:rPr>
        <w:t xml:space="preserve"> </w:t>
      </w:r>
      <w:r w:rsidR="00317F8D">
        <w:rPr>
          <w:sz w:val="22"/>
          <w:szCs w:val="22"/>
        </w:rPr>
        <w:t>“</w:t>
      </w:r>
      <w:r>
        <w:rPr>
          <w:sz w:val="22"/>
          <w:szCs w:val="22"/>
        </w:rPr>
        <w:t>minimiz</w:t>
      </w:r>
      <w:r w:rsidR="00317F8D">
        <w:rPr>
          <w:sz w:val="22"/>
          <w:szCs w:val="22"/>
        </w:rPr>
        <w:t>e</w:t>
      </w:r>
      <w:r>
        <w:rPr>
          <w:sz w:val="22"/>
          <w:szCs w:val="22"/>
        </w:rPr>
        <w:t xml:space="preserve"> land-based pollution</w:t>
      </w:r>
      <w:r w:rsidR="00317F8D">
        <w:rPr>
          <w:sz w:val="22"/>
          <w:szCs w:val="22"/>
        </w:rPr>
        <w:t>”,</w:t>
      </w:r>
      <w:r>
        <w:rPr>
          <w:sz w:val="22"/>
          <w:szCs w:val="22"/>
        </w:rPr>
        <w:t xml:space="preserve"> came up in many coral reef management references</w:t>
      </w:r>
      <w:r w:rsidR="00BF27E1">
        <w:rPr>
          <w:sz w:val="22"/>
          <w:szCs w:val="22"/>
        </w:rPr>
        <w:t>. O</w:t>
      </w:r>
      <w:r>
        <w:rPr>
          <w:sz w:val="22"/>
          <w:szCs w:val="22"/>
        </w:rPr>
        <w:t xml:space="preserve">ptions dealing with other anthropogenic stressors such as fishing pressure, </w:t>
      </w:r>
      <w:r w:rsidR="00212634">
        <w:rPr>
          <w:sz w:val="22"/>
          <w:szCs w:val="22"/>
        </w:rPr>
        <w:t>shoreline hardening structures, direct habitat destruction, and non-land based pollutant discharges</w:t>
      </w:r>
      <w:r w:rsidR="00317F8D">
        <w:rPr>
          <w:sz w:val="22"/>
          <w:szCs w:val="22"/>
        </w:rPr>
        <w:t xml:space="preserve"> were also identified</w:t>
      </w:r>
      <w:r w:rsidR="00212634">
        <w:rPr>
          <w:sz w:val="22"/>
          <w:szCs w:val="22"/>
        </w:rPr>
        <w:t xml:space="preserve">. </w:t>
      </w:r>
      <w:r w:rsidR="0051069F">
        <w:rPr>
          <w:sz w:val="22"/>
          <w:szCs w:val="22"/>
        </w:rPr>
        <w:t xml:space="preserve">The </w:t>
      </w:r>
      <w:r w:rsidR="00F650E4">
        <w:rPr>
          <w:sz w:val="22"/>
          <w:szCs w:val="22"/>
        </w:rPr>
        <w:t xml:space="preserve">range of </w:t>
      </w:r>
      <w:r w:rsidR="0051069F">
        <w:rPr>
          <w:sz w:val="22"/>
          <w:szCs w:val="22"/>
        </w:rPr>
        <w:t xml:space="preserve">familiar options included under this strategy </w:t>
      </w:r>
      <w:r w:rsidR="00302C6B">
        <w:rPr>
          <w:sz w:val="22"/>
          <w:szCs w:val="22"/>
        </w:rPr>
        <w:t xml:space="preserve">(see the full Compendium in the </w:t>
      </w:r>
      <w:r w:rsidR="00A60B90" w:rsidRPr="00A60B90">
        <w:rPr>
          <w:sz w:val="22"/>
          <w:szCs w:val="22"/>
        </w:rPr>
        <w:t>Supplementary Online Material</w:t>
      </w:r>
      <w:r w:rsidR="00302C6B">
        <w:rPr>
          <w:sz w:val="22"/>
          <w:szCs w:val="22"/>
        </w:rPr>
        <w:t xml:space="preserve">) </w:t>
      </w:r>
      <w:r w:rsidR="0051069F">
        <w:rPr>
          <w:sz w:val="22"/>
          <w:szCs w:val="22"/>
        </w:rPr>
        <w:t>reflect</w:t>
      </w:r>
      <w:r w:rsidR="00F650E4">
        <w:rPr>
          <w:sz w:val="22"/>
          <w:szCs w:val="22"/>
        </w:rPr>
        <w:t>s</w:t>
      </w:r>
      <w:r w:rsidR="0051069F">
        <w:rPr>
          <w:sz w:val="22"/>
          <w:szCs w:val="22"/>
        </w:rPr>
        <w:t xml:space="preserve"> the long history of coral reef management activities that have fo</w:t>
      </w:r>
      <w:r w:rsidR="00480856">
        <w:rPr>
          <w:sz w:val="22"/>
          <w:szCs w:val="22"/>
        </w:rPr>
        <w:t>cused on pollution reduction</w:t>
      </w:r>
      <w:r w:rsidR="0051069F">
        <w:rPr>
          <w:sz w:val="22"/>
          <w:szCs w:val="22"/>
        </w:rPr>
        <w:t>, even prior to the addition of climate change as a management concern.</w:t>
      </w:r>
    </w:p>
    <w:p w14:paraId="66A00D51" w14:textId="18D4E628" w:rsidR="0051069F" w:rsidRDefault="0051069F" w:rsidP="00577589">
      <w:pPr>
        <w:pStyle w:val="CommentText"/>
        <w:spacing w:line="480" w:lineRule="auto"/>
        <w:ind w:firstLine="0"/>
        <w:rPr>
          <w:sz w:val="22"/>
          <w:szCs w:val="22"/>
        </w:rPr>
      </w:pPr>
      <w:r>
        <w:rPr>
          <w:sz w:val="22"/>
          <w:szCs w:val="22"/>
        </w:rPr>
        <w:t>In the second example</w:t>
      </w:r>
      <w:r w:rsidR="00A60B90">
        <w:rPr>
          <w:sz w:val="22"/>
          <w:szCs w:val="22"/>
        </w:rPr>
        <w:t xml:space="preserve"> (Table 2)</w:t>
      </w:r>
      <w:r>
        <w:rPr>
          <w:sz w:val="22"/>
          <w:szCs w:val="22"/>
        </w:rPr>
        <w:t xml:space="preserve">, options </w:t>
      </w:r>
      <w:r w:rsidR="00D91A73">
        <w:rPr>
          <w:sz w:val="22"/>
          <w:szCs w:val="22"/>
        </w:rPr>
        <w:t xml:space="preserve">such as this one </w:t>
      </w:r>
      <w:r>
        <w:rPr>
          <w:sz w:val="22"/>
          <w:szCs w:val="22"/>
        </w:rPr>
        <w:t xml:space="preserve">under </w:t>
      </w:r>
      <w:r w:rsidR="00EE3F3F">
        <w:rPr>
          <w:i/>
          <w:sz w:val="22"/>
          <w:szCs w:val="22"/>
        </w:rPr>
        <w:t xml:space="preserve">Protect </w:t>
      </w:r>
      <w:r w:rsidRPr="00D000FF">
        <w:rPr>
          <w:i/>
          <w:sz w:val="22"/>
          <w:szCs w:val="22"/>
        </w:rPr>
        <w:t>Key Ecosystem Features</w:t>
      </w:r>
      <w:r w:rsidR="00317F8D">
        <w:rPr>
          <w:i/>
          <w:sz w:val="22"/>
          <w:szCs w:val="22"/>
        </w:rPr>
        <w:t xml:space="preserve">, </w:t>
      </w:r>
      <w:r w:rsidR="00317F8D" w:rsidRPr="0096541B">
        <w:rPr>
          <w:sz w:val="22"/>
          <w:szCs w:val="22"/>
        </w:rPr>
        <w:t>“manage functional species and groups”,</w:t>
      </w:r>
      <w:r>
        <w:rPr>
          <w:sz w:val="22"/>
          <w:szCs w:val="22"/>
        </w:rPr>
        <w:t xml:space="preserve"> are diverse</w:t>
      </w:r>
      <w:r w:rsidR="00A60B90">
        <w:rPr>
          <w:sz w:val="22"/>
          <w:szCs w:val="22"/>
        </w:rPr>
        <w:t>. This one addresses</w:t>
      </w:r>
      <w:r>
        <w:rPr>
          <w:sz w:val="22"/>
          <w:szCs w:val="22"/>
        </w:rPr>
        <w:t xml:space="preserve"> protection of functional groups that </w:t>
      </w:r>
      <w:r w:rsidR="00051085">
        <w:rPr>
          <w:sz w:val="22"/>
          <w:szCs w:val="22"/>
        </w:rPr>
        <w:t>are key within</w:t>
      </w:r>
      <w:r>
        <w:rPr>
          <w:sz w:val="22"/>
          <w:szCs w:val="22"/>
        </w:rPr>
        <w:t xml:space="preserve"> </w:t>
      </w:r>
      <w:r w:rsidR="00051085">
        <w:rPr>
          <w:sz w:val="22"/>
          <w:szCs w:val="22"/>
        </w:rPr>
        <w:t>the</w:t>
      </w:r>
      <w:r>
        <w:rPr>
          <w:sz w:val="22"/>
          <w:szCs w:val="22"/>
        </w:rPr>
        <w:t xml:space="preserve"> coral reef ecosystem. </w:t>
      </w:r>
      <w:r w:rsidR="00A60B90">
        <w:rPr>
          <w:sz w:val="22"/>
          <w:szCs w:val="22"/>
        </w:rPr>
        <w:t>But this</w:t>
      </w:r>
      <w:r w:rsidR="00051085">
        <w:rPr>
          <w:sz w:val="22"/>
          <w:szCs w:val="22"/>
        </w:rPr>
        <w:t xml:space="preserve"> strategy also includes options that address components outside of</w:t>
      </w:r>
      <w:r w:rsidR="00317F8D">
        <w:rPr>
          <w:sz w:val="22"/>
          <w:szCs w:val="22"/>
        </w:rPr>
        <w:t>--</w:t>
      </w:r>
      <w:r w:rsidR="00D32A87">
        <w:rPr>
          <w:sz w:val="22"/>
          <w:szCs w:val="22"/>
        </w:rPr>
        <w:t>but functionally linked to</w:t>
      </w:r>
      <w:r w:rsidR="00317F8D">
        <w:rPr>
          <w:sz w:val="22"/>
          <w:szCs w:val="22"/>
        </w:rPr>
        <w:t>--</w:t>
      </w:r>
      <w:r w:rsidR="00D32A87">
        <w:rPr>
          <w:sz w:val="22"/>
          <w:szCs w:val="22"/>
        </w:rPr>
        <w:t xml:space="preserve">the coral </w:t>
      </w:r>
      <w:r w:rsidR="00A60B90">
        <w:rPr>
          <w:sz w:val="22"/>
          <w:szCs w:val="22"/>
        </w:rPr>
        <w:t xml:space="preserve">reef </w:t>
      </w:r>
      <w:r w:rsidR="00D32A87">
        <w:rPr>
          <w:sz w:val="22"/>
          <w:szCs w:val="22"/>
        </w:rPr>
        <w:t>system</w:t>
      </w:r>
      <w:r w:rsidR="00051085">
        <w:rPr>
          <w:sz w:val="22"/>
          <w:szCs w:val="22"/>
        </w:rPr>
        <w:t xml:space="preserve"> (e.g. </w:t>
      </w:r>
      <w:r w:rsidR="005F218F">
        <w:rPr>
          <w:sz w:val="22"/>
          <w:szCs w:val="22"/>
        </w:rPr>
        <w:t>wetlands/</w:t>
      </w:r>
      <w:r w:rsidR="00051085">
        <w:rPr>
          <w:sz w:val="22"/>
          <w:szCs w:val="22"/>
        </w:rPr>
        <w:t>mangroves, seagrass beds, etc.)</w:t>
      </w:r>
      <w:r w:rsidR="00D32A87">
        <w:rPr>
          <w:sz w:val="22"/>
          <w:szCs w:val="22"/>
        </w:rPr>
        <w:t xml:space="preserve">. </w:t>
      </w:r>
      <w:r w:rsidR="00D91A73">
        <w:rPr>
          <w:sz w:val="22"/>
          <w:szCs w:val="22"/>
        </w:rPr>
        <w:t>It</w:t>
      </w:r>
      <w:r w:rsidR="00FC4CB7">
        <w:rPr>
          <w:sz w:val="22"/>
          <w:szCs w:val="22"/>
        </w:rPr>
        <w:t xml:space="preserve"> encompasses</w:t>
      </w:r>
      <w:r w:rsidR="00D32A87">
        <w:rPr>
          <w:sz w:val="22"/>
          <w:szCs w:val="22"/>
        </w:rPr>
        <w:t xml:space="preserve"> </w:t>
      </w:r>
      <w:r w:rsidR="00051085">
        <w:rPr>
          <w:sz w:val="22"/>
          <w:szCs w:val="22"/>
        </w:rPr>
        <w:t>protection or</w:t>
      </w:r>
      <w:r w:rsidR="00D91A73">
        <w:rPr>
          <w:sz w:val="22"/>
          <w:szCs w:val="22"/>
        </w:rPr>
        <w:t xml:space="preserve"> management of unique areas, </w:t>
      </w:r>
      <w:r w:rsidR="00051085">
        <w:rPr>
          <w:sz w:val="22"/>
          <w:szCs w:val="22"/>
        </w:rPr>
        <w:t>sites speci</w:t>
      </w:r>
      <w:r w:rsidR="00D91A73">
        <w:rPr>
          <w:sz w:val="22"/>
          <w:szCs w:val="22"/>
        </w:rPr>
        <w:t xml:space="preserve">fic to life cycle functions, </w:t>
      </w:r>
      <w:r w:rsidR="00051085">
        <w:rPr>
          <w:sz w:val="22"/>
          <w:szCs w:val="22"/>
        </w:rPr>
        <w:t xml:space="preserve">critical habitat for threatened or endangered species, or areas of high diversity. </w:t>
      </w:r>
    </w:p>
    <w:p w14:paraId="69E9E2FE" w14:textId="7AC6B3A7" w:rsidR="00051085" w:rsidRPr="002047E7" w:rsidRDefault="00F759B6" w:rsidP="00577589">
      <w:pPr>
        <w:pStyle w:val="CommentText"/>
        <w:spacing w:line="480" w:lineRule="auto"/>
        <w:ind w:firstLine="0"/>
        <w:rPr>
          <w:sz w:val="22"/>
          <w:szCs w:val="22"/>
        </w:rPr>
      </w:pPr>
      <w:r>
        <w:rPr>
          <w:sz w:val="22"/>
          <w:szCs w:val="22"/>
        </w:rPr>
        <w:t>T</w:t>
      </w:r>
      <w:r w:rsidR="00475011">
        <w:rPr>
          <w:sz w:val="22"/>
          <w:szCs w:val="22"/>
        </w:rPr>
        <w:t xml:space="preserve">he third example, </w:t>
      </w:r>
      <w:r w:rsidR="00D91A73">
        <w:rPr>
          <w:sz w:val="22"/>
          <w:szCs w:val="22"/>
        </w:rPr>
        <w:t xml:space="preserve">under </w:t>
      </w:r>
      <w:r w:rsidR="00A20951" w:rsidRPr="00360CD7">
        <w:rPr>
          <w:i/>
          <w:sz w:val="22"/>
          <w:szCs w:val="22"/>
        </w:rPr>
        <w:t>E</w:t>
      </w:r>
      <w:r w:rsidR="00EE3F3F">
        <w:rPr>
          <w:i/>
          <w:sz w:val="22"/>
          <w:szCs w:val="22"/>
        </w:rPr>
        <w:t xml:space="preserve">nsure </w:t>
      </w:r>
      <w:r w:rsidR="00A20951" w:rsidRPr="00360CD7">
        <w:rPr>
          <w:i/>
          <w:sz w:val="22"/>
          <w:szCs w:val="22"/>
        </w:rPr>
        <w:t>C</w:t>
      </w:r>
      <w:r w:rsidRPr="00360CD7">
        <w:rPr>
          <w:i/>
          <w:sz w:val="22"/>
          <w:szCs w:val="22"/>
        </w:rPr>
        <w:t>onnectivity</w:t>
      </w:r>
      <w:r>
        <w:rPr>
          <w:sz w:val="22"/>
          <w:szCs w:val="22"/>
        </w:rPr>
        <w:t>,</w:t>
      </w:r>
      <w:r w:rsidR="00317F8D">
        <w:rPr>
          <w:sz w:val="22"/>
          <w:szCs w:val="22"/>
        </w:rPr>
        <w:t xml:space="preserve"> </w:t>
      </w:r>
      <w:r w:rsidR="00317F8D" w:rsidRPr="0096541B">
        <w:rPr>
          <w:sz w:val="22"/>
          <w:szCs w:val="22"/>
        </w:rPr>
        <w:t>“</w:t>
      </w:r>
      <w:r w:rsidR="00317F8D" w:rsidRPr="00E83508">
        <w:rPr>
          <w:sz w:val="22"/>
          <w:szCs w:val="22"/>
        </w:rPr>
        <w:t>i</w:t>
      </w:r>
      <w:r w:rsidR="00317F8D" w:rsidRPr="0096541B">
        <w:rPr>
          <w:sz w:val="22"/>
          <w:szCs w:val="22"/>
        </w:rPr>
        <w:t>dentify and manage networks of resilient reefs”,</w:t>
      </w:r>
      <w:r>
        <w:rPr>
          <w:sz w:val="22"/>
          <w:szCs w:val="22"/>
        </w:rPr>
        <w:t xml:space="preserve"> recognizes the ecological connections </w:t>
      </w:r>
      <w:r w:rsidR="00A60B90">
        <w:rPr>
          <w:sz w:val="22"/>
          <w:szCs w:val="22"/>
        </w:rPr>
        <w:t>among</w:t>
      </w:r>
      <w:r>
        <w:rPr>
          <w:sz w:val="22"/>
          <w:szCs w:val="22"/>
        </w:rPr>
        <w:t xml:space="preserve"> reef patches that can be important to the flow of organism</w:t>
      </w:r>
      <w:r w:rsidR="00163B66">
        <w:rPr>
          <w:sz w:val="22"/>
          <w:szCs w:val="22"/>
        </w:rPr>
        <w:t>s</w:t>
      </w:r>
      <w:r w:rsidR="00A60B90">
        <w:rPr>
          <w:sz w:val="22"/>
          <w:szCs w:val="22"/>
        </w:rPr>
        <w:t xml:space="preserve"> for recruitment</w:t>
      </w:r>
      <w:r>
        <w:rPr>
          <w:sz w:val="22"/>
          <w:szCs w:val="22"/>
        </w:rPr>
        <w:t xml:space="preserve"> and gene flow. The example option represents one possible component of protecting such connectivity into the future by identifying networks of resilien</w:t>
      </w:r>
      <w:r w:rsidR="00BF27E1">
        <w:rPr>
          <w:sz w:val="22"/>
          <w:szCs w:val="22"/>
        </w:rPr>
        <w:t>t</w:t>
      </w:r>
      <w:r>
        <w:rPr>
          <w:sz w:val="22"/>
          <w:szCs w:val="22"/>
        </w:rPr>
        <w:t xml:space="preserve"> reefs. Other options under this strategy </w:t>
      </w:r>
      <w:r w:rsidR="00A60B90">
        <w:rPr>
          <w:sz w:val="22"/>
          <w:szCs w:val="22"/>
        </w:rPr>
        <w:t xml:space="preserve">include </w:t>
      </w:r>
      <w:r>
        <w:rPr>
          <w:sz w:val="22"/>
          <w:szCs w:val="22"/>
        </w:rPr>
        <w:t>identifying ecological connections among areas, or protecting up-current reefs as potential sources</w:t>
      </w:r>
      <w:r w:rsidR="00101A41">
        <w:rPr>
          <w:sz w:val="22"/>
          <w:szCs w:val="22"/>
        </w:rPr>
        <w:t xml:space="preserve"> of organisms and propagules</w:t>
      </w:r>
      <w:r>
        <w:rPr>
          <w:sz w:val="22"/>
          <w:szCs w:val="22"/>
        </w:rPr>
        <w:t>. Protection of different types of habitat diversity</w:t>
      </w:r>
      <w:r w:rsidR="00D14720">
        <w:rPr>
          <w:sz w:val="22"/>
          <w:szCs w:val="22"/>
        </w:rPr>
        <w:t xml:space="preserve"> (e.g., including protection of multiple habitat types, reef areas of different sizes and shapes, etc.)</w:t>
      </w:r>
      <w:r>
        <w:rPr>
          <w:sz w:val="22"/>
          <w:szCs w:val="22"/>
        </w:rPr>
        <w:t xml:space="preserve"> </w:t>
      </w:r>
      <w:r w:rsidR="00D14720">
        <w:rPr>
          <w:sz w:val="22"/>
          <w:szCs w:val="22"/>
        </w:rPr>
        <w:t xml:space="preserve">is another theme incorporated in the options aimed at preserving ecological connectivity. Options in this </w:t>
      </w:r>
      <w:r w:rsidR="00D14720">
        <w:rPr>
          <w:sz w:val="22"/>
          <w:szCs w:val="22"/>
        </w:rPr>
        <w:lastRenderedPageBreak/>
        <w:t xml:space="preserve">strategy </w:t>
      </w:r>
      <w:r w:rsidR="00A60B90">
        <w:rPr>
          <w:sz w:val="22"/>
          <w:szCs w:val="22"/>
        </w:rPr>
        <w:t>have</w:t>
      </w:r>
      <w:r w:rsidR="00480856">
        <w:rPr>
          <w:sz w:val="22"/>
          <w:szCs w:val="22"/>
        </w:rPr>
        <w:t xml:space="preserve"> some </w:t>
      </w:r>
      <w:r w:rsidR="00D14720">
        <w:rPr>
          <w:sz w:val="22"/>
          <w:szCs w:val="22"/>
        </w:rPr>
        <w:t xml:space="preserve">overlap with other strategies. For example, the protection of habitat areas critical as source populations can also represent the preservation of key ecosystem features, or </w:t>
      </w:r>
      <w:r w:rsidR="00D91A73">
        <w:rPr>
          <w:sz w:val="22"/>
          <w:szCs w:val="22"/>
        </w:rPr>
        <w:t>support of</w:t>
      </w:r>
      <w:r w:rsidR="00D14720">
        <w:rPr>
          <w:sz w:val="22"/>
          <w:szCs w:val="22"/>
        </w:rPr>
        <w:t xml:space="preserve"> evolutionary potential.</w:t>
      </w:r>
    </w:p>
    <w:p w14:paraId="69720C7A" w14:textId="0B33D227" w:rsidR="00CC5C81" w:rsidRPr="00CC5C81" w:rsidRDefault="002872A8" w:rsidP="00577589">
      <w:pPr>
        <w:pStyle w:val="Heading2"/>
        <w:spacing w:before="120" w:after="40" w:line="480" w:lineRule="auto"/>
        <w:ind w:firstLine="0"/>
      </w:pPr>
      <w:bookmarkStart w:id="25" w:name="_Toc429311394"/>
      <w:r>
        <w:t xml:space="preserve">Developing </w:t>
      </w:r>
      <w:r w:rsidR="00CC5C81" w:rsidRPr="00CC5C81">
        <w:t>Climate-Smart Design Considerations</w:t>
      </w:r>
      <w:bookmarkEnd w:id="25"/>
    </w:p>
    <w:p w14:paraId="60CC11A1" w14:textId="321CFBA9" w:rsidR="000E1342" w:rsidRDefault="00A375DF" w:rsidP="00577589">
      <w:pPr>
        <w:spacing w:line="480" w:lineRule="auto"/>
        <w:ind w:firstLine="0"/>
      </w:pPr>
      <w:r>
        <w:t>The general adaptation strategies and example adaptation options in the Compendium provide ideas for identifying adaptation options; however, f</w:t>
      </w:r>
      <w:r w:rsidR="00BE51A1">
        <w:t>or any particular adaptation option to be considered climate-smart</w:t>
      </w:r>
      <w:r w:rsidR="007F3910">
        <w:t xml:space="preserve"> for the management of a specific reef</w:t>
      </w:r>
      <w:r w:rsidR="00BE51A1">
        <w:t xml:space="preserve">, it </w:t>
      </w:r>
      <w:r w:rsidR="00D91A73">
        <w:t>needs</w:t>
      </w:r>
      <w:r w:rsidR="00BE51A1">
        <w:t xml:space="preserve"> to explicitly address vulnerabilities of the conservation targets</w:t>
      </w:r>
      <w:r w:rsidR="00480856">
        <w:t xml:space="preserve"> in </w:t>
      </w:r>
      <w:r w:rsidR="007F3910">
        <w:t>that</w:t>
      </w:r>
      <w:r w:rsidR="00480856">
        <w:t xml:space="preserve"> specific place</w:t>
      </w:r>
      <w:r w:rsidR="00BE51A1">
        <w:t xml:space="preserve">. To achieve this, each adaptation option </w:t>
      </w:r>
      <w:r w:rsidR="000818F3">
        <w:t xml:space="preserve">needs to </w:t>
      </w:r>
      <w:r w:rsidR="00BE51A1">
        <w:t>be subjected to “climate-smart design considerations</w:t>
      </w:r>
      <w:r w:rsidR="00BE51A1" w:rsidRPr="00AE623F">
        <w:t>”</w:t>
      </w:r>
      <w:r w:rsidR="005E1031" w:rsidRPr="00AE623F">
        <w:t xml:space="preserve"> (</w:t>
      </w:r>
      <w:r w:rsidR="00480856">
        <w:t xml:space="preserve">see examples in </w:t>
      </w:r>
      <w:r w:rsidR="00AE623F" w:rsidRPr="00AE623F">
        <w:fldChar w:fldCharType="begin"/>
      </w:r>
      <w:r w:rsidR="00AE623F" w:rsidRPr="00AE623F">
        <w:instrText xml:space="preserve"> REF _Ref427309971 \h  \* MERGEFORMAT </w:instrText>
      </w:r>
      <w:r w:rsidR="00AE623F" w:rsidRPr="00AE623F">
        <w:fldChar w:fldCharType="separate"/>
      </w:r>
      <w:r w:rsidR="00EB4E63" w:rsidRPr="0096541B">
        <w:t xml:space="preserve">Table </w:t>
      </w:r>
      <w:r w:rsidR="00EB4E63" w:rsidRPr="0096541B">
        <w:rPr>
          <w:noProof/>
        </w:rPr>
        <w:t>2</w:t>
      </w:r>
      <w:r w:rsidR="00AE623F" w:rsidRPr="00AE623F">
        <w:fldChar w:fldCharType="end"/>
      </w:r>
      <w:r w:rsidR="005E1031" w:rsidRPr="00AE623F">
        <w:t>)</w:t>
      </w:r>
      <w:r w:rsidR="00BE51A1" w:rsidRPr="00AE623F">
        <w:t xml:space="preserve">. </w:t>
      </w:r>
      <w:r w:rsidR="00300A07" w:rsidRPr="00AE623F">
        <w:t>Addressing</w:t>
      </w:r>
      <w:r w:rsidR="00300A07" w:rsidRPr="007E7E3E">
        <w:t xml:space="preserve"> the climate-smart design considerations is the process through which management actions are configured to account for climate change effects, key vulnerabilities, and their interactions with the other stressors. </w:t>
      </w:r>
      <w:r w:rsidR="00300A07">
        <w:t xml:space="preserve">Answering the </w:t>
      </w:r>
      <w:r w:rsidR="00300A07" w:rsidRPr="007E7E3E">
        <w:t xml:space="preserve">climate-smart design questions for a candidate adaptation option is aimed at developing enough information to determine how, when, and where a management action should be </w:t>
      </w:r>
      <w:r w:rsidR="00401955">
        <w:t>adjusted</w:t>
      </w:r>
      <w:r w:rsidR="00300A07" w:rsidRPr="007E7E3E">
        <w:t xml:space="preserve"> to be responsive</w:t>
      </w:r>
      <w:r w:rsidR="00EF145B">
        <w:t xml:space="preserve"> to</w:t>
      </w:r>
      <w:r w:rsidR="00300A07" w:rsidRPr="007E7E3E">
        <w:t xml:space="preserve"> </w:t>
      </w:r>
      <w:r w:rsidR="00667CA2">
        <w:t xml:space="preserve">and effective </w:t>
      </w:r>
      <w:r w:rsidR="00EF145B">
        <w:t>under</w:t>
      </w:r>
      <w:r w:rsidR="00EF145B" w:rsidRPr="007E7E3E">
        <w:t xml:space="preserve"> </w:t>
      </w:r>
      <w:r w:rsidR="00300A07" w:rsidRPr="007E7E3E">
        <w:t xml:space="preserve">the combination of site-specific climate change </w:t>
      </w:r>
      <w:r w:rsidR="00300A07">
        <w:t xml:space="preserve">impacts </w:t>
      </w:r>
      <w:r w:rsidR="00300A07" w:rsidRPr="007E7E3E">
        <w:t xml:space="preserve">and stressor concerns. </w:t>
      </w:r>
      <w:r w:rsidR="005C2483">
        <w:t>Climate-smart design considerations fall in</w:t>
      </w:r>
      <w:r w:rsidR="00AE623F">
        <w:t xml:space="preserve">to two general categories: </w:t>
      </w:r>
    </w:p>
    <w:p w14:paraId="13EFA40B" w14:textId="1EAE1350" w:rsidR="00AE623F" w:rsidRPr="00AE623F" w:rsidRDefault="00AE623F" w:rsidP="00577589">
      <w:pPr>
        <w:pStyle w:val="CommentText"/>
        <w:numPr>
          <w:ilvl w:val="0"/>
          <w:numId w:val="9"/>
        </w:numPr>
        <w:tabs>
          <w:tab w:val="clear" w:pos="720"/>
        </w:tabs>
        <w:spacing w:line="480" w:lineRule="auto"/>
        <w:ind w:left="630" w:hanging="180"/>
        <w:rPr>
          <w:sz w:val="22"/>
          <w:szCs w:val="22"/>
        </w:rPr>
      </w:pPr>
      <w:r w:rsidRPr="00AE623F">
        <w:rPr>
          <w:sz w:val="22"/>
          <w:szCs w:val="22"/>
        </w:rPr>
        <w:t xml:space="preserve">How will climate change directly or indirectly affect how stressors impact the </w:t>
      </w:r>
      <w:r w:rsidR="00094273">
        <w:rPr>
          <w:sz w:val="22"/>
          <w:szCs w:val="22"/>
        </w:rPr>
        <w:t>system</w:t>
      </w:r>
      <w:r w:rsidR="00C7129D">
        <w:rPr>
          <w:sz w:val="22"/>
          <w:szCs w:val="22"/>
        </w:rPr>
        <w:t xml:space="preserve">, </w:t>
      </w:r>
      <w:r w:rsidR="00C7129D" w:rsidRPr="00C7129D">
        <w:rPr>
          <w:sz w:val="22"/>
          <w:szCs w:val="22"/>
        </w:rPr>
        <w:t>including through effects on stressor interactions</w:t>
      </w:r>
      <w:r w:rsidRPr="00AE623F">
        <w:rPr>
          <w:sz w:val="22"/>
          <w:szCs w:val="22"/>
        </w:rPr>
        <w:t>?</w:t>
      </w:r>
    </w:p>
    <w:p w14:paraId="6B74F676" w14:textId="7AE8DCAC" w:rsidR="00AE623F" w:rsidRPr="00AE623F" w:rsidRDefault="00AE623F" w:rsidP="00577589">
      <w:pPr>
        <w:pStyle w:val="CommentText"/>
        <w:numPr>
          <w:ilvl w:val="0"/>
          <w:numId w:val="9"/>
        </w:numPr>
        <w:tabs>
          <w:tab w:val="clear" w:pos="720"/>
        </w:tabs>
        <w:spacing w:line="480" w:lineRule="auto"/>
        <w:ind w:left="630" w:hanging="180"/>
        <w:rPr>
          <w:sz w:val="22"/>
          <w:szCs w:val="22"/>
        </w:rPr>
      </w:pPr>
      <w:r w:rsidRPr="00AE623F">
        <w:rPr>
          <w:sz w:val="22"/>
          <w:szCs w:val="22"/>
        </w:rPr>
        <w:t>What are the implications of this information for the location, timing, or engineering design of management action</w:t>
      </w:r>
      <w:r w:rsidR="00667CA2">
        <w:rPr>
          <w:sz w:val="22"/>
          <w:szCs w:val="22"/>
        </w:rPr>
        <w:t>s</w:t>
      </w:r>
      <w:r w:rsidRPr="00AE623F">
        <w:rPr>
          <w:sz w:val="22"/>
          <w:szCs w:val="22"/>
        </w:rPr>
        <w:t>?</w:t>
      </w:r>
    </w:p>
    <w:p w14:paraId="25D41CE2" w14:textId="2602B7D9" w:rsidR="003E1E27" w:rsidRDefault="005C2483" w:rsidP="00577589">
      <w:pPr>
        <w:spacing w:line="480" w:lineRule="auto"/>
        <w:ind w:firstLine="0"/>
      </w:pPr>
      <w:r>
        <w:t>The Compendium provides examples of c</w:t>
      </w:r>
      <w:r w:rsidRPr="005B32E1">
        <w:t>limate-</w:t>
      </w:r>
      <w:r>
        <w:t>s</w:t>
      </w:r>
      <w:r w:rsidRPr="005B32E1">
        <w:t xml:space="preserve">mart </w:t>
      </w:r>
      <w:r>
        <w:t>d</w:t>
      </w:r>
      <w:r w:rsidRPr="005B32E1">
        <w:t xml:space="preserve">esign </w:t>
      </w:r>
      <w:r>
        <w:t>c</w:t>
      </w:r>
      <w:r w:rsidRPr="005B32E1">
        <w:t>onsiderations</w:t>
      </w:r>
      <w:r>
        <w:t xml:space="preserve"> </w:t>
      </w:r>
      <w:r w:rsidR="00D46830">
        <w:t xml:space="preserve">in both categories, </w:t>
      </w:r>
      <w:r>
        <w:t>to</w:t>
      </w:r>
      <w:r w:rsidRPr="003639A7">
        <w:t xml:space="preserve"> </w:t>
      </w:r>
      <w:r w:rsidR="00D46830">
        <w:t>focus</w:t>
      </w:r>
      <w:r w:rsidRPr="003639A7">
        <w:t xml:space="preserve"> refinement of </w:t>
      </w:r>
      <w:r>
        <w:t>adaptation options</w:t>
      </w:r>
      <w:r w:rsidR="00A56731">
        <w:t xml:space="preserve"> </w:t>
      </w:r>
      <w:r w:rsidR="00401955">
        <w:t xml:space="preserve">to </w:t>
      </w:r>
      <w:r>
        <w:t>account</w:t>
      </w:r>
      <w:r w:rsidR="00401955">
        <w:t xml:space="preserve"> for</w:t>
      </w:r>
      <w:r>
        <w:t xml:space="preserve"> future as well as curren</w:t>
      </w:r>
      <w:r w:rsidR="00401955">
        <w:t>t conditions and make</w:t>
      </w:r>
      <w:r>
        <w:t xml:space="preserve"> explicit links to climate-related impacts and vulnerabilities (</w:t>
      </w:r>
      <w:r w:rsidR="00112E25" w:rsidRPr="00112E25">
        <w:fldChar w:fldCharType="begin"/>
      </w:r>
      <w:r w:rsidR="00112E25" w:rsidRPr="00112E25">
        <w:instrText xml:space="preserve"> REF _Ref427309971 \h  \* MERGEFORMAT </w:instrText>
      </w:r>
      <w:r w:rsidR="00112E25" w:rsidRPr="00112E25">
        <w:fldChar w:fldCharType="separate"/>
      </w:r>
      <w:r w:rsidR="00EB4E63" w:rsidRPr="0096541B">
        <w:t xml:space="preserve">Table </w:t>
      </w:r>
      <w:r w:rsidR="00EB4E63" w:rsidRPr="0096541B">
        <w:rPr>
          <w:noProof/>
        </w:rPr>
        <w:t>2</w:t>
      </w:r>
      <w:r w:rsidR="00112E25" w:rsidRPr="00112E25">
        <w:fldChar w:fldCharType="end"/>
      </w:r>
      <w:r w:rsidR="00850DFB" w:rsidRPr="00112E25">
        <w:t xml:space="preserve">; </w:t>
      </w:r>
      <w:r w:rsidR="00401955">
        <w:t xml:space="preserve">see Supplementary Online Material </w:t>
      </w:r>
      <w:r w:rsidR="00850DFB">
        <w:t>for full list</w:t>
      </w:r>
      <w:r>
        <w:t>).</w:t>
      </w:r>
      <w:r w:rsidRPr="001702B8">
        <w:t xml:space="preserve"> </w:t>
      </w:r>
      <w:r w:rsidR="00D11AF4">
        <w:t xml:space="preserve">A </w:t>
      </w:r>
      <w:r w:rsidR="003E1E27" w:rsidRPr="009A516F">
        <w:t xml:space="preserve">management action designed to reduce land-based pollution from agriculture needs to account </w:t>
      </w:r>
      <w:r w:rsidR="003E1E27" w:rsidRPr="009A516F">
        <w:lastRenderedPageBreak/>
        <w:t xml:space="preserve">for </w:t>
      </w:r>
      <w:r w:rsidR="00043F52">
        <w:t>both</w:t>
      </w:r>
      <w:r w:rsidR="003E1E27" w:rsidRPr="009A516F">
        <w:t xml:space="preserve"> historical conditions in precipitation and hydrology </w:t>
      </w:r>
      <w:r w:rsidR="00043F52">
        <w:t>and</w:t>
      </w:r>
      <w:r w:rsidR="00043F52" w:rsidRPr="009A516F">
        <w:t xml:space="preserve"> </w:t>
      </w:r>
      <w:r w:rsidR="003E1E27" w:rsidRPr="009A516F">
        <w:t>future cond</w:t>
      </w:r>
      <w:r w:rsidR="007F1413">
        <w:t>i</w:t>
      </w:r>
      <w:r w:rsidR="003E1E27" w:rsidRPr="009A516F">
        <w:t xml:space="preserve">tions </w:t>
      </w:r>
      <w:r w:rsidR="007F1413">
        <w:t>that will</w:t>
      </w:r>
      <w:r w:rsidR="003E1E27" w:rsidRPr="009A516F">
        <w:t xml:space="preserve"> result </w:t>
      </w:r>
      <w:r w:rsidR="007F1413">
        <w:t>from</w:t>
      </w:r>
      <w:r w:rsidR="003E1E27" w:rsidRPr="009A516F">
        <w:t xml:space="preserve"> climate </w:t>
      </w:r>
      <w:r w:rsidR="003E1E27" w:rsidRPr="005F65D5">
        <w:t xml:space="preserve">change. Projected changes in the distribution and intensity of rainfall may require </w:t>
      </w:r>
      <w:r w:rsidR="003C4566">
        <w:t>updated</w:t>
      </w:r>
      <w:r w:rsidR="003E1E27" w:rsidRPr="005F65D5">
        <w:t xml:space="preserve"> design specifications</w:t>
      </w:r>
      <w:r w:rsidR="003E1E27" w:rsidRPr="009A516F">
        <w:t xml:space="preserve"> </w:t>
      </w:r>
      <w:r w:rsidR="003C4566">
        <w:t>to enable more stringent</w:t>
      </w:r>
      <w:r w:rsidR="003C4566" w:rsidRPr="009A516F">
        <w:t xml:space="preserve"> </w:t>
      </w:r>
      <w:r w:rsidR="003E1E27" w:rsidRPr="009A516F">
        <w:t>pollution control</w:t>
      </w:r>
      <w:r w:rsidR="003C4566">
        <w:t xml:space="preserve"> </w:t>
      </w:r>
      <w:r w:rsidR="003E1E27" w:rsidRPr="009A516F">
        <w:t>and forest and wetland management</w:t>
      </w:r>
      <w:r w:rsidR="003C4566">
        <w:t xml:space="preserve"> practices</w:t>
      </w:r>
      <w:r w:rsidR="003E1E27" w:rsidRPr="009A516F">
        <w:t>.</w:t>
      </w:r>
      <w:r w:rsidR="00112E25">
        <w:t xml:space="preserve"> A</w:t>
      </w:r>
      <w:r w:rsidR="00713019">
        <w:t>n und</w:t>
      </w:r>
      <w:r w:rsidR="00F219D8">
        <w:t>erstanding of the impacts of climate change on the life history and vulnerability of herbivore species</w:t>
      </w:r>
      <w:r w:rsidR="00713019">
        <w:t xml:space="preserve"> </w:t>
      </w:r>
      <w:r w:rsidR="00F219D8">
        <w:t xml:space="preserve">is needed to design </w:t>
      </w:r>
      <w:r w:rsidR="00713019">
        <w:t>management action</w:t>
      </w:r>
      <w:r w:rsidR="00F219D8">
        <w:t>s</w:t>
      </w:r>
      <w:r w:rsidR="00112E25">
        <w:t xml:space="preserve"> to protect </w:t>
      </w:r>
      <w:r w:rsidR="00713019">
        <w:t xml:space="preserve">this </w:t>
      </w:r>
      <w:r w:rsidR="00112E25">
        <w:t>key</w:t>
      </w:r>
      <w:r w:rsidR="00F219D8">
        <w:t xml:space="preserve"> ecosystem feature</w:t>
      </w:r>
      <w:r w:rsidR="00043F52">
        <w:t xml:space="preserve"> now and in the future</w:t>
      </w:r>
      <w:r w:rsidR="00713019">
        <w:t>.</w:t>
      </w:r>
      <w:r w:rsidR="00F219D8">
        <w:t xml:space="preserve"> Climat</w:t>
      </w:r>
      <w:r w:rsidR="00C53F2F">
        <w:t xml:space="preserve">e change may result in changes in </w:t>
      </w:r>
      <w:r w:rsidR="00F219D8">
        <w:t>ocean currents</w:t>
      </w:r>
      <w:r w:rsidR="00C53F2F">
        <w:t xml:space="preserve"> that could affect recruitment and connectivity. The design of marine protected area networks needs to incorporate consideration of future oceanographic conditions to facilitate gene flow and habitat connectivity.</w:t>
      </w:r>
    </w:p>
    <w:p w14:paraId="2480BDA9" w14:textId="5153D8EC" w:rsidR="00E72047" w:rsidRDefault="006535F0" w:rsidP="00577589">
      <w:pPr>
        <w:spacing w:line="480" w:lineRule="auto"/>
        <w:ind w:firstLine="0"/>
      </w:pPr>
      <w:r>
        <w:t>The</w:t>
      </w:r>
      <w:r w:rsidR="005F65D5">
        <w:t xml:space="preserve"> </w:t>
      </w:r>
      <w:r>
        <w:t>example adaptation options and climate-smart design considerations in the Compendium are meant to be illustrative rather than comprehensive</w:t>
      </w:r>
      <w:r w:rsidRPr="005B32E1">
        <w:t xml:space="preserve"> </w:t>
      </w:r>
      <w:r>
        <w:t xml:space="preserve">and </w:t>
      </w:r>
      <w:r w:rsidRPr="005B32E1">
        <w:t xml:space="preserve">to stimulate thinking </w:t>
      </w:r>
      <w:r w:rsidR="00E83508">
        <w:t>about</w:t>
      </w:r>
      <w:r w:rsidR="00E83508" w:rsidRPr="005B32E1">
        <w:t xml:space="preserve"> </w:t>
      </w:r>
      <w:r w:rsidRPr="005B32E1">
        <w:t>site-relevant possibilities</w:t>
      </w:r>
      <w:r>
        <w:t>. As new research and practices emerge, t</w:t>
      </w:r>
      <w:r w:rsidRPr="005B32E1">
        <w:t>he</w:t>
      </w:r>
      <w:r>
        <w:t xml:space="preserve"> range of examples will continue to grow and the Compendium will need to be reviewed and </w:t>
      </w:r>
      <w:r w:rsidRPr="005B32E1">
        <w:t>updated over time</w:t>
      </w:r>
      <w:r>
        <w:t>.</w:t>
      </w:r>
    </w:p>
    <w:p w14:paraId="6CB9F799" w14:textId="7824FA65" w:rsidR="005B32E1" w:rsidRPr="00B71FEE" w:rsidRDefault="0006057B" w:rsidP="00577589">
      <w:pPr>
        <w:pStyle w:val="Heading1"/>
        <w:spacing w:line="480" w:lineRule="auto"/>
      </w:pPr>
      <w:bookmarkStart w:id="26" w:name="_Toc426445425"/>
      <w:bookmarkStart w:id="27" w:name="_Toc426474517"/>
      <w:bookmarkStart w:id="28" w:name="_Toc429311395"/>
      <w:r>
        <w:t>Applying the CCAP Compendium</w:t>
      </w:r>
      <w:bookmarkEnd w:id="26"/>
      <w:bookmarkEnd w:id="27"/>
      <w:bookmarkEnd w:id="28"/>
    </w:p>
    <w:p w14:paraId="07FFE294" w14:textId="1FB9E5D2" w:rsidR="00D578B0" w:rsidRDefault="00751959" w:rsidP="00577589">
      <w:pPr>
        <w:spacing w:line="480" w:lineRule="auto"/>
        <w:ind w:firstLine="0"/>
      </w:pPr>
      <w:r>
        <w:t xml:space="preserve">Integral to the development of the </w:t>
      </w:r>
      <w:r w:rsidR="00A52345">
        <w:t xml:space="preserve">CCAP </w:t>
      </w:r>
      <w:r>
        <w:t>Compendium and the process of using it is recognition that m</w:t>
      </w:r>
      <w:r w:rsidR="005B32E1" w:rsidRPr="005B32E1">
        <w:t>any coral reef areas have conservation plan</w:t>
      </w:r>
      <w:r w:rsidR="00A56731">
        <w:t>s</w:t>
      </w:r>
      <w:r w:rsidR="005B32E1" w:rsidRPr="005B32E1">
        <w:t xml:space="preserve"> already in place or under development, </w:t>
      </w:r>
      <w:r w:rsidR="007B551F">
        <w:t>reflecting</w:t>
      </w:r>
      <w:r w:rsidR="005B32E1" w:rsidRPr="005B32E1">
        <w:t xml:space="preserve"> varying degrees </w:t>
      </w:r>
      <w:r w:rsidR="00313C2B">
        <w:t xml:space="preserve">of </w:t>
      </w:r>
      <w:r w:rsidR="005B32E1" w:rsidRPr="005B32E1">
        <w:t>thought about</w:t>
      </w:r>
      <w:r w:rsidR="009F3370">
        <w:t xml:space="preserve"> possible</w:t>
      </w:r>
      <w:r w:rsidR="005B32E1" w:rsidRPr="005B32E1">
        <w:t xml:space="preserve"> climate change</w:t>
      </w:r>
      <w:r w:rsidR="009F3370">
        <w:t xml:space="preserve"> impacts</w:t>
      </w:r>
      <w:r w:rsidR="005B32E1" w:rsidRPr="005B32E1">
        <w:t xml:space="preserve">. Accordingly, the Compendium is designed so it can be </w:t>
      </w:r>
      <w:r w:rsidR="00776793">
        <w:t>referenced</w:t>
      </w:r>
      <w:r w:rsidR="00776793" w:rsidRPr="005B32E1">
        <w:t xml:space="preserve"> </w:t>
      </w:r>
      <w:r w:rsidR="005B32E1" w:rsidRPr="005B32E1">
        <w:t xml:space="preserve">during the revision of existing plans, but is equally applicable in a </w:t>
      </w:r>
      <w:r w:rsidR="005B32E1" w:rsidRPr="009B2A3A">
        <w:rPr>
          <w:i/>
        </w:rPr>
        <w:t>de nov</w:t>
      </w:r>
      <w:r w:rsidR="00383E32">
        <w:rPr>
          <w:i/>
        </w:rPr>
        <w:t>o</w:t>
      </w:r>
      <w:r w:rsidR="005B32E1" w:rsidRPr="005B32E1">
        <w:t xml:space="preserve"> planning process</w:t>
      </w:r>
      <w:r w:rsidR="002936D2">
        <w:t>.</w:t>
      </w:r>
      <w:r w:rsidR="00354E45" w:rsidRPr="00354E45">
        <w:t xml:space="preserve"> </w:t>
      </w:r>
    </w:p>
    <w:p w14:paraId="2056502E" w14:textId="2B94CE6E" w:rsidR="003219F0" w:rsidRPr="00C17D1F" w:rsidRDefault="008B6F52" w:rsidP="00577589">
      <w:pPr>
        <w:spacing w:line="480" w:lineRule="auto"/>
        <w:ind w:firstLine="0"/>
      </w:pPr>
      <w:r w:rsidRPr="009F3370">
        <w:fldChar w:fldCharType="begin"/>
      </w:r>
      <w:r w:rsidRPr="009F3370">
        <w:instrText xml:space="preserve"> REF _Ref429643383 \h  \* MERGEFORMAT </w:instrText>
      </w:r>
      <w:r w:rsidRPr="009F3370">
        <w:fldChar w:fldCharType="separate"/>
      </w:r>
      <w:r w:rsidR="00EB4E63" w:rsidRPr="0096541B">
        <w:t xml:space="preserve">Figure </w:t>
      </w:r>
      <w:r w:rsidR="00EB4E63" w:rsidRPr="0096541B">
        <w:rPr>
          <w:noProof/>
        </w:rPr>
        <w:t>3</w:t>
      </w:r>
      <w:r w:rsidRPr="009F3370">
        <w:fldChar w:fldCharType="end"/>
      </w:r>
      <w:r w:rsidR="00776793" w:rsidRPr="008B6F52">
        <w:t xml:space="preserve"> shows h</w:t>
      </w:r>
      <w:r w:rsidR="00776793">
        <w:t xml:space="preserve">ow </w:t>
      </w:r>
      <w:r w:rsidR="002936D2" w:rsidRPr="005B32E1">
        <w:t xml:space="preserve">the Compendium </w:t>
      </w:r>
      <w:r w:rsidR="00776793">
        <w:t xml:space="preserve">may be used </w:t>
      </w:r>
      <w:r w:rsidR="002936D2" w:rsidRPr="005B32E1">
        <w:t>to revise</w:t>
      </w:r>
      <w:r w:rsidR="004F0988">
        <w:t xml:space="preserve"> or expand</w:t>
      </w:r>
      <w:r w:rsidR="002936D2" w:rsidRPr="005B32E1">
        <w:t xml:space="preserve"> </w:t>
      </w:r>
      <w:r w:rsidR="00300A07">
        <w:t>a</w:t>
      </w:r>
      <w:r w:rsidR="002936D2" w:rsidRPr="005B32E1">
        <w:t xml:space="preserve"> set of existing </w:t>
      </w:r>
      <w:r w:rsidR="00300A07">
        <w:t xml:space="preserve">management </w:t>
      </w:r>
      <w:r w:rsidR="002936D2" w:rsidRPr="005B32E1">
        <w:t>actions</w:t>
      </w:r>
      <w:r w:rsidR="00B71FEE" w:rsidRPr="00B71FEE">
        <w:t xml:space="preserve">. </w:t>
      </w:r>
      <w:r w:rsidR="00A85303" w:rsidRPr="00B71FEE">
        <w:t>For</w:t>
      </w:r>
      <w:r w:rsidR="00A85303">
        <w:t xml:space="preserve"> revision of a plan, the list of existing actions can be compared to the Compendium and </w:t>
      </w:r>
      <w:r w:rsidR="00BC5379">
        <w:t>categorized</w:t>
      </w:r>
      <w:r w:rsidR="00A85303">
        <w:t xml:space="preserve"> according to the strategies they address. </w:t>
      </w:r>
      <w:r w:rsidR="00776793">
        <w:t>Then t</w:t>
      </w:r>
      <w:r w:rsidR="00BC5379" w:rsidRPr="000C3E07">
        <w:t xml:space="preserve">he Compendium </w:t>
      </w:r>
      <w:r w:rsidR="00A85303">
        <w:t xml:space="preserve">can be </w:t>
      </w:r>
      <w:r w:rsidR="00931E38">
        <w:t>reviewed</w:t>
      </w:r>
      <w:r w:rsidR="00A85303">
        <w:t xml:space="preserve"> to identify potential gaps</w:t>
      </w:r>
      <w:r w:rsidR="002D7572">
        <w:t>,</w:t>
      </w:r>
      <w:r w:rsidR="00383E32" w:rsidRPr="00383E32">
        <w:t xml:space="preserve"> </w:t>
      </w:r>
      <w:r w:rsidR="00BC5379" w:rsidRPr="000C3E07">
        <w:t>guide brainstorming to fill</w:t>
      </w:r>
      <w:r w:rsidR="00BC5379">
        <w:t xml:space="preserve"> those gaps</w:t>
      </w:r>
      <w:r w:rsidR="002D7572">
        <w:t xml:space="preserve">, and/or </w:t>
      </w:r>
      <w:r w:rsidR="002D7572" w:rsidRPr="002D7572">
        <w:t xml:space="preserve">identify strategies that may no longer </w:t>
      </w:r>
      <w:r w:rsidR="002D7572" w:rsidRPr="002D7572">
        <w:lastRenderedPageBreak/>
        <w:t xml:space="preserve">make sense in </w:t>
      </w:r>
      <w:r w:rsidR="002D7572">
        <w:t xml:space="preserve">the context of </w:t>
      </w:r>
      <w:r w:rsidR="002D7572" w:rsidRPr="002D7572">
        <w:t>a</w:t>
      </w:r>
      <w:r w:rsidR="002D7572">
        <w:t>nticipated climate</w:t>
      </w:r>
      <w:r w:rsidR="002D7572" w:rsidRPr="002D7572">
        <w:t xml:space="preserve"> chang</w:t>
      </w:r>
      <w:r w:rsidR="002D7572">
        <w:t>e effects</w:t>
      </w:r>
      <w:r w:rsidR="00A85303">
        <w:t>.</w:t>
      </w:r>
      <w:r w:rsidR="00BC5379">
        <w:t xml:space="preserve"> Any additional candidate adaptation options would be added to the existing list.</w:t>
      </w:r>
      <w:r w:rsidR="00300A07">
        <w:t xml:space="preserve"> Then, climate-smart design consideration questions are formulated for each option on the expanded list.</w:t>
      </w:r>
      <w:r w:rsidR="00BC5379">
        <w:t xml:space="preserve"> </w:t>
      </w:r>
      <w:r w:rsidR="00300A07">
        <w:t xml:space="preserve">At this point, the </w:t>
      </w:r>
      <w:r w:rsidR="0049567B">
        <w:t xml:space="preserve">outcome of the brainstorming component of Step 4 is intended to be a </w:t>
      </w:r>
      <w:r w:rsidR="00300A07">
        <w:t xml:space="preserve">broad </w:t>
      </w:r>
      <w:r w:rsidR="0049567B">
        <w:t xml:space="preserve">set of </w:t>
      </w:r>
      <w:r w:rsidR="00300A07">
        <w:t xml:space="preserve">potential </w:t>
      </w:r>
      <w:r w:rsidR="0049567B">
        <w:t xml:space="preserve">adaptation actions that are </w:t>
      </w:r>
      <w:r w:rsidR="00300A07">
        <w:t>responsive</w:t>
      </w:r>
      <w:r w:rsidR="0049567B">
        <w:t xml:space="preserve"> to the</w:t>
      </w:r>
      <w:r w:rsidR="00300A07">
        <w:t xml:space="preserve"> range of</w:t>
      </w:r>
      <w:r w:rsidR="0049567B">
        <w:t xml:space="preserve"> climate change impacts and vulnerabilities that have been </w:t>
      </w:r>
      <w:r w:rsidR="0005631D">
        <w:t xml:space="preserve">identified </w:t>
      </w:r>
      <w:r w:rsidR="00D578B0">
        <w:t>for a particular site</w:t>
      </w:r>
      <w:r w:rsidR="00AE623F">
        <w:t xml:space="preserve"> </w:t>
      </w:r>
      <w:r w:rsidR="004279E0">
        <w:fldChar w:fldCharType="begin"/>
      </w:r>
      <w:r w:rsidR="00386AFB">
        <w:instrText xml:space="preserve"> ADDIN EN.CITE &lt;EndNote&gt;&lt;Cite&gt;&lt;Author&gt;West&lt;/Author&gt;&lt;Year&gt;2014&lt;/Year&gt;&lt;RecNum&gt;339&lt;/RecNum&gt;&lt;DisplayText&gt;(West &amp;amp; Julius, 2014)&lt;/DisplayText&gt;&lt;record&gt;&lt;rec-number&gt;339&lt;/rec-number&gt;&lt;foreign-keys&gt;&lt;key app="EN" db-id="ta0ztrv9hwp05kerefnvw0psv9dd5tfzvxdx" timestamp="1439927070"&gt;339&lt;/key&gt;&lt;/foreign-keys&gt;&lt;ref-type name="Book Section"&gt;5&lt;/ref-type&gt;&lt;contributors&gt;&lt;authors&gt;&lt;author&gt;West, J. M.&lt;/author&gt;&lt;author&gt;Julius, S. H.&lt;/author&gt;&lt;/authors&gt;&lt;secondary-authors&gt;&lt;author&gt;Stein, B.A.&lt;/author&gt;&lt;author&gt;P. Glick&lt;/author&gt;&lt;author&gt;N. Edelson&lt;/author&gt;&lt;author&gt;A. Staud&lt;/author&gt;&lt;/secondary-authors&gt;&lt;/contributors&gt;&lt;titles&gt;&lt;title&gt;The Art of the Possible: Identifying Adaptation Options&lt;/title&gt;&lt;secondary-title&gt;Climate-Smart Conservation: Putting Adaptation Principles into Practice&lt;/secondary-title&gt;&lt;/titles&gt;&lt;section&gt;8&lt;/section&gt;&lt;dates&gt;&lt;year&gt;2014&lt;/year&gt;&lt;/dates&gt;&lt;pub-location&gt;Washington, DC&lt;/pub-location&gt;&lt;publisher&gt;National Wildlife Federation&lt;/publisher&gt;&lt;urls&gt;&lt;related-urls&gt;&lt;url&gt;www.mwf.org/Climate-SmartGuide&lt;/url&gt;&lt;/related-urls&gt;&lt;/urls&gt;&lt;/record&gt;&lt;/Cite&gt;&lt;/EndNote&gt;</w:instrText>
      </w:r>
      <w:r w:rsidR="004279E0">
        <w:fldChar w:fldCharType="separate"/>
      </w:r>
      <w:r w:rsidR="00386AFB">
        <w:rPr>
          <w:noProof/>
        </w:rPr>
        <w:t>(West &amp; Julius, 2014)</w:t>
      </w:r>
      <w:r w:rsidR="004279E0">
        <w:fldChar w:fldCharType="end"/>
      </w:r>
      <w:r w:rsidR="0072790E">
        <w:t>.</w:t>
      </w:r>
      <w:r w:rsidR="00300A07">
        <w:t xml:space="preserve"> </w:t>
      </w:r>
      <w:r w:rsidR="0072790E">
        <w:t>These</w:t>
      </w:r>
      <w:r w:rsidR="00300A07">
        <w:t xml:space="preserve"> are associated with a set of climate-smart design questions that, once </w:t>
      </w:r>
      <w:r w:rsidR="00D45039">
        <w:t>answered</w:t>
      </w:r>
      <w:r w:rsidR="00300A07">
        <w:t xml:space="preserve">, will more explicitly link the design of that option to the relevant combination of climate change and other stressor impacts that the option is intended to address. </w:t>
      </w:r>
    </w:p>
    <w:p w14:paraId="23F06EC4" w14:textId="703A30C3" w:rsidR="00354E45" w:rsidRDefault="00095939" w:rsidP="001E3806">
      <w:r w:rsidRPr="00095939">
        <w:rPr>
          <w:noProof/>
        </w:rPr>
        <w:drawing>
          <wp:inline distT="0" distB="0" distL="0" distR="0" wp14:anchorId="4FB71471" wp14:editId="20FF80EA">
            <wp:extent cx="5943600" cy="3086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086100"/>
                    </a:xfrm>
                    <a:prstGeom prst="rect">
                      <a:avLst/>
                    </a:prstGeom>
                    <a:noFill/>
                    <a:ln>
                      <a:noFill/>
                    </a:ln>
                  </pic:spPr>
                </pic:pic>
              </a:graphicData>
            </a:graphic>
          </wp:inline>
        </w:drawing>
      </w:r>
    </w:p>
    <w:p w14:paraId="78641ED8" w14:textId="420AC1F4" w:rsidR="002F5864" w:rsidRPr="008F3CC1" w:rsidRDefault="008F3CC1" w:rsidP="008F3CC1">
      <w:pPr>
        <w:pStyle w:val="Caption"/>
      </w:pPr>
      <w:bookmarkStart w:id="29" w:name="_Ref429643383"/>
      <w:bookmarkStart w:id="30" w:name="_Toc426473839"/>
      <w:bookmarkStart w:id="31" w:name="_Toc429653414"/>
      <w:r w:rsidRPr="008F3CC1">
        <w:rPr>
          <w:b/>
          <w:i w:val="0"/>
          <w:color w:val="auto"/>
          <w:sz w:val="20"/>
          <w:szCs w:val="20"/>
        </w:rPr>
        <w:t xml:space="preserve">Figure </w:t>
      </w:r>
      <w:r w:rsidRPr="008F3CC1">
        <w:rPr>
          <w:b/>
          <w:i w:val="0"/>
          <w:color w:val="auto"/>
          <w:sz w:val="20"/>
          <w:szCs w:val="20"/>
        </w:rPr>
        <w:fldChar w:fldCharType="begin"/>
      </w:r>
      <w:r w:rsidRPr="008F3CC1">
        <w:rPr>
          <w:b/>
          <w:i w:val="0"/>
          <w:color w:val="auto"/>
          <w:sz w:val="20"/>
          <w:szCs w:val="20"/>
        </w:rPr>
        <w:instrText xml:space="preserve"> SEQ Figure \* ARABIC </w:instrText>
      </w:r>
      <w:r w:rsidRPr="008F3CC1">
        <w:rPr>
          <w:b/>
          <w:i w:val="0"/>
          <w:color w:val="auto"/>
          <w:sz w:val="20"/>
          <w:szCs w:val="20"/>
        </w:rPr>
        <w:fldChar w:fldCharType="separate"/>
      </w:r>
      <w:r w:rsidR="00EB4E63">
        <w:rPr>
          <w:b/>
          <w:i w:val="0"/>
          <w:noProof/>
          <w:color w:val="auto"/>
          <w:sz w:val="20"/>
          <w:szCs w:val="20"/>
        </w:rPr>
        <w:t>3</w:t>
      </w:r>
      <w:r w:rsidRPr="008F3CC1">
        <w:rPr>
          <w:b/>
          <w:i w:val="0"/>
          <w:color w:val="auto"/>
          <w:sz w:val="20"/>
          <w:szCs w:val="20"/>
        </w:rPr>
        <w:fldChar w:fldCharType="end"/>
      </w:r>
      <w:bookmarkEnd w:id="29"/>
      <w:r w:rsidRPr="008F3CC1">
        <w:rPr>
          <w:b/>
          <w:i w:val="0"/>
          <w:color w:val="auto"/>
          <w:sz w:val="20"/>
          <w:szCs w:val="20"/>
        </w:rPr>
        <w:t xml:space="preserve">. </w:t>
      </w:r>
      <w:r w:rsidR="00222EF3" w:rsidRPr="008F3CC1">
        <w:rPr>
          <w:b/>
          <w:i w:val="0"/>
          <w:color w:val="auto"/>
          <w:sz w:val="20"/>
          <w:szCs w:val="20"/>
        </w:rPr>
        <w:t xml:space="preserve">Flow </w:t>
      </w:r>
      <w:r w:rsidR="00222EF3">
        <w:rPr>
          <w:b/>
          <w:i w:val="0"/>
          <w:color w:val="auto"/>
          <w:sz w:val="20"/>
          <w:szCs w:val="20"/>
        </w:rPr>
        <w:t>chart for us</w:t>
      </w:r>
      <w:r w:rsidR="002F5864" w:rsidRPr="00222EF3">
        <w:rPr>
          <w:b/>
          <w:i w:val="0"/>
          <w:color w:val="auto"/>
          <w:sz w:val="20"/>
          <w:szCs w:val="20"/>
        </w:rPr>
        <w:t xml:space="preserve">ing the CCAP Compendium </w:t>
      </w:r>
      <w:r w:rsidR="00826B24" w:rsidRPr="00222EF3">
        <w:rPr>
          <w:b/>
          <w:i w:val="0"/>
          <w:color w:val="auto"/>
          <w:sz w:val="20"/>
          <w:szCs w:val="20"/>
        </w:rPr>
        <w:t xml:space="preserve">in </w:t>
      </w:r>
      <w:r w:rsidR="001D3809" w:rsidRPr="00222EF3">
        <w:rPr>
          <w:b/>
          <w:i w:val="0"/>
          <w:color w:val="auto"/>
          <w:sz w:val="20"/>
          <w:szCs w:val="20"/>
        </w:rPr>
        <w:t>Step 4 of the Climate-Smart Conservation Cycle</w:t>
      </w:r>
      <w:bookmarkEnd w:id="30"/>
      <w:r w:rsidR="00222EF3">
        <w:rPr>
          <w:b/>
          <w:i w:val="0"/>
          <w:color w:val="auto"/>
          <w:sz w:val="20"/>
          <w:szCs w:val="20"/>
        </w:rPr>
        <w:t>.</w:t>
      </w:r>
      <w:bookmarkEnd w:id="31"/>
    </w:p>
    <w:p w14:paraId="562E39D5" w14:textId="79C45C52" w:rsidR="00017861" w:rsidRDefault="00A770D8" w:rsidP="00577589">
      <w:pPr>
        <w:spacing w:line="480" w:lineRule="auto"/>
        <w:ind w:firstLine="0"/>
      </w:pPr>
      <w:r>
        <w:rPr>
          <w:noProof/>
        </w:rPr>
        <w:lastRenderedPageBreak/>
        <mc:AlternateContent>
          <mc:Choice Requires="wps">
            <w:drawing>
              <wp:anchor distT="45720" distB="45720" distL="114300" distR="114300" simplePos="0" relativeHeight="251659264" behindDoc="0" locked="0" layoutInCell="1" allowOverlap="1" wp14:anchorId="647E938F" wp14:editId="0779A7F3">
                <wp:simplePos x="0" y="0"/>
                <wp:positionH relativeFrom="margin">
                  <wp:align>right</wp:align>
                </wp:positionH>
                <wp:positionV relativeFrom="paragraph">
                  <wp:posOffset>2136775</wp:posOffset>
                </wp:positionV>
                <wp:extent cx="5920740" cy="1976755"/>
                <wp:effectExtent l="0" t="0" r="2286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1976755"/>
                        </a:xfrm>
                        <a:prstGeom prst="rect">
                          <a:avLst/>
                        </a:prstGeom>
                        <a:solidFill>
                          <a:srgbClr val="FFFFFF"/>
                        </a:solidFill>
                        <a:ln w="9525">
                          <a:solidFill>
                            <a:srgbClr val="000000"/>
                          </a:solidFill>
                          <a:miter lim="800000"/>
                          <a:headEnd/>
                          <a:tailEnd/>
                        </a:ln>
                      </wps:spPr>
                      <wps:txbx>
                        <w:txbxContent>
                          <w:p w14:paraId="5988E81E" w14:textId="77777777" w:rsidR="00BD4DB5" w:rsidRPr="00A770D8" w:rsidRDefault="00BD4DB5" w:rsidP="003A5E1A">
                            <w:pPr>
                              <w:ind w:firstLine="0"/>
                              <w:jc w:val="center"/>
                              <w:rPr>
                                <w:b/>
                                <w:sz w:val="20"/>
                                <w:szCs w:val="20"/>
                              </w:rPr>
                            </w:pPr>
                            <w:r w:rsidRPr="00A770D8">
                              <w:rPr>
                                <w:b/>
                                <w:sz w:val="20"/>
                                <w:szCs w:val="20"/>
                              </w:rPr>
                              <w:t>Box 1. Vulnerability Exercise for Stakeholder Workshop</w:t>
                            </w:r>
                          </w:p>
                          <w:p w14:paraId="743DBCAF" w14:textId="497E1D29" w:rsidR="00BD4DB5" w:rsidRPr="00A770D8" w:rsidRDefault="00BD4DB5" w:rsidP="00A770D8">
                            <w:pPr>
                              <w:ind w:firstLine="0"/>
                              <w:rPr>
                                <w:sz w:val="20"/>
                                <w:szCs w:val="20"/>
                              </w:rPr>
                            </w:pPr>
                            <w:r w:rsidRPr="00A770D8">
                              <w:rPr>
                                <w:sz w:val="20"/>
                                <w:szCs w:val="20"/>
                              </w:rPr>
                              <w:t xml:space="preserve">Since information on climate impacts and vulnerabilities is one of the inputs needed </w:t>
                            </w:r>
                            <w:r>
                              <w:rPr>
                                <w:sz w:val="20"/>
                                <w:szCs w:val="20"/>
                              </w:rPr>
                              <w:t xml:space="preserve">in Step 4 of the climate-smart cycle, </w:t>
                            </w:r>
                            <w:r w:rsidRPr="00A770D8">
                              <w:rPr>
                                <w:sz w:val="20"/>
                                <w:szCs w:val="20"/>
                              </w:rPr>
                              <w:t xml:space="preserve">a desktop vulnerability assessment was developed as a resource for the participants. While there are many methodologies that could be chosen to complete a vulnerability assessment for a site, for illustrative purposes we used the LEAP guide: “Climate Change Adaptation for Coral Triangle Communities: A Guide for Vulnerability Assessment and Local Early Action Planning” </w:t>
                            </w:r>
                            <w:r>
                              <w:rPr>
                                <w:sz w:val="20"/>
                                <w:szCs w:val="20"/>
                              </w:rPr>
                              <w:fldChar w:fldCharType="begin"/>
                            </w:r>
                            <w:r>
                              <w:rPr>
                                <w:sz w:val="20"/>
                                <w:szCs w:val="20"/>
                              </w:rPr>
                              <w:instrText xml:space="preserve"> ADDIN EN.CITE &lt;EndNote&gt;&lt;Cite&gt;&lt;Author&gt;U.S. Coral Triangle Initiative Support Program&lt;/Author&gt;&lt;Year&gt;2013&lt;/Year&gt;&lt;RecNum&gt;143&lt;/RecNum&gt;&lt;DisplayText&gt;(U.S. Coral Triangle Initiative Support Program, 2013)&lt;/DisplayText&gt;&lt;record&gt;&lt;rec-number&gt;143&lt;/rec-number&gt;&lt;foreign-keys&gt;&lt;key app="EN" db-id="ta0ztrv9hwp05kerefnvw0psv9dd5tfzvxdx" timestamp="1377820029"&gt;143&lt;/key&gt;&lt;/foreign-keys&gt;&lt;ref-type name="Journal Article"&gt;17&lt;/ref-type&gt;&lt;contributors&gt;&lt;authors&gt;&lt;author&gt;U.S. Coral Triangle Initiative Support Program,&lt;/author&gt;&lt;/authors&gt;&lt;/contributors&gt;&lt;titles&gt;&lt;title&gt;Climate Change Adaptation for Coral Triangle Communities: Guide for Vulnerability Assessment and Local Early Action Planning (LEAP Guide).&lt;/title&gt;&lt;secondary-title&gt;Prepared with support from the United States Agency for International Development.&lt;/secondary-title&gt;&lt;/titles&gt;&lt;periodical&gt;&lt;full-title&gt;Prepared with support from the United States Agency for International Development.&lt;/full-title&gt;&lt;/periodical&gt;&lt;dates&gt;&lt;year&gt;2013&lt;/year&gt;&lt;/dates&gt;&lt;urls&gt;&lt;related-urls&gt;&lt;url&gt;www.coraltriangleinitiative.org&lt;/url&gt;&lt;/related-urls&gt;&lt;/urls&gt;&lt;/record&gt;&lt;/Cite&gt;&lt;/EndNote&gt;</w:instrText>
                            </w:r>
                            <w:r>
                              <w:rPr>
                                <w:sz w:val="20"/>
                                <w:szCs w:val="20"/>
                              </w:rPr>
                              <w:fldChar w:fldCharType="separate"/>
                            </w:r>
                            <w:r>
                              <w:rPr>
                                <w:noProof/>
                                <w:sz w:val="20"/>
                                <w:szCs w:val="20"/>
                              </w:rPr>
                              <w:t>(U.S. Coral Triangle Initiative Support Program, 2013)</w:t>
                            </w:r>
                            <w:r>
                              <w:rPr>
                                <w:sz w:val="20"/>
                                <w:szCs w:val="20"/>
                              </w:rPr>
                              <w:fldChar w:fldCharType="end"/>
                            </w:r>
                            <w:r w:rsidRPr="00A770D8">
                              <w:rPr>
                                <w:sz w:val="20"/>
                                <w:szCs w:val="20"/>
                              </w:rPr>
                              <w:t xml:space="preserve">. The LEAP method was applied to develop a vulnerability assessment based on climate information and projections for the main Hawaiian archipelago and information on threats to reefs in the </w:t>
                            </w:r>
                            <w:r>
                              <w:rPr>
                                <w:sz w:val="20"/>
                                <w:szCs w:val="20"/>
                              </w:rPr>
                              <w:t xml:space="preserve">watershed </w:t>
                            </w:r>
                            <w:r w:rsidRPr="00A770D8">
                              <w:rPr>
                                <w:sz w:val="20"/>
                                <w:szCs w:val="20"/>
                              </w:rPr>
                              <w:t xml:space="preserve">management </w:t>
                            </w:r>
                            <w:r>
                              <w:rPr>
                                <w:sz w:val="20"/>
                                <w:szCs w:val="20"/>
                              </w:rPr>
                              <w:t xml:space="preserve">and conservation action </w:t>
                            </w:r>
                            <w:r w:rsidRPr="00A770D8">
                              <w:rPr>
                                <w:sz w:val="20"/>
                                <w:szCs w:val="20"/>
                              </w:rPr>
                              <w:t xml:space="preserve">plans </w:t>
                            </w:r>
                            <w:r>
                              <w:rPr>
                                <w:sz w:val="20"/>
                                <w:szCs w:val="20"/>
                              </w:rPr>
                              <w:t>for West Maui</w:t>
                            </w:r>
                            <w:r w:rsidRPr="00A770D8">
                              <w:rPr>
                                <w:sz w:val="20"/>
                                <w:szCs w:val="20"/>
                              </w:rPr>
                              <w:t>. This desktop assessment was provided and used hand in hand with the CCAP Compendium at the worksho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47E938F" id="_x0000_t202" coordsize="21600,21600" o:spt="202" path="m,l,21600r21600,l21600,xe">
                <v:stroke joinstyle="miter"/>
                <v:path gradientshapeok="t" o:connecttype="rect"/>
              </v:shapetype>
              <v:shape id="Text Box 2" o:spid="_x0000_s1026" type="#_x0000_t202" style="position:absolute;margin-left:415pt;margin-top:168.25pt;width:466.2pt;height:155.65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aLYIwIAAEcEAAAOAAAAZHJzL2Uyb0RvYy54bWysU9uO2yAQfa/Uf0C8N74o3mysOKtttqkq&#10;bS/Sbj8AYxyjYoYCib39+g7Ym6a3l6o8IIYZDjPnzGxuxl6Rk7BOgq5otkgpEZpDI/Whop8f96+u&#10;KXGe6YYp0KKiT8LRm+3LF5vBlCKHDlQjLEEQ7crBVLTz3pRJ4ngneuYWYIRGZwu2Zx5Ne0gaywZE&#10;71WSp+lVMoBtjAUunMPbu8lJtxG/bQX3H9vWCU9URTE3H3cb9zrsyXbDyoNlppN8ToP9QxY9kxo/&#10;PUPdMc/I0crfoHrJLTho/YJDn0DbSi5iDVhNlv5SzUPHjIi1IDnOnGly/w+Wfzh9skQ2Fc2zFSWa&#10;9SjSoxg9eQ0jyQM/g3Elhj0YDPQjXqPOsVZn7oF/cUTDrmP6IG6thaETrMH8svAyuXg64bgAUg/v&#10;ocFv2NFDBBpb2wfykA6C6KjT01mbkArHy2Kdp6slujj6svXqalUU8Q9WPj831vm3AnoSDhW1KH6E&#10;Z6d750M6rHwOCb85ULLZS6WiYQ/1TllyYtgo+7hm9J/ClCZDRddFXkwM/BUijetPEL302PFK9hW9&#10;PgexMvD2RjexHz2TajpjykrPRAbuJhb9WI+zMDU0T0iphamzcRLx0IH9RsmAXV1R9/XIrKBEvdMo&#10;yzpbBg59NJbFKkfDXnrqSw/THKEq6imZjjsfRycSZm5Rvr2MxAadp0zmXLFbI9/zZIVxuLRj1I/5&#10;334HAAD//wMAUEsDBBQABgAIAAAAIQCidh4t3QAAAAgBAAAPAAAAZHJzL2Rvd25yZXYueG1sTI/B&#10;TsMwEETvSPyDtUhcKurQNKGEOBVU6olTQ7m78ZJExOtgu2369yynclzN6s2bcj3ZQZzQh96Rgsd5&#10;AgKpcaanVsH+Y/uwAhGiJqMHR6jgggHW1e1NqQvjzrTDUx1bwRAKhVbQxTgWUoamQ6vD3I1InH05&#10;b3Xk07fSeH1muB3kIklyaXVP3NDpETcdNt/10SrIf+p09v5pZrS7bN98YzOz2WdK3d9Nry8gIk7x&#10;+gx/+qwOFTsd3JFMEIMCHhIVpGmegeD4OV0sQRyYvXxagaxK+X9A9QsAAP//AwBQSwECLQAUAAYA&#10;CAAAACEAtoM4kv4AAADhAQAAEwAAAAAAAAAAAAAAAAAAAAAAW0NvbnRlbnRfVHlwZXNdLnhtbFBL&#10;AQItABQABgAIAAAAIQA4/SH/1gAAAJQBAAALAAAAAAAAAAAAAAAAAC8BAABfcmVscy8ucmVsc1BL&#10;AQItABQABgAIAAAAIQDJLaLYIwIAAEcEAAAOAAAAAAAAAAAAAAAAAC4CAABkcnMvZTJvRG9jLnht&#10;bFBLAQItABQABgAIAAAAIQCidh4t3QAAAAgBAAAPAAAAAAAAAAAAAAAAAH0EAABkcnMvZG93bnJl&#10;di54bWxQSwUGAAAAAAQABADzAAAAhwUAAAAA&#10;">
                <v:textbox style="mso-fit-shape-to-text:t">
                  <w:txbxContent>
                    <w:p w14:paraId="5988E81E" w14:textId="77777777" w:rsidR="00BD4DB5" w:rsidRPr="00A770D8" w:rsidRDefault="00BD4DB5" w:rsidP="003A5E1A">
                      <w:pPr>
                        <w:ind w:firstLine="0"/>
                        <w:jc w:val="center"/>
                        <w:rPr>
                          <w:b/>
                          <w:sz w:val="20"/>
                          <w:szCs w:val="20"/>
                        </w:rPr>
                      </w:pPr>
                      <w:r w:rsidRPr="00A770D8">
                        <w:rPr>
                          <w:b/>
                          <w:sz w:val="20"/>
                          <w:szCs w:val="20"/>
                        </w:rPr>
                        <w:t>Box 1. Vulnerability Exercise for Stakeholder Workshop</w:t>
                      </w:r>
                    </w:p>
                    <w:p w14:paraId="743DBCAF" w14:textId="497E1D29" w:rsidR="00BD4DB5" w:rsidRPr="00A770D8" w:rsidRDefault="00BD4DB5" w:rsidP="00A770D8">
                      <w:pPr>
                        <w:ind w:firstLine="0"/>
                        <w:rPr>
                          <w:sz w:val="20"/>
                          <w:szCs w:val="20"/>
                        </w:rPr>
                      </w:pPr>
                      <w:r w:rsidRPr="00A770D8">
                        <w:rPr>
                          <w:sz w:val="20"/>
                          <w:szCs w:val="20"/>
                        </w:rPr>
                        <w:t xml:space="preserve">Since information on climate impacts and vulnerabilities is one of the inputs needed </w:t>
                      </w:r>
                      <w:r>
                        <w:rPr>
                          <w:sz w:val="20"/>
                          <w:szCs w:val="20"/>
                        </w:rPr>
                        <w:t xml:space="preserve">in Step 4 of the climate-smart cycle, </w:t>
                      </w:r>
                      <w:r w:rsidRPr="00A770D8">
                        <w:rPr>
                          <w:sz w:val="20"/>
                          <w:szCs w:val="20"/>
                        </w:rPr>
                        <w:t xml:space="preserve">a desktop vulnerability assessment was developed as a resource for the participants. While there are many methodologies that could be chosen to complete a vulnerability assessment for a site, for illustrative purposes we used the LEAP guide: “Climate Change Adaptation for Coral Triangle Communities: A Guide for Vulnerability Assessment and Local Early Action Planning” </w:t>
                      </w:r>
                      <w:r>
                        <w:rPr>
                          <w:sz w:val="20"/>
                          <w:szCs w:val="20"/>
                        </w:rPr>
                        <w:fldChar w:fldCharType="begin"/>
                      </w:r>
                      <w:r>
                        <w:rPr>
                          <w:sz w:val="20"/>
                          <w:szCs w:val="20"/>
                        </w:rPr>
                        <w:instrText xml:space="preserve"> ADDIN EN.CITE &lt;EndNote&gt;&lt;Cite&gt;&lt;Author&gt;U.S. Coral Triangle Initiative Support Program&lt;/Author&gt;&lt;Year&gt;2013&lt;/Year&gt;&lt;RecNum&gt;143&lt;/RecNum&gt;&lt;DisplayText&gt;(U.S. Coral Triangle Initiative Support Program, 2013)&lt;/DisplayText&gt;&lt;record&gt;&lt;rec-number&gt;143&lt;/rec-number&gt;&lt;foreign-keys&gt;&lt;key app="EN" db-id="ta0ztrv9hwp05kerefnvw0psv9dd5tfzvxdx" timestamp="1377820029"&gt;143&lt;/key&gt;&lt;/foreign-keys&gt;&lt;ref-type name="Journal Article"&gt;17&lt;/ref-type&gt;&lt;contributors&gt;&lt;authors&gt;&lt;author&gt;U.S. Coral Triangle Initiative Support Program,&lt;/author&gt;&lt;/authors&gt;&lt;/contributors&gt;&lt;titles&gt;&lt;title&gt;Climate Change Adaptation for Coral Triangle Communities: Guide for Vulnerability Assessment and Local Early Action Planning (LEAP Guide).&lt;/title&gt;&lt;secondary-title&gt;Prepared with support from the United States Agency for International Development.&lt;/secondary-title&gt;&lt;/titles&gt;&lt;periodical&gt;&lt;full-title&gt;Prepared with support from the United States Agency for International Development.&lt;/full-title&gt;&lt;/periodical&gt;&lt;dates&gt;&lt;year&gt;2013&lt;/year&gt;&lt;/dates&gt;&lt;urls&gt;&lt;related-urls&gt;&lt;url&gt;www.coraltriangleinitiative.org&lt;/url&gt;&lt;/related-urls&gt;&lt;/urls&gt;&lt;/record&gt;&lt;/Cite&gt;&lt;/EndNote&gt;</w:instrText>
                      </w:r>
                      <w:r>
                        <w:rPr>
                          <w:sz w:val="20"/>
                          <w:szCs w:val="20"/>
                        </w:rPr>
                        <w:fldChar w:fldCharType="separate"/>
                      </w:r>
                      <w:r>
                        <w:rPr>
                          <w:noProof/>
                          <w:sz w:val="20"/>
                          <w:szCs w:val="20"/>
                        </w:rPr>
                        <w:t>(U.S. Coral Triangle Initiative Support Program, 2013)</w:t>
                      </w:r>
                      <w:r>
                        <w:rPr>
                          <w:sz w:val="20"/>
                          <w:szCs w:val="20"/>
                        </w:rPr>
                        <w:fldChar w:fldCharType="end"/>
                      </w:r>
                      <w:r w:rsidRPr="00A770D8">
                        <w:rPr>
                          <w:sz w:val="20"/>
                          <w:szCs w:val="20"/>
                        </w:rPr>
                        <w:t xml:space="preserve">. The LEAP method was applied to develop a vulnerability assessment based on climate information and projections for the main Hawaiian archipelago and information on threats to reefs in the </w:t>
                      </w:r>
                      <w:r>
                        <w:rPr>
                          <w:sz w:val="20"/>
                          <w:szCs w:val="20"/>
                        </w:rPr>
                        <w:t xml:space="preserve">watershed </w:t>
                      </w:r>
                      <w:r w:rsidRPr="00A770D8">
                        <w:rPr>
                          <w:sz w:val="20"/>
                          <w:szCs w:val="20"/>
                        </w:rPr>
                        <w:t xml:space="preserve">management </w:t>
                      </w:r>
                      <w:r>
                        <w:rPr>
                          <w:sz w:val="20"/>
                          <w:szCs w:val="20"/>
                        </w:rPr>
                        <w:t xml:space="preserve">and conservation action </w:t>
                      </w:r>
                      <w:r w:rsidRPr="00A770D8">
                        <w:rPr>
                          <w:sz w:val="20"/>
                          <w:szCs w:val="20"/>
                        </w:rPr>
                        <w:t xml:space="preserve">plans </w:t>
                      </w:r>
                      <w:r>
                        <w:rPr>
                          <w:sz w:val="20"/>
                          <w:szCs w:val="20"/>
                        </w:rPr>
                        <w:t>for West Maui</w:t>
                      </w:r>
                      <w:r w:rsidRPr="00A770D8">
                        <w:rPr>
                          <w:sz w:val="20"/>
                          <w:szCs w:val="20"/>
                        </w:rPr>
                        <w:t>. This desktop assessment was provided and used hand in hand with the CCAP Compendium at the workshop.</w:t>
                      </w:r>
                    </w:p>
                  </w:txbxContent>
                </v:textbox>
                <w10:wrap type="square" anchorx="margin"/>
              </v:shape>
            </w:pict>
          </mc:Fallback>
        </mc:AlternateContent>
      </w:r>
      <w:r w:rsidR="00017861">
        <w:t>A stakeholder workshop</w:t>
      </w:r>
      <w:r w:rsidR="00017861" w:rsidRPr="008652DC">
        <w:t xml:space="preserve"> </w:t>
      </w:r>
      <w:r w:rsidR="00017861">
        <w:t>was</w:t>
      </w:r>
      <w:r w:rsidR="00017861" w:rsidRPr="008652DC">
        <w:t xml:space="preserve"> held to </w:t>
      </w:r>
      <w:r w:rsidR="00501D28">
        <w:t xml:space="preserve">test this process </w:t>
      </w:r>
      <w:r w:rsidR="00017861">
        <w:t xml:space="preserve">and </w:t>
      </w:r>
      <w:r w:rsidR="00501D28">
        <w:t xml:space="preserve">assess </w:t>
      </w:r>
      <w:r w:rsidR="00017861">
        <w:t xml:space="preserve">its efficacy in assisting </w:t>
      </w:r>
      <w:r w:rsidR="00EE5009">
        <w:t>practitioners</w:t>
      </w:r>
      <w:r w:rsidR="00017861">
        <w:t xml:space="preserve"> to brainstorm and refine specific, place</w:t>
      </w:r>
      <w:r w:rsidR="00AE623F">
        <w:t>-</w:t>
      </w:r>
      <w:r w:rsidR="00017861">
        <w:t>based adaptation actions and craft associated</w:t>
      </w:r>
      <w:r w:rsidR="00017861" w:rsidRPr="008652DC">
        <w:t xml:space="preserve"> climate-smart design considerations. </w:t>
      </w:r>
      <w:r w:rsidR="00017861">
        <w:t xml:space="preserve">The workshop was held in Honolulu, Hawai’i, </w:t>
      </w:r>
      <w:r w:rsidR="009F3370">
        <w:t xml:space="preserve">and focused on </w:t>
      </w:r>
      <w:r w:rsidR="00017861">
        <w:t xml:space="preserve">West Maui’s coral reefs as a test case </w:t>
      </w:r>
      <w:r w:rsidR="00CB31E4">
        <w:t xml:space="preserve">using </w:t>
      </w:r>
      <w:r w:rsidR="00017861">
        <w:t xml:space="preserve">the </w:t>
      </w:r>
      <w:r w:rsidR="00D11AF4" w:rsidRPr="00D52754">
        <w:t xml:space="preserve">Wahikuli-Honokōwai </w:t>
      </w:r>
      <w:r w:rsidR="00017861">
        <w:t xml:space="preserve">Watershed Management Plan </w:t>
      </w:r>
      <w:r w:rsidR="006D29D4">
        <w:fldChar w:fldCharType="begin"/>
      </w:r>
      <w:r w:rsidR="006D29D4">
        <w:instrText xml:space="preserve"> ADDIN EN.CITE &lt;EndNote&gt;&lt;Cite&gt;&lt;Author&gt;Sustainable Resources Group Intnl&lt;/Author&gt;&lt;Year&gt;2012&lt;/Year&gt;&lt;RecNum&gt;135&lt;/RecNum&gt;&lt;DisplayText&gt;(Sustainable Resources Group Intnl, 2012)&lt;/DisplayText&gt;&lt;record&gt;&lt;rec-number&gt;135&lt;/rec-number&gt;&lt;foreign-keys&gt;&lt;key app="EN" db-id="ta0ztrv9hwp05kerefnvw0psv9dd5tfzvxdx" timestamp="1376071108"&gt;135&lt;/key&gt;&lt;/foreign-keys&gt;&lt;ref-type name="Report"&gt;27&lt;/ref-type&gt;&lt;contributors&gt;&lt;authors&gt;&lt;author&gt;Sustainable Resources Group Intnl,, Inc.&lt;/author&gt;&lt;/authors&gt;&lt;/contributors&gt;&lt;titles&gt;&lt;title&gt;&lt;style face="normal" font="default" size="100%"&gt;Wahikuli-Honok&lt;/style&gt;&lt;style face="normal" font="default" charset="186" size="100%"&gt;ōwai&lt;/style&gt;&lt;style face="normal" font="default" size="100%"&gt; &lt;/style&gt;&lt;style face="normal" font="default" charset="186" size="100%"&gt;Watershed Management Plan&lt;/style&gt;&lt;style face="normal" font="default" size="100%"&gt;. Volume 1: Watershed Characterization&lt;/style&gt;&lt;/title&gt;&lt;/titles&gt;&lt;dates&gt;&lt;year&gt;2012&lt;/year&gt;&lt;/dates&gt;&lt;urls&gt;&lt;/urls&gt;&lt;custom3&gt;NOAA Coral Reef Conservation Program&lt;/custom3&gt;&lt;/record&gt;&lt;/Cite&gt;&lt;/EndNote&gt;</w:instrText>
      </w:r>
      <w:r w:rsidR="006D29D4">
        <w:fldChar w:fldCharType="separate"/>
      </w:r>
      <w:r w:rsidR="006D29D4">
        <w:rPr>
          <w:noProof/>
        </w:rPr>
        <w:t>(Sustainable Resources Group Intnl, 2012)</w:t>
      </w:r>
      <w:r w:rsidR="006D29D4">
        <w:fldChar w:fldCharType="end"/>
      </w:r>
      <w:r w:rsidR="00D000FF">
        <w:t xml:space="preserve"> </w:t>
      </w:r>
      <w:r w:rsidR="00017861">
        <w:t>and</w:t>
      </w:r>
      <w:r w:rsidR="00017861" w:rsidRPr="008223EA">
        <w:t xml:space="preserve"> Conservation Action Plan</w:t>
      </w:r>
      <w:r w:rsidR="00017861" w:rsidRPr="008652DC">
        <w:t xml:space="preserve"> </w:t>
      </w:r>
      <w:r w:rsidR="006D29D4">
        <w:fldChar w:fldCharType="begin"/>
      </w:r>
      <w:r w:rsidR="00235D20">
        <w:instrText xml:space="preserve"> ADDIN EN.CITE &lt;EndNote&gt;&lt;Cite&gt;&lt;Author&gt;Hawaii Department of Land and Natural Resources&lt;/Author&gt;&lt;Year&gt;2014&lt;/Year&gt;&lt;RecNum&gt;189&lt;/RecNum&gt;&lt;DisplayText&gt;(Hawaii Department of Land and Natural Resources et al., 2014)&lt;/DisplayText&gt;&lt;record&gt;&lt;rec-number&gt;189&lt;/rec-number&gt;&lt;foreign-keys&gt;&lt;key app="EN" db-id="ta0ztrv9hwp05kerefnvw0psv9dd5tfzvxdx" timestamp="1402953336"&gt;189&lt;/key&gt;&lt;/foreign-keys&gt;&lt;ref-type name="Report"&gt;27&lt;/ref-type&gt;&lt;contributors&gt;&lt;authors&gt;&lt;author&gt;Hawaii Department of Land and Natural Resources, &lt;/author&gt;&lt;author&gt;The Nature Conservancy,&lt;/author&gt;&lt;author&gt;National Oceanic Atmospheric Administration Coral Reef Conservation Program,&lt;/author&gt;&lt;author&gt;Coral Reef Alliance,&lt;/author&gt;&lt;author&gt;West Maui Ridge to Reef,&lt;/author&gt;&lt;author&gt;U.S. Environmental Protection Agency,&lt;/author&gt;&lt;/authors&gt;&lt;/contributors&gt;&lt;titles&gt;&lt;title&gt;Wahikuli-Honokowai Coastal: Conservation Action Plan&lt;/title&gt;&lt;/titles&gt;&lt;dates&gt;&lt;year&gt;2014&lt;/year&gt;&lt;/dates&gt;&lt;urls&gt;&lt;/urls&gt;&lt;/record&gt;&lt;/Cite&gt;&lt;/EndNote&gt;</w:instrText>
      </w:r>
      <w:r w:rsidR="006D29D4">
        <w:fldChar w:fldCharType="separate"/>
      </w:r>
      <w:r w:rsidR="00235D20">
        <w:rPr>
          <w:noProof/>
        </w:rPr>
        <w:t>(Hawaii Department of Land and Natural Resources et al., 2014)</w:t>
      </w:r>
      <w:r w:rsidR="006D29D4">
        <w:fldChar w:fldCharType="end"/>
      </w:r>
      <w:r w:rsidR="00D000FF">
        <w:t>.</w:t>
      </w:r>
      <w:r w:rsidR="00EA0FE1">
        <w:t xml:space="preserve"> Input and feedback from participants was obtained through facilitated discussion during structured exercises undertaken with participants in two break-out groups, and was captured as a </w:t>
      </w:r>
      <w:r w:rsidR="00E83508">
        <w:t>synthesis</w:t>
      </w:r>
      <w:r w:rsidR="00EA0FE1">
        <w:t xml:space="preserve"> </w:t>
      </w:r>
      <w:r w:rsidR="00E83508">
        <w:t>of</w:t>
      </w:r>
      <w:r w:rsidR="00EA0FE1">
        <w:t xml:space="preserve"> discussion</w:t>
      </w:r>
      <w:r w:rsidR="00E83508">
        <w:t>s</w:t>
      </w:r>
      <w:r w:rsidR="00EA0FE1">
        <w:t xml:space="preserve">, as related </w:t>
      </w:r>
      <w:r w:rsidR="00E83508">
        <w:t>and</w:t>
      </w:r>
      <w:r w:rsidR="00EA0FE1">
        <w:t xml:space="preserve"> opposing inputs, </w:t>
      </w:r>
      <w:r w:rsidR="00E83508">
        <w:t>and as</w:t>
      </w:r>
      <w:r w:rsidR="00EA0FE1">
        <w:t xml:space="preserve"> </w:t>
      </w:r>
      <w:r w:rsidR="00E83508">
        <w:t xml:space="preserve">a </w:t>
      </w:r>
      <w:r w:rsidR="00EA0FE1">
        <w:t>tabulated series of category-specific inputs.</w:t>
      </w:r>
      <w:r w:rsidR="00D000FF">
        <w:t xml:space="preserve"> </w:t>
      </w:r>
      <w:r w:rsidR="00077198">
        <w:t xml:space="preserve">To support this test effort, </w:t>
      </w:r>
      <w:r w:rsidR="0005631D">
        <w:t xml:space="preserve">participants were given </w:t>
      </w:r>
      <w:r w:rsidR="00D11AF4">
        <w:t xml:space="preserve">a desk-top </w:t>
      </w:r>
      <w:r w:rsidR="00077198">
        <w:t>vulnerability assessment using existing climate change information for the case study area (Box 1).</w:t>
      </w:r>
      <w:r w:rsidR="00017861" w:rsidRPr="008652DC">
        <w:t xml:space="preserve"> </w:t>
      </w:r>
      <w:r w:rsidR="00017861">
        <w:t xml:space="preserve">Participants included </w:t>
      </w:r>
      <w:r w:rsidR="00017861" w:rsidRPr="00883CB6">
        <w:t xml:space="preserve">22 </w:t>
      </w:r>
      <w:r w:rsidR="00017861">
        <w:t>experts in coral reef management</w:t>
      </w:r>
      <w:r w:rsidR="00017861" w:rsidRPr="00883CB6">
        <w:t xml:space="preserve"> and </w:t>
      </w:r>
      <w:r w:rsidR="00017861">
        <w:t>science</w:t>
      </w:r>
      <w:r w:rsidR="008912D5">
        <w:t>,</w:t>
      </w:r>
      <w:r w:rsidR="00FE51BA">
        <w:t xml:space="preserve"> especially</w:t>
      </w:r>
      <w:r w:rsidR="00017861" w:rsidRPr="00883CB6">
        <w:t xml:space="preserve"> from West Maui, </w:t>
      </w:r>
      <w:r w:rsidR="00017861">
        <w:t>the broader</w:t>
      </w:r>
      <w:r w:rsidR="00017861" w:rsidRPr="00883CB6">
        <w:t xml:space="preserve"> Pacific region, and </w:t>
      </w:r>
      <w:r w:rsidR="00017861">
        <w:t xml:space="preserve">the </w:t>
      </w:r>
      <w:r w:rsidR="00017861" w:rsidRPr="00883CB6">
        <w:t>Caribbean</w:t>
      </w:r>
      <w:r w:rsidR="00017861">
        <w:t>,</w:t>
      </w:r>
      <w:r w:rsidR="00FE51BA">
        <w:t xml:space="preserve"> bu</w:t>
      </w:r>
      <w:r w:rsidR="008912D5">
        <w:t>t including representation from</w:t>
      </w:r>
      <w:r w:rsidR="00FE51BA">
        <w:t xml:space="preserve"> major managed coral reef systems globally (e.g., the Great Barrier Reef, American Samoa, Palau, </w:t>
      </w:r>
      <w:r w:rsidR="008912D5">
        <w:t>Guam, Northern Mariana Islands);</w:t>
      </w:r>
      <w:r w:rsidR="00017861">
        <w:t xml:space="preserve"> </w:t>
      </w:r>
      <w:r w:rsidR="00E83508">
        <w:t xml:space="preserve">and </w:t>
      </w:r>
      <w:r w:rsidR="00017861">
        <w:t xml:space="preserve">with representation from </w:t>
      </w:r>
      <w:r w:rsidR="00017861" w:rsidRPr="00883CB6">
        <w:t xml:space="preserve">Federal, State, </w:t>
      </w:r>
      <w:r w:rsidR="00017861">
        <w:t>and Territor</w:t>
      </w:r>
      <w:r w:rsidR="007F1413">
        <w:t>ial</w:t>
      </w:r>
      <w:r w:rsidR="00017861">
        <w:t xml:space="preserve"> agencies as well as</w:t>
      </w:r>
      <w:r w:rsidR="00017861" w:rsidRPr="00883CB6">
        <w:t xml:space="preserve"> local and national </w:t>
      </w:r>
      <w:r w:rsidR="00017861">
        <w:t>non-governmental organizations and</w:t>
      </w:r>
      <w:r w:rsidR="00017861" w:rsidRPr="00883CB6">
        <w:t xml:space="preserve"> academia</w:t>
      </w:r>
      <w:r w:rsidR="00017861">
        <w:t xml:space="preserve">. </w:t>
      </w:r>
    </w:p>
    <w:p w14:paraId="0DC16258" w14:textId="4E246B56" w:rsidR="000E3145" w:rsidRDefault="00DF3250" w:rsidP="00577589">
      <w:pPr>
        <w:spacing w:line="480" w:lineRule="auto"/>
        <w:ind w:firstLine="0"/>
      </w:pPr>
      <w:r w:rsidRPr="00DF3250">
        <w:fldChar w:fldCharType="begin"/>
      </w:r>
      <w:r w:rsidRPr="00DF3250">
        <w:instrText xml:space="preserve"> REF _Ref460242695 \h </w:instrText>
      </w:r>
      <w:r w:rsidRPr="0069483E">
        <w:instrText xml:space="preserve"> \* MERGEFORMAT </w:instrText>
      </w:r>
      <w:r w:rsidRPr="00DF3250">
        <w:fldChar w:fldCharType="separate"/>
      </w:r>
      <w:r w:rsidRPr="0069483E">
        <w:t xml:space="preserve">Table </w:t>
      </w:r>
      <w:r w:rsidRPr="0069483E">
        <w:rPr>
          <w:noProof/>
        </w:rPr>
        <w:t>3</w:t>
      </w:r>
      <w:r w:rsidRPr="00DF3250">
        <w:fldChar w:fldCharType="end"/>
      </w:r>
      <w:r w:rsidRPr="00DF3250">
        <w:t xml:space="preserve"> </w:t>
      </w:r>
      <w:r w:rsidR="002A4A96" w:rsidRPr="00DF3250">
        <w:t>provid</w:t>
      </w:r>
      <w:r w:rsidR="002A4A96" w:rsidRPr="000320BF">
        <w:t xml:space="preserve">es </w:t>
      </w:r>
      <w:r w:rsidR="00C27FEF" w:rsidRPr="000320BF">
        <w:t>an excerpt from a larger table of</w:t>
      </w:r>
      <w:r w:rsidR="002A4A96" w:rsidRPr="000320BF">
        <w:t xml:space="preserve"> </w:t>
      </w:r>
      <w:r w:rsidR="0096758F" w:rsidRPr="000320BF">
        <w:t xml:space="preserve">case study </w:t>
      </w:r>
      <w:r w:rsidR="00E17FE6" w:rsidRPr="000320BF">
        <w:t>actions and design considerations</w:t>
      </w:r>
      <w:r w:rsidR="002A4A96" w:rsidRPr="000320BF">
        <w:t xml:space="preserve"> </w:t>
      </w:r>
      <w:r w:rsidR="0024650C">
        <w:t>reviewed</w:t>
      </w:r>
      <w:r w:rsidR="0024650C" w:rsidRPr="000320BF">
        <w:t xml:space="preserve"> </w:t>
      </w:r>
      <w:r w:rsidR="0096758F">
        <w:t>by stakeholders at the Honolulu workshop</w:t>
      </w:r>
      <w:r w:rsidR="00E17FE6">
        <w:t>.</w:t>
      </w:r>
      <w:r w:rsidR="002A4A96">
        <w:t xml:space="preserve"> </w:t>
      </w:r>
      <w:r w:rsidR="00E50D9B">
        <w:t>Action</w:t>
      </w:r>
      <w:r w:rsidR="00C27FEF">
        <w:t xml:space="preserve"> 1</w:t>
      </w:r>
      <w:r w:rsidR="003A51C0">
        <w:t xml:space="preserve"> is an example of an existing </w:t>
      </w:r>
      <w:r w:rsidR="00C27FEF">
        <w:t xml:space="preserve">action drawn directly from the West Maui </w:t>
      </w:r>
      <w:r w:rsidR="00773006">
        <w:t xml:space="preserve">management </w:t>
      </w:r>
      <w:r w:rsidR="00C27FEF">
        <w:t>plan</w:t>
      </w:r>
      <w:r w:rsidR="00D11AF4">
        <w:t>.</w:t>
      </w:r>
      <w:r w:rsidR="003A51C0">
        <w:t xml:space="preserve"> Initial</w:t>
      </w:r>
      <w:r w:rsidR="00EF70BE">
        <w:t xml:space="preserve"> draft</w:t>
      </w:r>
      <w:r w:rsidR="003A51C0">
        <w:t xml:space="preserve"> climate-smart</w:t>
      </w:r>
      <w:r w:rsidR="00D11AF4">
        <w:t xml:space="preserve"> </w:t>
      </w:r>
      <w:r w:rsidR="002C187C">
        <w:t>design considerations were developed</w:t>
      </w:r>
      <w:r w:rsidR="003A51C0">
        <w:t xml:space="preserve"> </w:t>
      </w:r>
      <w:r w:rsidR="003A51C0">
        <w:lastRenderedPageBreak/>
        <w:t>for presentation to stakeholders</w:t>
      </w:r>
      <w:r w:rsidR="00EF70BE" w:rsidRPr="00EF70BE">
        <w:t xml:space="preserve"> </w:t>
      </w:r>
      <w:r w:rsidR="00EF70BE">
        <w:t>during the workshop</w:t>
      </w:r>
      <w:r w:rsidR="003A51C0">
        <w:t>. T</w:t>
      </w:r>
      <w:r w:rsidR="002C187C">
        <w:t>hrough discussion</w:t>
      </w:r>
      <w:r w:rsidR="003A51C0">
        <w:t>s</w:t>
      </w:r>
      <w:r w:rsidR="002C187C">
        <w:t xml:space="preserve"> with the </w:t>
      </w:r>
      <w:r w:rsidR="004B547E">
        <w:t>participants</w:t>
      </w:r>
      <w:r w:rsidR="002C187C">
        <w:t xml:space="preserve"> in the workshop</w:t>
      </w:r>
      <w:r w:rsidR="0024650C">
        <w:t>,</w:t>
      </w:r>
      <w:r w:rsidR="003A51C0">
        <w:t xml:space="preserve"> “modified” versions of actions and climate-smart design considerations emerged. </w:t>
      </w:r>
      <w:r w:rsidR="00E50D9B">
        <w:t>Action</w:t>
      </w:r>
      <w:r w:rsidR="00C27FEF">
        <w:t xml:space="preserve"> 2 </w:t>
      </w:r>
      <w:r w:rsidR="003A51C0">
        <w:t xml:space="preserve">was developed by the </w:t>
      </w:r>
      <w:r w:rsidR="004B547E">
        <w:t>participants</w:t>
      </w:r>
      <w:r w:rsidR="003A51C0">
        <w:t xml:space="preserve"> as a </w:t>
      </w:r>
      <w:r w:rsidR="00C27FEF">
        <w:t>“new” action inspired by the Compendium</w:t>
      </w:r>
      <w:r w:rsidR="003A51C0">
        <w:t xml:space="preserve"> </w:t>
      </w:r>
      <w:r w:rsidR="00301D20">
        <w:t xml:space="preserve">to </w:t>
      </w:r>
      <w:r w:rsidR="00057737">
        <w:t>fill a perceived gap in</w:t>
      </w:r>
      <w:r w:rsidR="003A51C0">
        <w:t xml:space="preserve"> address</w:t>
      </w:r>
      <w:r w:rsidR="00057737">
        <w:t>ing</w:t>
      </w:r>
      <w:r w:rsidR="003A51C0">
        <w:t xml:space="preserve"> climate vulnerabilities</w:t>
      </w:r>
      <w:r w:rsidR="00C27FEF">
        <w:t xml:space="preserve">. This </w:t>
      </w:r>
      <w:r w:rsidR="003A51C0">
        <w:t>new</w:t>
      </w:r>
      <w:r w:rsidR="00C27FEF">
        <w:t xml:space="preserve"> </w:t>
      </w:r>
      <w:r w:rsidR="003A51C0">
        <w:t xml:space="preserve">management </w:t>
      </w:r>
      <w:r w:rsidR="00C27FEF">
        <w:t>acti</w:t>
      </w:r>
      <w:r w:rsidR="003A51C0">
        <w:t xml:space="preserve">on combines elements of several strategies and </w:t>
      </w:r>
      <w:r w:rsidR="00C27FEF">
        <w:t>options</w:t>
      </w:r>
      <w:r w:rsidR="003A51C0">
        <w:t xml:space="preserve"> in the Compendium </w:t>
      </w:r>
      <w:r w:rsidR="008E30C1">
        <w:t>(</w:t>
      </w:r>
      <w:r w:rsidR="00F47A27">
        <w:t xml:space="preserve">e.g. </w:t>
      </w:r>
      <w:r w:rsidR="008E30C1">
        <w:t>B.</w:t>
      </w:r>
      <w:r w:rsidR="009F3370">
        <w:t xml:space="preserve"> </w:t>
      </w:r>
      <w:r w:rsidR="008E30C1">
        <w:t>i., C.</w:t>
      </w:r>
      <w:r w:rsidR="009F3370">
        <w:t xml:space="preserve"> </w:t>
      </w:r>
      <w:r w:rsidR="008E30C1">
        <w:t>iv., C.</w:t>
      </w:r>
      <w:r w:rsidR="009F3370">
        <w:t xml:space="preserve"> </w:t>
      </w:r>
      <w:r w:rsidR="008E30C1">
        <w:t>vi.</w:t>
      </w:r>
      <w:r w:rsidR="00E50D9B">
        <w:t xml:space="preserve">; see </w:t>
      </w:r>
      <w:r w:rsidR="00EE5009">
        <w:t>Supplementary Online Material</w:t>
      </w:r>
      <w:r w:rsidR="008E30C1">
        <w:t xml:space="preserve">) </w:t>
      </w:r>
      <w:r w:rsidR="00C27FEF">
        <w:t xml:space="preserve">and </w:t>
      </w:r>
      <w:r w:rsidR="008E30C1">
        <w:t>refines them into a place-based action specific to the West Maui context.</w:t>
      </w:r>
    </w:p>
    <w:p w14:paraId="5623B318" w14:textId="27DB6F26" w:rsidR="000E3145" w:rsidRPr="008F3CC1" w:rsidRDefault="00797CEC" w:rsidP="00797CEC">
      <w:pPr>
        <w:pStyle w:val="Caption"/>
        <w:ind w:firstLine="0"/>
      </w:pPr>
      <w:bookmarkStart w:id="32" w:name="_Ref460242695"/>
      <w:bookmarkStart w:id="33" w:name="_Toc429653476"/>
      <w:r w:rsidRPr="00797CEC">
        <w:rPr>
          <w:b/>
          <w:i w:val="0"/>
          <w:color w:val="auto"/>
          <w:sz w:val="20"/>
          <w:szCs w:val="20"/>
        </w:rPr>
        <w:t xml:space="preserve">Table </w:t>
      </w:r>
      <w:r w:rsidRPr="00797CEC">
        <w:rPr>
          <w:b/>
          <w:i w:val="0"/>
          <w:color w:val="auto"/>
          <w:sz w:val="20"/>
          <w:szCs w:val="20"/>
        </w:rPr>
        <w:fldChar w:fldCharType="begin"/>
      </w:r>
      <w:r w:rsidRPr="00797CEC">
        <w:rPr>
          <w:b/>
          <w:i w:val="0"/>
          <w:color w:val="auto"/>
          <w:sz w:val="20"/>
          <w:szCs w:val="20"/>
        </w:rPr>
        <w:instrText xml:space="preserve"> SEQ Table \* ARABIC </w:instrText>
      </w:r>
      <w:r w:rsidRPr="00797CEC">
        <w:rPr>
          <w:b/>
          <w:i w:val="0"/>
          <w:color w:val="auto"/>
          <w:sz w:val="20"/>
          <w:szCs w:val="20"/>
        </w:rPr>
        <w:fldChar w:fldCharType="separate"/>
      </w:r>
      <w:r w:rsidR="00EB4E63">
        <w:rPr>
          <w:b/>
          <w:i w:val="0"/>
          <w:noProof/>
          <w:color w:val="auto"/>
          <w:sz w:val="20"/>
          <w:szCs w:val="20"/>
        </w:rPr>
        <w:t>3</w:t>
      </w:r>
      <w:r w:rsidRPr="00797CEC">
        <w:rPr>
          <w:b/>
          <w:i w:val="0"/>
          <w:color w:val="auto"/>
          <w:sz w:val="20"/>
          <w:szCs w:val="20"/>
        </w:rPr>
        <w:fldChar w:fldCharType="end"/>
      </w:r>
      <w:bookmarkEnd w:id="32"/>
      <w:r w:rsidRPr="00797CEC">
        <w:rPr>
          <w:b/>
          <w:i w:val="0"/>
          <w:color w:val="auto"/>
          <w:sz w:val="20"/>
          <w:szCs w:val="20"/>
        </w:rPr>
        <w:t xml:space="preserve">. Examples from the stakeholder workshop, based on </w:t>
      </w:r>
      <w:r w:rsidR="004B547E">
        <w:rPr>
          <w:b/>
          <w:i w:val="0"/>
          <w:color w:val="auto"/>
          <w:sz w:val="20"/>
          <w:szCs w:val="20"/>
        </w:rPr>
        <w:t xml:space="preserve">a </w:t>
      </w:r>
      <w:r w:rsidRPr="00797CEC">
        <w:rPr>
          <w:b/>
          <w:i w:val="0"/>
          <w:color w:val="auto"/>
          <w:sz w:val="20"/>
          <w:szCs w:val="20"/>
        </w:rPr>
        <w:t>case study using West Maui management plan</w:t>
      </w:r>
      <w:r w:rsidR="00773006">
        <w:rPr>
          <w:b/>
          <w:i w:val="0"/>
          <w:color w:val="auto"/>
          <w:sz w:val="20"/>
          <w:szCs w:val="20"/>
        </w:rPr>
        <w:t>s</w:t>
      </w:r>
      <w:r w:rsidRPr="00797CEC">
        <w:rPr>
          <w:b/>
          <w:i w:val="0"/>
          <w:color w:val="auto"/>
          <w:sz w:val="20"/>
          <w:szCs w:val="20"/>
        </w:rPr>
        <w:t>.</w:t>
      </w:r>
      <w:r w:rsidR="00D85861">
        <w:rPr>
          <w:b/>
          <w:i w:val="0"/>
          <w:color w:val="auto"/>
          <w:sz w:val="20"/>
          <w:szCs w:val="20"/>
        </w:rPr>
        <w:t xml:space="preserve"> </w:t>
      </w:r>
      <w:r w:rsidR="006174AB" w:rsidRPr="008F3CC1">
        <w:rPr>
          <w:b/>
          <w:i w:val="0"/>
          <w:color w:val="auto"/>
          <w:sz w:val="20"/>
          <w:szCs w:val="20"/>
        </w:rPr>
        <w:t xml:space="preserve">Original Action </w:t>
      </w:r>
      <w:r w:rsidR="00773006">
        <w:rPr>
          <w:b/>
          <w:i w:val="0"/>
          <w:color w:val="auto"/>
          <w:sz w:val="20"/>
          <w:szCs w:val="20"/>
        </w:rPr>
        <w:t>#</w:t>
      </w:r>
      <w:r w:rsidR="006174AB">
        <w:rPr>
          <w:b/>
          <w:i w:val="0"/>
          <w:color w:val="auto"/>
          <w:sz w:val="20"/>
          <w:szCs w:val="20"/>
        </w:rPr>
        <w:t>1</w:t>
      </w:r>
      <w:r w:rsidR="000E3145" w:rsidRPr="006174AB">
        <w:rPr>
          <w:b/>
          <w:i w:val="0"/>
          <w:color w:val="auto"/>
          <w:sz w:val="20"/>
          <w:szCs w:val="20"/>
        </w:rPr>
        <w:t xml:space="preserve"> and design considerations developed in advance of the workshop are compared with</w:t>
      </w:r>
      <w:r w:rsidR="004B547E">
        <w:rPr>
          <w:b/>
          <w:i w:val="0"/>
          <w:color w:val="auto"/>
          <w:sz w:val="20"/>
          <w:szCs w:val="20"/>
        </w:rPr>
        <w:t xml:space="preserve"> </w:t>
      </w:r>
      <w:r w:rsidR="00EE5009">
        <w:rPr>
          <w:b/>
          <w:i w:val="0"/>
          <w:color w:val="auto"/>
          <w:sz w:val="20"/>
          <w:szCs w:val="20"/>
        </w:rPr>
        <w:t>modifications</w:t>
      </w:r>
      <w:r w:rsidR="006174AB">
        <w:rPr>
          <w:b/>
          <w:i w:val="0"/>
          <w:color w:val="auto"/>
          <w:sz w:val="20"/>
          <w:szCs w:val="20"/>
        </w:rPr>
        <w:t xml:space="preserve"> </w:t>
      </w:r>
      <w:r w:rsidR="000E3145" w:rsidRPr="006174AB">
        <w:rPr>
          <w:b/>
          <w:i w:val="0"/>
          <w:color w:val="auto"/>
          <w:sz w:val="20"/>
          <w:szCs w:val="20"/>
        </w:rPr>
        <w:t xml:space="preserve">that reflect the results of the workshop exercise. </w:t>
      </w:r>
      <w:r w:rsidR="000320BF" w:rsidRPr="006174AB">
        <w:rPr>
          <w:b/>
          <w:i w:val="0"/>
          <w:color w:val="auto"/>
          <w:sz w:val="20"/>
          <w:szCs w:val="20"/>
        </w:rPr>
        <w:t>“N</w:t>
      </w:r>
      <w:r w:rsidR="000E3145" w:rsidRPr="006174AB">
        <w:rPr>
          <w:b/>
          <w:i w:val="0"/>
          <w:color w:val="auto"/>
          <w:sz w:val="20"/>
          <w:szCs w:val="20"/>
        </w:rPr>
        <w:t xml:space="preserve">ew” action </w:t>
      </w:r>
      <w:r w:rsidR="00773006">
        <w:rPr>
          <w:b/>
          <w:i w:val="0"/>
          <w:color w:val="auto"/>
          <w:sz w:val="20"/>
          <w:szCs w:val="20"/>
        </w:rPr>
        <w:t>#</w:t>
      </w:r>
      <w:r w:rsidR="006174AB">
        <w:rPr>
          <w:b/>
          <w:i w:val="0"/>
          <w:color w:val="auto"/>
          <w:sz w:val="20"/>
          <w:szCs w:val="20"/>
        </w:rPr>
        <w:t xml:space="preserve">2 was </w:t>
      </w:r>
      <w:r w:rsidR="000320BF" w:rsidRPr="006174AB">
        <w:rPr>
          <w:b/>
          <w:i w:val="0"/>
          <w:color w:val="auto"/>
          <w:sz w:val="20"/>
          <w:szCs w:val="20"/>
        </w:rPr>
        <w:t>identified</w:t>
      </w:r>
      <w:r w:rsidR="006174AB">
        <w:rPr>
          <w:b/>
          <w:i w:val="0"/>
          <w:color w:val="auto"/>
          <w:sz w:val="20"/>
          <w:szCs w:val="20"/>
        </w:rPr>
        <w:t xml:space="preserve"> as a gap</w:t>
      </w:r>
      <w:r w:rsidR="000320BF" w:rsidRPr="006174AB">
        <w:rPr>
          <w:b/>
          <w:i w:val="0"/>
          <w:color w:val="auto"/>
          <w:sz w:val="20"/>
          <w:szCs w:val="20"/>
        </w:rPr>
        <w:t xml:space="preserve"> by participants </w:t>
      </w:r>
      <w:r w:rsidR="006174AB">
        <w:rPr>
          <w:b/>
          <w:i w:val="0"/>
          <w:color w:val="auto"/>
          <w:sz w:val="20"/>
          <w:szCs w:val="20"/>
        </w:rPr>
        <w:t>after reviewing the Compendium</w:t>
      </w:r>
      <w:r w:rsidR="000E3145" w:rsidRPr="006174AB">
        <w:rPr>
          <w:b/>
          <w:i w:val="0"/>
          <w:color w:val="auto"/>
          <w:sz w:val="20"/>
          <w:szCs w:val="20"/>
        </w:rPr>
        <w:t>.</w:t>
      </w:r>
      <w:bookmarkEnd w:id="33"/>
    </w:p>
    <w:tbl>
      <w:tblPr>
        <w:tblStyle w:val="TableGrid"/>
        <w:tblW w:w="0" w:type="auto"/>
        <w:tblLook w:val="04A0" w:firstRow="1" w:lastRow="0" w:firstColumn="1" w:lastColumn="0" w:noHBand="0" w:noVBand="1"/>
      </w:tblPr>
      <w:tblGrid>
        <w:gridCol w:w="353"/>
        <w:gridCol w:w="976"/>
        <w:gridCol w:w="2806"/>
        <w:gridCol w:w="5215"/>
      </w:tblGrid>
      <w:tr w:rsidR="006174AB" w:rsidRPr="006174AB" w14:paraId="32BF2589" w14:textId="77777777" w:rsidTr="0096541B">
        <w:trPr>
          <w:tblHeader/>
        </w:trPr>
        <w:tc>
          <w:tcPr>
            <w:tcW w:w="4135" w:type="dxa"/>
            <w:gridSpan w:val="3"/>
            <w:shd w:val="clear" w:color="auto" w:fill="D9D9D9" w:themeFill="background1" w:themeFillShade="D9"/>
            <w:vAlign w:val="center"/>
          </w:tcPr>
          <w:p w14:paraId="1CB972C2" w14:textId="27A82517" w:rsidR="006174AB" w:rsidRPr="006174AB" w:rsidRDefault="006174AB" w:rsidP="006174AB">
            <w:pPr>
              <w:ind w:firstLine="0"/>
              <w:jc w:val="center"/>
              <w:rPr>
                <w:b/>
                <w:sz w:val="20"/>
                <w:szCs w:val="20"/>
              </w:rPr>
            </w:pPr>
            <w:r w:rsidRPr="006174AB">
              <w:rPr>
                <w:b/>
                <w:sz w:val="20"/>
                <w:szCs w:val="20"/>
              </w:rPr>
              <w:t>Action</w:t>
            </w:r>
          </w:p>
        </w:tc>
        <w:tc>
          <w:tcPr>
            <w:tcW w:w="5215" w:type="dxa"/>
            <w:shd w:val="clear" w:color="auto" w:fill="D9D9D9" w:themeFill="background1" w:themeFillShade="D9"/>
            <w:vAlign w:val="center"/>
          </w:tcPr>
          <w:p w14:paraId="11743919" w14:textId="7B63041A" w:rsidR="006174AB" w:rsidRPr="006174AB" w:rsidRDefault="006174AB" w:rsidP="006174AB">
            <w:pPr>
              <w:ind w:firstLine="0"/>
              <w:jc w:val="center"/>
              <w:rPr>
                <w:b/>
                <w:sz w:val="20"/>
                <w:szCs w:val="20"/>
              </w:rPr>
            </w:pPr>
            <w:r w:rsidRPr="006174AB">
              <w:rPr>
                <w:b/>
                <w:sz w:val="20"/>
                <w:szCs w:val="20"/>
              </w:rPr>
              <w:t>Climate-Smart Design Consideration</w:t>
            </w:r>
          </w:p>
        </w:tc>
      </w:tr>
      <w:tr w:rsidR="000E3145" w:rsidRPr="006174AB" w14:paraId="6C3DACB3" w14:textId="77777777" w:rsidTr="006174AB">
        <w:tc>
          <w:tcPr>
            <w:tcW w:w="353" w:type="dxa"/>
            <w:vMerge w:val="restart"/>
            <w:vAlign w:val="center"/>
          </w:tcPr>
          <w:p w14:paraId="799E8C1D" w14:textId="77777777" w:rsidR="000E3145" w:rsidRPr="006174AB" w:rsidRDefault="000E3145" w:rsidP="00DA02E6">
            <w:pPr>
              <w:ind w:firstLine="0"/>
              <w:jc w:val="center"/>
              <w:rPr>
                <w:b/>
                <w:sz w:val="20"/>
                <w:szCs w:val="20"/>
              </w:rPr>
            </w:pPr>
            <w:r w:rsidRPr="006174AB">
              <w:rPr>
                <w:b/>
                <w:sz w:val="20"/>
                <w:szCs w:val="20"/>
              </w:rPr>
              <w:t>1</w:t>
            </w:r>
          </w:p>
        </w:tc>
        <w:tc>
          <w:tcPr>
            <w:tcW w:w="976" w:type="dxa"/>
            <w:vAlign w:val="center"/>
          </w:tcPr>
          <w:p w14:paraId="52723D6E" w14:textId="0ACBCF64" w:rsidR="000E3145" w:rsidRPr="006174AB" w:rsidRDefault="003A51C0" w:rsidP="00DA02E6">
            <w:pPr>
              <w:ind w:firstLine="0"/>
              <w:jc w:val="center"/>
              <w:rPr>
                <w:b/>
                <w:sz w:val="20"/>
                <w:szCs w:val="20"/>
              </w:rPr>
            </w:pPr>
            <w:r>
              <w:rPr>
                <w:b/>
                <w:sz w:val="20"/>
                <w:szCs w:val="20"/>
              </w:rPr>
              <w:t>Existing</w:t>
            </w:r>
          </w:p>
        </w:tc>
        <w:tc>
          <w:tcPr>
            <w:tcW w:w="2806" w:type="dxa"/>
            <w:vAlign w:val="center"/>
          </w:tcPr>
          <w:p w14:paraId="03AB7969" w14:textId="77777777" w:rsidR="000E3145" w:rsidRPr="006174AB" w:rsidRDefault="000E3145" w:rsidP="00DA02E6">
            <w:pPr>
              <w:ind w:firstLine="0"/>
              <w:rPr>
                <w:sz w:val="20"/>
                <w:szCs w:val="20"/>
              </w:rPr>
            </w:pPr>
            <w:r w:rsidRPr="006174AB">
              <w:rPr>
                <w:sz w:val="20"/>
                <w:szCs w:val="20"/>
              </w:rPr>
              <w:t>Install water bars, terraces, and microbasins in dirt roads in agricultural areas</w:t>
            </w:r>
          </w:p>
        </w:tc>
        <w:tc>
          <w:tcPr>
            <w:tcW w:w="5215" w:type="dxa"/>
            <w:vAlign w:val="center"/>
          </w:tcPr>
          <w:p w14:paraId="645D5974" w14:textId="77777777" w:rsidR="000E3145" w:rsidRPr="006174AB" w:rsidRDefault="000E3145" w:rsidP="00DA02E6">
            <w:pPr>
              <w:ind w:firstLine="0"/>
              <w:rPr>
                <w:sz w:val="20"/>
                <w:szCs w:val="20"/>
              </w:rPr>
            </w:pPr>
            <w:r w:rsidRPr="006174AB">
              <w:rPr>
                <w:i/>
                <w:sz w:val="20"/>
                <w:szCs w:val="20"/>
              </w:rPr>
              <w:t>How will increasingly severe storms affect the volume of runoff onto the near shore coral reef? How can the design be adjusted to account for these effects?</w:t>
            </w:r>
          </w:p>
        </w:tc>
      </w:tr>
      <w:tr w:rsidR="000E3145" w:rsidRPr="006174AB" w14:paraId="323A34C3" w14:textId="77777777" w:rsidTr="006174AB">
        <w:tc>
          <w:tcPr>
            <w:tcW w:w="353" w:type="dxa"/>
            <w:vMerge/>
          </w:tcPr>
          <w:p w14:paraId="15174F02" w14:textId="77777777" w:rsidR="000E3145" w:rsidRPr="006174AB" w:rsidRDefault="000E3145" w:rsidP="00DA02E6">
            <w:pPr>
              <w:ind w:firstLine="0"/>
              <w:rPr>
                <w:sz w:val="20"/>
                <w:szCs w:val="20"/>
              </w:rPr>
            </w:pPr>
          </w:p>
        </w:tc>
        <w:tc>
          <w:tcPr>
            <w:tcW w:w="976" w:type="dxa"/>
            <w:vAlign w:val="center"/>
          </w:tcPr>
          <w:p w14:paraId="3A3EBC7E" w14:textId="77777777" w:rsidR="000E3145" w:rsidRPr="006174AB" w:rsidRDefault="000E3145" w:rsidP="00DA02E6">
            <w:pPr>
              <w:ind w:firstLine="0"/>
              <w:jc w:val="center"/>
              <w:rPr>
                <w:sz w:val="20"/>
                <w:szCs w:val="20"/>
              </w:rPr>
            </w:pPr>
            <w:r w:rsidRPr="006174AB">
              <w:rPr>
                <w:b/>
                <w:sz w:val="20"/>
                <w:szCs w:val="20"/>
              </w:rPr>
              <w:t>Modified</w:t>
            </w:r>
          </w:p>
        </w:tc>
        <w:tc>
          <w:tcPr>
            <w:tcW w:w="2806" w:type="dxa"/>
            <w:vAlign w:val="center"/>
          </w:tcPr>
          <w:p w14:paraId="13D21387" w14:textId="77777777" w:rsidR="000E3145" w:rsidRPr="006174AB" w:rsidRDefault="000E3145" w:rsidP="00DA02E6">
            <w:pPr>
              <w:ind w:firstLine="0"/>
              <w:rPr>
                <w:sz w:val="20"/>
                <w:szCs w:val="20"/>
              </w:rPr>
            </w:pPr>
            <w:r w:rsidRPr="006174AB">
              <w:rPr>
                <w:sz w:val="20"/>
                <w:szCs w:val="20"/>
              </w:rPr>
              <w:t>Install terraces adjacent to dirt roads in agricultural areas to reduce sediment/nutrient loads by x and y percent</w:t>
            </w:r>
          </w:p>
        </w:tc>
        <w:tc>
          <w:tcPr>
            <w:tcW w:w="5215" w:type="dxa"/>
            <w:vAlign w:val="center"/>
          </w:tcPr>
          <w:p w14:paraId="7D43EF24" w14:textId="5820528D" w:rsidR="000E3145" w:rsidRPr="006174AB" w:rsidRDefault="000E3145" w:rsidP="00DA02E6">
            <w:pPr>
              <w:ind w:firstLine="0"/>
              <w:rPr>
                <w:sz w:val="20"/>
                <w:szCs w:val="20"/>
              </w:rPr>
            </w:pPr>
            <w:r w:rsidRPr="006174AB">
              <w:rPr>
                <w:i/>
                <w:sz w:val="20"/>
                <w:szCs w:val="20"/>
              </w:rPr>
              <w:t xml:space="preserve">How will increasingly severe storm events, in combination with increasingly frequent dry periods, affect the volume of runoff onto the near shore coral reef? What will be the spatial pattern of these effects with respect to the location of dirt roads in agricultural areas? How will the design of terraces need to be adjusted to: place them at locations of worst erosion; ensure their capacity to effectively reduce sediment/nutrient loads by x and y percent; </w:t>
            </w:r>
            <w:r w:rsidR="004B547E">
              <w:rPr>
                <w:i/>
                <w:sz w:val="20"/>
                <w:szCs w:val="20"/>
              </w:rPr>
              <w:t xml:space="preserve">and </w:t>
            </w:r>
            <w:r w:rsidRPr="006174AB">
              <w:rPr>
                <w:i/>
                <w:sz w:val="20"/>
                <w:szCs w:val="20"/>
              </w:rPr>
              <w:t>account for how maintenance and replacement schedules would need to change?</w:t>
            </w:r>
          </w:p>
        </w:tc>
      </w:tr>
      <w:tr w:rsidR="004C11CE" w:rsidRPr="006174AB" w14:paraId="394D7AFD" w14:textId="77777777" w:rsidTr="006174AB">
        <w:trPr>
          <w:trHeight w:val="1597"/>
        </w:trPr>
        <w:tc>
          <w:tcPr>
            <w:tcW w:w="353" w:type="dxa"/>
            <w:vAlign w:val="center"/>
          </w:tcPr>
          <w:p w14:paraId="7E06D9E7" w14:textId="77777777" w:rsidR="004C11CE" w:rsidRPr="006174AB" w:rsidRDefault="004C11CE" w:rsidP="00DA02E6">
            <w:pPr>
              <w:ind w:firstLine="0"/>
              <w:jc w:val="center"/>
              <w:rPr>
                <w:sz w:val="20"/>
                <w:szCs w:val="20"/>
              </w:rPr>
            </w:pPr>
            <w:r w:rsidRPr="006174AB">
              <w:rPr>
                <w:b/>
                <w:sz w:val="20"/>
                <w:szCs w:val="20"/>
              </w:rPr>
              <w:t>2</w:t>
            </w:r>
          </w:p>
        </w:tc>
        <w:tc>
          <w:tcPr>
            <w:tcW w:w="976" w:type="dxa"/>
            <w:vAlign w:val="center"/>
          </w:tcPr>
          <w:p w14:paraId="67E2748B" w14:textId="7C2ED7DE" w:rsidR="004C11CE" w:rsidRPr="006174AB" w:rsidRDefault="004C11CE" w:rsidP="00DA02E6">
            <w:pPr>
              <w:ind w:firstLine="0"/>
              <w:jc w:val="center"/>
              <w:rPr>
                <w:sz w:val="20"/>
                <w:szCs w:val="20"/>
              </w:rPr>
            </w:pPr>
            <w:r w:rsidRPr="006174AB">
              <w:rPr>
                <w:b/>
                <w:sz w:val="20"/>
                <w:szCs w:val="20"/>
              </w:rPr>
              <w:t>New</w:t>
            </w:r>
          </w:p>
        </w:tc>
        <w:tc>
          <w:tcPr>
            <w:tcW w:w="2806" w:type="dxa"/>
          </w:tcPr>
          <w:p w14:paraId="759DDBA0" w14:textId="480023F1" w:rsidR="004C11CE" w:rsidRPr="006174AB" w:rsidRDefault="004C11CE" w:rsidP="006174AB">
            <w:pPr>
              <w:ind w:firstLine="0"/>
              <w:rPr>
                <w:sz w:val="20"/>
                <w:szCs w:val="20"/>
              </w:rPr>
            </w:pPr>
            <w:r w:rsidRPr="006174AB">
              <w:rPr>
                <w:sz w:val="20"/>
                <w:szCs w:val="20"/>
              </w:rPr>
              <w:t xml:space="preserve">Protect and manage adjacent (Olowalu) coral reef areas that are connected </w:t>
            </w:r>
            <w:r w:rsidR="006174AB">
              <w:rPr>
                <w:sz w:val="20"/>
                <w:szCs w:val="20"/>
              </w:rPr>
              <w:t>h</w:t>
            </w:r>
            <w:r w:rsidRPr="006174AB">
              <w:rPr>
                <w:sz w:val="20"/>
                <w:szCs w:val="20"/>
              </w:rPr>
              <w:t>ydrodynamically and can serve as recruitment sources for coral reefs in West Maui</w:t>
            </w:r>
          </w:p>
        </w:tc>
        <w:tc>
          <w:tcPr>
            <w:tcW w:w="5215" w:type="dxa"/>
          </w:tcPr>
          <w:p w14:paraId="43FF6EE1" w14:textId="6C0BAEDC" w:rsidR="004C11CE" w:rsidRPr="006174AB" w:rsidRDefault="004B547E" w:rsidP="00DA02E6">
            <w:pPr>
              <w:ind w:firstLine="0"/>
              <w:rPr>
                <w:sz w:val="20"/>
                <w:szCs w:val="20"/>
              </w:rPr>
            </w:pPr>
            <w:r>
              <w:rPr>
                <w:i/>
                <w:sz w:val="20"/>
                <w:szCs w:val="20"/>
              </w:rPr>
              <w:t>How w</w:t>
            </w:r>
            <w:r w:rsidR="004C11CE" w:rsidRPr="006174AB">
              <w:rPr>
                <w:i/>
                <w:sz w:val="20"/>
                <w:szCs w:val="20"/>
              </w:rPr>
              <w:t xml:space="preserve">ill climate change affect connectivity of downstream reefs to Olowalu areas that are recruitment sources? How will climate change affect stressors to be managed in Olowalu areas (pollution, bleaching, disease, reduced calcification)? What are the implications of this for how we prioritize, replicate, represent and increase level of protection of Olowalu areas, possibly at </w:t>
            </w:r>
            <w:r>
              <w:rPr>
                <w:i/>
                <w:sz w:val="20"/>
                <w:szCs w:val="20"/>
              </w:rPr>
              <w:t xml:space="preserve">a </w:t>
            </w:r>
            <w:r w:rsidR="004C11CE" w:rsidRPr="006174AB">
              <w:rPr>
                <w:i/>
                <w:sz w:val="20"/>
                <w:szCs w:val="20"/>
              </w:rPr>
              <w:t>greater scale?</w:t>
            </w:r>
          </w:p>
        </w:tc>
      </w:tr>
    </w:tbl>
    <w:p w14:paraId="6720DDD8" w14:textId="77777777" w:rsidR="000E3145" w:rsidRDefault="000E3145" w:rsidP="00916E2D"/>
    <w:p w14:paraId="50E17DB7" w14:textId="1D7C8479" w:rsidR="00EC62A3" w:rsidRDefault="00EE5009" w:rsidP="00577589">
      <w:pPr>
        <w:spacing w:line="480" w:lineRule="auto"/>
        <w:ind w:firstLine="0"/>
      </w:pPr>
      <w:r>
        <w:t>Participant f</w:t>
      </w:r>
      <w:r w:rsidR="004B547E">
        <w:t>eedback</w:t>
      </w:r>
      <w:r w:rsidR="002A4A96">
        <w:t xml:space="preserve"> </w:t>
      </w:r>
      <w:r>
        <w:t>indicated</w:t>
      </w:r>
      <w:r w:rsidR="002A4A96">
        <w:t xml:space="preserve"> that using the Compendium encouraged </w:t>
      </w:r>
      <w:r>
        <w:t>practitioners</w:t>
      </w:r>
      <w:r w:rsidR="002A4A96">
        <w:t xml:space="preserve"> to clarify options</w:t>
      </w:r>
      <w:r w:rsidR="00D85AAD">
        <w:t>,</w:t>
      </w:r>
      <w:r w:rsidR="002A4A96">
        <w:t xml:space="preserve"> </w:t>
      </w:r>
      <w:r w:rsidR="00D85AAD">
        <w:t>making them</w:t>
      </w:r>
      <w:r w:rsidR="002A4A96">
        <w:t xml:space="preserve"> more specific</w:t>
      </w:r>
      <w:r w:rsidR="00D85AAD">
        <w:t xml:space="preserve"> in terms of intended action</w:t>
      </w:r>
      <w:r w:rsidR="003A51C0">
        <w:t xml:space="preserve"> and </w:t>
      </w:r>
      <w:r w:rsidR="00D85AAD">
        <w:t xml:space="preserve">more clearly related to their target stressors. </w:t>
      </w:r>
      <w:r w:rsidR="00E50D9B">
        <w:t xml:space="preserve">Action </w:t>
      </w:r>
      <w:r w:rsidR="00773006">
        <w:t>#</w:t>
      </w:r>
      <w:r w:rsidR="00E50D9B">
        <w:t>1</w:t>
      </w:r>
      <w:r w:rsidR="00D85AAD">
        <w:t>, the installation of water bars, terraces, and microbasins</w:t>
      </w:r>
      <w:r w:rsidR="00810014">
        <w:t xml:space="preserve">, </w:t>
      </w:r>
      <w:r w:rsidR="00D85AAD">
        <w:t xml:space="preserve">was considered </w:t>
      </w:r>
      <w:r w:rsidR="0075302D">
        <w:t xml:space="preserve">important but </w:t>
      </w:r>
      <w:r w:rsidR="00556FE2">
        <w:t xml:space="preserve">was </w:t>
      </w:r>
      <w:r w:rsidR="0075302D">
        <w:t>found to be too general</w:t>
      </w:r>
      <w:r w:rsidR="0024650C">
        <w:t xml:space="preserve"> </w:t>
      </w:r>
      <w:r w:rsidR="00810014">
        <w:t>for discussion</w:t>
      </w:r>
      <w:r>
        <w:t xml:space="preserve"> b</w:t>
      </w:r>
      <w:r w:rsidR="00810014">
        <w:t xml:space="preserve">ecause the action </w:t>
      </w:r>
      <w:r w:rsidR="0075302D">
        <w:t>include</w:t>
      </w:r>
      <w:r w:rsidR="00466C9E">
        <w:t xml:space="preserve">d </w:t>
      </w:r>
      <w:r w:rsidR="00810014">
        <w:t>s</w:t>
      </w:r>
      <w:r w:rsidR="007B7972">
        <w:t>everal</w:t>
      </w:r>
      <w:r w:rsidR="0075302D">
        <w:t xml:space="preserve"> </w:t>
      </w:r>
      <w:r w:rsidR="00810014">
        <w:t>components</w:t>
      </w:r>
      <w:r w:rsidR="0075302D">
        <w:t xml:space="preserve"> (water bars, terraces, etc</w:t>
      </w:r>
      <w:r w:rsidR="00D12DCC">
        <w:t>.</w:t>
      </w:r>
      <w:r>
        <w:t>) that would have</w:t>
      </w:r>
      <w:r w:rsidR="00810014">
        <w:t xml:space="preserve"> climate-smart design considerations</w:t>
      </w:r>
      <w:r w:rsidR="006E7D54">
        <w:t>.</w:t>
      </w:r>
      <w:r w:rsidR="0075302D">
        <w:t xml:space="preserve"> As a result, the action was refined </w:t>
      </w:r>
      <w:r w:rsidR="0075302D">
        <w:lastRenderedPageBreak/>
        <w:t xml:space="preserve">to </w:t>
      </w:r>
      <w:r w:rsidR="00FB4129">
        <w:t>focus</w:t>
      </w:r>
      <w:r w:rsidR="0075302D">
        <w:t xml:space="preserve"> only</w:t>
      </w:r>
      <w:r w:rsidR="00FB4129">
        <w:t xml:space="preserve"> on</w:t>
      </w:r>
      <w:r w:rsidR="0075302D">
        <w:t xml:space="preserve"> terraces</w:t>
      </w:r>
      <w:r>
        <w:t xml:space="preserve">, and </w:t>
      </w:r>
      <w:r w:rsidR="00556FE2">
        <w:t xml:space="preserve">the </w:t>
      </w:r>
      <w:r w:rsidR="00A51529">
        <w:t>other techniques w</w:t>
      </w:r>
      <w:r w:rsidR="00FB4129">
        <w:t xml:space="preserve">ould </w:t>
      </w:r>
      <w:r w:rsidR="00A51529">
        <w:t xml:space="preserve">each </w:t>
      </w:r>
      <w:r w:rsidR="00FB4129">
        <w:t>be assessed s</w:t>
      </w:r>
      <w:r>
        <w:t>eparately as additional actions</w:t>
      </w:r>
      <w:r w:rsidR="0075302D">
        <w:t>.</w:t>
      </w:r>
      <w:r w:rsidR="00D85AAD">
        <w:t xml:space="preserve"> </w:t>
      </w:r>
      <w:r w:rsidR="003A51C0">
        <w:t>T</w:t>
      </w:r>
      <w:r w:rsidR="0075302D">
        <w:t>he</w:t>
      </w:r>
      <w:r w:rsidR="00D85AAD">
        <w:t xml:space="preserve"> iterative</w:t>
      </w:r>
      <w:r w:rsidR="0075302D">
        <w:t xml:space="preserve"> process of</w:t>
      </w:r>
      <w:r w:rsidR="00D85AAD">
        <w:t xml:space="preserve"> </w:t>
      </w:r>
      <w:r w:rsidR="0075302D">
        <w:t>considering</w:t>
      </w:r>
      <w:r w:rsidR="00D85AAD">
        <w:t xml:space="preserve"> the </w:t>
      </w:r>
      <w:r w:rsidR="0075302D">
        <w:t>action,</w:t>
      </w:r>
      <w:r w:rsidR="00D85AAD">
        <w:t xml:space="preserve"> and the</w:t>
      </w:r>
      <w:r w:rsidR="0075302D">
        <w:t>n its</w:t>
      </w:r>
      <w:r w:rsidR="00D85AAD">
        <w:t xml:space="preserve"> design considerations</w:t>
      </w:r>
      <w:r w:rsidR="0075302D">
        <w:t>,</w:t>
      </w:r>
      <w:r w:rsidR="00D85AAD">
        <w:t xml:space="preserve"> led stakeholders to </w:t>
      </w:r>
      <w:r w:rsidR="0075302D">
        <w:t>modify</w:t>
      </w:r>
      <w:r w:rsidR="005E5EDC">
        <w:t xml:space="preserve"> and refine</w:t>
      </w:r>
      <w:r w:rsidR="0075302D">
        <w:t xml:space="preserve"> the design considerations</w:t>
      </w:r>
      <w:r>
        <w:t>, including</w:t>
      </w:r>
      <w:r w:rsidR="005E5EDC">
        <w:t xml:space="preserve"> incorporation of </w:t>
      </w:r>
      <w:r w:rsidR="0075302D">
        <w:t>more specific</w:t>
      </w:r>
      <w:r w:rsidR="00D85AAD">
        <w:t xml:space="preserve"> climate change</w:t>
      </w:r>
      <w:r w:rsidR="003A51C0">
        <w:t xml:space="preserve"> impacts</w:t>
      </w:r>
      <w:r w:rsidR="00D85AAD">
        <w:t xml:space="preserve"> </w:t>
      </w:r>
      <w:r w:rsidR="0075302D">
        <w:t xml:space="preserve">that </w:t>
      </w:r>
      <w:r w:rsidR="00D85AAD">
        <w:t xml:space="preserve">would affect the </w:t>
      </w:r>
      <w:r w:rsidR="0075302D">
        <w:t xml:space="preserve">target </w:t>
      </w:r>
      <w:r w:rsidR="00D85AAD">
        <w:t>stressor</w:t>
      </w:r>
      <w:r w:rsidR="005E5EDC">
        <w:t xml:space="preserve"> </w:t>
      </w:r>
      <w:r w:rsidR="00A51529">
        <w:t xml:space="preserve">and </w:t>
      </w:r>
      <w:r w:rsidR="005E5EDC">
        <w:t>various temporal consideration</w:t>
      </w:r>
      <w:r w:rsidR="006B6F91">
        <w:t>s</w:t>
      </w:r>
      <w:r w:rsidR="005E5EDC">
        <w:t xml:space="preserve"> such as how the life cycle of </w:t>
      </w:r>
      <w:r w:rsidR="00A51529">
        <w:t>the</w:t>
      </w:r>
      <w:r w:rsidR="005E5EDC">
        <w:t xml:space="preserve"> action compare</w:t>
      </w:r>
      <w:r w:rsidR="006B6F91">
        <w:t>s</w:t>
      </w:r>
      <w:r w:rsidR="005E5EDC">
        <w:t xml:space="preserve"> to the timing of climate change effects.</w:t>
      </w:r>
    </w:p>
    <w:p w14:paraId="3C8ACBBC" w14:textId="74F3BE6D" w:rsidR="00D92051" w:rsidRDefault="00A51529" w:rsidP="00577589">
      <w:pPr>
        <w:spacing w:line="480" w:lineRule="auto"/>
        <w:ind w:firstLine="0"/>
      </w:pPr>
      <w:r>
        <w:t xml:space="preserve">In the case of Action </w:t>
      </w:r>
      <w:r w:rsidR="00773006">
        <w:t>#</w:t>
      </w:r>
      <w:r>
        <w:t>2, the workshop participants</w:t>
      </w:r>
      <w:r w:rsidR="00460934">
        <w:t xml:space="preserve"> could see the value of adding this new option</w:t>
      </w:r>
      <w:r w:rsidR="00773006">
        <w:t>, which was</w:t>
      </w:r>
      <w:r w:rsidR="00460934">
        <w:t xml:space="preserve"> focused on preserving connectivity</w:t>
      </w:r>
      <w:r w:rsidR="00EC62A3">
        <w:t>. T</w:t>
      </w:r>
      <w:r w:rsidR="00460934">
        <w:t>hrough r</w:t>
      </w:r>
      <w:r w:rsidR="00A07E21">
        <w:t xml:space="preserve">eview of the Compendium examples and comparison to issues characterized for the West Maui reefs and </w:t>
      </w:r>
      <w:r w:rsidR="00EA4AD6">
        <w:t xml:space="preserve">to </w:t>
      </w:r>
      <w:r w:rsidR="00A07E21">
        <w:t xml:space="preserve">actions already included in their existing </w:t>
      </w:r>
      <w:r w:rsidR="00773006">
        <w:t xml:space="preserve">management </w:t>
      </w:r>
      <w:r w:rsidR="00A07E21">
        <w:t>plan</w:t>
      </w:r>
      <w:r w:rsidR="00773006">
        <w:t>s</w:t>
      </w:r>
      <w:r w:rsidR="00EC62A3">
        <w:t>, they concurred that this option</w:t>
      </w:r>
      <w:r w:rsidR="00A07E21">
        <w:t xml:space="preserve"> </w:t>
      </w:r>
      <w:r w:rsidR="003A51C0">
        <w:t>address</w:t>
      </w:r>
      <w:r w:rsidR="00EC62A3">
        <w:t xml:space="preserve">ed </w:t>
      </w:r>
      <w:r w:rsidR="00A07E21">
        <w:t>gaps</w:t>
      </w:r>
      <w:r w:rsidR="00EC62A3">
        <w:t xml:space="preserve"> in their plan</w:t>
      </w:r>
      <w:r w:rsidR="00A07E21">
        <w:t>. This new option</w:t>
      </w:r>
      <w:r w:rsidR="003A51C0">
        <w:t xml:space="preserve"> resulted in expanding the geographic scope of the management area to an adjacent reef </w:t>
      </w:r>
      <w:r>
        <w:t>(</w:t>
      </w:r>
      <w:r w:rsidRPr="0096541B">
        <w:rPr>
          <w:i/>
          <w:iCs/>
        </w:rPr>
        <w:t>Olowalu</w:t>
      </w:r>
      <w:r>
        <w:t xml:space="preserve">) </w:t>
      </w:r>
      <w:r w:rsidR="009E27C0">
        <w:t>deemed important as</w:t>
      </w:r>
      <w:r w:rsidR="008C0EDE">
        <w:t xml:space="preserve"> a source</w:t>
      </w:r>
      <w:r w:rsidR="009E27C0">
        <w:t xml:space="preserve"> of coral recruitment to downstream reefs of West Maui</w:t>
      </w:r>
      <w:r w:rsidR="00A07E21">
        <w:t>. T</w:t>
      </w:r>
      <w:r w:rsidR="009E27C0">
        <w:t xml:space="preserve">his </w:t>
      </w:r>
      <w:r w:rsidR="00A07E21">
        <w:t xml:space="preserve">also </w:t>
      </w:r>
      <w:r w:rsidR="009E27C0">
        <w:t>led to considerable refinement of the design considerations to reflect this specificity of reef type and place.</w:t>
      </w:r>
    </w:p>
    <w:p w14:paraId="57F28F39" w14:textId="1B83C0E1" w:rsidR="000F3CF2" w:rsidRDefault="0077342B" w:rsidP="00577589">
      <w:pPr>
        <w:spacing w:line="480" w:lineRule="auto"/>
        <w:ind w:firstLine="0"/>
      </w:pPr>
      <w:r>
        <w:t>Overall, participants in the Honolulu workshop thought</w:t>
      </w:r>
      <w:r w:rsidR="00A461E0">
        <w:t xml:space="preserve"> applying</w:t>
      </w:r>
      <w:r w:rsidR="005E28A7">
        <w:t xml:space="preserve"> the Climate-S</w:t>
      </w:r>
      <w:r>
        <w:t xml:space="preserve">mart </w:t>
      </w:r>
      <w:r w:rsidR="005E28A7">
        <w:t>C</w:t>
      </w:r>
      <w:r>
        <w:t xml:space="preserve">ycle </w:t>
      </w:r>
      <w:r w:rsidR="00A461E0">
        <w:t>to coral reefs was valuable</w:t>
      </w:r>
      <w:r>
        <w:t xml:space="preserve">. </w:t>
      </w:r>
      <w:r w:rsidR="00922CDC">
        <w:t>T</w:t>
      </w:r>
      <w:r>
        <w:t xml:space="preserve">here was </w:t>
      </w:r>
      <w:r w:rsidR="00B16797">
        <w:t xml:space="preserve">also </w:t>
      </w:r>
      <w:r>
        <w:t xml:space="preserve">an emerging appreciation for how developing outputs in Step 4 often led to recognizing needs for additional, more detailed, or </w:t>
      </w:r>
      <w:r w:rsidR="00BE2FB3">
        <w:t xml:space="preserve">more clear </w:t>
      </w:r>
      <w:r>
        <w:t xml:space="preserve">information from previous steps, </w:t>
      </w:r>
      <w:r w:rsidR="00BE2FB3">
        <w:t xml:space="preserve">reinforcing </w:t>
      </w:r>
      <w:r>
        <w:t xml:space="preserve">the iterative nature of the process. </w:t>
      </w:r>
      <w:r w:rsidR="006174AB">
        <w:t>T</w:t>
      </w:r>
      <w:r w:rsidR="00922CDC" w:rsidRPr="00922CDC">
        <w:t xml:space="preserve">he Compendium was </w:t>
      </w:r>
      <w:r w:rsidR="006174AB">
        <w:t xml:space="preserve">considered </w:t>
      </w:r>
      <w:r w:rsidR="00922CDC" w:rsidRPr="00922CDC">
        <w:t xml:space="preserve">a </w:t>
      </w:r>
      <w:r w:rsidR="00922CDC">
        <w:t>rich</w:t>
      </w:r>
      <w:r w:rsidR="00922CDC" w:rsidRPr="00922CDC">
        <w:t xml:space="preserve"> resource for adaptation ideas</w:t>
      </w:r>
      <w:r w:rsidR="00922CDC">
        <w:t xml:space="preserve">. There was particular interest in </w:t>
      </w:r>
      <w:r w:rsidR="00922CDC" w:rsidRPr="00922CDC">
        <w:t>the concept of climate-smart design considerations</w:t>
      </w:r>
      <w:r w:rsidR="00922CDC">
        <w:t xml:space="preserve">, which </w:t>
      </w:r>
      <w:r w:rsidR="00BE2FB3">
        <w:t xml:space="preserve">promotes </w:t>
      </w:r>
      <w:r w:rsidR="00922CDC">
        <w:t>the</w:t>
      </w:r>
      <w:r w:rsidR="00922CDC" w:rsidRPr="00922CDC">
        <w:t xml:space="preserve"> idea that </w:t>
      </w:r>
      <w:r w:rsidR="00922CDC">
        <w:t>rigorous</w:t>
      </w:r>
      <w:r w:rsidR="00922CDC" w:rsidRPr="00922CDC">
        <w:t xml:space="preserve"> adaptation must be specifically linked to the when, where and design</w:t>
      </w:r>
      <w:r w:rsidR="00922CDC">
        <w:t xml:space="preserve"> of an option</w:t>
      </w:r>
      <w:r w:rsidR="00BE2FB3">
        <w:t xml:space="preserve">. Only </w:t>
      </w:r>
      <w:r w:rsidR="00773006">
        <w:t xml:space="preserve">by considering climate-smart design </w:t>
      </w:r>
      <w:r w:rsidR="00BE2FB3">
        <w:t>can</w:t>
      </w:r>
      <w:r w:rsidR="00773006">
        <w:t xml:space="preserve"> managers develop</w:t>
      </w:r>
      <w:r w:rsidR="00BE2FB3">
        <w:t xml:space="preserve"> option</w:t>
      </w:r>
      <w:r w:rsidR="00773006">
        <w:t>s that</w:t>
      </w:r>
      <w:r w:rsidR="00922CDC" w:rsidRPr="00922CDC">
        <w:t xml:space="preserve"> address specific place-based info</w:t>
      </w:r>
      <w:r w:rsidR="00922CDC">
        <w:t>rmation</w:t>
      </w:r>
      <w:r w:rsidR="00922CDC" w:rsidRPr="00922CDC">
        <w:t xml:space="preserve"> on </w:t>
      </w:r>
      <w:r w:rsidR="00922CDC">
        <w:t xml:space="preserve">the combination of climate change </w:t>
      </w:r>
      <w:r w:rsidR="00EE5009">
        <w:t>with</w:t>
      </w:r>
      <w:r w:rsidR="00922CDC">
        <w:t xml:space="preserve"> other stressor </w:t>
      </w:r>
      <w:r w:rsidR="00922CDC" w:rsidRPr="00922CDC">
        <w:t>impacts</w:t>
      </w:r>
      <w:r w:rsidR="00922CDC">
        <w:t>.</w:t>
      </w:r>
      <w:r w:rsidR="00450392">
        <w:t xml:space="preserve"> By delving into the </w:t>
      </w:r>
      <w:r w:rsidR="00450392" w:rsidRPr="00450392">
        <w:t>West Maui example</w:t>
      </w:r>
      <w:r w:rsidR="009962DE">
        <w:t>, participants</w:t>
      </w:r>
      <w:r w:rsidR="00450392" w:rsidRPr="00450392">
        <w:t xml:space="preserve"> found that it wasn’t </w:t>
      </w:r>
      <w:r w:rsidR="009962DE">
        <w:t>necessarily</w:t>
      </w:r>
      <w:r w:rsidR="00450392" w:rsidRPr="00450392">
        <w:t xml:space="preserve"> easy to </w:t>
      </w:r>
      <w:r w:rsidR="009962DE">
        <w:t>develop meaningful</w:t>
      </w:r>
      <w:r w:rsidR="00450392" w:rsidRPr="00450392">
        <w:t xml:space="preserve"> design considerat</w:t>
      </w:r>
      <w:r w:rsidR="009962DE">
        <w:t>ions, but it was essential</w:t>
      </w:r>
      <w:r w:rsidR="00450392">
        <w:t>.</w:t>
      </w:r>
    </w:p>
    <w:p w14:paraId="46C238B3" w14:textId="09C71E6C" w:rsidR="00861D95" w:rsidRDefault="00222EF3" w:rsidP="00577589">
      <w:pPr>
        <w:pStyle w:val="Heading1"/>
        <w:spacing w:line="480" w:lineRule="auto"/>
      </w:pPr>
      <w:bookmarkStart w:id="34" w:name="_Toc429311396"/>
      <w:r>
        <w:lastRenderedPageBreak/>
        <w:t>Discussion</w:t>
      </w:r>
      <w:bookmarkEnd w:id="34"/>
      <w:r w:rsidR="00244914">
        <w:t xml:space="preserve"> &amp; Conclusions</w:t>
      </w:r>
    </w:p>
    <w:p w14:paraId="1317F236" w14:textId="0E9731A1" w:rsidR="00C15D57" w:rsidRDefault="0017036F" w:rsidP="00577589">
      <w:pPr>
        <w:spacing w:line="480" w:lineRule="auto"/>
        <w:ind w:firstLine="0"/>
      </w:pPr>
      <w:r>
        <w:t xml:space="preserve">Building on </w:t>
      </w:r>
      <w:r w:rsidR="009770B7">
        <w:t xml:space="preserve">the climate-smart conservation cycle and </w:t>
      </w:r>
      <w:r>
        <w:t xml:space="preserve">general </w:t>
      </w:r>
      <w:r w:rsidR="00993ECC">
        <w:t xml:space="preserve">adaptation </w:t>
      </w:r>
      <w:r>
        <w:t>strategies</w:t>
      </w:r>
      <w:r w:rsidR="00BD4DB5">
        <w:t xml:space="preserve"> of </w:t>
      </w:r>
      <w:r w:rsidR="00294821">
        <w:t xml:space="preserve">Stein et al. </w:t>
      </w:r>
      <w:r w:rsidR="00BD4DB5">
        <w:t>(</w:t>
      </w:r>
      <w:r w:rsidR="00294821">
        <w:t xml:space="preserve">2014), a new tool, </w:t>
      </w:r>
      <w:r w:rsidR="00D21208" w:rsidRPr="003219F0">
        <w:t xml:space="preserve">the </w:t>
      </w:r>
      <w:r w:rsidR="00BD4DB5">
        <w:t xml:space="preserve">CCAP </w:t>
      </w:r>
      <w:r w:rsidR="00D21208" w:rsidRPr="003219F0">
        <w:t>Compendium</w:t>
      </w:r>
      <w:r>
        <w:t>,</w:t>
      </w:r>
      <w:r w:rsidRPr="0017036F">
        <w:t xml:space="preserve"> </w:t>
      </w:r>
      <w:r w:rsidR="00294821">
        <w:t xml:space="preserve">was developed </w:t>
      </w:r>
      <w:r>
        <w:t xml:space="preserve">to </w:t>
      </w:r>
      <w:r w:rsidR="00D21208" w:rsidRPr="003219F0">
        <w:t>advance the ability of coral reef managers to integrate climate change thinking into management plan</w:t>
      </w:r>
      <w:r w:rsidR="00D21208">
        <w:t>ning</w:t>
      </w:r>
      <w:r w:rsidR="00BD4DB5">
        <w:t xml:space="preserve"> </w:t>
      </w:r>
      <w:r w:rsidR="00D21208" w:rsidRPr="003219F0">
        <w:t xml:space="preserve">and facilitate </w:t>
      </w:r>
      <w:r w:rsidR="00CE4959">
        <w:t>effective</w:t>
      </w:r>
      <w:r w:rsidR="00D21208" w:rsidRPr="003219F0">
        <w:t xml:space="preserve"> implementation of climate change adaptations for coral reefs.</w:t>
      </w:r>
      <w:r w:rsidR="00D21208">
        <w:t xml:space="preserve"> The </w:t>
      </w:r>
      <w:r>
        <w:t>Compendium provides a framework</w:t>
      </w:r>
      <w:r w:rsidR="00294821">
        <w:t xml:space="preserve"> </w:t>
      </w:r>
      <w:r w:rsidR="00950CB3">
        <w:t xml:space="preserve">and </w:t>
      </w:r>
      <w:r w:rsidR="00CE4959">
        <w:t xml:space="preserve">guiding examples of </w:t>
      </w:r>
      <w:r w:rsidRPr="003219F0">
        <w:t>coral-reef specific adaptation options</w:t>
      </w:r>
      <w:r w:rsidR="00950CB3">
        <w:t xml:space="preserve"> to </w:t>
      </w:r>
      <w:r w:rsidR="00CE4959">
        <w:t>help reef managers refine existing or develop new adaptation options within the context of their ongoing management planning process</w:t>
      </w:r>
      <w:r w:rsidR="00BD4DB5">
        <w:t>es</w:t>
      </w:r>
      <w:r w:rsidR="00950CB3">
        <w:t xml:space="preserve">. </w:t>
      </w:r>
      <w:r w:rsidR="00C15D57">
        <w:t>T</w:t>
      </w:r>
      <w:r w:rsidR="00C15D57" w:rsidRPr="003219F0">
        <w:t xml:space="preserve">he </w:t>
      </w:r>
      <w:r w:rsidR="005E28A7">
        <w:t>formulation of c</w:t>
      </w:r>
      <w:r w:rsidR="00C15D57" w:rsidRPr="003219F0">
        <w:t>limate-</w:t>
      </w:r>
      <w:r w:rsidR="005E28A7">
        <w:t>s</w:t>
      </w:r>
      <w:r w:rsidR="00C15D57" w:rsidRPr="003219F0">
        <w:t xml:space="preserve">mart </w:t>
      </w:r>
      <w:r w:rsidR="005E28A7">
        <w:t>d</w:t>
      </w:r>
      <w:r w:rsidR="00C15D57" w:rsidRPr="003219F0">
        <w:t xml:space="preserve">esign </w:t>
      </w:r>
      <w:r w:rsidR="005E28A7">
        <w:t>c</w:t>
      </w:r>
      <w:r w:rsidR="00C15D57" w:rsidRPr="003219F0">
        <w:t>onsiderat</w:t>
      </w:r>
      <w:r w:rsidR="00C15D57">
        <w:t xml:space="preserve">ions for each option establishes a </w:t>
      </w:r>
      <w:r w:rsidR="00C15D57" w:rsidRPr="003219F0">
        <w:t xml:space="preserve">thought process that </w:t>
      </w:r>
      <w:r w:rsidR="00C15D57">
        <w:t>explicitly</w:t>
      </w:r>
      <w:r w:rsidR="00C15D57" w:rsidRPr="003219F0">
        <w:t xml:space="preserve"> links climate change impacts </w:t>
      </w:r>
      <w:r w:rsidR="00C15D57">
        <w:t>to</w:t>
      </w:r>
      <w:r w:rsidR="00C15D57" w:rsidRPr="003219F0">
        <w:t xml:space="preserve"> coral reef management.</w:t>
      </w:r>
      <w:r w:rsidR="00C15D57">
        <w:t xml:space="preserve"> This creates a bridge for managers to move from a ‘business as usual’ or ‘more is better’ design of management actions, to revision of actions so their designs accommodate a range of plausible future conditions of the reef driven by climate change.</w:t>
      </w:r>
    </w:p>
    <w:p w14:paraId="3742DF40" w14:textId="6A144799" w:rsidR="00466627" w:rsidRDefault="00187053" w:rsidP="00577589">
      <w:pPr>
        <w:spacing w:line="480" w:lineRule="auto"/>
        <w:ind w:firstLine="0"/>
      </w:pPr>
      <w:r>
        <w:t>As</w:t>
      </w:r>
      <w:r w:rsidR="00D21208">
        <w:t xml:space="preserve"> a </w:t>
      </w:r>
      <w:r>
        <w:t xml:space="preserve">new instrument </w:t>
      </w:r>
      <w:r w:rsidR="00D21208">
        <w:t xml:space="preserve">for </w:t>
      </w:r>
      <w:r>
        <w:t xml:space="preserve">implementing Step 4 of the Climate-Smart </w:t>
      </w:r>
      <w:r w:rsidR="005E28A7">
        <w:t>Cycle</w:t>
      </w:r>
      <w:r>
        <w:t xml:space="preserve"> (Figure 2), a step which has heretofore received little operational attention</w:t>
      </w:r>
      <w:r w:rsidR="0018663D">
        <w:t xml:space="preserve">, use of the Compendium, including development and </w:t>
      </w:r>
      <w:r w:rsidR="00226678">
        <w:t>application</w:t>
      </w:r>
      <w:r w:rsidR="0018663D">
        <w:t xml:space="preserve"> of </w:t>
      </w:r>
      <w:r w:rsidR="005E28A7">
        <w:t>climate-smart design considerations</w:t>
      </w:r>
      <w:r w:rsidR="0018663D">
        <w:t xml:space="preserve">, requires inputs from earlier </w:t>
      </w:r>
      <w:r w:rsidR="005E28A7">
        <w:t>c</w:t>
      </w:r>
      <w:r w:rsidR="0018663D">
        <w:t>limate</w:t>
      </w:r>
      <w:r w:rsidR="005E28A7">
        <w:t>-s</w:t>
      </w:r>
      <w:r w:rsidR="0018663D">
        <w:t>mart planning steps</w:t>
      </w:r>
      <w:r>
        <w:t xml:space="preserve">. </w:t>
      </w:r>
      <w:r w:rsidR="00226678">
        <w:t>Decision makers engaged in d</w:t>
      </w:r>
      <w:r w:rsidR="00153912">
        <w:t xml:space="preserve">efining the planning purpose and objectives (Step 1) and assessing climate change impacts and vulnerabilities (Step 2) have numerous tools and processes to </w:t>
      </w:r>
      <w:r w:rsidR="00153912" w:rsidRPr="00153912">
        <w:t xml:space="preserve">help </w:t>
      </w:r>
      <w:r w:rsidR="00226678">
        <w:t>them</w:t>
      </w:r>
      <w:r w:rsidR="00153912">
        <w:t xml:space="preserve"> accomplish these steps</w:t>
      </w:r>
      <w:r w:rsidR="00C80246">
        <w:t xml:space="preserve"> </w:t>
      </w:r>
      <w:r w:rsidR="00C80246" w:rsidRPr="009A798B" w:rsidDel="007D7BA1">
        <w:t>(</w:t>
      </w:r>
      <w:r w:rsidR="00C80246">
        <w:t>e.g.</w:t>
      </w:r>
      <w:r w:rsidR="00C80246" w:rsidRPr="009A798B" w:rsidDel="007D7BA1">
        <w:t xml:space="preserve">, </w:t>
      </w:r>
      <w:r w:rsidR="00C80246" w:rsidRPr="009A798B">
        <w:fldChar w:fldCharType="begin">
          <w:fldData xml:space="preserve">PEVuZE5vdGU+PENpdGUgQXV0aG9yWWVhcj0iMSI+PEF1dGhvcj5TdHJhbmdlPC9BdXRob3I+PFll
YXI+MjAxMjwvWWVhcj48UmVjTnVtPjM4MTwvUmVjTnVtPjxEaXNwbGF5VGV4dD5EdWJvaXMgZXQg
YWwuICgyMDExKTsgR2l0YXkgZXQgYWwuICgyMDExKTsgR2xpY2sgZXQgYWwuICgyMDExKTsgU3Ry
YW5nZSBldCBhbC4gKDIwMTIpOyBVLlMuIEVudmlyb25tZW50YWwgUHJvdGVjdGlvbiBBZ2VuY3kg
KEVQQSkgKDIwMTJhLCAyMDEyYik8L0Rpc3BsYXlUZXh0PjxyZWNvcmQ+PHJlYy1udW1iZXI+Mzgx
PC9yZWMtbnVtYmVyPjxmb3JlaWduLWtleXM+PGtleSBhcHA9IkVOIiBkYi1pZD0idGEwenRydjlo
d3AwNWtlcmVmbnZ3MHBzdjlkZDV0Znp2eGR4IiB0aW1lc3RhbXA9IjE0NDE4NDY1MTQiPjM4MTwv
a2V5PjwvZm9yZWlnbi1rZXlzPjxyZWYtdHlwZSBuYW1lPSJSZXBvcnQiPjI3PC9yZWYtdHlwZT48
Y29udHJpYnV0b3JzPjxhdXRob3JzPjxhdXRob3I+U3RyYW5nZSwgRS48L2F1dGhvcj48YXV0aG9y
PkxpcHRvbiwgSi48L2F1dGhvcj48YXV0aG9yPkxlZmVyLCBNLjwvYXV0aG9yPjxhdXRob3I+SGVu
ZGVyc29uLCBKLjwvYXV0aG9yPjxhdXRob3I+SGF6ZW4sIEouPC9hdXRob3I+PC9hdXRob3JzPjwv
Y29udHJpYnV0b3JzPjx0aXRsZXM+PHRpdGxlPkEgRnJhbWV3b3JrIHRvIEFzc2VzcyB0aGUgUmVs
YXRpdmUgVnVsbmVyYWJpbGl0eSBvZiBBcXVhdGljIEVjb3N5c3RlbSBTZXJ2aWNlcyB0byBHbG9i
YWwgU3RyZXNzb3JzPC90aXRsZT48L3RpdGxlcz48ZGF0ZXM+PHllYXI+MjAxMjwveWVhcj48L2Rh
dGVzPjxwdWItbG9jYXRpb24+Qm91bGRlciwgQ088L3B1Yi1sb2NhdGlvbj48cHVibGlzaGVyPlN0
cmF0dXMgQ29uc3VsdGluZzwvcHVibGlzaGVyPjx1cmxzPjwvdXJscz48Y3VzdG9tMz5VLlMuIEVu
dmlyb25tZW50YWwgUHJvdGVjdGlvbiBBZ2VuY3ksIEdsb2JhbCBDaGFuZ2UgUmVzZWFyY2ggUHJv
Z3JhbTwvY3VzdG9tMz48L3JlY29yZD48L0NpdGU+PENpdGUgQXV0aG9yWWVhcj0iMSI+PEF1dGhv
cj5HaXRheTwvQXV0aG9yPjxZZWFyPjIwMTE8L1llYXI+PFJlY051bT4zODA8L1JlY051bT48cmVj
b3JkPjxyZWMtbnVtYmVyPjM4MDwvcmVjLW51bWJlcj48Zm9yZWlnbi1rZXlzPjxrZXkgYXBwPSJF
TiIgZGItaWQ9InRhMHp0cnY5aHdwMDVrZXJlZm52dzBwc3Y5ZGQ1dGZ6dnhkeCIgdGltZXN0YW1w
PSIxNDQxODQ2MDQzIj4zODA8L2tleT48L2ZvcmVpZ24ta2V5cz48cmVmLXR5cGUgbmFtZT0iUmVw
b3J0Ij4yNzwvcmVmLXR5cGU+PGNvbnRyaWJ1dG9ycz48YXV0aG9ycz48YXV0aG9yPkdpdGF5LCBI
LjwvYXV0aG9yPjxhdXRob3I+RmlubGF5c29uLCBDLiBNLjwvYXV0aG9yPjxhdXRob3I+RGF2aWRz
b24sIE4uIEMuPC9hdXRob3I+PC9hdXRob3JzPjwvY29udHJpYnV0b3JzPjx0aXRsZXM+PHRpdGxl
PkEgRnJhbWV3b3JrIGZvciBhc3Nlc3NpbmcgdGhlIHZ1bG5lcmFiaWxpdHkgb2Ygd2V0bGFuZHMg
dG8gY2xpbWF0ZSBjaGFuZ2UuPC90aXRsZT48c2Vjb25kYXJ5LXRpdGxlPlJhbXNhciBUZWNobmlj
YWwgUmVwb3J0IE5vLiA1L0NCRCBUZWNobmljYWwgU2VyaWVzIE5vLiA1Nzwvc2Vjb25kYXJ5LXRp
dGxlPjwvdGl0bGVzPjxkYXRlcz48eWVhcj4yMDExPC95ZWFyPjwvZGF0ZXM+PHB1Yi1sb2NhdGlv
bj5Nb250cmVhbCwgQ2FuYWRhPC9wdWItbG9jYXRpb24+PHB1Ymxpc2hlcj5SYW1zYXIgQ29udmVu
dGlvbiBTZWNyZXRhcmlhdCwgR2xhbmQsIFN3aXR6ZXJsYW5kICZhbXA7IFNlY3JldGFyaWF0IG9m
IHRoZSBDb252ZW50aW9uIG9uIEJpb2xvZ2ljYWwgRGl2ZXJzaXR5PC9wdWJsaXNoZXI+PHVybHM+
PC91cmxzPjwvcmVjb3JkPjwvQ2l0ZT48Q2l0ZSBBdXRob3JZZWFyPSIxIj48QXV0aG9yPkR1Ym9p
czwvQXV0aG9yPjxZZWFyPjIwMTE8L1llYXI+PFJlY051bT4zNzk8L1JlY051bT48cmVjb3JkPjxy
ZWMtbnVtYmVyPjM3OTwvcmVjLW51bWJlcj48Zm9yZWlnbi1rZXlzPjxrZXkgYXBwPSJFTiIgZGIt
aWQ9InRhMHp0cnY5aHdwMDVrZXJlZm52dzBwc3Y5ZGQ1dGZ6dnhkeCIgdGltZXN0YW1wPSIxNDQx
ODQ1OTIzIj4zNzk8L2tleT48L2ZvcmVpZ24ta2V5cz48cmVmLXR5cGUgbmFtZT0iUmVwb3J0Ij4y
NzwvcmVmLXR5cGU+PGNvbnRyaWJ1dG9ycz48YXV0aG9ycz48YXV0aG9yPkR1Ym9pcywgTi48L2F1
dGhvcj48YXV0aG9yPkNhbGRhcywgQS48L2F1dGhvcj48YXV0aG9yPkJvc2hvdmVuLCBKLjwvYXV0
aG9yPjxhdXRob3I+RGVsYWNoLCBBLjwvYXV0aG9yPjwvYXV0aG9ycz48L2NvbnRyaWJ1dG9ycz48
dGl0bGVzPjx0aXRsZT5JbnRlZ3JhdGluZyBDbGltYXRlIENoYW5nZSBWdWxuZXJhYmlsaXR5IEFz
c2Vzc21lbnRzIGludG8gQWRhcHRhdGlvbiBQbGFubmluZzogQSBDYXNlIFN0dWR5IFVzaW5nIHRo
ZSBOYXR1cmVTZXJ2ZSBDbGltYXRlIENoYW5nZSBWdWxuZXJhYmlsaXR5IEluZGV4IHRvIEluZm9y
bSBDb25zZXJ2YXRpb24gUGxhbm5pbmcgZm9yIFNwZWNpZXMgaW4gRmxvcmlkYTwvdGl0bGU+PC90
aXRsZXM+PGRhdGVzPjx5ZWFyPjIwMTE8L3llYXI+PC9kYXRlcz48cHViLWxvY2F0aW9uPldhc2hp
bmd0b24gRC5DLjwvcHViLWxvY2F0aW9uPjxwdWJsaXNoZXI+RGVmZW5kZXJzIG9mIFdpbGRsaWZl
PC9wdWJsaXNoZXI+PHdvcmstdHlwZT5GaW5hbCBSZXBvcnQ8L3dvcmstdHlwZT48dXJscz48L3Vy
bHM+PC9yZWNvcmQ+PC9DaXRlPjxDaXRlIEF1dGhvclllYXI9IjEiPjxBdXRob3I+R2xpY2s8L0F1
dGhvcj48WWVhcj4yMDExPC9ZZWFyPjxSZWNOdW0+MTE3PC9SZWNOdW0+PHJlY29yZD48cmVjLW51
bWJlcj4xMTc8L3JlYy1udW1iZXI+PGZvcmVpZ24ta2V5cz48a2V5IGFwcD0iRU4iIGRiLWlkPSJ0
YTB6dHJ2OWh3cDA1a2VyZWZudncwcHN2OWRkNXRmenZ4ZHgiIHRpbWVzdGFtcD0iMTM3MDg5MjAw
MiI+MTE3PC9rZXk+PC9mb3JlaWduLWtleXM+PHJlZi10eXBlIG5hbWU9IlJlcG9ydCI+Mjc8L3Jl
Zi10eXBlPjxjb250cmlidXRvcnM+PGF1dGhvcnM+PGF1dGhvcj5HbGljaywgUC48L2F1dGhvcj48
YXV0aG9yPlN0ZWluLCBCcnVjZSBBLjwvYXV0aG9yPjxhdXRob3I+RWRlbHNvbiwgTi5BLjwvYXV0
aG9yPjwvYXV0aG9ycz48L2NvbnRyaWJ1dG9ycz48dGl0bGVzPjx0aXRsZT5TY2FubmluZyB0aGUg
Q29uc2VydmF0aW9uIEhvcml6b246IEEgR3VpZGUgdG8gQ2xpbWF0ZSBDaGFuZ2UgVnVsbmVyYWJp
bGl0eSBBc3Nlc3NtZW50PC90aXRsZT48L3RpdGxlcz48ZGF0ZXM+PHllYXI+MjAxMTwveWVhcj48
L2RhdGVzPjxwdWItbG9jYXRpb24+V2FzaGluZ3RvbiwgRC5DLjwvcHViLWxvY2F0aW9uPjxwdWJs
aXNoZXI+TmF0aW9uYWwgV2lsZGxpZmUgRmVkZXJhdGlvbjwvcHVibGlzaGVyPjx1cmxzPjwvdXJs
cz48Y3VzdG9tMT5FZHM8L2N1c3RvbTE+PC9yZWNvcmQ+PC9DaXRlPjxDaXRlIEF1dGhvclllYXI9
IjEiPjxBdXRob3I+VS5TLiBFbnZpcm9ubWVudGFsIFByb3RlY3Rpb24gQWdlbmN5IChFUEEpPC9B
dXRob3I+PFllYXI+MjAxMjwvWWVhcj48UmVjTnVtPjU1PC9SZWNOdW0+PHJlY29yZD48cmVjLW51
bWJlcj41NTwvcmVjLW51bWJlcj48Zm9yZWlnbi1rZXlzPjxrZXkgYXBwPSJFTiIgZGItaWQ9InRh
MHp0cnY5aHdwMDVrZXJlZm52dzBwc3Y5ZGQ1dGZ6dnhkeCIgdGltZXN0YW1wPSIxMzYzNTc0ODEz
Ij41NTwva2V5PjwvZm9yZWlnbi1rZXlzPjxyZWYtdHlwZSBuYW1lPSJSZXBvcnQiPjI3PC9yZWYt
dHlwZT48Y29udHJpYnV0b3JzPjxhdXRob3JzPjxhdXRob3I+VS5TLiBFbnZpcm9ubWVudGFsIFBy
b3RlY3Rpb24gQWdlbmN5IChFUEEpLDwvYXV0aG9yPjwvYXV0aG9ycz48L2NvbnRyaWJ1dG9ycz48
dGl0bGVzPjx0aXRsZT5WdWxuZXJhYmlsaXR5IEFzc2Vzc21lbnRzIGluIFN1cHBvcnQgb2YgdGhl
IENsaW1hdGUgUmVhZHkgRXN0dWFyaWVzIFByb2dyYW06IEEgTm92ZWwgQXBwcm9hY2ggVXNpbmcg
RXhwZXJ0IEp1ZGdtZW50LCBWb2x1bWUgSTogUmVzdWx0cyBmb3IgdGhlIFNhbiBGcmFuY2lzY28g
RXN0dWFyeSBQYXJ0bmVyc2hpcDwvdGl0bGU+PC90aXRsZXM+PG51bWJlcj5FUEEvNjAwL1ItMTEv
MDU4RmE8L251bWJlcj48ZGF0ZXM+PHllYXI+MjAxMjwveWVhcj48L2RhdGVzPjxwdWItbG9jYXRp
b24+V2FzaGluZ3RvbiwgREM8L3B1Yi1sb2NhdGlvbj48cHVibGlzaGVyPk5hdGlvbmFsIENlbnRl
ciBmb3IgRW52aXJvbm1lbnRhbCBBc3Nlc3NtZW50PC9wdWJsaXNoZXI+PHVybHM+PHJlbGF0ZWQt
dXJscz48dXJsPmh0dHA6Ly93d3cuZXBhLmdvdi9uY2VhPC91cmw+PC9yZWxhdGVkLXVybHM+PC91
cmxzPjwvcmVjb3JkPjwvQ2l0ZT48Q2l0ZSBBdXRob3JZZWFyPSIxIj48QXV0aG9yPlUuUy4gRW52
aXJvbm1lbnRhbCBQcm90ZWN0aW9uIEFnZW5jeSAoRVBBKTwvQXV0aG9yPjxZZWFyPjIwMTI8L1ll
YXI+PFJlY051bT41NDwvUmVjTnVtPjxyZWNvcmQ+PHJlYy1udW1iZXI+NTQ8L3JlYy1udW1iZXI+
PGZvcmVpZ24ta2V5cz48a2V5IGFwcD0iRU4iIGRiLWlkPSJ0YTB6dHJ2OWh3cDA1a2VyZWZudncw
cHN2OWRkNXRmenZ4ZHgiIHRpbWVzdGFtcD0iMTM2MzU3MjEzNiI+NTQ8L2tleT48L2ZvcmVpZ24t
a2V5cz48cmVmLXR5cGUgbmFtZT0iUmVwb3J0Ij4yNzwvcmVmLXR5cGU+PGNvbnRyaWJ1dG9ycz48
YXV0aG9ycz48YXV0aG9yPlUuUy4gRW52aXJvbm1lbnRhbCBQcm90ZWN0aW9uIEFnZW5jeSAoRVBB
KSw8L2F1dGhvcj48L2F1dGhvcnM+PC9jb250cmlidXRvcnM+PHRpdGxlcz48dGl0bGU+VnVsbmVy
YWJpbGl0eSBBc3Nlc3NtZW50cyBpbiBTdXBwb3J0IG9mIHRoZSBDbGltYXRlIFJlYWR5IEVzdHVh
cmllcyBQcm9ncmFtOiBBIE5vdmVsIEFwcHJvYWNoIFVzaW5nIEV4cGVydCBKdWRnbWVudCwgVm9s
dW1lIElJOiBSZXN1bHRzIGZvciB0aGUgTWFzc2FjaHVzZXR0cyBCYXlzIFByb2dyYW08L3RpdGxl
PjwvdGl0bGVzPjxudW1iZXI+RVBBLzYwMC9SLTExLzA1OEZiPC9udW1iZXI+PGRhdGVzPjx5ZWFy
PjIwMTI8L3llYXI+PC9kYXRlcz48cHViLWxvY2F0aW9uPldhc2hpbmd0b24sIERDPC9wdWItbG9j
YXRpb24+PHB1Ymxpc2hlcj5OYXRpb25hbCBDZW50ZXIgZm9yIEVudmlyb25tZW50YWwgQXNzZXNz
bWVudDwvcHVibGlzaGVyPjx1cmxzPjxyZWxhdGVkLXVybHM+PHVybD5odHRwOi8vd3d3LmVwYS5n
b3YvbmNlYTwvdXJsPjwvcmVsYXRlZC11cmxzPjwvdXJscz48L3JlY29yZD48L0NpdGU+PC9FbmRO
b3RlPgB=
</w:fldData>
        </w:fldChar>
      </w:r>
      <w:r w:rsidR="00556B70">
        <w:instrText xml:space="preserve"> ADDIN EN.CITE </w:instrText>
      </w:r>
      <w:r w:rsidR="00556B70">
        <w:fldChar w:fldCharType="begin">
          <w:fldData xml:space="preserve">PEVuZE5vdGU+PENpdGUgQXV0aG9yWWVhcj0iMSI+PEF1dGhvcj5TdHJhbmdlPC9BdXRob3I+PFll
YXI+MjAxMjwvWWVhcj48UmVjTnVtPjM4MTwvUmVjTnVtPjxEaXNwbGF5VGV4dD5EdWJvaXMgZXQg
YWwuICgyMDExKTsgR2l0YXkgZXQgYWwuICgyMDExKTsgR2xpY2sgZXQgYWwuICgyMDExKTsgU3Ry
YW5nZSBldCBhbC4gKDIwMTIpOyBVLlMuIEVudmlyb25tZW50YWwgUHJvdGVjdGlvbiBBZ2VuY3kg
KEVQQSkgKDIwMTJhLCAyMDEyYik8L0Rpc3BsYXlUZXh0PjxyZWNvcmQ+PHJlYy1udW1iZXI+Mzgx
PC9yZWMtbnVtYmVyPjxmb3JlaWduLWtleXM+PGtleSBhcHA9IkVOIiBkYi1pZD0idGEwenRydjlo
d3AwNWtlcmVmbnZ3MHBzdjlkZDV0Znp2eGR4IiB0aW1lc3RhbXA9IjE0NDE4NDY1MTQiPjM4MTwv
a2V5PjwvZm9yZWlnbi1rZXlzPjxyZWYtdHlwZSBuYW1lPSJSZXBvcnQiPjI3PC9yZWYtdHlwZT48
Y29udHJpYnV0b3JzPjxhdXRob3JzPjxhdXRob3I+U3RyYW5nZSwgRS48L2F1dGhvcj48YXV0aG9y
PkxpcHRvbiwgSi48L2F1dGhvcj48YXV0aG9yPkxlZmVyLCBNLjwvYXV0aG9yPjxhdXRob3I+SGVu
ZGVyc29uLCBKLjwvYXV0aG9yPjxhdXRob3I+SGF6ZW4sIEouPC9hdXRob3I+PC9hdXRob3JzPjwv
Y29udHJpYnV0b3JzPjx0aXRsZXM+PHRpdGxlPkEgRnJhbWV3b3JrIHRvIEFzc2VzcyB0aGUgUmVs
YXRpdmUgVnVsbmVyYWJpbGl0eSBvZiBBcXVhdGljIEVjb3N5c3RlbSBTZXJ2aWNlcyB0byBHbG9i
YWwgU3RyZXNzb3JzPC90aXRsZT48L3RpdGxlcz48ZGF0ZXM+PHllYXI+MjAxMjwveWVhcj48L2Rh
dGVzPjxwdWItbG9jYXRpb24+Qm91bGRlciwgQ088L3B1Yi1sb2NhdGlvbj48cHVibGlzaGVyPlN0
cmF0dXMgQ29uc3VsdGluZzwvcHVibGlzaGVyPjx1cmxzPjwvdXJscz48Y3VzdG9tMz5VLlMuIEVu
dmlyb25tZW50YWwgUHJvdGVjdGlvbiBBZ2VuY3ksIEdsb2JhbCBDaGFuZ2UgUmVzZWFyY2ggUHJv
Z3JhbTwvY3VzdG9tMz48L3JlY29yZD48L0NpdGU+PENpdGUgQXV0aG9yWWVhcj0iMSI+PEF1dGhv
cj5HaXRheTwvQXV0aG9yPjxZZWFyPjIwMTE8L1llYXI+PFJlY051bT4zODA8L1JlY051bT48cmVj
b3JkPjxyZWMtbnVtYmVyPjM4MDwvcmVjLW51bWJlcj48Zm9yZWlnbi1rZXlzPjxrZXkgYXBwPSJF
TiIgZGItaWQ9InRhMHp0cnY5aHdwMDVrZXJlZm52dzBwc3Y5ZGQ1dGZ6dnhkeCIgdGltZXN0YW1w
PSIxNDQxODQ2MDQzIj4zODA8L2tleT48L2ZvcmVpZ24ta2V5cz48cmVmLXR5cGUgbmFtZT0iUmVw
b3J0Ij4yNzwvcmVmLXR5cGU+PGNvbnRyaWJ1dG9ycz48YXV0aG9ycz48YXV0aG9yPkdpdGF5LCBI
LjwvYXV0aG9yPjxhdXRob3I+RmlubGF5c29uLCBDLiBNLjwvYXV0aG9yPjxhdXRob3I+RGF2aWRz
b24sIE4uIEMuPC9hdXRob3I+PC9hdXRob3JzPjwvY29udHJpYnV0b3JzPjx0aXRsZXM+PHRpdGxl
PkEgRnJhbWV3b3JrIGZvciBhc3Nlc3NpbmcgdGhlIHZ1bG5lcmFiaWxpdHkgb2Ygd2V0bGFuZHMg
dG8gY2xpbWF0ZSBjaGFuZ2UuPC90aXRsZT48c2Vjb25kYXJ5LXRpdGxlPlJhbXNhciBUZWNobmlj
YWwgUmVwb3J0IE5vLiA1L0NCRCBUZWNobmljYWwgU2VyaWVzIE5vLiA1Nzwvc2Vjb25kYXJ5LXRp
dGxlPjwvdGl0bGVzPjxkYXRlcz48eWVhcj4yMDExPC95ZWFyPjwvZGF0ZXM+PHB1Yi1sb2NhdGlv
bj5Nb250cmVhbCwgQ2FuYWRhPC9wdWItbG9jYXRpb24+PHB1Ymxpc2hlcj5SYW1zYXIgQ29udmVu
dGlvbiBTZWNyZXRhcmlhdCwgR2xhbmQsIFN3aXR6ZXJsYW5kICZhbXA7IFNlY3JldGFyaWF0IG9m
IHRoZSBDb252ZW50aW9uIG9uIEJpb2xvZ2ljYWwgRGl2ZXJzaXR5PC9wdWJsaXNoZXI+PHVybHM+
PC91cmxzPjwvcmVjb3JkPjwvQ2l0ZT48Q2l0ZSBBdXRob3JZZWFyPSIxIj48QXV0aG9yPkR1Ym9p
czwvQXV0aG9yPjxZZWFyPjIwMTE8L1llYXI+PFJlY051bT4zNzk8L1JlY051bT48cmVjb3JkPjxy
ZWMtbnVtYmVyPjM3OTwvcmVjLW51bWJlcj48Zm9yZWlnbi1rZXlzPjxrZXkgYXBwPSJFTiIgZGIt
aWQ9InRhMHp0cnY5aHdwMDVrZXJlZm52dzBwc3Y5ZGQ1dGZ6dnhkeCIgdGltZXN0YW1wPSIxNDQx
ODQ1OTIzIj4zNzk8L2tleT48L2ZvcmVpZ24ta2V5cz48cmVmLXR5cGUgbmFtZT0iUmVwb3J0Ij4y
NzwvcmVmLXR5cGU+PGNvbnRyaWJ1dG9ycz48YXV0aG9ycz48YXV0aG9yPkR1Ym9pcywgTi48L2F1
dGhvcj48YXV0aG9yPkNhbGRhcywgQS48L2F1dGhvcj48YXV0aG9yPkJvc2hvdmVuLCBKLjwvYXV0
aG9yPjxhdXRob3I+RGVsYWNoLCBBLjwvYXV0aG9yPjwvYXV0aG9ycz48L2NvbnRyaWJ1dG9ycz48
dGl0bGVzPjx0aXRsZT5JbnRlZ3JhdGluZyBDbGltYXRlIENoYW5nZSBWdWxuZXJhYmlsaXR5IEFz
c2Vzc21lbnRzIGludG8gQWRhcHRhdGlvbiBQbGFubmluZzogQSBDYXNlIFN0dWR5IFVzaW5nIHRo
ZSBOYXR1cmVTZXJ2ZSBDbGltYXRlIENoYW5nZSBWdWxuZXJhYmlsaXR5IEluZGV4IHRvIEluZm9y
bSBDb25zZXJ2YXRpb24gUGxhbm5pbmcgZm9yIFNwZWNpZXMgaW4gRmxvcmlkYTwvdGl0bGU+PC90
aXRsZXM+PGRhdGVzPjx5ZWFyPjIwMTE8L3llYXI+PC9kYXRlcz48cHViLWxvY2F0aW9uPldhc2hp
bmd0b24gRC5DLjwvcHViLWxvY2F0aW9uPjxwdWJsaXNoZXI+RGVmZW5kZXJzIG9mIFdpbGRsaWZl
PC9wdWJsaXNoZXI+PHdvcmstdHlwZT5GaW5hbCBSZXBvcnQ8L3dvcmstdHlwZT48dXJscz48L3Vy
bHM+PC9yZWNvcmQ+PC9DaXRlPjxDaXRlIEF1dGhvclllYXI9IjEiPjxBdXRob3I+R2xpY2s8L0F1
dGhvcj48WWVhcj4yMDExPC9ZZWFyPjxSZWNOdW0+MTE3PC9SZWNOdW0+PHJlY29yZD48cmVjLW51
bWJlcj4xMTc8L3JlYy1udW1iZXI+PGZvcmVpZ24ta2V5cz48a2V5IGFwcD0iRU4iIGRiLWlkPSJ0
YTB6dHJ2OWh3cDA1a2VyZWZudncwcHN2OWRkNXRmenZ4ZHgiIHRpbWVzdGFtcD0iMTM3MDg5MjAw
MiI+MTE3PC9rZXk+PC9mb3JlaWduLWtleXM+PHJlZi10eXBlIG5hbWU9IlJlcG9ydCI+Mjc8L3Jl
Zi10eXBlPjxjb250cmlidXRvcnM+PGF1dGhvcnM+PGF1dGhvcj5HbGljaywgUC48L2F1dGhvcj48
YXV0aG9yPlN0ZWluLCBCcnVjZSBBLjwvYXV0aG9yPjxhdXRob3I+RWRlbHNvbiwgTi5BLjwvYXV0
aG9yPjwvYXV0aG9ycz48L2NvbnRyaWJ1dG9ycz48dGl0bGVzPjx0aXRsZT5TY2FubmluZyB0aGUg
Q29uc2VydmF0aW9uIEhvcml6b246IEEgR3VpZGUgdG8gQ2xpbWF0ZSBDaGFuZ2UgVnVsbmVyYWJp
bGl0eSBBc3Nlc3NtZW50PC90aXRsZT48L3RpdGxlcz48ZGF0ZXM+PHllYXI+MjAxMTwveWVhcj48
L2RhdGVzPjxwdWItbG9jYXRpb24+V2FzaGluZ3RvbiwgRC5DLjwvcHViLWxvY2F0aW9uPjxwdWJs
aXNoZXI+TmF0aW9uYWwgV2lsZGxpZmUgRmVkZXJhdGlvbjwvcHVibGlzaGVyPjx1cmxzPjwvdXJs
cz48Y3VzdG9tMT5FZHM8L2N1c3RvbTE+PC9yZWNvcmQ+PC9DaXRlPjxDaXRlIEF1dGhvclllYXI9
IjEiPjxBdXRob3I+VS5TLiBFbnZpcm9ubWVudGFsIFByb3RlY3Rpb24gQWdlbmN5IChFUEEpPC9B
dXRob3I+PFllYXI+MjAxMjwvWWVhcj48UmVjTnVtPjU1PC9SZWNOdW0+PHJlY29yZD48cmVjLW51
bWJlcj41NTwvcmVjLW51bWJlcj48Zm9yZWlnbi1rZXlzPjxrZXkgYXBwPSJFTiIgZGItaWQ9InRh
MHp0cnY5aHdwMDVrZXJlZm52dzBwc3Y5ZGQ1dGZ6dnhkeCIgdGltZXN0YW1wPSIxMzYzNTc0ODEz
Ij41NTwva2V5PjwvZm9yZWlnbi1rZXlzPjxyZWYtdHlwZSBuYW1lPSJSZXBvcnQiPjI3PC9yZWYt
dHlwZT48Y29udHJpYnV0b3JzPjxhdXRob3JzPjxhdXRob3I+VS5TLiBFbnZpcm9ubWVudGFsIFBy
b3RlY3Rpb24gQWdlbmN5IChFUEEpLDwvYXV0aG9yPjwvYXV0aG9ycz48L2NvbnRyaWJ1dG9ycz48
dGl0bGVzPjx0aXRsZT5WdWxuZXJhYmlsaXR5IEFzc2Vzc21lbnRzIGluIFN1cHBvcnQgb2YgdGhl
IENsaW1hdGUgUmVhZHkgRXN0dWFyaWVzIFByb2dyYW06IEEgTm92ZWwgQXBwcm9hY2ggVXNpbmcg
RXhwZXJ0IEp1ZGdtZW50LCBWb2x1bWUgSTogUmVzdWx0cyBmb3IgdGhlIFNhbiBGcmFuY2lzY28g
RXN0dWFyeSBQYXJ0bmVyc2hpcDwvdGl0bGU+PC90aXRsZXM+PG51bWJlcj5FUEEvNjAwL1ItMTEv
MDU4RmE8L251bWJlcj48ZGF0ZXM+PHllYXI+MjAxMjwveWVhcj48L2RhdGVzPjxwdWItbG9jYXRp
b24+V2FzaGluZ3RvbiwgREM8L3B1Yi1sb2NhdGlvbj48cHVibGlzaGVyPk5hdGlvbmFsIENlbnRl
ciBmb3IgRW52aXJvbm1lbnRhbCBBc3Nlc3NtZW50PC9wdWJsaXNoZXI+PHVybHM+PHJlbGF0ZWQt
dXJscz48dXJsPmh0dHA6Ly93d3cuZXBhLmdvdi9uY2VhPC91cmw+PC9yZWxhdGVkLXVybHM+PC91
cmxzPjwvcmVjb3JkPjwvQ2l0ZT48Q2l0ZSBBdXRob3JZZWFyPSIxIj48QXV0aG9yPlUuUy4gRW52
aXJvbm1lbnRhbCBQcm90ZWN0aW9uIEFnZW5jeSAoRVBBKTwvQXV0aG9yPjxZZWFyPjIwMTI8L1ll
YXI+PFJlY051bT41NDwvUmVjTnVtPjxyZWNvcmQ+PHJlYy1udW1iZXI+NTQ8L3JlYy1udW1iZXI+
PGZvcmVpZ24ta2V5cz48a2V5IGFwcD0iRU4iIGRiLWlkPSJ0YTB6dHJ2OWh3cDA1a2VyZWZudncw
cHN2OWRkNXRmenZ4ZHgiIHRpbWVzdGFtcD0iMTM2MzU3MjEzNiI+NTQ8L2tleT48L2ZvcmVpZ24t
a2V5cz48cmVmLXR5cGUgbmFtZT0iUmVwb3J0Ij4yNzwvcmVmLXR5cGU+PGNvbnRyaWJ1dG9ycz48
YXV0aG9ycz48YXV0aG9yPlUuUy4gRW52aXJvbm1lbnRhbCBQcm90ZWN0aW9uIEFnZW5jeSAoRVBB
KSw8L2F1dGhvcj48L2F1dGhvcnM+PC9jb250cmlidXRvcnM+PHRpdGxlcz48dGl0bGU+VnVsbmVy
YWJpbGl0eSBBc3Nlc3NtZW50cyBpbiBTdXBwb3J0IG9mIHRoZSBDbGltYXRlIFJlYWR5IEVzdHVh
cmllcyBQcm9ncmFtOiBBIE5vdmVsIEFwcHJvYWNoIFVzaW5nIEV4cGVydCBKdWRnbWVudCwgVm9s
dW1lIElJOiBSZXN1bHRzIGZvciB0aGUgTWFzc2FjaHVzZXR0cyBCYXlzIFByb2dyYW08L3RpdGxl
PjwvdGl0bGVzPjxudW1iZXI+RVBBLzYwMC9SLTExLzA1OEZiPC9udW1iZXI+PGRhdGVzPjx5ZWFy
PjIwMTI8L3llYXI+PC9kYXRlcz48cHViLWxvY2F0aW9uPldhc2hpbmd0b24sIERDPC9wdWItbG9j
YXRpb24+PHB1Ymxpc2hlcj5OYXRpb25hbCBDZW50ZXIgZm9yIEVudmlyb25tZW50YWwgQXNzZXNz
bWVudDwvcHVibGlzaGVyPjx1cmxzPjxyZWxhdGVkLXVybHM+PHVybD5odHRwOi8vd3d3LmVwYS5n
b3YvbmNlYTwvdXJsPjwvcmVsYXRlZC11cmxzPjwvdXJscz48L3JlY29yZD48L0NpdGU+PC9FbmRO
b3RlPgB=
</w:fldData>
        </w:fldChar>
      </w:r>
      <w:r w:rsidR="00556B70">
        <w:instrText xml:space="preserve"> ADDIN EN.CITE.DATA </w:instrText>
      </w:r>
      <w:r w:rsidR="00556B70">
        <w:fldChar w:fldCharType="end"/>
      </w:r>
      <w:r w:rsidR="00C80246" w:rsidRPr="009A798B">
        <w:fldChar w:fldCharType="separate"/>
      </w:r>
      <w:r w:rsidR="00556B70">
        <w:rPr>
          <w:noProof/>
        </w:rPr>
        <w:t>Dubois et al. (2011); Gitay et al. (2011); Glick et al. (2011); Strange et al. (2012); U.S. Environmental Protection Agency (EPA) (2012a, 2012b)</w:t>
      </w:r>
      <w:r w:rsidR="00C80246" w:rsidRPr="009A798B">
        <w:fldChar w:fldCharType="end"/>
      </w:r>
      <w:r w:rsidR="00C80246">
        <w:t>)</w:t>
      </w:r>
      <w:r w:rsidR="00153912">
        <w:t>.</w:t>
      </w:r>
      <w:r>
        <w:t xml:space="preserve"> </w:t>
      </w:r>
      <w:r w:rsidR="00466627">
        <w:t xml:space="preserve">The </w:t>
      </w:r>
      <w:r w:rsidR="0060364B">
        <w:t xml:space="preserve">Compendium </w:t>
      </w:r>
      <w:r w:rsidR="00466627">
        <w:t>tool and process presented here integrates with and utilizes outputs from these existing tools, extending their value to managers and decision-makers.</w:t>
      </w:r>
    </w:p>
    <w:p w14:paraId="1DEDBD08" w14:textId="7D0109E7" w:rsidR="00D21208" w:rsidRDefault="009717D5" w:rsidP="00577589">
      <w:pPr>
        <w:spacing w:line="480" w:lineRule="auto"/>
        <w:ind w:firstLine="0"/>
      </w:pPr>
      <w:r>
        <w:t xml:space="preserve">Limitations of </w:t>
      </w:r>
      <w:r w:rsidR="00226678">
        <w:t>this tool</w:t>
      </w:r>
      <w:r>
        <w:t xml:space="preserve"> for coral reefs include the current lack of research and development of techniques for less widely applied strategies, such as Supporting Evolutionary Potential or Relocating </w:t>
      </w:r>
      <w:r>
        <w:lastRenderedPageBreak/>
        <w:t>Organisms. As previously noted, this highlights the need for review and expansion of the Compendium as additional rese</w:t>
      </w:r>
      <w:r w:rsidR="007A3DA0">
        <w:t>arch and new information become</w:t>
      </w:r>
      <w:r>
        <w:t xml:space="preserve"> available. Similarly, as practical applications of the Compendium and framework expand, the management experience gained will provide valuable insight</w:t>
      </w:r>
      <w:r w:rsidR="00226678">
        <w:t>s</w:t>
      </w:r>
      <w:r>
        <w:t xml:space="preserve"> into </w:t>
      </w:r>
      <w:r w:rsidR="0060364B">
        <w:t xml:space="preserve">the </w:t>
      </w:r>
      <w:r>
        <w:t>effective</w:t>
      </w:r>
      <w:r w:rsidR="0060364B">
        <w:t>ness of</w:t>
      </w:r>
      <w:r w:rsidR="007A3DA0">
        <w:t xml:space="preserve">—and improvements needed </w:t>
      </w:r>
      <w:r w:rsidR="00A52345">
        <w:t>in</w:t>
      </w:r>
      <w:r w:rsidR="007A3DA0">
        <w:t>--</w:t>
      </w:r>
      <w:r w:rsidR="00A52345">
        <w:t xml:space="preserve"> adaptation design</w:t>
      </w:r>
      <w:r>
        <w:t>. The application of this framework also assumes a relatively structured planning and decision-making process that includes the development of site- and resource-specific climate change vulnerability information. We recognize that commonly occurring limitations in resources, such as time and funding for management planning</w:t>
      </w:r>
      <w:r w:rsidR="00BD1318">
        <w:t>,</w:t>
      </w:r>
      <w:r>
        <w:t xml:space="preserve"> can constrain the level at which inputs needed for the application of this framework can be developed.</w:t>
      </w:r>
      <w:r w:rsidR="00BD1318">
        <w:t xml:space="preserve"> That said</w:t>
      </w:r>
      <w:r w:rsidR="00A52345">
        <w:t xml:space="preserve">, the Compendium </w:t>
      </w:r>
      <w:r w:rsidR="00354170">
        <w:t xml:space="preserve">provides </w:t>
      </w:r>
      <w:r w:rsidR="0077153D">
        <w:t xml:space="preserve">a </w:t>
      </w:r>
      <w:r w:rsidR="00BD1318">
        <w:t xml:space="preserve">clear </w:t>
      </w:r>
      <w:r w:rsidR="0077153D">
        <w:t>starting point</w:t>
      </w:r>
      <w:r w:rsidR="00BD1318">
        <w:t xml:space="preserve">, </w:t>
      </w:r>
      <w:r w:rsidR="00B478E6">
        <w:t>thought process,</w:t>
      </w:r>
      <w:r w:rsidR="0077153D">
        <w:t xml:space="preserve"> and </w:t>
      </w:r>
      <w:r w:rsidR="00BD1318">
        <w:t xml:space="preserve">scientific </w:t>
      </w:r>
      <w:r w:rsidR="0077153D">
        <w:t>basis for</w:t>
      </w:r>
      <w:r w:rsidR="00354170">
        <w:t xml:space="preserve"> </w:t>
      </w:r>
      <w:r w:rsidR="00BD1318">
        <w:t xml:space="preserve">proceeding with </w:t>
      </w:r>
      <w:r w:rsidR="0023592E">
        <w:t>climate-smart design</w:t>
      </w:r>
      <w:r w:rsidR="00BD1318">
        <w:t xml:space="preserve"> </w:t>
      </w:r>
      <w:r w:rsidR="0077153D">
        <w:t>using the best currently-available information</w:t>
      </w:r>
      <w:r w:rsidR="00A52345">
        <w:t xml:space="preserve">, </w:t>
      </w:r>
      <w:r w:rsidR="00B478E6">
        <w:t>while also recognizing the need</w:t>
      </w:r>
      <w:r w:rsidR="0077153D">
        <w:t xml:space="preserve"> for</w:t>
      </w:r>
      <w:r w:rsidR="00B478E6">
        <w:t xml:space="preserve"> future</w:t>
      </w:r>
      <w:r w:rsidR="0077153D">
        <w:t xml:space="preserve"> </w:t>
      </w:r>
      <w:r w:rsidR="00B478E6">
        <w:t>expansion and improvement</w:t>
      </w:r>
      <w:r w:rsidR="0077153D">
        <w:t xml:space="preserve"> as new </w:t>
      </w:r>
      <w:r w:rsidR="00BD1318">
        <w:t>knowledge becomes available.</w:t>
      </w:r>
    </w:p>
    <w:p w14:paraId="09B76F29" w14:textId="2C9D5591" w:rsidR="00D21208" w:rsidRDefault="00DD726D" w:rsidP="00577589">
      <w:pPr>
        <w:spacing w:line="480" w:lineRule="auto"/>
        <w:ind w:firstLine="0"/>
      </w:pPr>
      <w:r>
        <w:t>U</w:t>
      </w:r>
      <w:r w:rsidR="00C0005C">
        <w:t>sing</w:t>
      </w:r>
      <w:r w:rsidR="003912E4">
        <w:t xml:space="preserve"> the </w:t>
      </w:r>
      <w:r w:rsidR="00D37C37">
        <w:t xml:space="preserve">Compendium to identify adaptation options </w:t>
      </w:r>
      <w:r>
        <w:t>also</w:t>
      </w:r>
      <w:r w:rsidR="00B478E6">
        <w:t xml:space="preserve"> </w:t>
      </w:r>
      <w:r w:rsidR="00D37C37">
        <w:t>provide</w:t>
      </w:r>
      <w:r>
        <w:t>s</w:t>
      </w:r>
      <w:r w:rsidR="00D37C37">
        <w:t xml:space="preserve"> </w:t>
      </w:r>
      <w:r>
        <w:t xml:space="preserve">valuable </w:t>
      </w:r>
      <w:r w:rsidR="00EB4A30">
        <w:t xml:space="preserve">insights that </w:t>
      </w:r>
      <w:r w:rsidR="00C0005C">
        <w:t>make it advantageous to revisit</w:t>
      </w:r>
      <w:r w:rsidR="00D37C37">
        <w:t xml:space="preserve"> </w:t>
      </w:r>
      <w:r w:rsidR="00EB4A30">
        <w:t>earlier steps</w:t>
      </w:r>
      <w:r w:rsidR="00D37C37">
        <w:t xml:space="preserve"> in the climate-smart </w:t>
      </w:r>
      <w:r w:rsidR="00D37C37" w:rsidRPr="00D37C37">
        <w:t>cycle</w:t>
      </w:r>
      <w:r w:rsidR="0090396D">
        <w:t xml:space="preserve"> before advancing to e</w:t>
      </w:r>
      <w:r w:rsidR="003B05DB">
        <w:t>valuation and selection in Step 5 (Figure 4). F</w:t>
      </w:r>
      <w:r w:rsidR="0090396D" w:rsidRPr="00EE3F3F">
        <w:t>or</w:t>
      </w:r>
      <w:r w:rsidR="0090396D">
        <w:t xml:space="preserve"> example, </w:t>
      </w:r>
      <w:r w:rsidR="00B85EA1">
        <w:t xml:space="preserve">a </w:t>
      </w:r>
      <w:r w:rsidR="000F47F8">
        <w:t xml:space="preserve">manager may </w:t>
      </w:r>
      <w:r w:rsidR="00C0005C">
        <w:t xml:space="preserve">need </w:t>
      </w:r>
      <w:r w:rsidR="000F47F8">
        <w:t xml:space="preserve">to modify </w:t>
      </w:r>
      <w:r w:rsidR="0090396D">
        <w:t>the geographic scope and scale of the plan (Step 1) if the expanded list of adaptation options incorporate</w:t>
      </w:r>
      <w:r w:rsidR="000F47F8">
        <w:t>s</w:t>
      </w:r>
      <w:r w:rsidR="0090396D">
        <w:t xml:space="preserve"> connectivity with other site</w:t>
      </w:r>
      <w:r w:rsidR="009D198E">
        <w:t>s outside of the managed area. Or, t</w:t>
      </w:r>
      <w:r w:rsidR="0090396D">
        <w:t xml:space="preserve">he expanded list of candidate climate-smart adaptation options may cause managers to revisit conservation goals and objectives (Step 3), </w:t>
      </w:r>
      <w:r w:rsidR="000F47F8">
        <w:t xml:space="preserve">for example </w:t>
      </w:r>
      <w:r w:rsidR="0090396D">
        <w:t>if the management focus shifts</w:t>
      </w:r>
      <w:r w:rsidR="000F47F8">
        <w:t xml:space="preserve"> </w:t>
      </w:r>
      <w:r w:rsidR="0090396D">
        <w:t xml:space="preserve">from protection of key ecosystem features to managing for ecosystem services. Finally, </w:t>
      </w:r>
      <w:r w:rsidR="00DA1E24">
        <w:t>the formulation of climate</w:t>
      </w:r>
      <w:r w:rsidR="005E28A7">
        <w:t>-</w:t>
      </w:r>
      <w:r w:rsidR="00DA1E24">
        <w:t xml:space="preserve">smart design questions may reveal </w:t>
      </w:r>
      <w:r w:rsidR="0090396D">
        <w:t>g</w:t>
      </w:r>
      <w:r w:rsidR="00007F86">
        <w:t xml:space="preserve">aps in knowledge </w:t>
      </w:r>
      <w:r w:rsidR="00DA1E24">
        <w:t>that lead to</w:t>
      </w:r>
      <w:r w:rsidR="00007F86">
        <w:t xml:space="preserve"> additional vulnerabilit</w:t>
      </w:r>
      <w:r w:rsidR="00BE09A0">
        <w:t>y assessment</w:t>
      </w:r>
      <w:r w:rsidR="00007F86">
        <w:t xml:space="preserve"> (Step 2). </w:t>
      </w:r>
      <w:r w:rsidR="00DA1E24">
        <w:t>In some cases the necessary site-specific vulnerability information may exist; in others managers may need to decide whether gathering such information is important enough to their decision to be worth the requisite time and money.</w:t>
      </w:r>
      <w:r w:rsidR="00BE4F30">
        <w:t xml:space="preserve"> </w:t>
      </w:r>
      <w:r w:rsidR="00BE4F30" w:rsidRPr="00BE4F30">
        <w:t xml:space="preserve">In making these decisions, it is worth </w:t>
      </w:r>
      <w:r w:rsidR="006C15A1">
        <w:t xml:space="preserve">considering how additional information could help </w:t>
      </w:r>
      <w:r w:rsidR="000119D3">
        <w:t xml:space="preserve">in </w:t>
      </w:r>
      <w:r w:rsidR="006C15A1">
        <w:t>understand</w:t>
      </w:r>
      <w:r w:rsidR="000119D3">
        <w:t>ing</w:t>
      </w:r>
      <w:r w:rsidR="006C15A1">
        <w:t xml:space="preserve"> the </w:t>
      </w:r>
      <w:r w:rsidR="006C15A1">
        <w:lastRenderedPageBreak/>
        <w:t xml:space="preserve">relative risks and benefits of protecting </w:t>
      </w:r>
      <w:r w:rsidR="00BE4F30">
        <w:t xml:space="preserve">reefs with the highest vulnerability </w:t>
      </w:r>
      <w:r w:rsidR="006C15A1">
        <w:t>versus</w:t>
      </w:r>
      <w:r w:rsidR="00BE4F30">
        <w:t xml:space="preserve"> those with low or medium vulnerability</w:t>
      </w:r>
      <w:r w:rsidR="000119D3">
        <w:t>,</w:t>
      </w:r>
      <w:r w:rsidR="00BE4F30">
        <w:t xml:space="preserve"> </w:t>
      </w:r>
      <w:r w:rsidR="00BE4F30" w:rsidRPr="00BE4F30">
        <w:t>where human intervention may make the biggest difference.</w:t>
      </w:r>
    </w:p>
    <w:p w14:paraId="5D303170" w14:textId="316F7E37" w:rsidR="00D21208" w:rsidDel="00610DD9" w:rsidRDefault="006C56FC" w:rsidP="00D37C37">
      <w:pPr>
        <w:jc w:val="center"/>
      </w:pPr>
      <w:r w:rsidRPr="006C56FC">
        <w:rPr>
          <w:noProof/>
        </w:rPr>
        <w:drawing>
          <wp:inline distT="0" distB="0" distL="0" distR="0" wp14:anchorId="1D49DB33" wp14:editId="4950555F">
            <wp:extent cx="4086225" cy="312098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92818" cy="3126021"/>
                    </a:xfrm>
                    <a:prstGeom prst="rect">
                      <a:avLst/>
                    </a:prstGeom>
                  </pic:spPr>
                </pic:pic>
              </a:graphicData>
            </a:graphic>
          </wp:inline>
        </w:drawing>
      </w:r>
    </w:p>
    <w:p w14:paraId="0BE788E0" w14:textId="487666D1" w:rsidR="00D37C37" w:rsidRPr="008F3CC1" w:rsidDel="00610DD9" w:rsidRDefault="008F3CC1" w:rsidP="008F3CC1">
      <w:pPr>
        <w:pStyle w:val="Caption"/>
        <w:jc w:val="center"/>
      </w:pPr>
      <w:bookmarkStart w:id="35" w:name="_Ref429644092"/>
      <w:bookmarkStart w:id="36" w:name="_Toc427329954"/>
      <w:bookmarkStart w:id="37" w:name="_Toc429653415"/>
      <w:r w:rsidRPr="008F3CC1">
        <w:rPr>
          <w:b/>
          <w:i w:val="0"/>
          <w:color w:val="auto"/>
          <w:sz w:val="20"/>
          <w:szCs w:val="20"/>
        </w:rPr>
        <w:t xml:space="preserve">Figure </w:t>
      </w:r>
      <w:r w:rsidRPr="008F3CC1">
        <w:rPr>
          <w:b/>
          <w:i w:val="0"/>
          <w:color w:val="auto"/>
          <w:sz w:val="20"/>
          <w:szCs w:val="20"/>
        </w:rPr>
        <w:fldChar w:fldCharType="begin"/>
      </w:r>
      <w:r w:rsidRPr="008F3CC1">
        <w:rPr>
          <w:b/>
          <w:i w:val="0"/>
          <w:color w:val="auto"/>
          <w:sz w:val="20"/>
          <w:szCs w:val="20"/>
        </w:rPr>
        <w:instrText xml:space="preserve"> SEQ Figure \* ARABIC </w:instrText>
      </w:r>
      <w:r w:rsidRPr="008F3CC1">
        <w:rPr>
          <w:b/>
          <w:i w:val="0"/>
          <w:color w:val="auto"/>
          <w:sz w:val="20"/>
          <w:szCs w:val="20"/>
        </w:rPr>
        <w:fldChar w:fldCharType="separate"/>
      </w:r>
      <w:r w:rsidR="00EB4E63">
        <w:rPr>
          <w:b/>
          <w:i w:val="0"/>
          <w:noProof/>
          <w:color w:val="auto"/>
          <w:sz w:val="20"/>
          <w:szCs w:val="20"/>
        </w:rPr>
        <w:t>4</w:t>
      </w:r>
      <w:r w:rsidRPr="008F3CC1">
        <w:rPr>
          <w:b/>
          <w:i w:val="0"/>
          <w:color w:val="auto"/>
          <w:sz w:val="20"/>
          <w:szCs w:val="20"/>
        </w:rPr>
        <w:fldChar w:fldCharType="end"/>
      </w:r>
      <w:bookmarkEnd w:id="35"/>
      <w:r w:rsidRPr="008F3CC1">
        <w:rPr>
          <w:b/>
          <w:i w:val="0"/>
          <w:color w:val="auto"/>
          <w:sz w:val="20"/>
          <w:szCs w:val="20"/>
        </w:rPr>
        <w:t xml:space="preserve">. Additional </w:t>
      </w:r>
      <w:r w:rsidR="00D37C37" w:rsidRPr="00D37C37">
        <w:rPr>
          <w:b/>
          <w:i w:val="0"/>
          <w:color w:val="auto"/>
          <w:sz w:val="20"/>
          <w:szCs w:val="20"/>
        </w:rPr>
        <w:t>feedback loops in the Climate-Smart Conservation Cycle.</w:t>
      </w:r>
      <w:bookmarkEnd w:id="36"/>
      <w:bookmarkEnd w:id="37"/>
    </w:p>
    <w:p w14:paraId="04BB0B61" w14:textId="13221D2A" w:rsidR="00D21208" w:rsidRDefault="00BC0CF1" w:rsidP="00577589">
      <w:pPr>
        <w:spacing w:line="480" w:lineRule="auto"/>
        <w:ind w:firstLine="0"/>
      </w:pPr>
      <w:r>
        <w:t>U</w:t>
      </w:r>
      <w:r w:rsidR="004910E4">
        <w:t xml:space="preserve">ncertainty and variability in projections of </w:t>
      </w:r>
      <w:r w:rsidR="00186B49">
        <w:t>future climate conditions</w:t>
      </w:r>
      <w:r w:rsidR="00133164">
        <w:t xml:space="preserve"> </w:t>
      </w:r>
      <w:r w:rsidR="003D4EA3">
        <w:t>are realities</w:t>
      </w:r>
      <w:r>
        <w:t xml:space="preserve"> </w:t>
      </w:r>
      <w:r w:rsidR="00133164">
        <w:t xml:space="preserve">that </w:t>
      </w:r>
      <w:r w:rsidR="00000089">
        <w:t xml:space="preserve">must be </w:t>
      </w:r>
      <w:r w:rsidR="00204707">
        <w:t>embrace</w:t>
      </w:r>
      <w:r w:rsidR="00D33D11">
        <w:t>d</w:t>
      </w:r>
      <w:r w:rsidR="00000089">
        <w:t xml:space="preserve"> in</w:t>
      </w:r>
      <w:r w:rsidR="00204707">
        <w:t xml:space="preserve"> our</w:t>
      </w:r>
      <w:r w:rsidR="00000089">
        <w:t xml:space="preserve"> planning</w:t>
      </w:r>
      <w:r w:rsidR="00D33D11">
        <w:t xml:space="preserve"> framework</w:t>
      </w:r>
      <w:r w:rsidR="00000089">
        <w:t xml:space="preserve"> </w:t>
      </w:r>
      <w:r w:rsidR="00000089" w:rsidRPr="00000089">
        <w:t xml:space="preserve">in order to understand and manage risks as part of </w:t>
      </w:r>
      <w:r w:rsidR="00D92F70">
        <w:t xml:space="preserve">designing and </w:t>
      </w:r>
      <w:r w:rsidR="00000089" w:rsidRPr="00000089">
        <w:t>selecting adaptation strategies</w:t>
      </w:r>
      <w:r w:rsidR="00000089">
        <w:t xml:space="preserve"> </w:t>
      </w:r>
      <w:r w:rsidR="00000089">
        <w:fldChar w:fldCharType="begin">
          <w:fldData xml:space="preserve">PEVuZE5vdGU+PENpdGU+PEF1dGhvcj5Kb2huc29uPC9BdXRob3I+PFllYXI+MjAwOTwvWWVhcj48
UmVjTnVtPjI3NzwvUmVjTnVtPjxEaXNwbGF5VGV4dD4oRGVzc2FpLCAyMDA5OyBIb2ZmbWFuLCAy
MDE0OyBIdWxtZSwgMjAwOTsgSm9obnNvbiAmYW1wOyBDLlAuIFdlYXZlciwgMjAwOSk8L0Rpc3Bs
YXlUZXh0PjxyZWNvcmQ+PHJlYy1udW1iZXI+Mjc3PC9yZWMtbnVtYmVyPjxmb3JlaWduLWtleXM+
PGtleSBhcHA9IkVOIiBkYi1pZD0idGEwenRydjlod3AwNWtlcmVmbnZ3MHBzdjlkZDV0Znp2eGR4
IiB0aW1lc3RhbXA9IjE0Mzk2ODE0MzMiPjI3Nzwva2V5PjwvZm9yZWlnbi1rZXlzPjxyZWYtdHlw
ZSBuYW1lPSJKb3VybmFsIEFydGljbGUiPjE3PC9yZWYtdHlwZT48Y29udHJpYnV0b3JzPjxhdXRo
b3JzPjxhdXRob3I+Sm9obnNvbiwgVC5FLjwvYXV0aG9yPjxhdXRob3I+Qy5QLiBXZWF2ZXIsPC9h
dXRob3I+PC9hdXRob3JzPjwvY29udHJpYnV0b3JzPjx0aXRsZXM+PHRpdGxlPkEgRnJhbWV3b3Jr
IGZvciBBc3Nlc3NpbmcgQ2xpbWF0ZSBDaGFuZ2UgSW1wYWN0cyBvbiBXYXRlciBhbmQgV2F0ZXJz
aGVkIFN5c3RlbXMuIDwvdGl0bGU+PHNlY29uZGFyeS10aXRsZT5FbnZpcm9ubWVudGFsIE1hbmFn
ZW1lbnQgNDM6MTE4LTEzNC4gRE9JIDEwLjEwMDcvczAwMjY3LTAwOC05MjA1LTQuPC9zZWNvbmRh
cnktdGl0bGU+PC90aXRsZXM+PHBlcmlvZGljYWw+PGZ1bGwtdGl0bGU+RW52aXJvbm1lbnRhbCBN
YW5hZ2VtZW50IDQzOjExOC0xMzQuIERPSSAxMC4xMDA3L3MwMDI2Ny0wMDgtOTIwNS00LjwvZnVs
bC10aXRsZT48L3BlcmlvZGljYWw+PGRhdGVzPjx5ZWFyPjIwMDk8L3llYXI+PC9kYXRlcz48dXJs
cz48L3VybHM+PC9yZWNvcmQ+PC9DaXRlPjxDaXRlPjxBdXRob3I+RGVzc2FpPC9BdXRob3I+PFll
YXI+MjAwOTwvWWVhcj48UmVjTnVtPjI3MTwvUmVjTnVtPjxyZWNvcmQ+PHJlYy1udW1iZXI+Mjcx
PC9yZWMtbnVtYmVyPjxmb3JlaWduLWtleXM+PGtleSBhcHA9IkVOIiBkYi1pZD0idGEwenRydjlo
d3AwNWtlcmVmbnZ3MHBzdjlkZDV0Znp2eGR4IiB0aW1lc3RhbXA9IjE0Mzk2Njc4NjciPjI3MTwv
a2V5PjwvZm9yZWlnbi1rZXlzPjxyZWYtdHlwZSBuYW1lPSJKb3VybmFsIEFydGljbGUiPjE3PC9y
ZWYtdHlwZT48Y29udHJpYnV0b3JzPjxhdXRob3JzPjxhdXRob3I+RGVzc2FpLCBTLiwgTS4gSHVs
bWUsIFIuIExlbXBlcnQsIGFuZCBSLiBQaWVsa2UsIEpyLjwvYXV0aG9yPjwvYXV0aG9ycz48L2Nv
bnRyaWJ1dG9ycz48dGl0bGVzPjx0aXRsZT5EbyBXZSBOZWVkIEJldHRlciBQcmVkaWN0aW9ucyB0
byBBZGFwdCB0byBhIENoYW5naW5nIENsaW1hdGU/IDwvdGl0bGU+PHNlY29uZGFyeS10aXRsZT5F
b3MgOTAoMTMpOjExMS0xMTI8L3NlY29uZGFyeS10aXRsZT48L3RpdGxlcz48cGVyaW9kaWNhbD48
ZnVsbC10aXRsZT5Fb3MgOTAoMTMpOjExMS0xMTI8L2Z1bGwtdGl0bGU+PC9wZXJpb2RpY2FsPjxk
YXRlcz48eWVhcj4yMDA5PC95ZWFyPjwvZGF0ZXM+PHVybHM+PC91cmxzPjwvcmVjb3JkPjwvQ2l0
ZT48Q2l0ZT48QXV0aG9yPkh1bG1lPC9BdXRob3I+PFllYXI+MjAwOTwvWWVhcj48UmVjTnVtPjI3
NTwvUmVjTnVtPjxyZWNvcmQ+PHJlYy1udW1iZXI+Mjc1PC9yZWMtbnVtYmVyPjxmb3JlaWduLWtl
eXM+PGtleSBhcHA9IkVOIiBkYi1pZD0idGEwenRydjlod3AwNWtlcmVmbnZ3MHBzdjlkZDV0Znp2
eGR4IiB0aW1lc3RhbXA9IjE0Mzk2ODEzMTgiPjI3NTwva2V5PjwvZm9yZWlnbi1rZXlzPjxyZWYt
dHlwZSBuYW1lPSJKb3VybmFsIEFydGljbGUiPjE3PC9yZWYtdHlwZT48Y29udHJpYnV0b3JzPjxh
dXRob3JzPjxhdXRob3I+SHVsbWUsIE0uLCBSLiBQaWVsa2UsIEpyLCBhbmQgUy4gRGVzc2FpICA8
L2F1dGhvcj48L2F1dGhvcnM+PC9jb250cmlidXRvcnM+PHRpdGxlcz48dGl0bGU+S2VlcGluZyBw
cmVkaWN0aW9uIGluIHBlcnNwZWN0aXZlPC90aXRsZT48c2Vjb25kYXJ5LXRpdGxlPk5hdHVyZSBS
ZXBvcnRzIENsaW1hdGUgQ2hhbmdlLCBkb2k6MTAuMTAzOC9jbGltYXRlLjIwMDkuMTEwLiBodHRw
Oi8vd3d3Lm5hdHVyZS5jb20vY2xpbWF0ZS8yMDA5LzA5MTEvZnVsbC9jbGltYXRlLjIwMDkuMTEw
Lmh0bWwuPC9zZWNvbmRhcnktdGl0bGU+PC90aXRsZXM+PHBlcmlvZGljYWw+PGZ1bGwtdGl0bGU+
TmF0dXJlIFJlcG9ydHMgQ2xpbWF0ZSBDaGFuZ2UsIGRvaToxMC4xMDM4L2NsaW1hdGUuMjAwOS4x
MTAuIGh0dHA6Ly93d3cubmF0dXJlLmNvbS9jbGltYXRlLzIwMDkvMDkxMS9mdWxsL2NsaW1hdGUu
MjAwOS4xMTAuaHRtbC48L2Z1bGwtdGl0bGU+PC9wZXJpb2RpY2FsPjxkYXRlcz48eWVhcj4yMDA5
PC95ZWFyPjwvZGF0ZXM+PHVybHM+PC91cmxzPjwvcmVjb3JkPjwvQ2l0ZT48Q2l0ZT48QXV0aG9y
PkhvZmZtYW48L0F1dGhvcj48WWVhcj4yMDE0PC9ZZWFyPjxSZWNOdW0+NDA5PC9SZWNOdW0+PHJl
Y29yZD48cmVjLW51bWJlcj40MDk8L3JlYy1udW1iZXI+PGZvcmVpZ24ta2V5cz48a2V5IGFwcD0i
RU4iIGRiLWlkPSJ0YTB6dHJ2OWh3cDA1a2VyZWZudncwcHN2OWRkNXRmenZ4ZHgiIHRpbWVzdGFt
cD0iMTQ3MjcxMDc4OSI+NDA5PC9rZXk+PC9mb3JlaWduLWtleXM+PHJlZi10eXBlIG5hbWU9IlJl
cG9ydCI+Mjc8L3JlZi10eXBlPjxjb250cmlidXRvcnM+PGF1dGhvcnM+PGF1dGhvcj5Ib2ZmbWFu
LCBKLiwgUm93bGFuZCwgRS4sIEhhd2tpbnMgSG9mZm1hbiwgQy4sIFdlc3QsIEouLCBIZXJyb2Qt
SnVsaXVzLCBTLiBhbmQgSGF5ZXMsIE0uIDwvYXV0aG9yPjwvYXV0aG9ycz48c2Vjb25kYXJ5LWF1
dGhvcnM+PGF1dGhvcj5JbiBCLiBBLiBTdGVpbiwgUC4gR2xpY2ssIE4uIEVkZWxzb24gJmFtcDsg
QS4gU3RhdWQgKEVkcy4pLCBDbGltYXRlLVNtYXJ0IENvbnNlcnZhdGlvbjogUHV0dGluZyBBZGFw
dGF0aW9uIFByaW5jaXBsZXMgaW50byBQcmFjdGljZS4gPC9hdXRob3I+PC9zZWNvbmRhcnktYXV0
aG9ycz48L2NvbnRyaWJ1dG9ycz48dGl0bGVzPjx0aXRsZT5NYW5hZ2luZyBVbmRlciBVbmNlcnRh
aW50eS4gPC90aXRsZT48L3RpdGxlcz48ZGF0ZXM+PHllYXI+MjAxNDwveWVhcj48L2RhdGVzPjxw
dWItbG9jYXRpb24+V2FzaGluZ3RvbiwgREM6IE5hdGlvbmFsIFdpbGRsaWZlIEZlZGVyYXRpb24u
PC9wdWItbG9jYXRpb24+PHVybHM+PC91cmxzPjwvcmVjb3JkPjwvQ2l0ZT48L0VuZE5vdGU+AG==
</w:fldData>
        </w:fldChar>
      </w:r>
      <w:r w:rsidR="00556B70">
        <w:instrText xml:space="preserve"> ADDIN EN.CITE </w:instrText>
      </w:r>
      <w:r w:rsidR="00556B70">
        <w:fldChar w:fldCharType="begin">
          <w:fldData xml:space="preserve">PEVuZE5vdGU+PENpdGU+PEF1dGhvcj5Kb2huc29uPC9BdXRob3I+PFllYXI+MjAwOTwvWWVhcj48
UmVjTnVtPjI3NzwvUmVjTnVtPjxEaXNwbGF5VGV4dD4oRGVzc2FpLCAyMDA5OyBIb2ZmbWFuLCAy
MDE0OyBIdWxtZSwgMjAwOTsgSm9obnNvbiAmYW1wOyBDLlAuIFdlYXZlciwgMjAwOSk8L0Rpc3Bs
YXlUZXh0PjxyZWNvcmQ+PHJlYy1udW1iZXI+Mjc3PC9yZWMtbnVtYmVyPjxmb3JlaWduLWtleXM+
PGtleSBhcHA9IkVOIiBkYi1pZD0idGEwenRydjlod3AwNWtlcmVmbnZ3MHBzdjlkZDV0Znp2eGR4
IiB0aW1lc3RhbXA9IjE0Mzk2ODE0MzMiPjI3Nzwva2V5PjwvZm9yZWlnbi1rZXlzPjxyZWYtdHlw
ZSBuYW1lPSJKb3VybmFsIEFydGljbGUiPjE3PC9yZWYtdHlwZT48Y29udHJpYnV0b3JzPjxhdXRo
b3JzPjxhdXRob3I+Sm9obnNvbiwgVC5FLjwvYXV0aG9yPjxhdXRob3I+Qy5QLiBXZWF2ZXIsPC9h
dXRob3I+PC9hdXRob3JzPjwvY29udHJpYnV0b3JzPjx0aXRsZXM+PHRpdGxlPkEgRnJhbWV3b3Jr
IGZvciBBc3Nlc3NpbmcgQ2xpbWF0ZSBDaGFuZ2UgSW1wYWN0cyBvbiBXYXRlciBhbmQgV2F0ZXJz
aGVkIFN5c3RlbXMuIDwvdGl0bGU+PHNlY29uZGFyeS10aXRsZT5FbnZpcm9ubWVudGFsIE1hbmFn
ZW1lbnQgNDM6MTE4LTEzNC4gRE9JIDEwLjEwMDcvczAwMjY3LTAwOC05MjA1LTQuPC9zZWNvbmRh
cnktdGl0bGU+PC90aXRsZXM+PHBlcmlvZGljYWw+PGZ1bGwtdGl0bGU+RW52aXJvbm1lbnRhbCBN
YW5hZ2VtZW50IDQzOjExOC0xMzQuIERPSSAxMC4xMDA3L3MwMDI2Ny0wMDgtOTIwNS00LjwvZnVs
bC10aXRsZT48L3BlcmlvZGljYWw+PGRhdGVzPjx5ZWFyPjIwMDk8L3llYXI+PC9kYXRlcz48dXJs
cz48L3VybHM+PC9yZWNvcmQ+PC9DaXRlPjxDaXRlPjxBdXRob3I+RGVzc2FpPC9BdXRob3I+PFll
YXI+MjAwOTwvWWVhcj48UmVjTnVtPjI3MTwvUmVjTnVtPjxyZWNvcmQ+PHJlYy1udW1iZXI+Mjcx
PC9yZWMtbnVtYmVyPjxmb3JlaWduLWtleXM+PGtleSBhcHA9IkVOIiBkYi1pZD0idGEwenRydjlo
d3AwNWtlcmVmbnZ3MHBzdjlkZDV0Znp2eGR4IiB0aW1lc3RhbXA9IjE0Mzk2Njc4NjciPjI3MTwv
a2V5PjwvZm9yZWlnbi1rZXlzPjxyZWYtdHlwZSBuYW1lPSJKb3VybmFsIEFydGljbGUiPjE3PC9y
ZWYtdHlwZT48Y29udHJpYnV0b3JzPjxhdXRob3JzPjxhdXRob3I+RGVzc2FpLCBTLiwgTS4gSHVs
bWUsIFIuIExlbXBlcnQsIGFuZCBSLiBQaWVsa2UsIEpyLjwvYXV0aG9yPjwvYXV0aG9ycz48L2Nv
bnRyaWJ1dG9ycz48dGl0bGVzPjx0aXRsZT5EbyBXZSBOZWVkIEJldHRlciBQcmVkaWN0aW9ucyB0
byBBZGFwdCB0byBhIENoYW5naW5nIENsaW1hdGU/IDwvdGl0bGU+PHNlY29uZGFyeS10aXRsZT5F
b3MgOTAoMTMpOjExMS0xMTI8L3NlY29uZGFyeS10aXRsZT48L3RpdGxlcz48cGVyaW9kaWNhbD48
ZnVsbC10aXRsZT5Fb3MgOTAoMTMpOjExMS0xMTI8L2Z1bGwtdGl0bGU+PC9wZXJpb2RpY2FsPjxk
YXRlcz48eWVhcj4yMDA5PC95ZWFyPjwvZGF0ZXM+PHVybHM+PC91cmxzPjwvcmVjb3JkPjwvQ2l0
ZT48Q2l0ZT48QXV0aG9yPkh1bG1lPC9BdXRob3I+PFllYXI+MjAwOTwvWWVhcj48UmVjTnVtPjI3
NTwvUmVjTnVtPjxyZWNvcmQ+PHJlYy1udW1iZXI+Mjc1PC9yZWMtbnVtYmVyPjxmb3JlaWduLWtl
eXM+PGtleSBhcHA9IkVOIiBkYi1pZD0idGEwenRydjlod3AwNWtlcmVmbnZ3MHBzdjlkZDV0Znp2
eGR4IiB0aW1lc3RhbXA9IjE0Mzk2ODEzMTgiPjI3NTwva2V5PjwvZm9yZWlnbi1rZXlzPjxyZWYt
dHlwZSBuYW1lPSJKb3VybmFsIEFydGljbGUiPjE3PC9yZWYtdHlwZT48Y29udHJpYnV0b3JzPjxh
dXRob3JzPjxhdXRob3I+SHVsbWUsIE0uLCBSLiBQaWVsa2UsIEpyLCBhbmQgUy4gRGVzc2FpICA8
L2F1dGhvcj48L2F1dGhvcnM+PC9jb250cmlidXRvcnM+PHRpdGxlcz48dGl0bGU+S2VlcGluZyBw
cmVkaWN0aW9uIGluIHBlcnNwZWN0aXZlPC90aXRsZT48c2Vjb25kYXJ5LXRpdGxlPk5hdHVyZSBS
ZXBvcnRzIENsaW1hdGUgQ2hhbmdlLCBkb2k6MTAuMTAzOC9jbGltYXRlLjIwMDkuMTEwLiBodHRw
Oi8vd3d3Lm5hdHVyZS5jb20vY2xpbWF0ZS8yMDA5LzA5MTEvZnVsbC9jbGltYXRlLjIwMDkuMTEw
Lmh0bWwuPC9zZWNvbmRhcnktdGl0bGU+PC90aXRsZXM+PHBlcmlvZGljYWw+PGZ1bGwtdGl0bGU+
TmF0dXJlIFJlcG9ydHMgQ2xpbWF0ZSBDaGFuZ2UsIGRvaToxMC4xMDM4L2NsaW1hdGUuMjAwOS4x
MTAuIGh0dHA6Ly93d3cubmF0dXJlLmNvbS9jbGltYXRlLzIwMDkvMDkxMS9mdWxsL2NsaW1hdGUu
MjAwOS4xMTAuaHRtbC48L2Z1bGwtdGl0bGU+PC9wZXJpb2RpY2FsPjxkYXRlcz48eWVhcj4yMDA5
PC95ZWFyPjwvZGF0ZXM+PHVybHM+PC91cmxzPjwvcmVjb3JkPjwvQ2l0ZT48Q2l0ZT48QXV0aG9y
PkhvZmZtYW48L0F1dGhvcj48WWVhcj4yMDE0PC9ZZWFyPjxSZWNOdW0+NDA5PC9SZWNOdW0+PHJl
Y29yZD48cmVjLW51bWJlcj40MDk8L3JlYy1udW1iZXI+PGZvcmVpZ24ta2V5cz48a2V5IGFwcD0i
RU4iIGRiLWlkPSJ0YTB6dHJ2OWh3cDA1a2VyZWZudncwcHN2OWRkNXRmenZ4ZHgiIHRpbWVzdGFt
cD0iMTQ3MjcxMDc4OSI+NDA5PC9rZXk+PC9mb3JlaWduLWtleXM+PHJlZi10eXBlIG5hbWU9IlJl
cG9ydCI+Mjc8L3JlZi10eXBlPjxjb250cmlidXRvcnM+PGF1dGhvcnM+PGF1dGhvcj5Ib2ZmbWFu
LCBKLiwgUm93bGFuZCwgRS4sIEhhd2tpbnMgSG9mZm1hbiwgQy4sIFdlc3QsIEouLCBIZXJyb2Qt
SnVsaXVzLCBTLiBhbmQgSGF5ZXMsIE0uIDwvYXV0aG9yPjwvYXV0aG9ycz48c2Vjb25kYXJ5LWF1
dGhvcnM+PGF1dGhvcj5JbiBCLiBBLiBTdGVpbiwgUC4gR2xpY2ssIE4uIEVkZWxzb24gJmFtcDsg
QS4gU3RhdWQgKEVkcy4pLCBDbGltYXRlLVNtYXJ0IENvbnNlcnZhdGlvbjogUHV0dGluZyBBZGFw
dGF0aW9uIFByaW5jaXBsZXMgaW50byBQcmFjdGljZS4gPC9hdXRob3I+PC9zZWNvbmRhcnktYXV0
aG9ycz48L2NvbnRyaWJ1dG9ycz48dGl0bGVzPjx0aXRsZT5NYW5hZ2luZyBVbmRlciBVbmNlcnRh
aW50eS4gPC90aXRsZT48L3RpdGxlcz48ZGF0ZXM+PHllYXI+MjAxNDwveWVhcj48L2RhdGVzPjxw
dWItbG9jYXRpb24+V2FzaGluZ3RvbiwgREM6IE5hdGlvbmFsIFdpbGRsaWZlIEZlZGVyYXRpb24u
PC9wdWItbG9jYXRpb24+PHVybHM+PC91cmxzPjwvcmVjb3JkPjwvQ2l0ZT48L0VuZE5vdGU+AG==
</w:fldData>
        </w:fldChar>
      </w:r>
      <w:r w:rsidR="00556B70">
        <w:instrText xml:space="preserve"> ADDIN EN.CITE.DATA </w:instrText>
      </w:r>
      <w:r w:rsidR="00556B70">
        <w:fldChar w:fldCharType="end"/>
      </w:r>
      <w:r w:rsidR="00000089">
        <w:fldChar w:fldCharType="separate"/>
      </w:r>
      <w:r w:rsidR="00556B70">
        <w:rPr>
          <w:noProof/>
        </w:rPr>
        <w:t>(Dessai, 2009; Hoffman, 2014; Hulme, 2009; Johnson &amp; C.P. Weaver, 2009)</w:t>
      </w:r>
      <w:r w:rsidR="00000089">
        <w:fldChar w:fldCharType="end"/>
      </w:r>
      <w:r w:rsidR="004910E4">
        <w:t xml:space="preserve">. </w:t>
      </w:r>
      <w:r w:rsidR="004F34BB" w:rsidRPr="00D92F70">
        <w:t xml:space="preserve">To the extent possible, </w:t>
      </w:r>
      <w:r w:rsidR="004F34BB">
        <w:t>it is desirable to formulate</w:t>
      </w:r>
      <w:r w:rsidR="004F34BB" w:rsidRPr="00D92F70">
        <w:t xml:space="preserve"> actions that are robust to </w:t>
      </w:r>
      <w:r w:rsidR="009369EA">
        <w:t xml:space="preserve">addressing </w:t>
      </w:r>
      <w:r w:rsidR="004F34BB">
        <w:t xml:space="preserve">uncertainty, e.g., that can be successful under </w:t>
      </w:r>
      <w:r w:rsidR="004F34BB" w:rsidRPr="00D92F70">
        <w:t>a wide variety of climate changes</w:t>
      </w:r>
      <w:r w:rsidR="00235D20">
        <w:t xml:space="preserve"> </w:t>
      </w:r>
      <w:r w:rsidR="00235CC5">
        <w:fldChar w:fldCharType="begin">
          <w:fldData xml:space="preserve">PEVuZE5vdGU+PENpdGU+PEF1dGhvcj5LYXJlaXZhPC9BdXRob3I+PFllYXI+MjAwODwvWWVhcj48
UmVjTnVtPjI3NDwvUmVjTnVtPjxEaXNwbGF5VGV4dD4oQy4gQnJvd24sIDIwMTE7IEthcmVpdmEg
ZXQgYWwuLCAyMDA4KTwvRGlzcGxheVRleHQ+PHJlY29yZD48cmVjLW51bWJlcj4yNzQ8L3JlYy1u
dW1iZXI+PGZvcmVpZ24ta2V5cz48a2V5IGFwcD0iRU4iIGRiLWlkPSJ0YTB6dHJ2OWh3cDA1a2Vy
ZWZudncwcHN2OWRkNXRmenZ4ZHgiIHRpbWVzdGFtcD0iMTQzOTkxOTkzMyI+Mjc0PC9rZXk+PC9m
b3JlaWduLWtleXM+PHJlZi10eXBlIG5hbWU9IlJlcG9ydCI+Mjc8L3JlZi10eXBlPjxjb250cmli
dXRvcnM+PGF1dGhvcnM+PGF1dGhvcj5LYXJlaXZhLCBQLjwvYXV0aG9yPjxhdXRob3I+RW5xdWlz
dCwgQy48L2F1dGhvcj48YXV0aG9yPkpvaG5zb24sIEEuPC9hdXRob3I+PGF1dGhvcj5KdWxpdXMs
IFMuIEguPC9hdXRob3I+PGF1dGhvcj5MYXdsZXIsIEouPC9hdXRob3I+PGF1dGhvcj5QZXRlcnNl
biwgQi48L2F1dGhvcj48YXV0aG9yPlBpdGVsa2EsIEwuPC9hdXRob3I+PGF1dGhvcj5TaGF3LCBS
LjwvYXV0aG9yPjxhdXRob3I+V2VzdCwgSi4gTS48L2F1dGhvcj48L2F1dGhvcnM+PC9jb250cmli
dXRvcnM+PHRpdGxlcz48dGl0bGU+U3ludGhlc2lzIGFuZCBDb25jbHVzaW9ucy4gSW48L3RpdGxl
PjxzZWNvbmRhcnktdGl0bGU+UHJlbGltaW5hcnkgcmV2aWV3IG9mIGFkYXB0YXRpb24gb3B0aW9u
cyBmb3IgY2xpbWF0ZS1zZW5zaXRpdmUgZWNvc3lzdGVtcyBhbmQgcmVzb3VyY2VzLiBBIFJlcG9y
dCBieSB0aGUgVS5TLiBDbGltYXRlIENoYW5nZSBTY2llbmNlIFByb2dyYW0gYW5kIHRoZSBTdWJj
b21taXR0ZWUgb24gR2xvYmFsIENoYW5nZSBSZXNlYXJjaCBbSnVsaXVzLCBTLkguLCBKLk0uIFdl
c3QgKGVkcy4pLCBKLlMuIEJhcm9uLCBCLiBHcmlmZml0aCwgTC5BLiBKb3ljZSwgUC4gS2FyZWl2
YSwgQi5ELiBLZWxsZXIsIE0uQS4gUGFsbWVyLCBDLkguIFBldGVyc29uLCBhbmQgSi5NLiBTY290
dCAoQXV0aG9ycyldLjwvc2Vjb25kYXJ5LXRpdGxlPjwvdGl0bGVzPjxwYWdlcz45LTEgdG8gOS02
NjwvcGFnZXM+PGRhdGVzPjx5ZWFyPjIwMDg8L3llYXI+PC9kYXRlcz48cHViLWxvY2F0aW9uPldh
c2hpbmd0b24sIERDPC9wdWItbG9jYXRpb24+PHB1Ymxpc2hlcj5VLlMuIEVudmlyb25tZW50YWwg
UHJvdGVjdGlvbiBBZ2VuY3k8L3B1Ymxpc2hlcj48dXJscz48L3VybHM+PC9yZWNvcmQ+PC9DaXRl
PjxDaXRlPjxBdXRob3I+QnJvd248L0F1dGhvcj48WWVhcj4yMDExPC9ZZWFyPjxSZWNOdW0+Mzgz
PC9SZWNOdW0+PHJlY29yZD48cmVjLW51bWJlcj4zODM8L3JlYy1udW1iZXI+PGZvcmVpZ24ta2V5
cz48a2V5IGFwcD0iRU4iIGRiLWlkPSJ0YTB6dHJ2OWh3cDA1a2VyZWZudncwcHN2OWRkNXRmenZ4
ZHgiIHRpbWVzdGFtcD0iMTQ0MTg0NzE4NSI+MzgzPC9rZXk+PC9mb3JlaWduLWtleXM+PHJlZi10
eXBlIG5hbWU9IlJlcG9ydCI+Mjc8L3JlZi10eXBlPjxjb250cmlidXRvcnM+PGF1dGhvcnM+PGF1
dGhvcj5Ccm93biwgQy48L2F1dGhvcj48L2F1dGhvcnM+PC9jb250cmlidXRvcnM+PHRpdGxlcz48
dGl0bGU+RGVjaXNpb24tc2NhbGluZyBmb3IgUm9idXN0IFBsYW5uaW5nIGFuZCBQb2xpY3kgdW5k
ZXIgQ2xpbWF0ZSBVbmNlcnRhaW50eTwvdGl0bGU+PC90aXRsZXM+PGRhdGVzPjx5ZWFyPjIwMTE8
L3llYXI+PC9kYXRlcz48cHViLWxvY2F0aW9uPldhc2hpbmd0b24gREM8L3B1Yi1sb2NhdGlvbj48
cHVibGlzaGVyPldvcmxkIFJlc291cmNlcyBSZXBvcnQ8L3B1Ymxpc2hlcj48dXJscz48cmVsYXRl
ZC11cmxzPjx1cmw+aHR0cDovL3d3dy53b3JsZHJlc291cmNlc3JlcG9ydC5vcmc8L3VybD48L3Jl
bGF0ZWQtdXJscz48L3VybHM+PC9yZWNvcmQ+PC9DaXRlPjxDaXRlPjxBdXRob3I+QnJvd248L0F1
dGhvcj48WWVhcj4yMDExPC9ZZWFyPjxSZWNOdW0+MzgzPC9SZWNOdW0+PHJlY29yZD48cmVjLW51
bWJlcj4zODM8L3JlYy1udW1iZXI+PGZvcmVpZ24ta2V5cz48a2V5IGFwcD0iRU4iIGRiLWlkPSJ0
YTB6dHJ2OWh3cDA1a2VyZWZudncwcHN2OWRkNXRmenZ4ZHgiIHRpbWVzdGFtcD0iMTQ0MTg0NzE4
NSI+MzgzPC9rZXk+PC9mb3JlaWduLWtleXM+PHJlZi10eXBlIG5hbWU9IlJlcG9ydCI+Mjc8L3Jl
Zi10eXBlPjxjb250cmlidXRvcnM+PGF1dGhvcnM+PGF1dGhvcj5Ccm93biwgQy48L2F1dGhvcj48
L2F1dGhvcnM+PC9jb250cmlidXRvcnM+PHRpdGxlcz48dGl0bGU+RGVjaXNpb24tc2NhbGluZyBm
b3IgUm9idXN0IFBsYW5uaW5nIGFuZCBQb2xpY3kgdW5kZXIgQ2xpbWF0ZSBVbmNlcnRhaW50eTwv
dGl0bGU+PC90aXRsZXM+PGRhdGVzPjx5ZWFyPjIwMTE8L3llYXI+PC9kYXRlcz48cHViLWxvY2F0
aW9uPldhc2hpbmd0b24gREM8L3B1Yi1sb2NhdGlvbj48cHVibGlzaGVyPldvcmxkIFJlc291cmNl
cyBSZXBvcnQ8L3B1Ymxpc2hlcj48dXJscz48cmVsYXRlZC11cmxzPjx1cmw+aHR0cDovL3d3dy53
b3JsZHJlc291cmNlc3JlcG9ydC5vcmc8L3VybD48L3JlbGF0ZWQtdXJscz48L3VybHM+PC9yZWNv
cmQ+PC9DaXRlPjwvRW5kTm90ZT4A
</w:fldData>
        </w:fldChar>
      </w:r>
      <w:r w:rsidR="00235CC5">
        <w:instrText xml:space="preserve"> ADDIN EN.CITE </w:instrText>
      </w:r>
      <w:r w:rsidR="00235CC5">
        <w:fldChar w:fldCharType="begin">
          <w:fldData xml:space="preserve">PEVuZE5vdGU+PENpdGU+PEF1dGhvcj5LYXJlaXZhPC9BdXRob3I+PFllYXI+MjAwODwvWWVhcj48
UmVjTnVtPjI3NDwvUmVjTnVtPjxEaXNwbGF5VGV4dD4oQy4gQnJvd24sIDIwMTE7IEthcmVpdmEg
ZXQgYWwuLCAyMDA4KTwvRGlzcGxheVRleHQ+PHJlY29yZD48cmVjLW51bWJlcj4yNzQ8L3JlYy1u
dW1iZXI+PGZvcmVpZ24ta2V5cz48a2V5IGFwcD0iRU4iIGRiLWlkPSJ0YTB6dHJ2OWh3cDA1a2Vy
ZWZudncwcHN2OWRkNXRmenZ4ZHgiIHRpbWVzdGFtcD0iMTQzOTkxOTkzMyI+Mjc0PC9rZXk+PC9m
b3JlaWduLWtleXM+PHJlZi10eXBlIG5hbWU9IlJlcG9ydCI+Mjc8L3JlZi10eXBlPjxjb250cmli
dXRvcnM+PGF1dGhvcnM+PGF1dGhvcj5LYXJlaXZhLCBQLjwvYXV0aG9yPjxhdXRob3I+RW5xdWlz
dCwgQy48L2F1dGhvcj48YXV0aG9yPkpvaG5zb24sIEEuPC9hdXRob3I+PGF1dGhvcj5KdWxpdXMs
IFMuIEguPC9hdXRob3I+PGF1dGhvcj5MYXdsZXIsIEouPC9hdXRob3I+PGF1dGhvcj5QZXRlcnNl
biwgQi48L2F1dGhvcj48YXV0aG9yPlBpdGVsa2EsIEwuPC9hdXRob3I+PGF1dGhvcj5TaGF3LCBS
LjwvYXV0aG9yPjxhdXRob3I+V2VzdCwgSi4gTS48L2F1dGhvcj48L2F1dGhvcnM+PC9jb250cmli
dXRvcnM+PHRpdGxlcz48dGl0bGU+U3ludGhlc2lzIGFuZCBDb25jbHVzaW9ucy4gSW48L3RpdGxl
PjxzZWNvbmRhcnktdGl0bGU+UHJlbGltaW5hcnkgcmV2aWV3IG9mIGFkYXB0YXRpb24gb3B0aW9u
cyBmb3IgY2xpbWF0ZS1zZW5zaXRpdmUgZWNvc3lzdGVtcyBhbmQgcmVzb3VyY2VzLiBBIFJlcG9y
dCBieSB0aGUgVS5TLiBDbGltYXRlIENoYW5nZSBTY2llbmNlIFByb2dyYW0gYW5kIHRoZSBTdWJj
b21taXR0ZWUgb24gR2xvYmFsIENoYW5nZSBSZXNlYXJjaCBbSnVsaXVzLCBTLkguLCBKLk0uIFdl
c3QgKGVkcy4pLCBKLlMuIEJhcm9uLCBCLiBHcmlmZml0aCwgTC5BLiBKb3ljZSwgUC4gS2FyZWl2
YSwgQi5ELiBLZWxsZXIsIE0uQS4gUGFsbWVyLCBDLkguIFBldGVyc29uLCBhbmQgSi5NLiBTY290
dCAoQXV0aG9ycyldLjwvc2Vjb25kYXJ5LXRpdGxlPjwvdGl0bGVzPjxwYWdlcz45LTEgdG8gOS02
NjwvcGFnZXM+PGRhdGVzPjx5ZWFyPjIwMDg8L3llYXI+PC9kYXRlcz48cHViLWxvY2F0aW9uPldh
c2hpbmd0b24sIERDPC9wdWItbG9jYXRpb24+PHB1Ymxpc2hlcj5VLlMuIEVudmlyb25tZW50YWwg
UHJvdGVjdGlvbiBBZ2VuY3k8L3B1Ymxpc2hlcj48dXJscz48L3VybHM+PC9yZWNvcmQ+PC9DaXRl
PjxDaXRlPjxBdXRob3I+QnJvd248L0F1dGhvcj48WWVhcj4yMDExPC9ZZWFyPjxSZWNOdW0+Mzgz
PC9SZWNOdW0+PHJlY29yZD48cmVjLW51bWJlcj4zODM8L3JlYy1udW1iZXI+PGZvcmVpZ24ta2V5
cz48a2V5IGFwcD0iRU4iIGRiLWlkPSJ0YTB6dHJ2OWh3cDA1a2VyZWZudncwcHN2OWRkNXRmenZ4
ZHgiIHRpbWVzdGFtcD0iMTQ0MTg0NzE4NSI+MzgzPC9rZXk+PC9mb3JlaWduLWtleXM+PHJlZi10
eXBlIG5hbWU9IlJlcG9ydCI+Mjc8L3JlZi10eXBlPjxjb250cmlidXRvcnM+PGF1dGhvcnM+PGF1
dGhvcj5Ccm93biwgQy48L2F1dGhvcj48L2F1dGhvcnM+PC9jb250cmlidXRvcnM+PHRpdGxlcz48
dGl0bGU+RGVjaXNpb24tc2NhbGluZyBmb3IgUm9idXN0IFBsYW5uaW5nIGFuZCBQb2xpY3kgdW5k
ZXIgQ2xpbWF0ZSBVbmNlcnRhaW50eTwvdGl0bGU+PC90aXRsZXM+PGRhdGVzPjx5ZWFyPjIwMTE8
L3llYXI+PC9kYXRlcz48cHViLWxvY2F0aW9uPldhc2hpbmd0b24gREM8L3B1Yi1sb2NhdGlvbj48
cHVibGlzaGVyPldvcmxkIFJlc291cmNlcyBSZXBvcnQ8L3B1Ymxpc2hlcj48dXJscz48cmVsYXRl
ZC11cmxzPjx1cmw+aHR0cDovL3d3dy53b3JsZHJlc291cmNlc3JlcG9ydC5vcmc8L3VybD48L3Jl
bGF0ZWQtdXJscz48L3VybHM+PC9yZWNvcmQ+PC9DaXRlPjxDaXRlPjxBdXRob3I+QnJvd248L0F1
dGhvcj48WWVhcj4yMDExPC9ZZWFyPjxSZWNOdW0+MzgzPC9SZWNOdW0+PHJlY29yZD48cmVjLW51
bWJlcj4zODM8L3JlYy1udW1iZXI+PGZvcmVpZ24ta2V5cz48a2V5IGFwcD0iRU4iIGRiLWlkPSJ0
YTB6dHJ2OWh3cDA1a2VyZWZudncwcHN2OWRkNXRmenZ4ZHgiIHRpbWVzdGFtcD0iMTQ0MTg0NzE4
NSI+MzgzPC9rZXk+PC9mb3JlaWduLWtleXM+PHJlZi10eXBlIG5hbWU9IlJlcG9ydCI+Mjc8L3Jl
Zi10eXBlPjxjb250cmlidXRvcnM+PGF1dGhvcnM+PGF1dGhvcj5Ccm93biwgQy48L2F1dGhvcj48
L2F1dGhvcnM+PC9jb250cmlidXRvcnM+PHRpdGxlcz48dGl0bGU+RGVjaXNpb24tc2NhbGluZyBm
b3IgUm9idXN0IFBsYW5uaW5nIGFuZCBQb2xpY3kgdW5kZXIgQ2xpbWF0ZSBVbmNlcnRhaW50eTwv
dGl0bGU+PC90aXRsZXM+PGRhdGVzPjx5ZWFyPjIwMTE8L3llYXI+PC9kYXRlcz48cHViLWxvY2F0
aW9uPldhc2hpbmd0b24gREM8L3B1Yi1sb2NhdGlvbj48cHVibGlzaGVyPldvcmxkIFJlc291cmNl
cyBSZXBvcnQ8L3B1Ymxpc2hlcj48dXJscz48cmVsYXRlZC11cmxzPjx1cmw+aHR0cDovL3d3dy53
b3JsZHJlc291cmNlc3JlcG9ydC5vcmc8L3VybD48L3JlbGF0ZWQtdXJscz48L3VybHM+PC9yZWNv
cmQ+PC9DaXRlPjwvRW5kTm90ZT4A
</w:fldData>
        </w:fldChar>
      </w:r>
      <w:r w:rsidR="00235CC5">
        <w:instrText xml:space="preserve"> ADDIN EN.CITE.DATA </w:instrText>
      </w:r>
      <w:r w:rsidR="00235CC5">
        <w:fldChar w:fldCharType="end"/>
      </w:r>
      <w:r w:rsidR="00235CC5">
        <w:fldChar w:fldCharType="separate"/>
      </w:r>
      <w:r w:rsidR="00235CC5">
        <w:rPr>
          <w:noProof/>
        </w:rPr>
        <w:t>(C. Brown, 2011; Kareiva et al., 2008)</w:t>
      </w:r>
      <w:r w:rsidR="00235CC5">
        <w:fldChar w:fldCharType="end"/>
      </w:r>
      <w:r w:rsidR="004F34BB">
        <w:t xml:space="preserve">. </w:t>
      </w:r>
      <w:r w:rsidR="00DF4E69">
        <w:t>B</w:t>
      </w:r>
      <w:r w:rsidR="00DF4E69" w:rsidRPr="00DF4E69">
        <w:t xml:space="preserve">eing </w:t>
      </w:r>
      <w:r w:rsidR="00D92F70">
        <w:t>‘</w:t>
      </w:r>
      <w:r w:rsidR="005E28A7">
        <w:t>c</w:t>
      </w:r>
      <w:r w:rsidR="00D92F70">
        <w:t>limate-</w:t>
      </w:r>
      <w:r w:rsidR="005E28A7">
        <w:t>s</w:t>
      </w:r>
      <w:r w:rsidR="00DF4E69" w:rsidRPr="00DF4E69">
        <w:t>mart</w:t>
      </w:r>
      <w:r w:rsidR="00D92F70">
        <w:t>’</w:t>
      </w:r>
      <w:r w:rsidR="00DF4E69" w:rsidRPr="00DF4E69">
        <w:t xml:space="preserve"> </w:t>
      </w:r>
      <w:r w:rsidR="00D92F70">
        <w:t>involves</w:t>
      </w:r>
      <w:r w:rsidR="00DF4E69" w:rsidRPr="00DF4E69">
        <w:t xml:space="preserve"> asking </w:t>
      </w:r>
      <w:r w:rsidR="00F86FD1">
        <w:t xml:space="preserve">the </w:t>
      </w:r>
      <w:r w:rsidR="00BD7164">
        <w:t>key</w:t>
      </w:r>
      <w:r w:rsidR="00BD7164" w:rsidRPr="00DF4E69">
        <w:t xml:space="preserve"> </w:t>
      </w:r>
      <w:r w:rsidR="00DF4E69" w:rsidRPr="00DF4E69">
        <w:t>question</w:t>
      </w:r>
      <w:r w:rsidR="00D92F70">
        <w:t>s</w:t>
      </w:r>
      <w:r w:rsidR="004F34BB">
        <w:t xml:space="preserve"> (</w:t>
      </w:r>
      <w:r w:rsidR="009A6A6F">
        <w:t>d</w:t>
      </w:r>
      <w:r w:rsidR="00AC181A">
        <w:t xml:space="preserve">esign </w:t>
      </w:r>
      <w:r w:rsidR="009A6A6F">
        <w:t>c</w:t>
      </w:r>
      <w:r w:rsidR="00AC181A">
        <w:t>onsiderations</w:t>
      </w:r>
      <w:r w:rsidR="004F34BB">
        <w:t>)</w:t>
      </w:r>
      <w:r w:rsidR="00DF4E69" w:rsidRPr="00DF4E69">
        <w:t xml:space="preserve"> about the</w:t>
      </w:r>
      <w:r w:rsidR="00D50EC6">
        <w:t xml:space="preserve"> impacts of</w:t>
      </w:r>
      <w:r w:rsidR="00DF4E69" w:rsidRPr="00DF4E69">
        <w:t xml:space="preserve"> climate change</w:t>
      </w:r>
      <w:r w:rsidR="00970529">
        <w:t xml:space="preserve"> that are of</w:t>
      </w:r>
      <w:r w:rsidR="00D92F70">
        <w:t xml:space="preserve"> particular</w:t>
      </w:r>
      <w:r w:rsidR="00970529">
        <w:t xml:space="preserve"> concern </w:t>
      </w:r>
      <w:r w:rsidR="00F86FD1">
        <w:t>relative</w:t>
      </w:r>
      <w:r w:rsidR="00970529">
        <w:t xml:space="preserve"> to existing </w:t>
      </w:r>
      <w:r w:rsidR="00F86FD1">
        <w:t>conditions of</w:t>
      </w:r>
      <w:r w:rsidR="003745A6">
        <w:t xml:space="preserve"> the target </w:t>
      </w:r>
      <w:r w:rsidR="00F86FD1">
        <w:t>reef</w:t>
      </w:r>
      <w:r w:rsidR="00970529">
        <w:t xml:space="preserve"> and</w:t>
      </w:r>
      <w:r w:rsidR="00DF4E69" w:rsidRPr="00DF4E69">
        <w:t xml:space="preserve"> </w:t>
      </w:r>
      <w:r w:rsidR="00D92F70">
        <w:t xml:space="preserve">the </w:t>
      </w:r>
      <w:r w:rsidR="00F86FD1">
        <w:t xml:space="preserve">management </w:t>
      </w:r>
      <w:r w:rsidR="00DF4E69" w:rsidRPr="00DF4E69">
        <w:t xml:space="preserve">options </w:t>
      </w:r>
      <w:r w:rsidR="00F86FD1">
        <w:t>being</w:t>
      </w:r>
      <w:r w:rsidR="00DF4E69" w:rsidRPr="00DF4E69">
        <w:t xml:space="preserve"> considered</w:t>
      </w:r>
      <w:r w:rsidR="00D92F70">
        <w:t>.</w:t>
      </w:r>
      <w:r w:rsidR="00DF4E69" w:rsidRPr="00DF4E69">
        <w:t xml:space="preserve"> </w:t>
      </w:r>
      <w:r w:rsidR="003745A6">
        <w:t>By asking these questions, a clearer picture</w:t>
      </w:r>
      <w:r w:rsidR="00A8057B">
        <w:t xml:space="preserve"> </w:t>
      </w:r>
      <w:r w:rsidR="00AC181A">
        <w:t>forms</w:t>
      </w:r>
      <w:r w:rsidR="003745A6">
        <w:t xml:space="preserve"> of gaps in </w:t>
      </w:r>
      <w:r w:rsidR="00A8057B">
        <w:t xml:space="preserve">the </w:t>
      </w:r>
      <w:r w:rsidR="003745A6">
        <w:t>information</w:t>
      </w:r>
      <w:r w:rsidR="0087067F">
        <w:t xml:space="preserve"> </w:t>
      </w:r>
      <w:r w:rsidR="003745A6">
        <w:t xml:space="preserve">needed to </w:t>
      </w:r>
      <w:r w:rsidR="002842F8">
        <w:t>characterize climate change threats</w:t>
      </w:r>
      <w:r w:rsidR="000F74FF">
        <w:t xml:space="preserve"> </w:t>
      </w:r>
      <w:r w:rsidR="00162C2F">
        <w:t>particular to the</w:t>
      </w:r>
      <w:r w:rsidR="000F74FF">
        <w:t xml:space="preserve"> reef </w:t>
      </w:r>
      <w:r w:rsidR="00162C2F">
        <w:t>being managed</w:t>
      </w:r>
      <w:r w:rsidR="00BD7164">
        <w:t>.</w:t>
      </w:r>
      <w:r w:rsidR="002842F8">
        <w:t xml:space="preserve"> </w:t>
      </w:r>
      <w:r w:rsidR="009369EA">
        <w:t xml:space="preserve">Once </w:t>
      </w:r>
      <w:r w:rsidR="00A8057B">
        <w:t>this</w:t>
      </w:r>
      <w:r w:rsidR="002842F8">
        <w:t xml:space="preserve"> information </w:t>
      </w:r>
      <w:r w:rsidR="009369EA">
        <w:t xml:space="preserve">is obtained, </w:t>
      </w:r>
      <w:r w:rsidR="004F34BB">
        <w:t>insights</w:t>
      </w:r>
      <w:r w:rsidR="002842F8">
        <w:t xml:space="preserve"> </w:t>
      </w:r>
      <w:r w:rsidR="009369EA">
        <w:t xml:space="preserve">emerge as to </w:t>
      </w:r>
      <w:r w:rsidR="002842F8">
        <w:t>whether the option</w:t>
      </w:r>
      <w:r w:rsidR="00B34ECF">
        <w:t>s</w:t>
      </w:r>
      <w:r w:rsidR="002842F8">
        <w:t xml:space="preserve"> </w:t>
      </w:r>
      <w:r w:rsidR="009369EA">
        <w:t>under consideration</w:t>
      </w:r>
      <w:r w:rsidR="002842F8">
        <w:t xml:space="preserve"> can accommodate that level of threat and reduce risks</w:t>
      </w:r>
      <w:r w:rsidR="00545EA9">
        <w:t>, and what modifications</w:t>
      </w:r>
      <w:r w:rsidR="00E76D79">
        <w:t xml:space="preserve"> (e.g., in design, placement, timing, etc.)</w:t>
      </w:r>
      <w:r w:rsidR="00545EA9">
        <w:t xml:space="preserve"> </w:t>
      </w:r>
      <w:r w:rsidR="00AC181A">
        <w:t>will</w:t>
      </w:r>
      <w:r w:rsidR="00545EA9">
        <w:t xml:space="preserve"> be needed to do so</w:t>
      </w:r>
      <w:r w:rsidR="00E76D79">
        <w:t xml:space="preserve"> effectively</w:t>
      </w:r>
      <w:r w:rsidR="00F13F4B">
        <w:t xml:space="preserve">. </w:t>
      </w:r>
      <w:r w:rsidR="00C63371">
        <w:t xml:space="preserve">In particular, looping back to </w:t>
      </w:r>
      <w:r w:rsidR="00895836">
        <w:t xml:space="preserve">Step 2 </w:t>
      </w:r>
      <w:r w:rsidR="00895836">
        <w:lastRenderedPageBreak/>
        <w:t xml:space="preserve">(Figure 4) </w:t>
      </w:r>
      <w:r w:rsidR="00C63371" w:rsidRPr="00AB6A6D">
        <w:t>in</w:t>
      </w:r>
      <w:r w:rsidR="00C63371">
        <w:t xml:space="preserve"> order to develop more specific types and scales of climate vulnerability information</w:t>
      </w:r>
      <w:r w:rsidR="00162C2F">
        <w:t xml:space="preserve"> provides </w:t>
      </w:r>
      <w:r w:rsidR="00B34ECF">
        <w:t>the</w:t>
      </w:r>
      <w:r w:rsidR="00162C2F">
        <w:t xml:space="preserve"> opportunity for</w:t>
      </w:r>
      <w:r w:rsidR="00296227">
        <w:t xml:space="preserve"> the</w:t>
      </w:r>
      <w:r w:rsidR="00162C2F">
        <w:t xml:space="preserve"> iterative </w:t>
      </w:r>
      <w:r w:rsidR="00296227">
        <w:t xml:space="preserve">process of making </w:t>
      </w:r>
      <w:r w:rsidR="00110F76">
        <w:t xml:space="preserve">coral </w:t>
      </w:r>
      <w:r w:rsidR="00F62C05">
        <w:t xml:space="preserve">reef </w:t>
      </w:r>
      <w:r w:rsidR="00110F76">
        <w:t xml:space="preserve">management </w:t>
      </w:r>
      <w:r w:rsidR="00403327">
        <w:t>c</w:t>
      </w:r>
      <w:r w:rsidR="00110F76">
        <w:t>limate-</w:t>
      </w:r>
      <w:r w:rsidR="00403327">
        <w:t>s</w:t>
      </w:r>
      <w:r w:rsidR="00110F76">
        <w:t>mart</w:t>
      </w:r>
      <w:r w:rsidR="005921AC">
        <w:t xml:space="preserve">. </w:t>
      </w:r>
      <w:r w:rsidR="004F34BB">
        <w:t xml:space="preserve">It is recognized that much of the uncertainty in climate projections </w:t>
      </w:r>
      <w:r w:rsidR="00534800">
        <w:t xml:space="preserve">is </w:t>
      </w:r>
      <w:r w:rsidR="004F34BB">
        <w:t xml:space="preserve">irreducible </w:t>
      </w:r>
      <w:r w:rsidR="003B52D4">
        <w:fldChar w:fldCharType="begin"/>
      </w:r>
      <w:r w:rsidR="003B52D4">
        <w:instrText xml:space="preserve"> ADDIN EN.CITE &lt;EndNote&gt;&lt;Cite&gt;&lt;Author&gt;Pruyt&lt;/Author&gt;&lt;Year&gt;2007&lt;/Year&gt;&lt;RecNum&gt;382&lt;/RecNum&gt;&lt;DisplayText&gt;(Pruyt, 2007)&lt;/DisplayText&gt;&lt;record&gt;&lt;rec-number&gt;382&lt;/rec-number&gt;&lt;foreign-keys&gt;&lt;key app="EN" db-id="ta0ztrv9hwp05kerefnvw0psv9dd5tfzvxdx" timestamp="1441846973"&gt;382&lt;/key&gt;&lt;/foreign-keys&gt;&lt;ref-type name="Conference Proceedings"&gt;10&lt;/ref-type&gt;&lt;contributors&gt;&lt;authors&gt;&lt;author&gt;Pruyt, E.&lt;/author&gt;&lt;/authors&gt;&lt;secondary-authors&gt;&lt;author&gt;Sterman, J.&lt;/author&gt;&lt;author&gt;Oliva, R. &lt;/author&gt;&lt;author&gt;Langer, R. S.&lt;/author&gt;&lt;author&gt;Rowe, J. I.&lt;/author&gt;&lt;author&gt;Yanni, J. M.&lt;/author&gt;&lt;/secondary-authors&gt;&lt;/contributors&gt;&lt;titles&gt;&lt;title&gt;Dealing with Uncertainties? Combining System Dynamics with Multiple Criteria Decision Analysis or with Exploratory Modelling&lt;/title&gt;&lt;secondary-title&gt;Proceedings of the 25th International Conference of the System Dynamics Society&lt;/secondary-title&gt;&lt;/titles&gt;&lt;pages&gt;22&lt;/pages&gt;&lt;keywords&gt;&lt;keyword&gt;Uncertainty&lt;/keyword&gt;&lt;keyword&gt;Robustness&lt;/keyword&gt;&lt;keyword&gt;Multi-Attribute Multiple Criteria Decision Analysis&lt;/keyword&gt;&lt;keyword&gt;MCDA&lt;/keyword&gt;&lt;keyword&gt;Exploratory Modelling&lt;/keyword&gt;&lt;/keywords&gt;&lt;dates&gt;&lt;year&gt;2007&lt;/year&gt;&lt;pub-dates&gt;&lt;date&gt;July 29-August 2, 2007&lt;/date&gt;&lt;/pub-dates&gt;&lt;/dates&gt;&lt;publisher&gt;System Dynamics Group, Massachusetts Institute of Technology&lt;/publisher&gt;&lt;urls&gt;&lt;related-urls&gt;&lt;url&gt;http://www.systemdynamics.org/conferences/2007/proceed/papers/PRUYT386.pdf&lt;/url&gt;&lt;/related-urls&gt;&lt;/urls&gt;&lt;/record&gt;&lt;/Cite&gt;&lt;/EndNote&gt;</w:instrText>
      </w:r>
      <w:r w:rsidR="003B52D4">
        <w:fldChar w:fldCharType="separate"/>
      </w:r>
      <w:r w:rsidR="003B52D4">
        <w:rPr>
          <w:noProof/>
        </w:rPr>
        <w:t>(Pruyt, 2007)</w:t>
      </w:r>
      <w:r w:rsidR="003B52D4">
        <w:fldChar w:fldCharType="end"/>
      </w:r>
      <w:r w:rsidR="008F4527">
        <w:t xml:space="preserve">. </w:t>
      </w:r>
      <w:r w:rsidR="00534800">
        <w:t xml:space="preserve">Thus </w:t>
      </w:r>
      <w:r w:rsidR="004F34BB">
        <w:t>it is the range of climate project</w:t>
      </w:r>
      <w:r w:rsidR="00534800">
        <w:t>ion</w:t>
      </w:r>
      <w:r w:rsidR="004F34BB">
        <w:t xml:space="preserve">s relevant to the management options being evaluated that are used to judge and improve the robustness of the adaptations being considered, while at the same time clearly defining assumptions and risks when using the best available data. Development of robust, </w:t>
      </w:r>
      <w:r w:rsidR="008F4527">
        <w:t>c</w:t>
      </w:r>
      <w:r w:rsidR="004F34BB">
        <w:t>limate-</w:t>
      </w:r>
      <w:r w:rsidR="008F4527">
        <w:t>s</w:t>
      </w:r>
      <w:r w:rsidR="004F34BB">
        <w:t>mart adaptation options</w:t>
      </w:r>
      <w:r w:rsidR="005921AC">
        <w:t xml:space="preserve"> </w:t>
      </w:r>
      <w:r w:rsidR="00B34ECF">
        <w:t xml:space="preserve">may </w:t>
      </w:r>
      <w:r w:rsidR="005921AC" w:rsidRPr="00D92F70">
        <w:t xml:space="preserve">come at a cost, and </w:t>
      </w:r>
      <w:r w:rsidR="005921AC">
        <w:t>may even be</w:t>
      </w:r>
      <w:r w:rsidR="005921AC" w:rsidRPr="00D92F70">
        <w:t xml:space="preserve"> prohibitive</w:t>
      </w:r>
      <w:r w:rsidR="005921AC">
        <w:t xml:space="preserve"> or</w:t>
      </w:r>
      <w:r w:rsidR="005921AC" w:rsidRPr="00D92F70">
        <w:t xml:space="preserve"> </w:t>
      </w:r>
      <w:r w:rsidR="005921AC">
        <w:t>in</w:t>
      </w:r>
      <w:r w:rsidR="005921AC" w:rsidRPr="00D92F70">
        <w:t>feasible</w:t>
      </w:r>
      <w:r w:rsidR="00B34ECF">
        <w:t xml:space="preserve">, but the information gathered in this iterative CCAP framework becomes a foundation for addressing such </w:t>
      </w:r>
      <w:r w:rsidR="004F34BB">
        <w:t xml:space="preserve">evaluation and selection </w:t>
      </w:r>
      <w:r w:rsidR="00B34ECF">
        <w:t xml:space="preserve">criteria in </w:t>
      </w:r>
      <w:r w:rsidR="004F34BB">
        <w:t xml:space="preserve">subsequent planning </w:t>
      </w:r>
      <w:r w:rsidR="00B34ECF">
        <w:t>steps (Figure 4, Step 5</w:t>
      </w:r>
      <w:r w:rsidR="008B6F52">
        <w:t>)</w:t>
      </w:r>
      <w:r w:rsidR="00AB6A6D">
        <w:t xml:space="preserve">. </w:t>
      </w:r>
      <w:r w:rsidR="00BF38B7">
        <w:t>Further, the information can immediately begin to inform any periodic adaptive management process or planning cycle (e.g., watershed planning) where climate change may not have been a focus in the past, but is now identified as a priority issue to consider in planning.</w:t>
      </w:r>
    </w:p>
    <w:p w14:paraId="16B04109" w14:textId="1A9ECCDA" w:rsidR="00D21208" w:rsidRPr="00C17D1F" w:rsidRDefault="00321717" w:rsidP="00577589">
      <w:pPr>
        <w:spacing w:line="480" w:lineRule="auto"/>
        <w:ind w:firstLine="0"/>
      </w:pPr>
      <w:r>
        <w:t>The overall g</w:t>
      </w:r>
      <w:r w:rsidR="0068182D">
        <w:t xml:space="preserve">oal </w:t>
      </w:r>
      <w:r>
        <w:t>of</w:t>
      </w:r>
      <w:r w:rsidR="0068182D">
        <w:t xml:space="preserve"> Step 4</w:t>
      </w:r>
      <w:r w:rsidR="008B3C7F">
        <w:t xml:space="preserve"> </w:t>
      </w:r>
      <w:r w:rsidR="0068182D">
        <w:t xml:space="preserve">is </w:t>
      </w:r>
      <w:r w:rsidR="00B977CD">
        <w:t xml:space="preserve">to be able </w:t>
      </w:r>
      <w:r w:rsidR="0068182D">
        <w:t xml:space="preserve">to </w:t>
      </w:r>
      <w:r w:rsidR="008F4527">
        <w:t xml:space="preserve">develop and </w:t>
      </w:r>
      <w:r w:rsidR="00B977CD">
        <w:t>carry</w:t>
      </w:r>
      <w:r w:rsidR="00DD726D">
        <w:t xml:space="preserve"> forward</w:t>
      </w:r>
      <w:r w:rsidR="00B977CD">
        <w:t xml:space="preserve"> </w:t>
      </w:r>
      <w:r>
        <w:t xml:space="preserve">an </w:t>
      </w:r>
      <w:r w:rsidR="00B977CD">
        <w:t>expand</w:t>
      </w:r>
      <w:r>
        <w:t>ed</w:t>
      </w:r>
      <w:r w:rsidR="00B977CD">
        <w:t xml:space="preserve"> list of candidate climate-smart adaptation actions </w:t>
      </w:r>
      <w:r w:rsidR="00DD726D">
        <w:t>for</w:t>
      </w:r>
      <w:r w:rsidR="00B977CD">
        <w:t xml:space="preserve"> ev</w:t>
      </w:r>
      <w:r w:rsidR="00895836">
        <w:t xml:space="preserve">aluation and </w:t>
      </w:r>
      <w:r w:rsidR="00DD726D">
        <w:t xml:space="preserve">priority </w:t>
      </w:r>
      <w:r w:rsidR="00895836">
        <w:t xml:space="preserve">selection (Step 5, Figure 4) </w:t>
      </w:r>
      <w:r w:rsidR="00B977CD">
        <w:t>and ultimately implementation (Step 6).</w:t>
      </w:r>
      <w:r w:rsidR="00E91075">
        <w:t xml:space="preserve"> The </w:t>
      </w:r>
      <w:r w:rsidR="009A6A6F">
        <w:t>c</w:t>
      </w:r>
      <w:r w:rsidR="008F4527">
        <w:t>limate-</w:t>
      </w:r>
      <w:r w:rsidR="009A6A6F">
        <w:t>s</w:t>
      </w:r>
      <w:r w:rsidR="008F4527">
        <w:t xml:space="preserve">mart </w:t>
      </w:r>
      <w:r w:rsidR="009A6A6F">
        <w:t>d</w:t>
      </w:r>
      <w:r w:rsidR="008F4527">
        <w:t xml:space="preserve">esign </w:t>
      </w:r>
      <w:r w:rsidR="009A6A6F">
        <w:t>c</w:t>
      </w:r>
      <w:r w:rsidR="008F4527">
        <w:t xml:space="preserve">onsiderations </w:t>
      </w:r>
      <w:r w:rsidR="008B3C7F">
        <w:t xml:space="preserve">formulated </w:t>
      </w:r>
      <w:r w:rsidR="008F4527">
        <w:t xml:space="preserve">for each candidate adaptation option </w:t>
      </w:r>
      <w:r w:rsidR="008B3C7F">
        <w:t xml:space="preserve">contribute to this goal </w:t>
      </w:r>
      <w:r w:rsidR="001D0836">
        <w:t>directly</w:t>
      </w:r>
      <w:r w:rsidR="008B3C7F">
        <w:t xml:space="preserve"> by </w:t>
      </w:r>
      <w:r w:rsidR="001D0836">
        <w:t xml:space="preserve">guiding the revision of options so they </w:t>
      </w:r>
      <w:r w:rsidR="00C97F51">
        <w:t>more</w:t>
      </w:r>
      <w:r w:rsidR="001D0836">
        <w:t xml:space="preserve"> effectively reduce </w:t>
      </w:r>
      <w:r w:rsidR="00C97F51">
        <w:t>climate change</w:t>
      </w:r>
      <w:r w:rsidR="00BF38B7">
        <w:t xml:space="preserve"> impacts</w:t>
      </w:r>
      <w:r w:rsidR="001D0836">
        <w:t xml:space="preserve"> </w:t>
      </w:r>
      <w:r w:rsidR="00C97F51">
        <w:t xml:space="preserve">and </w:t>
      </w:r>
      <w:r w:rsidR="00BE09A0">
        <w:t>better</w:t>
      </w:r>
      <w:r w:rsidR="001D0836">
        <w:t xml:space="preserve"> withstand the </w:t>
      </w:r>
      <w:r w:rsidR="00C97F51">
        <w:t>direct impacts</w:t>
      </w:r>
      <w:r w:rsidR="001D0836">
        <w:t xml:space="preserve"> of climate changes that are anticipated for a site</w:t>
      </w:r>
      <w:r w:rsidR="008B3C7F">
        <w:t>.</w:t>
      </w:r>
      <w:r w:rsidR="001D0836">
        <w:t xml:space="preserve"> </w:t>
      </w:r>
      <w:r w:rsidR="00672FBA">
        <w:t>I</w:t>
      </w:r>
      <w:r w:rsidR="00C97F51">
        <w:t xml:space="preserve">n doing so, addressing the </w:t>
      </w:r>
      <w:r w:rsidR="009A6A6F">
        <w:t>c</w:t>
      </w:r>
      <w:r w:rsidR="00C97F51">
        <w:t>limate-</w:t>
      </w:r>
      <w:r w:rsidR="009A6A6F">
        <w:t>s</w:t>
      </w:r>
      <w:r w:rsidR="00C97F51">
        <w:t>mart design questions also provide</w:t>
      </w:r>
      <w:r w:rsidR="00672FBA">
        <w:t>s</w:t>
      </w:r>
      <w:r w:rsidR="00C97F51">
        <w:t xml:space="preserve"> information relevant to many common evaluation criteria (for example, effectiveness, feasibility, ability to fulfill m</w:t>
      </w:r>
      <w:r w:rsidR="00AC181A">
        <w:t>anagement objectives</w:t>
      </w:r>
      <w:r w:rsidR="00C97F51">
        <w:t>).</w:t>
      </w:r>
      <w:r w:rsidR="00B977CD">
        <w:t xml:space="preserve"> </w:t>
      </w:r>
      <w:r w:rsidR="00F62C05">
        <w:t>Thus</w:t>
      </w:r>
      <w:r w:rsidR="00C97F51">
        <w:t xml:space="preserve"> e</w:t>
      </w:r>
      <w:r w:rsidR="00D749BF">
        <w:t xml:space="preserve">valuation and selection of actions </w:t>
      </w:r>
      <w:r w:rsidR="006E335B">
        <w:t xml:space="preserve">should be done only after </w:t>
      </w:r>
      <w:r w:rsidR="00D749BF">
        <w:t xml:space="preserve">climate-smart design questions </w:t>
      </w:r>
      <w:r w:rsidR="006E335B">
        <w:t xml:space="preserve">have been </w:t>
      </w:r>
      <w:r w:rsidR="00D749BF">
        <w:t>addressed.</w:t>
      </w:r>
      <w:r w:rsidR="009B1ADA">
        <w:t xml:space="preserve"> </w:t>
      </w:r>
      <w:r w:rsidR="0094749C">
        <w:t>S</w:t>
      </w:r>
      <w:r w:rsidR="00D21208" w:rsidRPr="008652DC">
        <w:t>takeholders</w:t>
      </w:r>
      <w:r w:rsidR="00D638FD">
        <w:t xml:space="preserve"> </w:t>
      </w:r>
      <w:r w:rsidR="00D749BF">
        <w:t xml:space="preserve">at the Honolulu workshop </w:t>
      </w:r>
      <w:r w:rsidR="002D400E">
        <w:t xml:space="preserve">recognized the value of the </w:t>
      </w:r>
      <w:r w:rsidR="009A6A6F">
        <w:t>c</w:t>
      </w:r>
      <w:r w:rsidR="002D400E">
        <w:t>limate-</w:t>
      </w:r>
      <w:r w:rsidR="009A6A6F">
        <w:t>s</w:t>
      </w:r>
      <w:r w:rsidR="002D400E">
        <w:t xml:space="preserve">mart </w:t>
      </w:r>
      <w:r w:rsidR="009A6A6F">
        <w:t>d</w:t>
      </w:r>
      <w:r w:rsidR="002D400E">
        <w:t xml:space="preserve">esign </w:t>
      </w:r>
      <w:r w:rsidR="009A6A6F">
        <w:t>c</w:t>
      </w:r>
      <w:r w:rsidR="002D400E">
        <w:t xml:space="preserve">onsiderations as a mechanism for </w:t>
      </w:r>
      <w:r w:rsidR="00D21208">
        <w:t>link</w:t>
      </w:r>
      <w:r w:rsidR="00611CD8">
        <w:t>ing</w:t>
      </w:r>
      <w:r w:rsidR="00D21208" w:rsidRPr="003219F0">
        <w:t xml:space="preserve"> site-specific climate vulnerabilit</w:t>
      </w:r>
      <w:r w:rsidR="00D21208">
        <w:t>ies</w:t>
      </w:r>
      <w:r w:rsidR="00D21208" w:rsidRPr="003219F0">
        <w:t xml:space="preserve"> to the </w:t>
      </w:r>
      <w:r w:rsidR="00D21208">
        <w:t>design</w:t>
      </w:r>
      <w:r w:rsidR="00D21208" w:rsidRPr="003219F0">
        <w:t xml:space="preserve"> of adaptation options </w:t>
      </w:r>
      <w:r w:rsidR="006E335B">
        <w:t xml:space="preserve">for the targeted </w:t>
      </w:r>
      <w:r w:rsidR="00D21208" w:rsidRPr="003219F0">
        <w:t>site</w:t>
      </w:r>
      <w:r w:rsidR="00D21208">
        <w:t xml:space="preserve"> </w:t>
      </w:r>
      <w:r w:rsidR="006E335B">
        <w:t xml:space="preserve">considering </w:t>
      </w:r>
      <w:r w:rsidR="00D21208">
        <w:t>the suite of human stressors and uses on the site</w:t>
      </w:r>
      <w:r w:rsidR="002D400E">
        <w:t>.</w:t>
      </w:r>
      <w:r w:rsidR="004878D2">
        <w:t xml:space="preserve"> </w:t>
      </w:r>
      <w:r w:rsidR="00221940">
        <w:t>They also recognized</w:t>
      </w:r>
      <w:r w:rsidR="00F62C05">
        <w:t xml:space="preserve"> that the process i</w:t>
      </w:r>
      <w:r w:rsidR="00221940">
        <w:t>s</w:t>
      </w:r>
      <w:r w:rsidR="004878D2">
        <w:t xml:space="preserve"> complex</w:t>
      </w:r>
      <w:r w:rsidR="00B8091A">
        <w:t xml:space="preserve"> a</w:t>
      </w:r>
      <w:r w:rsidR="00221940">
        <w:t xml:space="preserve">nd articulated </w:t>
      </w:r>
      <w:r w:rsidR="00221940">
        <w:lastRenderedPageBreak/>
        <w:t>the</w:t>
      </w:r>
      <w:r w:rsidR="00221940" w:rsidRPr="008652DC">
        <w:t xml:space="preserve"> need for a more explicit</w:t>
      </w:r>
      <w:r w:rsidR="00221940">
        <w:t>,</w:t>
      </w:r>
      <w:r w:rsidR="00221940" w:rsidRPr="008652DC">
        <w:t xml:space="preserve"> </w:t>
      </w:r>
      <w:r w:rsidR="00D749BF">
        <w:t>step-by-step guided process</w:t>
      </w:r>
      <w:r w:rsidR="002D400E">
        <w:t xml:space="preserve"> for answering, or ‘unpacking’ the questions once formulated</w:t>
      </w:r>
      <w:r w:rsidR="00D21208" w:rsidRPr="003219F0">
        <w:t xml:space="preserve">. </w:t>
      </w:r>
      <w:r w:rsidR="00BE09A0">
        <w:t>Ongoing efforts of the</w:t>
      </w:r>
      <w:r w:rsidR="00D21208">
        <w:t xml:space="preserve"> CCAP project are</w:t>
      </w:r>
      <w:r w:rsidR="00882CE8">
        <w:t xml:space="preserve"> to develop</w:t>
      </w:r>
      <w:r w:rsidR="00D21208">
        <w:t xml:space="preserve"> </w:t>
      </w:r>
      <w:r w:rsidR="00D749BF">
        <w:t>this</w:t>
      </w:r>
      <w:r w:rsidR="00D21208">
        <w:t xml:space="preserve"> process </w:t>
      </w:r>
      <w:r w:rsidR="00DD726D">
        <w:t>and</w:t>
      </w:r>
      <w:r w:rsidR="00D21208">
        <w:t xml:space="preserve"> </w:t>
      </w:r>
      <w:r w:rsidR="00D749BF">
        <w:t xml:space="preserve">an associated </w:t>
      </w:r>
      <w:r w:rsidR="00D21208">
        <w:t xml:space="preserve">tool to aid in the unpacking of climate-smart design </w:t>
      </w:r>
      <w:r w:rsidR="00BE09A0">
        <w:t>considerations</w:t>
      </w:r>
      <w:r w:rsidR="00611CD8">
        <w:t>.</w:t>
      </w:r>
      <w:r w:rsidR="002D400E">
        <w:t xml:space="preserve"> </w:t>
      </w:r>
    </w:p>
    <w:p w14:paraId="4D296BE0" w14:textId="5B68C3D1" w:rsidR="00FD2B5E" w:rsidRDefault="00AC5646" w:rsidP="00577589">
      <w:pPr>
        <w:spacing w:line="480" w:lineRule="auto"/>
        <w:ind w:firstLine="0"/>
      </w:pPr>
      <w:r>
        <w:t xml:space="preserve">The </w:t>
      </w:r>
      <w:r w:rsidR="009A6A6F">
        <w:t>C</w:t>
      </w:r>
      <w:r w:rsidRPr="00AC5646">
        <w:t>limate-</w:t>
      </w:r>
      <w:r w:rsidR="009A6A6F">
        <w:t>S</w:t>
      </w:r>
      <w:r w:rsidRPr="00AC5646">
        <w:t xml:space="preserve">mart </w:t>
      </w:r>
      <w:r w:rsidR="009A6A6F">
        <w:t>C</w:t>
      </w:r>
      <w:r w:rsidR="001E5CFD">
        <w:t>onservation</w:t>
      </w:r>
      <w:r w:rsidR="009A6A6F">
        <w:t xml:space="preserve"> guide</w:t>
      </w:r>
      <w:r w:rsidR="001E5CFD">
        <w:t xml:space="preserve"> </w:t>
      </w:r>
      <w:r w:rsidR="00321717">
        <w:fldChar w:fldCharType="begin"/>
      </w:r>
      <w:r w:rsidR="00A033B1">
        <w:instrText xml:space="preserve"> ADDIN EN.CITE &lt;EndNote&gt;&lt;Cite&gt;&lt;Author&gt;Stein&lt;/Author&gt;&lt;Year&gt;2014&lt;/Year&gt;&lt;RecNum&gt;152&lt;/RecNum&gt;&lt;DisplayText&gt;(Stein et al., 2014)&lt;/DisplayText&gt;&lt;record&gt;&lt;rec-number&gt;152&lt;/rec-number&gt;&lt;foreign-keys&gt;&lt;key app="EN" db-id="ta0ztrv9hwp05kerefnvw0psv9dd5tfzvxdx" timestamp="1379431609"&gt;152&lt;/key&gt;&lt;/foreign-keys&gt;&lt;ref-type name="Journal Article"&gt;17&lt;/ref-type&gt;&lt;contributors&gt;&lt;authors&gt;&lt;author&gt;Stein, Bruce A.&lt;/author&gt;&lt;author&gt;Glick, P.&lt;/author&gt;&lt;author&gt;Edelson, N.A.&lt;/author&gt;&lt;author&gt;Staudt, A.&lt;/author&gt;&lt;/authors&gt;&lt;/contributors&gt;&lt;titles&gt;&lt;title&gt;Climate-Smart Conservation: Putting Adaptation Principles into Practice&lt;/title&gt;&lt;/titles&gt;&lt;dates&gt;&lt;year&gt;2014&lt;/year&gt;&lt;/dates&gt;&lt;urls&gt;&lt;/urls&gt;&lt;/record&gt;&lt;/Cite&gt;&lt;/EndNote&gt;</w:instrText>
      </w:r>
      <w:r w:rsidR="00321717">
        <w:fldChar w:fldCharType="separate"/>
      </w:r>
      <w:r w:rsidR="00A033B1">
        <w:rPr>
          <w:noProof/>
        </w:rPr>
        <w:t>(Stein et al., 2014)</w:t>
      </w:r>
      <w:r w:rsidR="00321717">
        <w:fldChar w:fldCharType="end"/>
      </w:r>
      <w:r w:rsidR="001E5CFD">
        <w:t xml:space="preserve"> set</w:t>
      </w:r>
      <w:r w:rsidR="00DC13B3">
        <w:t>s</w:t>
      </w:r>
      <w:r w:rsidR="001E5CFD">
        <w:t xml:space="preserve"> forth </w:t>
      </w:r>
      <w:r w:rsidR="00BF38B7">
        <w:t>key characteristics and themes</w:t>
      </w:r>
      <w:r w:rsidR="001E5CFD">
        <w:t>, a planning cycle, and</w:t>
      </w:r>
      <w:r w:rsidR="00BF38B7">
        <w:t xml:space="preserve"> general adaptation</w:t>
      </w:r>
      <w:r w:rsidR="001E5CFD">
        <w:t xml:space="preserve"> strategies </w:t>
      </w:r>
      <w:r w:rsidR="00FA4551">
        <w:t>that c</w:t>
      </w:r>
      <w:r w:rsidR="00A914DA">
        <w:t xml:space="preserve">ould </w:t>
      </w:r>
      <w:r w:rsidR="00FA4551">
        <w:t xml:space="preserve">be applied to </w:t>
      </w:r>
      <w:r w:rsidR="005D31AC">
        <w:t xml:space="preserve">both </w:t>
      </w:r>
      <w:r w:rsidR="00FA4551">
        <w:t xml:space="preserve">terrestrial and aquatic ecosystems. </w:t>
      </w:r>
      <w:r w:rsidR="00BB28DA">
        <w:t xml:space="preserve">Step 4 of the cycle served </w:t>
      </w:r>
      <w:r w:rsidR="00066C1D">
        <w:t xml:space="preserve">as </w:t>
      </w:r>
      <w:r w:rsidR="00BB28DA">
        <w:t xml:space="preserve">a useful entry point to </w:t>
      </w:r>
      <w:r w:rsidR="009369EA">
        <w:t xml:space="preserve">apply </w:t>
      </w:r>
      <w:r w:rsidR="00BB28DA">
        <w:t xml:space="preserve">the use of this framework to a specific </w:t>
      </w:r>
      <w:r w:rsidR="00A914DA">
        <w:t>ecos</w:t>
      </w:r>
      <w:r w:rsidR="00BB28DA">
        <w:t>ystem – coral reefs. The general adaptation strategies</w:t>
      </w:r>
      <w:r w:rsidR="00BF38B7">
        <w:t xml:space="preserve"> (West </w:t>
      </w:r>
      <w:r w:rsidR="00576398">
        <w:t>&amp;</w:t>
      </w:r>
      <w:r w:rsidR="00BF38B7">
        <w:t xml:space="preserve"> Julius</w:t>
      </w:r>
      <w:r w:rsidR="00576398">
        <w:t>,</w:t>
      </w:r>
      <w:r w:rsidR="00BF38B7">
        <w:t xml:space="preserve"> 2014)</w:t>
      </w:r>
      <w:r w:rsidR="00BB28DA">
        <w:t xml:space="preserve"> </w:t>
      </w:r>
      <w:r w:rsidR="009711C7">
        <w:t xml:space="preserve">serve as </w:t>
      </w:r>
      <w:r w:rsidR="00BB28DA">
        <w:t>a</w:t>
      </w:r>
      <w:r w:rsidR="009711C7">
        <w:t xml:space="preserve"> robust</w:t>
      </w:r>
      <w:r w:rsidR="00BB28DA">
        <w:t xml:space="preserve"> framework</w:t>
      </w:r>
      <w:r w:rsidR="00186386">
        <w:t xml:space="preserve"> for coral reef systems</w:t>
      </w:r>
      <w:r w:rsidR="00BB28DA">
        <w:t xml:space="preserve"> to </w:t>
      </w:r>
      <w:r w:rsidR="009711C7">
        <w:t>identify gaps in e</w:t>
      </w:r>
      <w:r w:rsidR="00BB28DA">
        <w:t>xis</w:t>
      </w:r>
      <w:r w:rsidR="00A914DA">
        <w:t xml:space="preserve">ting </w:t>
      </w:r>
      <w:r w:rsidR="009711C7">
        <w:t>management plans for climate-smart adaptation</w:t>
      </w:r>
      <w:r w:rsidR="00A914DA">
        <w:t xml:space="preserve">. </w:t>
      </w:r>
      <w:r w:rsidR="00BB28DA">
        <w:t>The process of</w:t>
      </w:r>
      <w:r w:rsidR="005D31AC">
        <w:t xml:space="preserve"> developing clima</w:t>
      </w:r>
      <w:r w:rsidR="00BB28DA">
        <w:t>te-smart design considerations highlight</w:t>
      </w:r>
      <w:r w:rsidR="00DD726D">
        <w:t>s</w:t>
      </w:r>
      <w:r w:rsidR="00BB28DA">
        <w:t xml:space="preserve"> uncertainties that might </w:t>
      </w:r>
      <w:r w:rsidR="000F47F8">
        <w:t xml:space="preserve">lead to </w:t>
      </w:r>
      <w:r w:rsidR="00BB28DA">
        <w:t>revisiting steps in the climate-smart cycle</w:t>
      </w:r>
      <w:r w:rsidR="00A914DA">
        <w:t xml:space="preserve"> </w:t>
      </w:r>
      <w:r w:rsidR="00DC13B3">
        <w:t xml:space="preserve">and </w:t>
      </w:r>
      <w:r w:rsidR="009711C7">
        <w:t xml:space="preserve">refining </w:t>
      </w:r>
      <w:r w:rsidR="00A914DA">
        <w:t>action</w:t>
      </w:r>
      <w:r w:rsidR="00882CE8">
        <w:t xml:space="preserve">s to </w:t>
      </w:r>
      <w:r w:rsidR="000F47F8">
        <w:t>better man</w:t>
      </w:r>
      <w:r w:rsidR="001E1DD3">
        <w:t>a</w:t>
      </w:r>
      <w:r w:rsidR="000F47F8">
        <w:t>ge risks</w:t>
      </w:r>
      <w:r w:rsidR="009711C7">
        <w:t xml:space="preserve"> under future conditions</w:t>
      </w:r>
      <w:r w:rsidR="00882CE8">
        <w:t>. Overall, the</w:t>
      </w:r>
      <w:r w:rsidR="00F12ECB">
        <w:t xml:space="preserve"> insights gained </w:t>
      </w:r>
      <w:r w:rsidR="00882CE8">
        <w:t>through this coral reef-specific application of the climate-smart co</w:t>
      </w:r>
      <w:r w:rsidR="00BE09A0">
        <w:t>nservation framework illustrate</w:t>
      </w:r>
      <w:r w:rsidR="00882CE8">
        <w:t xml:space="preserve"> </w:t>
      </w:r>
      <w:r w:rsidR="00AC181A">
        <w:t>its</w:t>
      </w:r>
      <w:r w:rsidR="00882CE8">
        <w:t xml:space="preserve"> applicability and relevance to </w:t>
      </w:r>
      <w:r w:rsidR="00F12ECB">
        <w:t xml:space="preserve">resource management </w:t>
      </w:r>
      <w:r w:rsidR="00BE09A0">
        <w:t>in general</w:t>
      </w:r>
      <w:r w:rsidR="00425BCD">
        <w:t>.</w:t>
      </w:r>
      <w:r w:rsidR="00425BCD" w:rsidRPr="00425BCD">
        <w:t xml:space="preserve"> </w:t>
      </w:r>
      <w:bookmarkStart w:id="38" w:name="_Toc426474519"/>
      <w:bookmarkStart w:id="39" w:name="_Toc429311397"/>
    </w:p>
    <w:p w14:paraId="345433AA" w14:textId="50A2DF81" w:rsidR="00CF50D8" w:rsidRDefault="00EA643B" w:rsidP="00577589">
      <w:pPr>
        <w:pStyle w:val="Heading1"/>
        <w:spacing w:line="480" w:lineRule="auto"/>
      </w:pPr>
      <w:r>
        <w:t>Acknowledgements</w:t>
      </w:r>
    </w:p>
    <w:p w14:paraId="1D4EC253" w14:textId="5E17C30E" w:rsidR="00CF50D8" w:rsidRPr="00EA643B" w:rsidRDefault="00CF50D8" w:rsidP="00577589">
      <w:pPr>
        <w:spacing w:line="480" w:lineRule="auto"/>
        <w:ind w:firstLine="0"/>
      </w:pPr>
      <w:r>
        <w:t xml:space="preserve">This research was funded by U.S. Environmental Protection Agency Contract EP-C-12-060, with travel and workshop contributions from the National Oceanic and Atmospheric Administration’s Coral Reef Conservation Program and the Department of the Interior’s Office of Insular Affairs. </w:t>
      </w:r>
      <w:r>
        <w:rPr>
          <w:rFonts w:cs="Arial"/>
          <w:shd w:val="clear" w:color="auto" w:fill="FFFFFF"/>
        </w:rPr>
        <w:t>We gratefully acknowledge the constructive feedback offered on an earlier draft by</w:t>
      </w:r>
      <w:r>
        <w:rPr>
          <w:rStyle w:val="apple-converted-space"/>
          <w:rFonts w:cs="Arial"/>
          <w:shd w:val="clear" w:color="auto" w:fill="FFFFFF"/>
        </w:rPr>
        <w:t xml:space="preserve"> P. Bradley, H. Slay and R. Coffey. Special thanks to E. Conklin, M. Eakin and R. Kosaki for expert technical advice early in the project, and to W. Wiltse, H. Slay, T. Callender, E. Anders, T. Leberer and R. Parsons for key contributions to workshop planning and participation. The views expressed in this article are those of the authors and do </w:t>
      </w:r>
      <w:r>
        <w:rPr>
          <w:rStyle w:val="apple-converted-space"/>
          <w:rFonts w:cs="Arial"/>
          <w:shd w:val="clear" w:color="auto" w:fill="FFFFFF"/>
        </w:rPr>
        <w:lastRenderedPageBreak/>
        <w:t xml:space="preserve">not necessarily reflect the views or policies of the U.S. Environmental Protection Agency, </w:t>
      </w:r>
      <w:r>
        <w:t>National Oceanic and Atmospheric Administration, or Department of the Interior</w:t>
      </w:r>
      <w:r>
        <w:rPr>
          <w:rStyle w:val="apple-converted-space"/>
          <w:rFonts w:cs="Arial"/>
          <w:shd w:val="clear" w:color="auto" w:fill="FFFFFF"/>
        </w:rPr>
        <w:t>.</w:t>
      </w:r>
    </w:p>
    <w:p w14:paraId="6189378A" w14:textId="666B3408" w:rsidR="008652DC" w:rsidRPr="001E3806" w:rsidRDefault="008652DC" w:rsidP="00577589">
      <w:pPr>
        <w:pStyle w:val="Heading1"/>
        <w:spacing w:line="480" w:lineRule="auto"/>
      </w:pPr>
      <w:r>
        <w:t xml:space="preserve">References </w:t>
      </w:r>
      <w:bookmarkEnd w:id="38"/>
      <w:bookmarkEnd w:id="39"/>
    </w:p>
    <w:p w14:paraId="1415A036" w14:textId="77777777" w:rsidR="00556B70" w:rsidRPr="00556B70" w:rsidRDefault="00FD0E51" w:rsidP="00577589">
      <w:pPr>
        <w:pStyle w:val="EndNoteBibliography"/>
        <w:spacing w:after="0" w:line="480" w:lineRule="auto"/>
        <w:ind w:left="540" w:hanging="540"/>
        <w:jc w:val="left"/>
      </w:pPr>
      <w:r>
        <w:fldChar w:fldCharType="begin"/>
      </w:r>
      <w:r>
        <w:instrText xml:space="preserve"> ADDIN EN.REFLIST </w:instrText>
      </w:r>
      <w:r>
        <w:fldChar w:fldCharType="separate"/>
      </w:r>
      <w:r w:rsidR="00556B70" w:rsidRPr="00556B70">
        <w:t xml:space="preserve">Anthony, K. R. N., Marshall, P. A., Abdulla, A., Beeden, R., Bergh, C., Black, R., . . . Wear, S. (2015). Operationalizing resilience for adaptive coral reef management under global environmental change. </w:t>
      </w:r>
      <w:r w:rsidR="00556B70" w:rsidRPr="00556B70">
        <w:rPr>
          <w:i/>
        </w:rPr>
        <w:t>Global Change Biology, 21</w:t>
      </w:r>
      <w:r w:rsidR="00556B70" w:rsidRPr="00556B70">
        <w:t>(1), 48-61. doi: 10.1111/gcb.12700</w:t>
      </w:r>
    </w:p>
    <w:p w14:paraId="24EBDD1B" w14:textId="77777777" w:rsidR="00556B70" w:rsidRPr="00556B70" w:rsidRDefault="00556B70" w:rsidP="00577589">
      <w:pPr>
        <w:pStyle w:val="EndNoteBibliography"/>
        <w:spacing w:after="0" w:line="480" w:lineRule="auto"/>
        <w:ind w:left="540" w:hanging="540"/>
        <w:jc w:val="left"/>
      </w:pPr>
      <w:r w:rsidRPr="00556B70">
        <w:t xml:space="preserve">Baird, A. H., Sommer, B., &amp; Madin, J. S. (2012). Pole-ward range expansion of </w:t>
      </w:r>
      <w:r w:rsidRPr="00556B70">
        <w:rPr>
          <w:i/>
        </w:rPr>
        <w:t xml:space="preserve">Acropora </w:t>
      </w:r>
      <w:r w:rsidRPr="00556B70">
        <w:t xml:space="preserve">spp. along the east coast of Australia. </w:t>
      </w:r>
      <w:r w:rsidRPr="00556B70">
        <w:rPr>
          <w:i/>
        </w:rPr>
        <w:t>Coral Reefs, 31</w:t>
      </w:r>
      <w:r w:rsidRPr="00556B70">
        <w:t>, 1063. doi: doi:10.1007/s00338-012-0928-6</w:t>
      </w:r>
    </w:p>
    <w:p w14:paraId="7839D158" w14:textId="77777777" w:rsidR="00556B70" w:rsidRPr="00556B70" w:rsidRDefault="00556B70" w:rsidP="00577589">
      <w:pPr>
        <w:pStyle w:val="EndNoteBibliography"/>
        <w:spacing w:after="0" w:line="480" w:lineRule="auto"/>
        <w:ind w:left="540" w:hanging="540"/>
        <w:jc w:val="left"/>
      </w:pPr>
      <w:r w:rsidRPr="00556B70">
        <w:t xml:space="preserve">Barshis, D. J., Ladner, J. T., Oliver, T. A., Seneca, F. O., Traylor-Knowles, N., &amp; Palumbi, S. R. (2013). Genomic basis for coral resilience to climate change. </w:t>
      </w:r>
      <w:r w:rsidRPr="00556B70">
        <w:rPr>
          <w:i/>
        </w:rPr>
        <w:t>Proceedings of the National Academy of Sciences, 110</w:t>
      </w:r>
      <w:r w:rsidRPr="00556B70">
        <w:t>(4), 1387-1392. doi: 10.1073/pnas.1210224110</w:t>
      </w:r>
    </w:p>
    <w:p w14:paraId="194BBDB9" w14:textId="77777777" w:rsidR="00556B70" w:rsidRPr="00556B70" w:rsidRDefault="00556B70" w:rsidP="00577589">
      <w:pPr>
        <w:pStyle w:val="EndNoteBibliography"/>
        <w:spacing w:after="0" w:line="480" w:lineRule="auto"/>
        <w:ind w:left="540" w:hanging="540"/>
        <w:jc w:val="left"/>
      </w:pPr>
      <w:r w:rsidRPr="00556B70">
        <w:t xml:space="preserve">Baskett, M. L., Gaines, S. D., &amp; Nisbet, R. M. (2009). Symbiont diversity may help coral reefs survive moderate climate change. </w:t>
      </w:r>
      <w:r w:rsidRPr="00556B70">
        <w:rPr>
          <w:i/>
        </w:rPr>
        <w:t>Ecological Applications, 19</w:t>
      </w:r>
      <w:r w:rsidRPr="00556B70">
        <w:t>(1), 3-17. doi: 10.1890/08-0139.1</w:t>
      </w:r>
    </w:p>
    <w:p w14:paraId="7EADE471" w14:textId="77777777" w:rsidR="00556B70" w:rsidRPr="00556B70" w:rsidRDefault="00556B70" w:rsidP="00577589">
      <w:pPr>
        <w:pStyle w:val="EndNoteBibliography"/>
        <w:spacing w:after="0" w:line="480" w:lineRule="auto"/>
        <w:ind w:left="540" w:hanging="540"/>
        <w:jc w:val="left"/>
      </w:pPr>
      <w:r w:rsidRPr="00556B70">
        <w:t xml:space="preserve">Bellwood, D. R., Hughes, T. P., Folke, C., &amp; Nystrom, M. (2004). Confronting the coral reef crisis. </w:t>
      </w:r>
      <w:r w:rsidRPr="00556B70">
        <w:rPr>
          <w:i/>
        </w:rPr>
        <w:t>Nature, 429</w:t>
      </w:r>
      <w:r w:rsidRPr="00556B70">
        <w:t>(6994), 827-833. doi: 10.1038/nature02691</w:t>
      </w:r>
    </w:p>
    <w:p w14:paraId="5ABC8164" w14:textId="77777777" w:rsidR="00556B70" w:rsidRPr="00556B70" w:rsidRDefault="00556B70" w:rsidP="00577589">
      <w:pPr>
        <w:pStyle w:val="EndNoteBibliography"/>
        <w:spacing w:after="0" w:line="480" w:lineRule="auto"/>
        <w:ind w:left="540" w:hanging="540"/>
        <w:jc w:val="left"/>
      </w:pPr>
      <w:r w:rsidRPr="00556B70">
        <w:t>Bentivoglio, A. (2003). Compensatory Mitigation for Coral Reef Impacts in the Pacific Islands. Honolulu, HI: United States Fish and Wildlife Service, Pacific Islands Fish and Wildlife Office.</w:t>
      </w:r>
    </w:p>
    <w:p w14:paraId="5973B773" w14:textId="77777777" w:rsidR="00556B70" w:rsidRPr="00556B70" w:rsidRDefault="00556B70" w:rsidP="00577589">
      <w:pPr>
        <w:pStyle w:val="EndNoteBibliography"/>
        <w:spacing w:after="0" w:line="480" w:lineRule="auto"/>
        <w:ind w:left="540" w:hanging="540"/>
        <w:jc w:val="left"/>
      </w:pPr>
      <w:r w:rsidRPr="00556B70">
        <w:t xml:space="preserve">Berkelmans, R., &amp; van Oppen, M. J. H. (2006). The role of zooxanthellae in the thermal tolerance of corals: a ‘nugget of hope’ for coral reefs in an era of climate change. </w:t>
      </w:r>
      <w:r w:rsidRPr="00556B70">
        <w:rPr>
          <w:i/>
        </w:rPr>
        <w:t>Proceedings of the Royal Society B, 273</w:t>
      </w:r>
      <w:r w:rsidRPr="00556B70">
        <w:t>(1599). doi: 10.1098/rspb.2006.3567</w:t>
      </w:r>
    </w:p>
    <w:p w14:paraId="2F695BF5" w14:textId="77777777" w:rsidR="00556B70" w:rsidRPr="00556B70" w:rsidRDefault="00556B70" w:rsidP="00577589">
      <w:pPr>
        <w:pStyle w:val="EndNoteBibliography"/>
        <w:spacing w:after="0" w:line="480" w:lineRule="auto"/>
        <w:ind w:left="540" w:hanging="540"/>
        <w:jc w:val="left"/>
      </w:pPr>
      <w:r w:rsidRPr="00556B70">
        <w:t xml:space="preserve">Bernhardt, J. R., &amp; Leslie, H. M. (2013). Resilience to Climate Change in Coastal Marine Ecosystems. </w:t>
      </w:r>
      <w:r w:rsidRPr="00556B70">
        <w:rPr>
          <w:i/>
        </w:rPr>
        <w:t>Annual Review of Marine Science, 5</w:t>
      </w:r>
      <w:r w:rsidRPr="00556B70">
        <w:t>(1), 371-392. doi: doi:10.1146/annurev-marine-121211-172411</w:t>
      </w:r>
    </w:p>
    <w:p w14:paraId="2552217D" w14:textId="77777777" w:rsidR="00556B70" w:rsidRPr="00556B70" w:rsidRDefault="00556B70" w:rsidP="00577589">
      <w:pPr>
        <w:pStyle w:val="EndNoteBibliography"/>
        <w:spacing w:after="0" w:line="480" w:lineRule="auto"/>
        <w:ind w:left="540" w:hanging="540"/>
        <w:jc w:val="left"/>
      </w:pPr>
      <w:r w:rsidRPr="00556B70">
        <w:lastRenderedPageBreak/>
        <w:t xml:space="preserve">Bohnsack, J. A., Causey, B., Crosby, M. P., Hixon, M. A., Hourigan, T. F., Koltes, K. H., . . . Tilmant, J. T. (2000). </w:t>
      </w:r>
      <w:r w:rsidRPr="00556B70">
        <w:rPr>
          <w:i/>
        </w:rPr>
        <w:t>A rationale for 20-30% no-take protection.</w:t>
      </w:r>
      <w:r w:rsidRPr="00556B70">
        <w:t xml:space="preserve"> Paper presented at the Proceedings 9th International Coral reef Symposium, Bali, Indonesia.</w:t>
      </w:r>
    </w:p>
    <w:p w14:paraId="2F7BCCFE" w14:textId="77777777" w:rsidR="00556B70" w:rsidRPr="00556B70" w:rsidRDefault="00556B70" w:rsidP="00577589">
      <w:pPr>
        <w:pStyle w:val="EndNoteBibliography"/>
        <w:spacing w:after="0" w:line="480" w:lineRule="auto"/>
        <w:ind w:left="540" w:hanging="540"/>
        <w:jc w:val="left"/>
      </w:pPr>
      <w:r w:rsidRPr="00556B70">
        <w:t xml:space="preserve">Brown, B. E. (1997). Coral bleaching causes and consequences. </w:t>
      </w:r>
      <w:r w:rsidRPr="00556B70">
        <w:rPr>
          <w:i/>
        </w:rPr>
        <w:t>Coral Reefs, 16</w:t>
      </w:r>
      <w:r w:rsidRPr="00556B70">
        <w:t xml:space="preserve">, S129-S138. </w:t>
      </w:r>
    </w:p>
    <w:p w14:paraId="6D54B844" w14:textId="77777777" w:rsidR="00556B70" w:rsidRPr="00556B70" w:rsidRDefault="00556B70" w:rsidP="00577589">
      <w:pPr>
        <w:pStyle w:val="EndNoteBibliography"/>
        <w:spacing w:after="0" w:line="480" w:lineRule="auto"/>
        <w:ind w:left="540" w:hanging="540"/>
        <w:jc w:val="left"/>
      </w:pPr>
      <w:r w:rsidRPr="00556B70">
        <w:t>Brown, C. (2011). Decision-scaling for Robust Planning and Policy under Climate Uncertainty. Washington DC: World Resources Report.</w:t>
      </w:r>
    </w:p>
    <w:p w14:paraId="4999820E" w14:textId="77777777" w:rsidR="00556B70" w:rsidRPr="00556B70" w:rsidRDefault="00556B70" w:rsidP="00577589">
      <w:pPr>
        <w:pStyle w:val="EndNoteBibliography"/>
        <w:spacing w:after="0" w:line="480" w:lineRule="auto"/>
        <w:ind w:left="540" w:hanging="540"/>
        <w:jc w:val="left"/>
      </w:pPr>
      <w:r w:rsidRPr="00556B70">
        <w:t xml:space="preserve">Bruno, J. F., Petes, L. E., Drew Harvell, C., &amp; Hettinger, A. (2003). Nutrient enrichment can increase the severity of coral diseases. </w:t>
      </w:r>
      <w:r w:rsidRPr="00556B70">
        <w:rPr>
          <w:i/>
        </w:rPr>
        <w:t>Ecology Letters, 6</w:t>
      </w:r>
      <w:r w:rsidRPr="00556B70">
        <w:t>(12), 1056-1061. doi: 10.1046/j.1461-0248.2003.00544.x</w:t>
      </w:r>
    </w:p>
    <w:p w14:paraId="6816C2B2" w14:textId="77777777" w:rsidR="00556B70" w:rsidRPr="00556B70" w:rsidRDefault="00556B70" w:rsidP="00577589">
      <w:pPr>
        <w:pStyle w:val="EndNoteBibliography"/>
        <w:spacing w:after="0" w:line="480" w:lineRule="auto"/>
        <w:ind w:left="540" w:hanging="540"/>
        <w:jc w:val="left"/>
      </w:pPr>
      <w:r w:rsidRPr="00556B70">
        <w:t>Buddemeier, R. W., Kleypas, J. A., &amp; Aronson, R. A. (2004). Coral reefs &amp; climate change: Potential Contributions of Climate Change to Stresses on Coral Reef Ecosystems. Prepared for the Pew Center on Global Climate Change (pp. 56).</w:t>
      </w:r>
    </w:p>
    <w:p w14:paraId="1F4C5A70" w14:textId="77777777" w:rsidR="00556B70" w:rsidRPr="00556B70" w:rsidRDefault="00556B70" w:rsidP="00577589">
      <w:pPr>
        <w:pStyle w:val="EndNoteBibliography"/>
        <w:spacing w:after="0" w:line="480" w:lineRule="auto"/>
        <w:ind w:left="540" w:hanging="540"/>
        <w:jc w:val="left"/>
      </w:pPr>
      <w:r w:rsidRPr="00556B70">
        <w:t>Burke, L., Reytar, K., Spalding, M., &amp; Perry, A. (2011). Reefs at Risk Revisited (pp. 114). Washington, D.C.: World Resources Institute.</w:t>
      </w:r>
    </w:p>
    <w:p w14:paraId="1F1F7FD8" w14:textId="77777777" w:rsidR="00556B70" w:rsidRPr="00556B70" w:rsidRDefault="00556B70" w:rsidP="00577589">
      <w:pPr>
        <w:pStyle w:val="EndNoteBibliography"/>
        <w:spacing w:after="0" w:line="480" w:lineRule="auto"/>
        <w:ind w:left="540" w:hanging="540"/>
        <w:jc w:val="left"/>
      </w:pPr>
      <w:r w:rsidRPr="00556B70">
        <w:t>Burke, L., Reytar, K., Spalding, M., &amp; Perry, A. (2012). Reefs at Risk Revisited in the Coral Triangle (pp. 72). Washington, DC: World Resources Institute.</w:t>
      </w:r>
    </w:p>
    <w:p w14:paraId="48115DC4" w14:textId="77777777" w:rsidR="00556B70" w:rsidRPr="00556B70" w:rsidRDefault="00556B70" w:rsidP="00577589">
      <w:pPr>
        <w:pStyle w:val="EndNoteBibliography"/>
        <w:spacing w:after="0" w:line="480" w:lineRule="auto"/>
        <w:ind w:left="540" w:hanging="540"/>
        <w:jc w:val="left"/>
      </w:pPr>
      <w:r w:rsidRPr="00556B70">
        <w:t xml:space="preserve">Carilli, J. E., Norris, R. D., Black, B. A., Walsh, S. M., &amp; McField, M. (2009). Local Stressors Reduce Coral Resilience to Bleaching. </w:t>
      </w:r>
      <w:r w:rsidRPr="00556B70">
        <w:rPr>
          <w:i/>
        </w:rPr>
        <w:t>PLoS ONE, 4</w:t>
      </w:r>
      <w:r w:rsidRPr="00556B70">
        <w:t>(7), e6324. doi: 10.1371/journal.pone.0006324</w:t>
      </w:r>
    </w:p>
    <w:p w14:paraId="08D589C8" w14:textId="77777777" w:rsidR="00556B70" w:rsidRPr="00556B70" w:rsidRDefault="00556B70" w:rsidP="00577589">
      <w:pPr>
        <w:pStyle w:val="EndNoteBibliography"/>
        <w:spacing w:after="0" w:line="480" w:lineRule="auto"/>
        <w:ind w:left="540" w:hanging="540"/>
        <w:jc w:val="left"/>
      </w:pPr>
      <w:r w:rsidRPr="00556B70">
        <w:t>Cesar, H. J. S., Burke, L., &amp; Pet-Soede, L. (2003). The Economics of Worldwide Coral Reef Degradation   (pp. 23). Cesar Environmental Economics Consulting, Arnhem, and WWF-Netherlands, Zeist, The Netherlands.</w:t>
      </w:r>
    </w:p>
    <w:p w14:paraId="3C52B831" w14:textId="77777777" w:rsidR="00556B70" w:rsidRPr="00556B70" w:rsidRDefault="00556B70" w:rsidP="00577589">
      <w:pPr>
        <w:pStyle w:val="EndNoteBibliography"/>
        <w:spacing w:after="0" w:line="480" w:lineRule="auto"/>
        <w:ind w:left="540" w:hanging="540"/>
        <w:jc w:val="left"/>
      </w:pPr>
      <w:r w:rsidRPr="00556B70">
        <w:t xml:space="preserve">Clean Water Act. (1972). 33 USC § 1251 et seq. 1972. Federal Water Pollution Control Amendments of 1972. </w:t>
      </w:r>
    </w:p>
    <w:p w14:paraId="24866D0A" w14:textId="77777777" w:rsidR="00556B70" w:rsidRPr="00556B70" w:rsidRDefault="00556B70" w:rsidP="00577589">
      <w:pPr>
        <w:pStyle w:val="EndNoteBibliography"/>
        <w:spacing w:after="0" w:line="480" w:lineRule="auto"/>
        <w:ind w:left="540" w:hanging="540"/>
        <w:jc w:val="left"/>
      </w:pPr>
      <w:r w:rsidRPr="00556B70">
        <w:lastRenderedPageBreak/>
        <w:t>Colls, A., Ash, N., &amp; Ikkala, N. (2009). Ecosystem-based Adaptation: A natural response to climate change (pp. 16). Gland, Switzerland: IUCN.</w:t>
      </w:r>
    </w:p>
    <w:p w14:paraId="72FBDB53" w14:textId="77777777" w:rsidR="00556B70" w:rsidRPr="00556B70" w:rsidRDefault="00556B70" w:rsidP="00577589">
      <w:pPr>
        <w:pStyle w:val="EndNoteBibliography"/>
        <w:spacing w:after="0" w:line="480" w:lineRule="auto"/>
        <w:ind w:left="540" w:hanging="540"/>
        <w:jc w:val="left"/>
      </w:pPr>
      <w:r w:rsidRPr="00556B70">
        <w:t>Conservation Measures Partnership. (2013). Open Standards for the Practice of Conservation (pp. 51).</w:t>
      </w:r>
    </w:p>
    <w:p w14:paraId="58184FC9" w14:textId="77777777" w:rsidR="00556B70" w:rsidRPr="00556B70" w:rsidRDefault="00556B70" w:rsidP="00577589">
      <w:pPr>
        <w:pStyle w:val="EndNoteBibliography"/>
        <w:spacing w:after="0" w:line="480" w:lineRule="auto"/>
        <w:ind w:left="540" w:hanging="540"/>
        <w:jc w:val="left"/>
      </w:pPr>
      <w:r w:rsidRPr="00556B70">
        <w:t xml:space="preserve">Cowen, R. K., Gawarkiewicz, G., Pineda, J., Thorrold, S. R., &amp; Werner, F. E. (2007). Population connectivity in marine systems: an overview. </w:t>
      </w:r>
      <w:r w:rsidRPr="00556B70">
        <w:rPr>
          <w:i/>
        </w:rPr>
        <w:t>Oceanography, 20</w:t>
      </w:r>
      <w:r w:rsidRPr="00556B70">
        <w:t xml:space="preserve">(3), 14-21. </w:t>
      </w:r>
    </w:p>
    <w:p w14:paraId="1D6BDE13" w14:textId="77777777" w:rsidR="00556B70" w:rsidRPr="00556B70" w:rsidRDefault="00556B70" w:rsidP="00577589">
      <w:pPr>
        <w:pStyle w:val="EndNoteBibliography"/>
        <w:spacing w:after="0" w:line="480" w:lineRule="auto"/>
        <w:ind w:left="540" w:hanging="540"/>
        <w:jc w:val="left"/>
      </w:pPr>
      <w:r w:rsidRPr="00556B70">
        <w:t xml:space="preserve">Cowen, R. K., &amp; Sponaugle, S. (2009). Larval dispersal and marine population connectivity. </w:t>
      </w:r>
      <w:r w:rsidRPr="00556B70">
        <w:rPr>
          <w:i/>
        </w:rPr>
        <w:t>Annual Review of Marine Science, 1</w:t>
      </w:r>
      <w:r w:rsidRPr="00556B70">
        <w:t>(1), 443-466. doi: 10.1146/annurev.marine.010908.163757</w:t>
      </w:r>
    </w:p>
    <w:p w14:paraId="26CCAA0A" w14:textId="77777777" w:rsidR="00556B70" w:rsidRPr="00556B70" w:rsidRDefault="00556B70" w:rsidP="00577589">
      <w:pPr>
        <w:pStyle w:val="EndNoteBibliography"/>
        <w:spacing w:after="0" w:line="480" w:lineRule="auto"/>
        <w:ind w:left="540" w:hanging="540"/>
        <w:jc w:val="left"/>
      </w:pPr>
      <w:r w:rsidRPr="00556B70">
        <w:t xml:space="preserve">Cumming, G. S., Barnes, G., Perz, S., Schmink, M., Sieving, K. E., Southworth, J., . . . Van Holt, T. (2005). An Exploratory Framework for the Empirical Measurement of Resilience. </w:t>
      </w:r>
      <w:r w:rsidRPr="00556B70">
        <w:rPr>
          <w:i/>
        </w:rPr>
        <w:t>Ecosystems, 8</w:t>
      </w:r>
      <w:r w:rsidRPr="00556B70">
        <w:t>(8), 975-987. doi: 10.1007/s10021-005-0129-z</w:t>
      </w:r>
    </w:p>
    <w:p w14:paraId="6DD048D4" w14:textId="77777777" w:rsidR="00556B70" w:rsidRPr="00556B70" w:rsidRDefault="00556B70" w:rsidP="00577589">
      <w:pPr>
        <w:pStyle w:val="EndNoteBibliography"/>
        <w:spacing w:after="0" w:line="480" w:lineRule="auto"/>
        <w:ind w:left="540" w:hanging="540"/>
        <w:jc w:val="left"/>
      </w:pPr>
      <w:r w:rsidRPr="00556B70">
        <w:t xml:space="preserve">D'Angelo, C., Hume, B. C. C., Burt, J., Smith, E. G., Achterberg, E. P., &amp; Wiedenmann, J. (2015). Local adaptation constrains the distribution potential of heat-tolerant Symbiodinium from the Persian/Arabian Gulf. </w:t>
      </w:r>
      <w:r w:rsidRPr="00556B70">
        <w:rPr>
          <w:i/>
        </w:rPr>
        <w:t>ISME Journal</w:t>
      </w:r>
      <w:r w:rsidRPr="00556B70">
        <w:t>, 1-10. doi: 10.1038/ismej.2015.80</w:t>
      </w:r>
    </w:p>
    <w:p w14:paraId="1C7AE534" w14:textId="77777777" w:rsidR="00556B70" w:rsidRPr="00556B70" w:rsidRDefault="00556B70" w:rsidP="00577589">
      <w:pPr>
        <w:pStyle w:val="EndNoteBibliography"/>
        <w:spacing w:after="0" w:line="480" w:lineRule="auto"/>
        <w:ind w:left="540" w:hanging="540"/>
        <w:jc w:val="left"/>
      </w:pPr>
      <w:r w:rsidRPr="00556B70">
        <w:t xml:space="preserve">D’Angelo, C., &amp; Wiedenmann, J. (2014). Impacts of nutrient enrichment on coral reefs: new perspectives and implications for coastal management and reef survival. </w:t>
      </w:r>
      <w:r w:rsidRPr="00556B70">
        <w:rPr>
          <w:i/>
        </w:rPr>
        <w:t>Current Opinion in Environmental Sustainability, 7</w:t>
      </w:r>
      <w:r w:rsidRPr="00556B70">
        <w:t>, 82-93. doi: 10.1016/j.cosust.2013.11.029</w:t>
      </w:r>
    </w:p>
    <w:p w14:paraId="1A20442A" w14:textId="77777777" w:rsidR="00556B70" w:rsidRPr="00556B70" w:rsidRDefault="00556B70" w:rsidP="00577589">
      <w:pPr>
        <w:pStyle w:val="EndNoteBibliography"/>
        <w:spacing w:after="0" w:line="480" w:lineRule="auto"/>
        <w:ind w:left="540" w:hanging="540"/>
        <w:jc w:val="left"/>
      </w:pPr>
      <w:r w:rsidRPr="00556B70">
        <w:t xml:space="preserve">Darling, E. S., McClanahan, T. R., &amp; Côté, I. M. (2013). Life histories predict coral community disassembly under multiple stressors. </w:t>
      </w:r>
      <w:r w:rsidRPr="00556B70">
        <w:rPr>
          <w:i/>
        </w:rPr>
        <w:t>Global Change Biology, 19</w:t>
      </w:r>
      <w:r w:rsidRPr="00556B70">
        <w:t>, 1930-1940. doi: doi:10.1111/gcb.12191</w:t>
      </w:r>
    </w:p>
    <w:p w14:paraId="57AB012B" w14:textId="77777777" w:rsidR="00556B70" w:rsidRPr="00556B70" w:rsidRDefault="00556B70" w:rsidP="00577589">
      <w:pPr>
        <w:pStyle w:val="EndNoteBibliography"/>
        <w:spacing w:after="0" w:line="480" w:lineRule="auto"/>
        <w:ind w:left="540" w:hanging="540"/>
        <w:jc w:val="left"/>
      </w:pPr>
      <w:r w:rsidRPr="00556B70">
        <w:t xml:space="preserve">Dessai, S., M. Hulme, R. Lempert, and R. Pielke, Jr. (2009). Do We Need Better Predictions to Adapt to a Changing Climate? . </w:t>
      </w:r>
      <w:r w:rsidRPr="00556B70">
        <w:rPr>
          <w:i/>
        </w:rPr>
        <w:t>Eos 90(13):111-112</w:t>
      </w:r>
      <w:r w:rsidRPr="00556B70">
        <w:t xml:space="preserve">. </w:t>
      </w:r>
    </w:p>
    <w:p w14:paraId="131F40E2" w14:textId="77777777" w:rsidR="00556B70" w:rsidRPr="00556B70" w:rsidRDefault="00556B70" w:rsidP="00577589">
      <w:pPr>
        <w:pStyle w:val="EndNoteBibliography"/>
        <w:spacing w:after="0" w:line="480" w:lineRule="auto"/>
        <w:ind w:left="540" w:hanging="540"/>
        <w:jc w:val="left"/>
      </w:pPr>
      <w:r w:rsidRPr="00556B70">
        <w:t xml:space="preserve">Dixon, G. B., Davies, S. W., Aglyamova, G. A., Meyer, E., Bay, L. K., &amp; Matz, M. V. (2015). Genomic determinants of coral heat tolerance across latitudes. </w:t>
      </w:r>
      <w:r w:rsidRPr="00556B70">
        <w:rPr>
          <w:i/>
        </w:rPr>
        <w:t>Science, 348</w:t>
      </w:r>
      <w:r w:rsidRPr="00556B70">
        <w:t>(6242), 1460-1462. doi: 10.1126/science.1261224</w:t>
      </w:r>
    </w:p>
    <w:p w14:paraId="2B247FC3" w14:textId="77777777" w:rsidR="00556B70" w:rsidRPr="00556B70" w:rsidRDefault="00556B70" w:rsidP="00577589">
      <w:pPr>
        <w:pStyle w:val="EndNoteBibliography"/>
        <w:spacing w:after="0" w:line="480" w:lineRule="auto"/>
        <w:ind w:left="540" w:hanging="540"/>
        <w:jc w:val="left"/>
      </w:pPr>
      <w:r w:rsidRPr="00556B70">
        <w:lastRenderedPageBreak/>
        <w:t xml:space="preserve">Dixson, D. L., Abrego, D., &amp; Hay, M. E. (2014). Chemically mediated behavior of recruiting corals and fishes: A tipping point that may limit reef recovery. </w:t>
      </w:r>
      <w:r w:rsidRPr="00556B70">
        <w:rPr>
          <w:i/>
        </w:rPr>
        <w:t>Science, 345</w:t>
      </w:r>
      <w:r w:rsidRPr="00556B70">
        <w:t>(6199), 892-897. doi: 10.1126/science.1255057</w:t>
      </w:r>
    </w:p>
    <w:p w14:paraId="027C5BCB" w14:textId="77777777" w:rsidR="00556B70" w:rsidRPr="00556B70" w:rsidRDefault="00556B70" w:rsidP="00577589">
      <w:pPr>
        <w:pStyle w:val="EndNoteBibliography"/>
        <w:spacing w:after="0" w:line="480" w:lineRule="auto"/>
        <w:ind w:left="540" w:hanging="540"/>
        <w:jc w:val="left"/>
      </w:pPr>
      <w:r w:rsidRPr="00556B70">
        <w:t>Dubois, N., Caldas, A., Boshoven, J., &amp; Delach, A. (2011). Integrating Climate Change Vulnerability Assessments into Adaptation Planning: A Case Study Using the NatureServe Climate Change Vulnerability Index to Inform Conservation Planning for Species in Florida. Washington D.C.: Defenders of Wildlife.</w:t>
      </w:r>
    </w:p>
    <w:p w14:paraId="4B0AE15F" w14:textId="77777777" w:rsidR="00556B70" w:rsidRPr="00556B70" w:rsidRDefault="00556B70" w:rsidP="00577589">
      <w:pPr>
        <w:pStyle w:val="EndNoteBibliography"/>
        <w:spacing w:after="0" w:line="480" w:lineRule="auto"/>
        <w:ind w:left="540" w:hanging="540"/>
        <w:jc w:val="left"/>
      </w:pPr>
      <w:r w:rsidRPr="00556B70">
        <w:t xml:space="preserve">Edwards, H. J., Elliott, I. A., Eakin, C. M., Irikawa, A., Madom, J. S., McField, M., . . . Mumby, P. J. (2010). How much time can herbivore protection buy for coral reefs under realistic regimes of hurricanes and coral bleaching? </w:t>
      </w:r>
      <w:r w:rsidRPr="00556B70">
        <w:rPr>
          <w:i/>
        </w:rPr>
        <w:t>Global Change Biology</w:t>
      </w:r>
      <w:r w:rsidRPr="00556B70">
        <w:t>. doi: doi:10.1111/j.1365-2486.2010.02366.x</w:t>
      </w:r>
    </w:p>
    <w:p w14:paraId="3421D4CF" w14:textId="77777777" w:rsidR="00556B70" w:rsidRPr="00556B70" w:rsidRDefault="00556B70" w:rsidP="00577589">
      <w:pPr>
        <w:pStyle w:val="EndNoteBibliography"/>
        <w:spacing w:after="0" w:line="480" w:lineRule="auto"/>
        <w:ind w:left="540" w:hanging="540"/>
        <w:jc w:val="left"/>
      </w:pPr>
      <w:r w:rsidRPr="00556B70">
        <w:t xml:space="preserve">Fernandes, L., Green, A., Tanzer, J., White, A., Alino, P. M., Jompa, J., . . . Pressey, B. (2012). Biophysical principles for designing resilient networks of marine protected areas to integrate fisheries, biodiversity and climate change objectives in the Coral Triangle. Report prepared by The Nature Conservancy for the Coral Triangle Support Partnership. 152. </w:t>
      </w:r>
    </w:p>
    <w:p w14:paraId="420E5E5A" w14:textId="77777777" w:rsidR="00556B70" w:rsidRPr="00556B70" w:rsidRDefault="00556B70" w:rsidP="00577589">
      <w:pPr>
        <w:pStyle w:val="EndNoteBibliography"/>
        <w:spacing w:after="0" w:line="480" w:lineRule="auto"/>
        <w:ind w:left="540" w:hanging="540"/>
        <w:jc w:val="left"/>
      </w:pPr>
      <w:r w:rsidRPr="00556B70">
        <w:t>Folke, C., Carpenter, S., Elmqvist, T., Gunderson, L., Holling, C. S., Walker, B., . . . U. Svedin, U. (2002). Resilience and Sustainable Development: Building Adaptive Capacity in a World of Transformations. Scientific Background Paper on Resilience for the process of The World Summit on Sustainable Development on behalf of The Environmental Advisory Council to the Swedish Government (pp. 74): Ministry of the Environment, Sweden.</w:t>
      </w:r>
    </w:p>
    <w:p w14:paraId="7888D567" w14:textId="77777777" w:rsidR="00556B70" w:rsidRPr="00556B70" w:rsidRDefault="00556B70" w:rsidP="00577589">
      <w:pPr>
        <w:pStyle w:val="EndNoteBibliography"/>
        <w:spacing w:after="0" w:line="480" w:lineRule="auto"/>
        <w:ind w:left="540" w:hanging="540"/>
        <w:jc w:val="left"/>
      </w:pPr>
      <w:r w:rsidRPr="00556B70">
        <w:t xml:space="preserve">Fujita, R., Moxley, J. H., DeBey, H., Van Leuvan, T., Leumer, A., Honey, K., . . . Foley, M. (2013). Managing for a resilient ocean. </w:t>
      </w:r>
      <w:r w:rsidRPr="00556B70">
        <w:rPr>
          <w:i/>
        </w:rPr>
        <w:t>Marine Policy, 38</w:t>
      </w:r>
      <w:r w:rsidRPr="00556B70">
        <w:t>, 538-544. doi: 10.1016/j.marpol.2012.05.025</w:t>
      </w:r>
    </w:p>
    <w:p w14:paraId="5BFEAE20" w14:textId="77777777" w:rsidR="00556B70" w:rsidRPr="00556B70" w:rsidRDefault="00556B70" w:rsidP="00577589">
      <w:pPr>
        <w:pStyle w:val="EndNoteBibliography"/>
        <w:spacing w:after="0" w:line="480" w:lineRule="auto"/>
        <w:ind w:left="540" w:hanging="540"/>
        <w:jc w:val="left"/>
      </w:pPr>
      <w:r w:rsidRPr="00556B70">
        <w:t xml:space="preserve">Gitay, H., Finlayson, C. M., &amp; Davidson, N. C. (2011). A Framework for assessing the vulnerability of wetlands to climate change. </w:t>
      </w:r>
      <w:r w:rsidRPr="00556B70">
        <w:rPr>
          <w:i/>
        </w:rPr>
        <w:t>Ramsar Technical Report No. 5/CBD Technical Series No. 57</w:t>
      </w:r>
      <w:r w:rsidRPr="00556B70">
        <w:t xml:space="preserve">. </w:t>
      </w:r>
      <w:r w:rsidRPr="00556B70">
        <w:lastRenderedPageBreak/>
        <w:t>Montreal, Canada: Ramsar Convention Secretariat, Gland, Switzerland &amp; Secretariat of the Convention on Biological Diversity.</w:t>
      </w:r>
    </w:p>
    <w:p w14:paraId="23DF457B" w14:textId="77777777" w:rsidR="00556B70" w:rsidRPr="00556B70" w:rsidRDefault="00556B70" w:rsidP="00577589">
      <w:pPr>
        <w:pStyle w:val="EndNoteBibliography"/>
        <w:spacing w:after="0" w:line="480" w:lineRule="auto"/>
        <w:ind w:left="540" w:hanging="540"/>
        <w:jc w:val="left"/>
      </w:pPr>
      <w:r w:rsidRPr="00556B70">
        <w:t>Glick, P., Stein, B. A., &amp; Edelson, N. A. (2011). Scanning the Conservation Horizon: A Guide to Climate Change Vulnerability Assessment. Washington, D.C.: National Wildlife Federation.</w:t>
      </w:r>
    </w:p>
    <w:p w14:paraId="260933B7" w14:textId="77777777" w:rsidR="00556B70" w:rsidRPr="00556B70" w:rsidRDefault="00556B70" w:rsidP="00577589">
      <w:pPr>
        <w:pStyle w:val="EndNoteBibliography"/>
        <w:spacing w:after="0" w:line="480" w:lineRule="auto"/>
        <w:ind w:left="540" w:hanging="540"/>
        <w:jc w:val="left"/>
      </w:pPr>
      <w:r w:rsidRPr="00556B70">
        <w:t>Great Barrier Reef Marine Park Authority. (2009). Great Barrier Reef Outlook Report 2009. In Brief (pp. 22): Australian Government.</w:t>
      </w:r>
    </w:p>
    <w:p w14:paraId="47B4B067" w14:textId="77777777" w:rsidR="00556B70" w:rsidRPr="00556B70" w:rsidRDefault="00556B70" w:rsidP="00577589">
      <w:pPr>
        <w:pStyle w:val="EndNoteBibliography"/>
        <w:spacing w:after="0" w:line="480" w:lineRule="auto"/>
        <w:ind w:left="540" w:hanging="540"/>
        <w:jc w:val="left"/>
      </w:pPr>
      <w:r w:rsidRPr="00556B70">
        <w:t xml:space="preserve">Green, A., Maypa, A., Almany, G., Rhodes, K., Weeks, R., Abesamis, R., . . . White, A. (2014). Larval dispersal and movement patterns of coral reef fishes, and implications for marine reserve network design. </w:t>
      </w:r>
      <w:r w:rsidRPr="00556B70">
        <w:rPr>
          <w:i/>
        </w:rPr>
        <w:t>Biological Reviews</w:t>
      </w:r>
      <w:r w:rsidRPr="00556B70">
        <w:t>, n/a-n/a. doi: 10.1111/brv.12155</w:t>
      </w:r>
    </w:p>
    <w:p w14:paraId="3CEA6B80" w14:textId="77777777" w:rsidR="00556B70" w:rsidRPr="00556B70" w:rsidRDefault="00556B70" w:rsidP="00577589">
      <w:pPr>
        <w:pStyle w:val="EndNoteBibliography"/>
        <w:spacing w:after="0" w:line="480" w:lineRule="auto"/>
        <w:ind w:left="540" w:hanging="540"/>
        <w:jc w:val="left"/>
      </w:pPr>
      <w:r w:rsidRPr="00556B70">
        <w:t xml:space="preserve">Greenstein, B. J. a. J. M. P. (2006). Escaping the heat: range shifts of reef coral taxa in coastal Western Australia. . </w:t>
      </w:r>
      <w:r w:rsidRPr="00556B70">
        <w:rPr>
          <w:i/>
        </w:rPr>
        <w:t>Global Change Biology (2008) 14, 1-16, doi: 10.1111/j.1365-2486.2007.01506.x.</w:t>
      </w:r>
      <w:r w:rsidRPr="00556B70">
        <w:t xml:space="preserve"> </w:t>
      </w:r>
    </w:p>
    <w:p w14:paraId="60987CA2" w14:textId="77777777" w:rsidR="00556B70" w:rsidRPr="00556B70" w:rsidRDefault="00556B70" w:rsidP="00577589">
      <w:pPr>
        <w:pStyle w:val="EndNoteBibliography"/>
        <w:spacing w:after="0" w:line="480" w:lineRule="auto"/>
        <w:ind w:left="540" w:hanging="540"/>
        <w:jc w:val="left"/>
      </w:pPr>
      <w:r w:rsidRPr="00556B70">
        <w:t xml:space="preserve">Guest, J. R., Baird, A. H., Maynard, J. A., Muttaqin, E., Edwards, A. J., Campbell, S. J., . . . Chou, L. M. (2012). Contrasting Patterns of Coral Bleaching Susceptibility in 2010 Suggest an Adaptive Response to Thermal Stress. </w:t>
      </w:r>
      <w:r w:rsidRPr="00556B70">
        <w:rPr>
          <w:i/>
        </w:rPr>
        <w:t>PLoS ONE, 7</w:t>
      </w:r>
      <w:r w:rsidRPr="00556B70">
        <w:t>(3), e33353. doi: doi:10.1371/journal.pone.0033353</w:t>
      </w:r>
    </w:p>
    <w:p w14:paraId="09A626DD" w14:textId="77777777" w:rsidR="00556B70" w:rsidRPr="00556B70" w:rsidRDefault="00556B70" w:rsidP="00577589">
      <w:pPr>
        <w:pStyle w:val="EndNoteBibliography"/>
        <w:spacing w:after="0" w:line="480" w:lineRule="auto"/>
        <w:ind w:left="540" w:hanging="540"/>
        <w:jc w:val="left"/>
      </w:pPr>
      <w:r w:rsidRPr="00556B70">
        <w:t xml:space="preserve">Gunderson, L. H. (2000). Ecological Resilience—In Theory and Application. </w:t>
      </w:r>
      <w:r w:rsidRPr="00556B70">
        <w:rPr>
          <w:i/>
        </w:rPr>
        <w:t>Annual Review of Ecology and Systematics, 31</w:t>
      </w:r>
      <w:r w:rsidRPr="00556B70">
        <w:t>(1), 425-439. doi: doi:10.1146/annurev.ecolsys.31.1.425</w:t>
      </w:r>
    </w:p>
    <w:p w14:paraId="61EBEFC4" w14:textId="77777777" w:rsidR="00556B70" w:rsidRPr="00556B70" w:rsidRDefault="00556B70" w:rsidP="00577589">
      <w:pPr>
        <w:pStyle w:val="EndNoteBibliography"/>
        <w:spacing w:after="0" w:line="480" w:lineRule="auto"/>
        <w:ind w:left="540" w:hanging="540"/>
        <w:jc w:val="left"/>
      </w:pPr>
      <w:r w:rsidRPr="00556B70">
        <w:t>Hansen, L. J., &amp; Hoffman, J. R. (2011). Climate Savvy: Adapting Conservation and Resource Management to a Changing World (pp. 245). Washington, DC: Island Press.</w:t>
      </w:r>
    </w:p>
    <w:p w14:paraId="5D3CB0C4" w14:textId="77777777" w:rsidR="00556B70" w:rsidRPr="00556B70" w:rsidRDefault="00556B70" w:rsidP="00577589">
      <w:pPr>
        <w:pStyle w:val="EndNoteBibliography"/>
        <w:spacing w:after="0" w:line="480" w:lineRule="auto"/>
        <w:ind w:left="540" w:hanging="540"/>
        <w:jc w:val="left"/>
      </w:pPr>
      <w:r w:rsidRPr="00556B70">
        <w:t xml:space="preserve">Harmelin-Vivien, M. L. T. (1994). The Effects of Storms and Cyclones on Coral Reefs: A Review. </w:t>
      </w:r>
      <w:r w:rsidRPr="00556B70">
        <w:rPr>
          <w:i/>
        </w:rPr>
        <w:t>Journal of Coastal Research Special Issue No. 12. COASTAL HAZARDS: PERCEPTION, SUSCEPTIBILITY AND MITIGATION (1994), pp. 211-231.</w:t>
      </w:r>
      <w:r w:rsidRPr="00556B70">
        <w:t xml:space="preserve"> </w:t>
      </w:r>
    </w:p>
    <w:p w14:paraId="1109B5D1" w14:textId="77777777" w:rsidR="00556B70" w:rsidRPr="00556B70" w:rsidRDefault="00556B70" w:rsidP="00577589">
      <w:pPr>
        <w:pStyle w:val="EndNoteBibliography"/>
        <w:spacing w:after="0" w:line="480" w:lineRule="auto"/>
        <w:ind w:left="540" w:hanging="540"/>
        <w:jc w:val="left"/>
      </w:pPr>
      <w:r w:rsidRPr="00556B70">
        <w:t xml:space="preserve">Hawai'i Administrative Rules (HAR). </w:t>
      </w:r>
      <w:r w:rsidRPr="00556B70">
        <w:rPr>
          <w:i/>
        </w:rPr>
        <w:t>§13-95.1-1 Island-Based Fisheries Rules. Title 13, Chapter 95.1</w:t>
      </w:r>
      <w:r w:rsidRPr="00556B70">
        <w:t>.</w:t>
      </w:r>
    </w:p>
    <w:p w14:paraId="7036326E" w14:textId="77777777" w:rsidR="00556B70" w:rsidRPr="00556B70" w:rsidRDefault="00556B70" w:rsidP="00577589">
      <w:pPr>
        <w:pStyle w:val="EndNoteBibliography"/>
        <w:spacing w:after="0" w:line="480" w:lineRule="auto"/>
        <w:ind w:left="540" w:hanging="540"/>
        <w:jc w:val="left"/>
      </w:pPr>
      <w:r w:rsidRPr="00556B70">
        <w:t xml:space="preserve">Hawaii Department of Land and Natural Resources, The Nature Conservancy, National Oceanic Atmospheric Administration Coral Reef Conservation Program, Coral Reef Alliance, West Maui </w:t>
      </w:r>
      <w:r w:rsidRPr="00556B70">
        <w:lastRenderedPageBreak/>
        <w:t>Ridge to Reef, &amp; U.S. Environmental Protection Agency. (2014). Wahikuli-Honokowai Coastal: Conservation Action Plan.</w:t>
      </w:r>
    </w:p>
    <w:p w14:paraId="73020FA6" w14:textId="77777777" w:rsidR="00556B70" w:rsidRPr="00556B70" w:rsidRDefault="00556B70" w:rsidP="00577589">
      <w:pPr>
        <w:pStyle w:val="EndNoteBibliography"/>
        <w:spacing w:after="0" w:line="480" w:lineRule="auto"/>
        <w:ind w:left="540" w:hanging="540"/>
        <w:jc w:val="left"/>
      </w:pPr>
      <w:r w:rsidRPr="00556B70">
        <w:t xml:space="preserve">Hoegh-Guldberg, O., Mumby, P. J., Hooten, A. J., Steneck, R. S., Greenfield, P., Gomez, E., . . . Hatziolos, M. E. (2007). Coral Reefs Under Rapid Climate Change and Ocean Acidification. </w:t>
      </w:r>
      <w:r w:rsidRPr="00556B70">
        <w:rPr>
          <w:i/>
        </w:rPr>
        <w:t>Science, 318</w:t>
      </w:r>
      <w:r w:rsidRPr="00556B70">
        <w:t>(5857), 1737-1742. doi: 10.1126/science.1152509</w:t>
      </w:r>
    </w:p>
    <w:p w14:paraId="4A6E7C78" w14:textId="1D54A6DA" w:rsidR="00556B70" w:rsidRPr="00556B70" w:rsidRDefault="00556B70" w:rsidP="00577589">
      <w:pPr>
        <w:pStyle w:val="EndNoteBibliography"/>
        <w:spacing w:after="0" w:line="480" w:lineRule="auto"/>
        <w:ind w:left="540" w:hanging="540"/>
        <w:jc w:val="left"/>
      </w:pPr>
      <w:r w:rsidRPr="00556B70">
        <w:t>Hoffman, J., Rowland, E., Hawkins Hoffman, C., West, J., Herrod-Julius, S. and Hayes, M. . (2014). Managin</w:t>
      </w:r>
      <w:r w:rsidR="0096541B">
        <w:t xml:space="preserve">g Under Uncertainty. </w:t>
      </w:r>
      <w:r w:rsidRPr="00556B70">
        <w:t>In B. A. Stein, N. Edelson &amp; A. Staud (Eds.), Climate-Smart Conservation: Putting Adaptation Principles into Practice. (Ed.). Washington, DC: National Wildlife Federation.</w:t>
      </w:r>
    </w:p>
    <w:p w14:paraId="12480DD3" w14:textId="77777777" w:rsidR="00556B70" w:rsidRPr="00556B70" w:rsidRDefault="00556B70" w:rsidP="00577589">
      <w:pPr>
        <w:pStyle w:val="EndNoteBibliography"/>
        <w:spacing w:after="0" w:line="480" w:lineRule="auto"/>
        <w:ind w:left="540" w:hanging="540"/>
        <w:jc w:val="left"/>
      </w:pPr>
      <w:r w:rsidRPr="00556B70">
        <w:t xml:space="preserve">Holling, C. S. (1973). Resilience and Stability of Ecological Systems. </w:t>
      </w:r>
      <w:r w:rsidRPr="00556B70">
        <w:rPr>
          <w:i/>
        </w:rPr>
        <w:t>Annual Review of Ecology and Systematics, 4</w:t>
      </w:r>
      <w:r w:rsidRPr="00556B70">
        <w:t>(1), 1-23. doi: doi:10.1146/annurev.es.04.110173.000245</w:t>
      </w:r>
    </w:p>
    <w:p w14:paraId="57FDD7AF" w14:textId="77777777" w:rsidR="00556B70" w:rsidRPr="00556B70" w:rsidRDefault="00556B70" w:rsidP="00577589">
      <w:pPr>
        <w:pStyle w:val="EndNoteBibliography"/>
        <w:spacing w:after="0" w:line="480" w:lineRule="auto"/>
        <w:ind w:left="540" w:hanging="540"/>
        <w:jc w:val="left"/>
      </w:pPr>
      <w:r w:rsidRPr="00556B70">
        <w:t xml:space="preserve">Hughes, T. P., Baird, A. H., Bellwood, D. R., Card, M., Connolly, S. R., Folke, C., . . . Roughgarden, J. (2003). Climate Change, Human Impacts, and the Resilience of Coral Reefs. </w:t>
      </w:r>
      <w:r w:rsidRPr="00556B70">
        <w:rPr>
          <w:i/>
        </w:rPr>
        <w:t>Science, 301</w:t>
      </w:r>
      <w:r w:rsidRPr="00556B70">
        <w:t>, 929-933. doi: doi:10.1126/science.1085046</w:t>
      </w:r>
    </w:p>
    <w:p w14:paraId="7A98A798" w14:textId="6D0110E2" w:rsidR="00556B70" w:rsidRPr="00556B70" w:rsidRDefault="00556B70" w:rsidP="00577589">
      <w:pPr>
        <w:pStyle w:val="EndNoteBibliography"/>
        <w:spacing w:after="0" w:line="480" w:lineRule="auto"/>
        <w:ind w:left="540" w:hanging="540"/>
        <w:jc w:val="left"/>
      </w:pPr>
      <w:r w:rsidRPr="00556B70">
        <w:t xml:space="preserve">Hulme, M., R. Pielke, Jr, and S. Dessai  (2009). Keeping prediction in perspective. </w:t>
      </w:r>
      <w:r w:rsidRPr="00556B70">
        <w:rPr>
          <w:i/>
        </w:rPr>
        <w:t xml:space="preserve">Nature Reports Climate Change, doi:10.1038/climate.2009.110. </w:t>
      </w:r>
      <w:hyperlink r:id="rId12" w:history="1">
        <w:r w:rsidRPr="00556B70">
          <w:rPr>
            <w:rStyle w:val="Hyperlink"/>
            <w:i/>
          </w:rPr>
          <w:t>http://www.nature.com/climate/2009/0911/full/climate.2009.110.html</w:t>
        </w:r>
      </w:hyperlink>
      <w:r w:rsidRPr="00556B70">
        <w:rPr>
          <w:i/>
        </w:rPr>
        <w:t>.</w:t>
      </w:r>
      <w:r w:rsidRPr="00556B70">
        <w:t xml:space="preserve"> </w:t>
      </w:r>
    </w:p>
    <w:p w14:paraId="3FC68FE8" w14:textId="77777777" w:rsidR="00556B70" w:rsidRPr="00556B70" w:rsidRDefault="00556B70" w:rsidP="00577589">
      <w:pPr>
        <w:pStyle w:val="EndNoteBibliography"/>
        <w:spacing w:after="0" w:line="480" w:lineRule="auto"/>
        <w:ind w:left="540" w:hanging="540"/>
        <w:jc w:val="left"/>
      </w:pPr>
      <w:r w:rsidRPr="00556B70">
        <w:t>ICRI/UNEP-WCMC. (2010). Disease in Tropical Coral Reef Ecosystems: ICRI Key Messages on Coral Disease. 11pp.</w:t>
      </w:r>
    </w:p>
    <w:p w14:paraId="669077D9" w14:textId="77777777" w:rsidR="00556B70" w:rsidRPr="00556B70" w:rsidRDefault="00556B70" w:rsidP="00577589">
      <w:pPr>
        <w:pStyle w:val="EndNoteBibliography"/>
        <w:spacing w:after="0" w:line="480" w:lineRule="auto"/>
        <w:ind w:left="540" w:hanging="540"/>
        <w:jc w:val="left"/>
      </w:pPr>
      <w:r w:rsidRPr="00556B70">
        <w:t>Jackson, J. B. C., Donovan, M. K., Cramer, K. L., &amp; Lam, V. V. (2014). Status and Trends of Caribbean Coral Reefs: 1970-2012. Gland, Switzerland: Global Coral Reef Monitoring Network, IUCN.</w:t>
      </w:r>
    </w:p>
    <w:p w14:paraId="4747B32E" w14:textId="77777777" w:rsidR="00556B70" w:rsidRPr="00556B70" w:rsidRDefault="00556B70" w:rsidP="00577589">
      <w:pPr>
        <w:pStyle w:val="EndNoteBibliography"/>
        <w:spacing w:after="0" w:line="480" w:lineRule="auto"/>
        <w:ind w:left="540" w:hanging="540"/>
        <w:jc w:val="left"/>
      </w:pPr>
      <w:r w:rsidRPr="00556B70">
        <w:t xml:space="preserve">Jackson, J. B. C., Kirby, M. X., Berger, W. H., Bjorndal, K. A., Botsford, L. W., Bourque, B. J., . . . Warner, R. R. (2001). Historical Overfishing and the Recent Collapse of Coastal Ecosystems. </w:t>
      </w:r>
      <w:r w:rsidRPr="00556B70">
        <w:rPr>
          <w:i/>
        </w:rPr>
        <w:t>Science, 293</w:t>
      </w:r>
      <w:r w:rsidRPr="00556B70">
        <w:t>(5530), 629-637. doi: 10.1126/science.1059199</w:t>
      </w:r>
    </w:p>
    <w:p w14:paraId="013D9FCC" w14:textId="77777777" w:rsidR="00556B70" w:rsidRPr="00556B70" w:rsidRDefault="00556B70" w:rsidP="00577589">
      <w:pPr>
        <w:pStyle w:val="EndNoteBibliography"/>
        <w:spacing w:after="0" w:line="480" w:lineRule="auto"/>
        <w:ind w:left="540" w:hanging="540"/>
        <w:jc w:val="left"/>
      </w:pPr>
      <w:r w:rsidRPr="00556B70">
        <w:lastRenderedPageBreak/>
        <w:t xml:space="preserve">Johnson, T. E., &amp; C.P. Weaver. (2009). A Framework for Assessing Climate Change Impacts on Water and Watershed Systems. . </w:t>
      </w:r>
      <w:r w:rsidRPr="00556B70">
        <w:rPr>
          <w:i/>
        </w:rPr>
        <w:t>Environmental Management 43:118-134. DOI 10.1007/s00267-008-9205-4.</w:t>
      </w:r>
      <w:r w:rsidRPr="00556B70">
        <w:t xml:space="preserve"> </w:t>
      </w:r>
    </w:p>
    <w:p w14:paraId="2626BE1C" w14:textId="77777777" w:rsidR="00556B70" w:rsidRPr="00556B70" w:rsidRDefault="00556B70" w:rsidP="00577589">
      <w:pPr>
        <w:pStyle w:val="EndNoteBibliography"/>
        <w:spacing w:after="0" w:line="480" w:lineRule="auto"/>
        <w:ind w:left="540" w:hanging="540"/>
        <w:jc w:val="left"/>
      </w:pPr>
      <w:r w:rsidRPr="00556B70">
        <w:t xml:space="preserve">Johnson, T. E., &amp; Weaver, C. P. (2009). A framework for assessing climate change impacts on water and watershed systems. </w:t>
      </w:r>
      <w:r w:rsidRPr="00556B70">
        <w:rPr>
          <w:i/>
        </w:rPr>
        <w:t>Environmental Management, 43</w:t>
      </w:r>
      <w:r w:rsidRPr="00556B70">
        <w:t xml:space="preserve">(1), 118-134. </w:t>
      </w:r>
    </w:p>
    <w:p w14:paraId="5AE62977" w14:textId="77777777" w:rsidR="00556B70" w:rsidRPr="00556B70" w:rsidRDefault="00556B70" w:rsidP="00577589">
      <w:pPr>
        <w:pStyle w:val="EndNoteBibliography"/>
        <w:spacing w:after="0" w:line="480" w:lineRule="auto"/>
        <w:ind w:left="540" w:hanging="540"/>
        <w:jc w:val="left"/>
      </w:pPr>
      <w:r w:rsidRPr="00556B70">
        <w:t xml:space="preserve">Julius, S. H., West, J. M., Blate, G. M., Baron, J. S., Griffith, B., Joyce, L. A., . . . Scott, J. M. (2008). Executive Summary. In S. H. Julius &amp; J. M. West (Eds.), </w:t>
      </w:r>
      <w:r w:rsidRPr="00556B70">
        <w:rPr>
          <w:i/>
        </w:rPr>
        <w:t>Preliminary review of adaptation options for climate-sensitive ecosystems and resources. A Report by the U.S. Climate Change Science Program and the Subcommittee on Global Change Research</w:t>
      </w:r>
      <w:r w:rsidRPr="00556B70">
        <w:t xml:space="preserve"> (pp. 1-1 to 1-6). Washington, DC: U.S. Environmental Protection Agency.</w:t>
      </w:r>
    </w:p>
    <w:p w14:paraId="6B9B3C07" w14:textId="77777777" w:rsidR="00556B70" w:rsidRPr="00556B70" w:rsidRDefault="00556B70" w:rsidP="00577589">
      <w:pPr>
        <w:pStyle w:val="EndNoteBibliography"/>
        <w:spacing w:after="0" w:line="480" w:lineRule="auto"/>
        <w:ind w:left="540" w:hanging="540"/>
        <w:jc w:val="left"/>
      </w:pPr>
      <w:r w:rsidRPr="00556B70">
        <w:t xml:space="preserve">Kareiva, P., Enquist, C., Johnson, A., Julius, S. H., Lawler, J., Petersen, B., . . . West, J. M. (2008). Synthesis and Conclusions. In </w:t>
      </w:r>
      <w:r w:rsidRPr="00556B70">
        <w:rPr>
          <w:i/>
        </w:rPr>
        <w:t>Preliminary review of adaptation options for climate-sensitive ecosystems and resources. A Report by the U.S. Climate Change Science Program and the Subcommittee on Global Change Research [Julius, S.H., J.M. West (eds.), J.S. Baron, B. Griffith, L.A. Joyce, P. Kareiva, B.D. Keller, M.A. Palmer, C.H. Peterson, and J.M. Scott (Authors)].</w:t>
      </w:r>
      <w:r w:rsidRPr="00556B70">
        <w:t xml:space="preserve"> (pp. 9-1 to 9-66). Washington, DC: U.S. Environmental Protection Agency.</w:t>
      </w:r>
    </w:p>
    <w:p w14:paraId="72ACB511" w14:textId="77777777" w:rsidR="00556B70" w:rsidRPr="00556B70" w:rsidRDefault="00556B70" w:rsidP="00577589">
      <w:pPr>
        <w:pStyle w:val="EndNoteBibliography"/>
        <w:spacing w:after="0" w:line="480" w:lineRule="auto"/>
        <w:ind w:left="540" w:hanging="540"/>
        <w:jc w:val="left"/>
      </w:pPr>
      <w:r w:rsidRPr="00556B70">
        <w:t>Keener, V. W., Marra, J. J., Finucane, M. L., Spooner, D., &amp; Smith, M. H., (Eds). (2012). Climate Change and Pacific Islands: Indicators and Impacts. Report for the 2012 Pacific Islands Regional Climate Assessment. Washington, DC: Island Press.</w:t>
      </w:r>
    </w:p>
    <w:p w14:paraId="694A82BF" w14:textId="77777777" w:rsidR="00556B70" w:rsidRPr="00556B70" w:rsidRDefault="00556B70" w:rsidP="00577589">
      <w:pPr>
        <w:pStyle w:val="EndNoteBibliography"/>
        <w:spacing w:after="0" w:line="480" w:lineRule="auto"/>
        <w:ind w:left="540" w:hanging="540"/>
        <w:jc w:val="left"/>
      </w:pPr>
      <w:r w:rsidRPr="00556B70">
        <w:t xml:space="preserve">Keller, B. D., Gleason, D. F., McLeod, E., Woodley, C. M., Airame´, S., Causey, B. D., . . . Steneck, R. S. (2009). Climate Change, Coral Reef Ecosystems, and Management Options for Marine Protected Areas. </w:t>
      </w:r>
      <w:r w:rsidRPr="00556B70">
        <w:rPr>
          <w:i/>
        </w:rPr>
        <w:t>Environmental Management</w:t>
      </w:r>
      <w:r w:rsidRPr="00556B70">
        <w:t>. doi: doi:10.1007/s00267-009-9346-0</w:t>
      </w:r>
    </w:p>
    <w:p w14:paraId="3582999F" w14:textId="77777777" w:rsidR="00556B70" w:rsidRPr="00556B70" w:rsidRDefault="00556B70" w:rsidP="00577589">
      <w:pPr>
        <w:pStyle w:val="EndNoteBibliography"/>
        <w:spacing w:after="0" w:line="480" w:lineRule="auto"/>
        <w:ind w:left="540" w:hanging="540"/>
        <w:jc w:val="left"/>
      </w:pPr>
      <w:r w:rsidRPr="00556B70">
        <w:t xml:space="preserve">Kuffner, I. B., Hickey, T. D., &amp; Morrison, J. M. (2013). Calcification rates of the massive coral Siderastrea siderea and crustose coralline algae along the Florida Keys (USA) outer-reef tract. </w:t>
      </w:r>
      <w:r w:rsidRPr="00556B70">
        <w:rPr>
          <w:i/>
        </w:rPr>
        <w:t>Coral Reefs, 32</w:t>
      </w:r>
      <w:r w:rsidRPr="00556B70">
        <w:t>(4), 987-997. doi: 10.1007/s00338-013-1047-8</w:t>
      </w:r>
    </w:p>
    <w:p w14:paraId="17A30FBF" w14:textId="09091412" w:rsidR="00556B70" w:rsidRPr="00556B70" w:rsidRDefault="00556B70" w:rsidP="00577589">
      <w:pPr>
        <w:pStyle w:val="EndNoteBibliography"/>
        <w:spacing w:after="0" w:line="480" w:lineRule="auto"/>
        <w:ind w:left="540" w:hanging="540"/>
        <w:jc w:val="left"/>
      </w:pPr>
      <w:r w:rsidRPr="00556B70">
        <w:lastRenderedPageBreak/>
        <w:t xml:space="preserve">Levy, J. S., &amp; Ban, N. C. (2013). A method for incorporating climate change modelling into marine conservation planning: An Indo-west Pacific example. </w:t>
      </w:r>
      <w:r w:rsidRPr="00556B70">
        <w:rPr>
          <w:i/>
        </w:rPr>
        <w:t>Marine Policy, 38</w:t>
      </w:r>
      <w:r w:rsidRPr="00556B70">
        <w:t xml:space="preserve">(0), 16-24. doi: </w:t>
      </w:r>
      <w:hyperlink r:id="rId13" w:history="1">
        <w:r w:rsidRPr="00556B70">
          <w:rPr>
            <w:rStyle w:val="Hyperlink"/>
          </w:rPr>
          <w:t>http://dx.doi.org/10.1016/j.marpol.2012.05.015</w:t>
        </w:r>
      </w:hyperlink>
    </w:p>
    <w:p w14:paraId="2D40CA87" w14:textId="77777777" w:rsidR="00556B70" w:rsidRPr="00556B70" w:rsidRDefault="00556B70" w:rsidP="00577589">
      <w:pPr>
        <w:pStyle w:val="EndNoteBibliography"/>
        <w:spacing w:after="0" w:line="480" w:lineRule="auto"/>
        <w:ind w:left="540" w:hanging="540"/>
        <w:jc w:val="left"/>
      </w:pPr>
      <w:r w:rsidRPr="00556B70">
        <w:t xml:space="preserve">Lindenmayer, D., Hobbs, R. J., Montague-Drake, R., Alexandra, J., Bennett, A., Burgman, M., . . . Zavaleta, E. (2008). A checklist for ecological management of landscapes for conservation. </w:t>
      </w:r>
      <w:r w:rsidRPr="00556B70">
        <w:rPr>
          <w:i/>
        </w:rPr>
        <w:t>Ecology Letters, 11</w:t>
      </w:r>
      <w:r w:rsidRPr="00556B70">
        <w:t>(1), 78-91. doi: 10.1111/j.1461-0248.2007.01114.x</w:t>
      </w:r>
    </w:p>
    <w:p w14:paraId="702904EC" w14:textId="77777777" w:rsidR="00556B70" w:rsidRPr="00556B70" w:rsidRDefault="00556B70" w:rsidP="00577589">
      <w:pPr>
        <w:pStyle w:val="EndNoteBibliography"/>
        <w:spacing w:after="0" w:line="480" w:lineRule="auto"/>
        <w:ind w:left="540" w:hanging="540"/>
        <w:jc w:val="left"/>
      </w:pPr>
      <w:r w:rsidRPr="00556B70">
        <w:t xml:space="preserve">Logan, C. A., Dunne, J. P., Eakin, C. M., &amp; Donner, S. D. (2014). Incorporating adaptive responses into future projections of coral bleaching. </w:t>
      </w:r>
      <w:r w:rsidRPr="00556B70">
        <w:rPr>
          <w:i/>
        </w:rPr>
        <w:t>Global Change Biology, 20</w:t>
      </w:r>
      <w:r w:rsidRPr="00556B70">
        <w:t>(1), 125-139. doi: 10.1111/gcb.12390</w:t>
      </w:r>
    </w:p>
    <w:p w14:paraId="75DF73F8" w14:textId="77777777" w:rsidR="00556B70" w:rsidRPr="00556B70" w:rsidRDefault="00556B70" w:rsidP="00577589">
      <w:pPr>
        <w:pStyle w:val="EndNoteBibliography"/>
        <w:spacing w:after="0" w:line="480" w:lineRule="auto"/>
        <w:ind w:left="540" w:hanging="540"/>
        <w:jc w:val="left"/>
      </w:pPr>
      <w:r w:rsidRPr="00556B70">
        <w:t xml:space="preserve">Manzello, D. P., Enochs, I. C., Melo, N., Gledhill, D. K., &amp; Johns, E. M. (2012). Ocean Acidification Refugia of the Florida Reef Tract. </w:t>
      </w:r>
      <w:r w:rsidRPr="00556B70">
        <w:rPr>
          <w:i/>
        </w:rPr>
        <w:t>PLoS ONE, 7</w:t>
      </w:r>
      <w:r w:rsidRPr="00556B70">
        <w:t xml:space="preserve">(7), e41715. </w:t>
      </w:r>
    </w:p>
    <w:p w14:paraId="49290B69" w14:textId="77777777" w:rsidR="00556B70" w:rsidRPr="00556B70" w:rsidRDefault="00556B70" w:rsidP="00577589">
      <w:pPr>
        <w:pStyle w:val="EndNoteBibliography"/>
        <w:spacing w:after="0" w:line="480" w:lineRule="auto"/>
        <w:ind w:left="540" w:hanging="540"/>
        <w:jc w:val="left"/>
      </w:pPr>
      <w:r w:rsidRPr="00556B70">
        <w:t>Marshall, N. A., Marshall, P. A., Tamelander, J., Obura, D., Malleret-King, D., &amp; Cinner, J. E. (2009). A Framework for Social Adaptation to Climate Change; Sustaining Tropical Coastal Communities and Industries (pp. v + 36). Gland, Switzerland: IUCN.</w:t>
      </w:r>
    </w:p>
    <w:p w14:paraId="10468BB6" w14:textId="77777777" w:rsidR="00556B70" w:rsidRPr="00556B70" w:rsidRDefault="00556B70" w:rsidP="00577589">
      <w:pPr>
        <w:pStyle w:val="EndNoteBibliography"/>
        <w:spacing w:after="0" w:line="480" w:lineRule="auto"/>
        <w:ind w:left="540" w:hanging="540"/>
        <w:jc w:val="left"/>
      </w:pPr>
      <w:r w:rsidRPr="00556B70">
        <w:t xml:space="preserve">McClanahan, T. R., Donner, S. D., Maynard, J. A., MacNeil, M. A., &amp; Graham, N. A. J. (2012). Prioritizing Key Resilience Indicators to Support Coral Reef Management in a Changing Climate. </w:t>
      </w:r>
      <w:r w:rsidRPr="00556B70">
        <w:rPr>
          <w:i/>
        </w:rPr>
        <w:t>PLoS ONE, 7</w:t>
      </w:r>
      <w:r w:rsidRPr="00556B70">
        <w:t>(8), e42884. doi: doi:10.1371/journal.pone.0042884</w:t>
      </w:r>
    </w:p>
    <w:p w14:paraId="4CB36C19" w14:textId="77777777" w:rsidR="00556B70" w:rsidRPr="00556B70" w:rsidRDefault="00556B70" w:rsidP="00577589">
      <w:pPr>
        <w:pStyle w:val="EndNoteBibliography"/>
        <w:spacing w:after="0" w:line="480" w:lineRule="auto"/>
        <w:ind w:left="540" w:hanging="540"/>
        <w:jc w:val="left"/>
      </w:pPr>
      <w:r w:rsidRPr="00556B70">
        <w:t xml:space="preserve">McClanahan, T. R., Maina, J. M., &amp; Muthiga, N. A. (2011). Associations between climate stress and coral reef diversity in the western Indian Ocean. </w:t>
      </w:r>
      <w:r w:rsidRPr="00556B70">
        <w:rPr>
          <w:i/>
        </w:rPr>
        <w:t>Global Change Biology, 17</w:t>
      </w:r>
      <w:r w:rsidRPr="00556B70">
        <w:t>(6), 2023-2032. doi: 10.1111/j.1365-2486.2011.02395.x</w:t>
      </w:r>
    </w:p>
    <w:p w14:paraId="137701D4" w14:textId="77777777" w:rsidR="00556B70" w:rsidRPr="00556B70" w:rsidRDefault="00556B70" w:rsidP="00577589">
      <w:pPr>
        <w:pStyle w:val="EndNoteBibliography"/>
        <w:spacing w:after="0" w:line="480" w:lineRule="auto"/>
        <w:ind w:left="540" w:hanging="540"/>
        <w:jc w:val="left"/>
      </w:pPr>
      <w:r w:rsidRPr="00556B70">
        <w:t xml:space="preserve">McLeod, E., Anthony, K. R. N., Andersson, A., Beeden, R., Golbuu, Y., Kleypas, J., . . . Smith, J. E. (2012). Preparing to manage coral reefs for ocean acidification: lessons from coral bleaching. </w:t>
      </w:r>
      <w:r w:rsidRPr="00556B70">
        <w:rPr>
          <w:i/>
        </w:rPr>
        <w:t>Frontiers in Ecology and the Environment, 11</w:t>
      </w:r>
      <w:r w:rsidRPr="00556B70">
        <w:t>(1), 20-27. doi: doi:10.1890/110240</w:t>
      </w:r>
    </w:p>
    <w:p w14:paraId="77583389" w14:textId="7EE85B9D" w:rsidR="00556B70" w:rsidRPr="00556B70" w:rsidRDefault="00556B70" w:rsidP="00577589">
      <w:pPr>
        <w:pStyle w:val="EndNoteBibliography"/>
        <w:spacing w:after="0" w:line="480" w:lineRule="auto"/>
        <w:ind w:left="540" w:hanging="540"/>
        <w:jc w:val="left"/>
      </w:pPr>
      <w:r w:rsidRPr="00556B70">
        <w:lastRenderedPageBreak/>
        <w:t>McLeod, E., &amp; K.R.N. Anthony. (2012).</w:t>
      </w:r>
      <w:r w:rsidRPr="00556B70">
        <w:rPr>
          <w:i/>
        </w:rPr>
        <w:t xml:space="preserve"> Ocean acidification - management.</w:t>
      </w:r>
      <w:r w:rsidRPr="00556B70">
        <w:t xml:space="preserve">: Berkshire Publishing Group. </w:t>
      </w:r>
      <w:hyperlink r:id="rId14" w:history="1">
        <w:r w:rsidRPr="00556B70">
          <w:rPr>
            <w:rStyle w:val="Hyperlink"/>
          </w:rPr>
          <w:t>www.berkshirepublishing.com</w:t>
        </w:r>
      </w:hyperlink>
      <w:r w:rsidRPr="00556B70">
        <w:t>.</w:t>
      </w:r>
    </w:p>
    <w:p w14:paraId="192B3027" w14:textId="77777777" w:rsidR="00556B70" w:rsidRPr="00556B70" w:rsidRDefault="00556B70" w:rsidP="00577589">
      <w:pPr>
        <w:pStyle w:val="EndNoteBibliography"/>
        <w:spacing w:after="0" w:line="480" w:lineRule="auto"/>
        <w:ind w:left="540" w:hanging="540"/>
        <w:jc w:val="left"/>
      </w:pPr>
      <w:r w:rsidRPr="00556B70">
        <w:t xml:space="preserve">McLeod, K., Lubchenco, J., Palumbi, S., &amp; Rosenberg, A. (2005). Scientific consensus statement on marine ecosystem-based management. </w:t>
      </w:r>
    </w:p>
    <w:p w14:paraId="262A82A2" w14:textId="77777777" w:rsidR="00556B70" w:rsidRPr="00556B70" w:rsidRDefault="00556B70" w:rsidP="00577589">
      <w:pPr>
        <w:pStyle w:val="EndNoteBibliography"/>
        <w:spacing w:after="0" w:line="480" w:lineRule="auto"/>
        <w:ind w:left="540" w:hanging="540"/>
        <w:jc w:val="left"/>
      </w:pPr>
      <w:r w:rsidRPr="00556B70">
        <w:t xml:space="preserve">Moberg, F., &amp; Folke, C. (1999). Ecological goods and services of coral reef ecosystems. </w:t>
      </w:r>
      <w:r w:rsidRPr="00556B70">
        <w:rPr>
          <w:i/>
        </w:rPr>
        <w:t>Ecological Economics, 29</w:t>
      </w:r>
      <w:r w:rsidRPr="00556B70">
        <w:t xml:space="preserve">, 215-233. </w:t>
      </w:r>
    </w:p>
    <w:p w14:paraId="790EFA86" w14:textId="77777777" w:rsidR="00556B70" w:rsidRPr="00556B70" w:rsidRDefault="00556B70" w:rsidP="00577589">
      <w:pPr>
        <w:pStyle w:val="EndNoteBibliography"/>
        <w:spacing w:after="0" w:line="480" w:lineRule="auto"/>
        <w:ind w:left="540" w:hanging="540"/>
        <w:jc w:val="left"/>
      </w:pPr>
      <w:r w:rsidRPr="00556B70">
        <w:t xml:space="preserve">Molnar, J. L., Gamboa, R. L., Revenga, C., &amp; Spalding, M. D. (2008). Assessing the global threat of invasive species to marine biodiversity. </w:t>
      </w:r>
      <w:r w:rsidRPr="00556B70">
        <w:rPr>
          <w:i/>
        </w:rPr>
        <w:t>Frontiers in Ecology and the Environment, 6</w:t>
      </w:r>
      <w:r w:rsidRPr="00556B70">
        <w:t>(9), 485-492. doi: 10.1890/070064</w:t>
      </w:r>
    </w:p>
    <w:p w14:paraId="51EADBB5" w14:textId="77777777" w:rsidR="00556B70" w:rsidRPr="00556B70" w:rsidRDefault="00556B70" w:rsidP="00577589">
      <w:pPr>
        <w:pStyle w:val="EndNoteBibliography"/>
        <w:spacing w:after="0" w:line="480" w:lineRule="auto"/>
        <w:ind w:left="540" w:hanging="540"/>
        <w:jc w:val="left"/>
      </w:pPr>
      <w:r w:rsidRPr="00556B70">
        <w:t xml:space="preserve">Mumby, P. J., &amp; Steneck, R. S. (2008). Coral reef management and conservation in light of rapidly evolving ecological paradigms. </w:t>
      </w:r>
      <w:r w:rsidRPr="00556B70">
        <w:rPr>
          <w:i/>
        </w:rPr>
        <w:t>Trends in Ecology &amp; Evolution, 23</w:t>
      </w:r>
      <w:r w:rsidRPr="00556B70">
        <w:t xml:space="preserve">(10), 555-563. </w:t>
      </w:r>
    </w:p>
    <w:p w14:paraId="774A794C" w14:textId="77777777" w:rsidR="00556B70" w:rsidRPr="00556B70" w:rsidRDefault="00556B70" w:rsidP="00577589">
      <w:pPr>
        <w:pStyle w:val="EndNoteBibliography"/>
        <w:spacing w:after="0" w:line="480" w:lineRule="auto"/>
        <w:ind w:left="540" w:hanging="540"/>
        <w:jc w:val="left"/>
      </w:pPr>
      <w:r w:rsidRPr="00556B70">
        <w:t xml:space="preserve">Mumby, P. J., Wolff, N. H., Bozec, Y.-M., Chollett, I., &amp; Halloran, P. (2014). Operationalizing the Resilience of Coral Reefs in an Era of Climate Change. </w:t>
      </w:r>
      <w:r w:rsidRPr="00556B70">
        <w:rPr>
          <w:i/>
        </w:rPr>
        <w:t>Conservation Letters, 7</w:t>
      </w:r>
      <w:r w:rsidRPr="00556B70">
        <w:t>(3), 176-187. doi: 10.1111/conl.12047</w:t>
      </w:r>
    </w:p>
    <w:p w14:paraId="4C311B7D" w14:textId="77777777" w:rsidR="00556B70" w:rsidRPr="00556B70" w:rsidRDefault="00556B70" w:rsidP="00577589">
      <w:pPr>
        <w:pStyle w:val="EndNoteBibliography"/>
        <w:spacing w:after="0" w:line="480" w:lineRule="auto"/>
        <w:ind w:left="540" w:hanging="540"/>
        <w:jc w:val="left"/>
      </w:pPr>
      <w:r w:rsidRPr="00556B70">
        <w:t xml:space="preserve">Orr, J. C., Fabry, V. J., Aumont, O., Bopp, L., Doney, S. C., Feely, R. A., . . . Yool, A. (2005). Anthropogenic ocean acidification over the twenty-first century and its impact on calcifying organisms. </w:t>
      </w:r>
      <w:r w:rsidRPr="00556B70">
        <w:rPr>
          <w:i/>
        </w:rPr>
        <w:t>Nature, 437</w:t>
      </w:r>
      <w:r w:rsidRPr="00556B70">
        <w:t>(7059), 681-686. doi: 10.1038/nature04095</w:t>
      </w:r>
    </w:p>
    <w:p w14:paraId="09375940" w14:textId="77777777" w:rsidR="00556B70" w:rsidRPr="00556B70" w:rsidRDefault="00556B70" w:rsidP="00577589">
      <w:pPr>
        <w:pStyle w:val="EndNoteBibliography"/>
        <w:spacing w:after="0" w:line="480" w:lineRule="auto"/>
        <w:ind w:left="540" w:hanging="540"/>
        <w:jc w:val="left"/>
      </w:pPr>
      <w:r w:rsidRPr="00556B70">
        <w:t xml:space="preserve">Pandolfi, J. M., Bradbury, R. H., Sala, E., Hughes, T. P., Bjorndal, K. A., Cooke, R. G., . . . Jackson, J. B. C. (2003). Global Trajectories of the Long-Term Decline of Coral Reef Ecosystems. </w:t>
      </w:r>
      <w:r w:rsidRPr="00556B70">
        <w:rPr>
          <w:i/>
        </w:rPr>
        <w:t>Science, 301</w:t>
      </w:r>
      <w:r w:rsidRPr="00556B70">
        <w:t>(5635), 955-958. doi: 10.1126/science.1085706</w:t>
      </w:r>
    </w:p>
    <w:p w14:paraId="4244CA49" w14:textId="77777777" w:rsidR="00556B70" w:rsidRPr="00556B70" w:rsidRDefault="00556B70" w:rsidP="00577589">
      <w:pPr>
        <w:pStyle w:val="EndNoteBibliography"/>
        <w:spacing w:after="0" w:line="480" w:lineRule="auto"/>
        <w:ind w:left="540" w:hanging="540"/>
        <w:jc w:val="left"/>
      </w:pPr>
      <w:r w:rsidRPr="00556B70">
        <w:t>Parmesan, C., &amp; Galbraith, H. (2004). Observed Impacts of global climate change in the U.S (pp. 67).</w:t>
      </w:r>
    </w:p>
    <w:p w14:paraId="03D252F7" w14:textId="77777777" w:rsidR="00556B70" w:rsidRPr="00556B70" w:rsidRDefault="00556B70" w:rsidP="00577589">
      <w:pPr>
        <w:pStyle w:val="EndNoteBibliography"/>
        <w:spacing w:after="0" w:line="480" w:lineRule="auto"/>
        <w:ind w:left="540" w:hanging="540"/>
        <w:jc w:val="left"/>
      </w:pPr>
      <w:r w:rsidRPr="00556B70">
        <w:t xml:space="preserve">Parmesan, C., &amp; Yohe, G. (2003). A globally coherent fingerprint of climate change impacts across natural systems. </w:t>
      </w:r>
      <w:r w:rsidRPr="00556B70">
        <w:rPr>
          <w:i/>
        </w:rPr>
        <w:t>Nature, 421</w:t>
      </w:r>
      <w:r w:rsidRPr="00556B70">
        <w:t>, 37-42. doi: 10.1038/nature01286</w:t>
      </w:r>
    </w:p>
    <w:p w14:paraId="20990DF9" w14:textId="77777777" w:rsidR="00556B70" w:rsidRPr="00556B70" w:rsidRDefault="00556B70" w:rsidP="00577589">
      <w:pPr>
        <w:pStyle w:val="EndNoteBibliography"/>
        <w:spacing w:after="0" w:line="480" w:lineRule="auto"/>
        <w:ind w:left="540" w:hanging="540"/>
        <w:jc w:val="left"/>
      </w:pPr>
      <w:r w:rsidRPr="00556B70">
        <w:lastRenderedPageBreak/>
        <w:t xml:space="preserve">Pruyt, E. (2007, July 29-August 2, 2007). </w:t>
      </w:r>
      <w:r w:rsidRPr="00556B70">
        <w:rPr>
          <w:i/>
        </w:rPr>
        <w:t>Dealing with Uncertainties? Combining System Dynamics with Multiple Criteria Decision Analysis or with Exploratory Modelling.</w:t>
      </w:r>
      <w:r w:rsidRPr="00556B70">
        <w:t xml:space="preserve"> Paper presented at the Proceedings of the 25th International Conference of the System Dynamics Society.</w:t>
      </w:r>
    </w:p>
    <w:p w14:paraId="5E77E327" w14:textId="77777777" w:rsidR="00556B70" w:rsidRPr="00556B70" w:rsidRDefault="00556B70" w:rsidP="00577589">
      <w:pPr>
        <w:pStyle w:val="EndNoteBibliography"/>
        <w:spacing w:after="0" w:line="480" w:lineRule="auto"/>
        <w:ind w:left="540" w:hanging="540"/>
        <w:jc w:val="left"/>
      </w:pPr>
      <w:r w:rsidRPr="00556B70">
        <w:t xml:space="preserve">Rau, G. H., McLeod, E., &amp; Hoegh-Guldberg, O. (2012). The need for new ocean conservation strategies in a high-carbon dioxide world. </w:t>
      </w:r>
      <w:r w:rsidRPr="00556B70">
        <w:rPr>
          <w:i/>
        </w:rPr>
        <w:t>Nature Climate Change, 2</w:t>
      </w:r>
      <w:r w:rsidRPr="00556B70">
        <w:t>(10), 720-724. doi: doi:10.1038/nclimate1555</w:t>
      </w:r>
    </w:p>
    <w:p w14:paraId="437D5D94" w14:textId="77777777" w:rsidR="00556B70" w:rsidRPr="00556B70" w:rsidRDefault="00556B70" w:rsidP="00577589">
      <w:pPr>
        <w:pStyle w:val="EndNoteBibliography"/>
        <w:spacing w:after="0" w:line="480" w:lineRule="auto"/>
        <w:ind w:left="540" w:hanging="540"/>
        <w:jc w:val="left"/>
      </w:pPr>
      <w:r w:rsidRPr="00556B70">
        <w:t xml:space="preserve">Richmond, R. H. (1993). Coral Reefs: Present Problems and Future Concerns Resulting from Anthropogenic Disturbance. </w:t>
      </w:r>
      <w:r w:rsidRPr="00556B70">
        <w:rPr>
          <w:i/>
        </w:rPr>
        <w:t>American Zoologist, 33</w:t>
      </w:r>
      <w:r w:rsidRPr="00556B70">
        <w:t xml:space="preserve">, 524-536. </w:t>
      </w:r>
    </w:p>
    <w:p w14:paraId="256D72F0" w14:textId="77777777" w:rsidR="00556B70" w:rsidRPr="00556B70" w:rsidRDefault="00556B70" w:rsidP="00577589">
      <w:pPr>
        <w:pStyle w:val="EndNoteBibliography"/>
        <w:spacing w:after="0" w:line="480" w:lineRule="auto"/>
        <w:ind w:left="540" w:hanging="540"/>
        <w:jc w:val="left"/>
      </w:pPr>
      <w:r w:rsidRPr="00556B70">
        <w:t xml:space="preserve">Root, T. L., Price, J. T., Hall, K. R., Schneider, S. H., Rosenzweig, C., &amp; Pounds, J. A. (2003). Fingerprints of global warming on wild animals and plants. </w:t>
      </w:r>
      <w:r w:rsidRPr="00556B70">
        <w:rPr>
          <w:i/>
        </w:rPr>
        <w:t>Nature, 421</w:t>
      </w:r>
      <w:r w:rsidRPr="00556B70">
        <w:t>, 57-60. doi: 10.1038/nature01333</w:t>
      </w:r>
    </w:p>
    <w:p w14:paraId="58168E42" w14:textId="77777777" w:rsidR="00556B70" w:rsidRPr="00556B70" w:rsidRDefault="00556B70" w:rsidP="00577589">
      <w:pPr>
        <w:pStyle w:val="EndNoteBibliography"/>
        <w:spacing w:after="0" w:line="480" w:lineRule="auto"/>
        <w:ind w:left="540" w:hanging="540"/>
        <w:jc w:val="left"/>
      </w:pPr>
      <w:r w:rsidRPr="00556B70">
        <w:t xml:space="preserve">Stein, B. A., Glick, P., Edelson, N. A., &amp; Staudt, A. (2014). Climate-Smart Conservation: Putting Adaptation Principles into Practice. </w:t>
      </w:r>
    </w:p>
    <w:p w14:paraId="1358B262" w14:textId="77777777" w:rsidR="00556B70" w:rsidRPr="00556B70" w:rsidRDefault="00556B70" w:rsidP="00577589">
      <w:pPr>
        <w:pStyle w:val="EndNoteBibliography"/>
        <w:spacing w:after="0" w:line="480" w:lineRule="auto"/>
        <w:ind w:left="540" w:hanging="540"/>
        <w:jc w:val="left"/>
      </w:pPr>
      <w:r w:rsidRPr="00556B70">
        <w:t xml:space="preserve">Stein, B. A., Staudt, A., Cross, M. S., Dubois, N. S., Enquist, C., Griffis, R., . . . Pairis, A. (2013). Preparing for and managing change: climate adaptation for biodiversity and ecosystems. </w:t>
      </w:r>
      <w:r w:rsidRPr="00556B70">
        <w:rPr>
          <w:i/>
        </w:rPr>
        <w:t>Frontiers in Ecology and the Environment, 11</w:t>
      </w:r>
      <w:r w:rsidRPr="00556B70">
        <w:t>(9), 502-510. doi: doi:10.1890/120277</w:t>
      </w:r>
    </w:p>
    <w:p w14:paraId="47200670" w14:textId="77777777" w:rsidR="00556B70" w:rsidRPr="00556B70" w:rsidRDefault="00556B70" w:rsidP="00577589">
      <w:pPr>
        <w:pStyle w:val="EndNoteBibliography"/>
        <w:spacing w:after="0" w:line="480" w:lineRule="auto"/>
        <w:ind w:left="540" w:hanging="540"/>
        <w:jc w:val="left"/>
      </w:pPr>
      <w:r w:rsidRPr="00556B70">
        <w:t xml:space="preserve">Storlazzi, C. D., Field, M. E., Presto, M. K., Cheriton, O. M., &amp; Logan, J. B. (2013). Rapid fluctuations in flow and water-column properties in Asan Bay, Guam: implications for selective resilience of coral reefs in warming seas. </w:t>
      </w:r>
      <w:r w:rsidRPr="00556B70">
        <w:rPr>
          <w:i/>
        </w:rPr>
        <w:t>Coral Reefs</w:t>
      </w:r>
      <w:r w:rsidRPr="00556B70">
        <w:t>. doi: doi:10.1007/s00338-013-1061-x</w:t>
      </w:r>
    </w:p>
    <w:p w14:paraId="37210920" w14:textId="77777777" w:rsidR="00556B70" w:rsidRPr="00556B70" w:rsidRDefault="00556B70" w:rsidP="00577589">
      <w:pPr>
        <w:pStyle w:val="EndNoteBibliography"/>
        <w:spacing w:after="0" w:line="480" w:lineRule="auto"/>
        <w:ind w:left="540" w:hanging="540"/>
        <w:jc w:val="left"/>
      </w:pPr>
      <w:r w:rsidRPr="00556B70">
        <w:t>Strange, E., Lipton, J., Lefer, M., Henderson, J., &amp; Hazen, J. (2012). A Framework to Assess the Relative Vulnerability of Aquatic Ecosystem Services to Global Stressors. Boulder, CO: Stratus Consulting.</w:t>
      </w:r>
    </w:p>
    <w:p w14:paraId="6F9B2B6E" w14:textId="77777777" w:rsidR="00556B70" w:rsidRPr="00556B70" w:rsidRDefault="00556B70" w:rsidP="00577589">
      <w:pPr>
        <w:pStyle w:val="EndNoteBibliography"/>
        <w:spacing w:after="0" w:line="480" w:lineRule="auto"/>
        <w:ind w:left="540" w:hanging="540"/>
        <w:jc w:val="left"/>
      </w:pPr>
      <w:r w:rsidRPr="00556B70">
        <w:t>Sustainable Resources Group Intnl, Inc. (2012). Wahikuli-Honokōwai Watershed Management Plan. Volume 1: Watershed Characterization.</w:t>
      </w:r>
    </w:p>
    <w:p w14:paraId="6625BB11" w14:textId="77777777" w:rsidR="00556B70" w:rsidRPr="00556B70" w:rsidRDefault="00556B70" w:rsidP="00577589">
      <w:pPr>
        <w:pStyle w:val="EndNoteBibliography"/>
        <w:spacing w:after="0" w:line="480" w:lineRule="auto"/>
        <w:ind w:left="540" w:hanging="540"/>
        <w:jc w:val="left"/>
      </w:pPr>
      <w:r w:rsidRPr="00556B70">
        <w:t>The Nature Conservancy. (2009). Conservation Action Planning Guidelines for Developing Strategies in the Face of Climate Change (pp. 26): The Natural Conservancy.</w:t>
      </w:r>
    </w:p>
    <w:p w14:paraId="5140D508" w14:textId="77777777" w:rsidR="00556B70" w:rsidRPr="00556B70" w:rsidRDefault="00556B70" w:rsidP="00577589">
      <w:pPr>
        <w:pStyle w:val="EndNoteBibliography"/>
        <w:spacing w:after="0" w:line="480" w:lineRule="auto"/>
        <w:ind w:left="540" w:hanging="540"/>
        <w:jc w:val="left"/>
      </w:pPr>
      <w:r w:rsidRPr="00556B70">
        <w:lastRenderedPageBreak/>
        <w:t>The Nature Conservancy. (2010). Climate Change Action Plan for the Florida Reef System 2010 – 2015 (pp. 20).</w:t>
      </w:r>
    </w:p>
    <w:p w14:paraId="745AB627" w14:textId="11E3C299" w:rsidR="00556B70" w:rsidRPr="00556B70" w:rsidRDefault="00556B70" w:rsidP="00577589">
      <w:pPr>
        <w:pStyle w:val="EndNoteBibliography"/>
        <w:spacing w:after="0" w:line="480" w:lineRule="auto"/>
        <w:ind w:left="540" w:hanging="540"/>
        <w:jc w:val="left"/>
      </w:pPr>
      <w:r w:rsidRPr="00556B70">
        <w:t xml:space="preserve">The Nature Conservancy. (2015). Reef Resilience: Coral Reef Module  from </w:t>
      </w:r>
      <w:hyperlink r:id="rId15" w:history="1">
        <w:r w:rsidRPr="00556B70">
          <w:rPr>
            <w:rStyle w:val="Hyperlink"/>
          </w:rPr>
          <w:t>http://www.reefresilience.org/coral-reefs/management-strategies/</w:t>
        </w:r>
      </w:hyperlink>
    </w:p>
    <w:p w14:paraId="774723F9" w14:textId="77777777" w:rsidR="00556B70" w:rsidRPr="00556B70" w:rsidRDefault="00556B70" w:rsidP="00577589">
      <w:pPr>
        <w:pStyle w:val="EndNoteBibliography"/>
        <w:spacing w:after="0" w:line="480" w:lineRule="auto"/>
        <w:ind w:left="540" w:hanging="540"/>
        <w:jc w:val="left"/>
      </w:pPr>
      <w:r w:rsidRPr="00556B70">
        <w:t>U.S. Climate Change Science Program (CCSP). (2008). Preliminary Review of Adaptation Options for Climate-sensitive Ecosystems and Resources. A Report by the U.S. Climate Change Science Program and the Subcommittee on Global Change Research. [Julius, S.H., J.M. West (eds.), J.S. Baron, B. Griffith, L.A. Joyce, P. Kareiva, B.D. Keller, M.A. Palmer, C.H. Peterson, and J.M. Scott (Authors)]. (pp. 873). Washington, DC: U.S. Environmental Protection Agency.</w:t>
      </w:r>
    </w:p>
    <w:p w14:paraId="61A943D8" w14:textId="77777777" w:rsidR="00556B70" w:rsidRPr="00556B70" w:rsidRDefault="00556B70" w:rsidP="00577589">
      <w:pPr>
        <w:pStyle w:val="EndNoteBibliography"/>
        <w:spacing w:after="0" w:line="480" w:lineRule="auto"/>
        <w:ind w:left="540" w:hanging="540"/>
        <w:jc w:val="left"/>
      </w:pPr>
      <w:r w:rsidRPr="00556B70">
        <w:t xml:space="preserve">U.S. Coral Triangle Initiative Support Program. (2013). Climate Change Adaptation for Coral Triangle Communities: Guide for Vulnerability Assessment and Local Early Action Planning (LEAP Guide). </w:t>
      </w:r>
      <w:r w:rsidRPr="00556B70">
        <w:rPr>
          <w:i/>
        </w:rPr>
        <w:t>Prepared with support from the United States Agency for International Development.</w:t>
      </w:r>
      <w:r w:rsidRPr="00556B70">
        <w:t xml:space="preserve"> </w:t>
      </w:r>
    </w:p>
    <w:p w14:paraId="546AA5FA" w14:textId="77777777" w:rsidR="00556B70" w:rsidRPr="00556B70" w:rsidRDefault="00556B70" w:rsidP="00577589">
      <w:pPr>
        <w:pStyle w:val="EndNoteBibliography"/>
        <w:spacing w:after="0" w:line="480" w:lineRule="auto"/>
        <w:ind w:left="540" w:hanging="540"/>
        <w:jc w:val="left"/>
      </w:pPr>
      <w:r w:rsidRPr="00556B70">
        <w:t>U.S. Environmental Protection Agency (EPA). (2012a). Vulnerability Assessments in Support of the Climate Ready Estuaries Program: A Novel Approach Using Expert Judgment, Volume I: Results for the San Francisco Estuary Partnership. Washington, DC: National Center for Environmental Assessment.</w:t>
      </w:r>
    </w:p>
    <w:p w14:paraId="1D71AFD6" w14:textId="77777777" w:rsidR="00556B70" w:rsidRPr="00556B70" w:rsidRDefault="00556B70" w:rsidP="00577589">
      <w:pPr>
        <w:pStyle w:val="EndNoteBibliography"/>
        <w:spacing w:after="0" w:line="480" w:lineRule="auto"/>
        <w:ind w:left="540" w:hanging="540"/>
        <w:jc w:val="left"/>
      </w:pPr>
      <w:r w:rsidRPr="00556B70">
        <w:t>U.S. Environmental Protection Agency (EPA). (2012b). Vulnerability Assessments in Support of the Climate Ready Estuaries Program: A Novel Approach Using Expert Judgment, Volume II: Results for the Massachusetts Bays Program. Washington, DC: National Center for Environmental Assessment.</w:t>
      </w:r>
    </w:p>
    <w:p w14:paraId="03121D24" w14:textId="77777777" w:rsidR="00556B70" w:rsidRPr="00556B70" w:rsidRDefault="00556B70" w:rsidP="00577589">
      <w:pPr>
        <w:pStyle w:val="EndNoteBibliography"/>
        <w:spacing w:after="0" w:line="480" w:lineRule="auto"/>
        <w:ind w:left="540" w:hanging="540"/>
        <w:jc w:val="left"/>
      </w:pPr>
      <w:r w:rsidRPr="00556B70">
        <w:t xml:space="preserve">United Nations Environment Programme (UNEP). (2011). Taking Steps toward Marine and Coastal Ecosystem-Based Management - An Introductory Guide. </w:t>
      </w:r>
      <w:r w:rsidRPr="00556B70">
        <w:rPr>
          <w:i/>
        </w:rPr>
        <w:t>UNEP Regional Seas Reports and Studies No. 189</w:t>
      </w:r>
      <w:r w:rsidRPr="00556B70">
        <w:t>.</w:t>
      </w:r>
    </w:p>
    <w:p w14:paraId="0931D56E" w14:textId="77777777" w:rsidR="00556B70" w:rsidRPr="00556B70" w:rsidRDefault="00556B70" w:rsidP="00577589">
      <w:pPr>
        <w:pStyle w:val="EndNoteBibliography"/>
        <w:spacing w:after="0" w:line="480" w:lineRule="auto"/>
        <w:ind w:left="540" w:hanging="540"/>
        <w:jc w:val="left"/>
      </w:pPr>
      <w:r w:rsidRPr="00556B70">
        <w:lastRenderedPageBreak/>
        <w:t xml:space="preserve">van Hooidonk, R., Maynard, J. A., &amp; Planes, S. (2013). Temporary refugia for coral reefs in a warming world. </w:t>
      </w:r>
      <w:r w:rsidRPr="00556B70">
        <w:rPr>
          <w:i/>
        </w:rPr>
        <w:t>Nature Climate Change</w:t>
      </w:r>
      <w:r w:rsidRPr="00556B70">
        <w:t>. doi: doi:10.1038/NCLIMATE1829</w:t>
      </w:r>
    </w:p>
    <w:p w14:paraId="06D29223" w14:textId="77777777" w:rsidR="00556B70" w:rsidRPr="00556B70" w:rsidRDefault="00556B70" w:rsidP="00577589">
      <w:pPr>
        <w:pStyle w:val="EndNoteBibliography"/>
        <w:spacing w:after="0" w:line="480" w:lineRule="auto"/>
        <w:ind w:left="540" w:hanging="540"/>
        <w:jc w:val="left"/>
      </w:pPr>
      <w:r w:rsidRPr="00556B70">
        <w:t xml:space="preserve">van Oppen, M. J. H., Oliver, J. K., Putnam, H. M., &amp; Gates, R. D. (2015). Building coral reef resilience through assisted evolution. </w:t>
      </w:r>
      <w:r w:rsidRPr="00556B70">
        <w:rPr>
          <w:i/>
        </w:rPr>
        <w:t>Proceedings of the National Academy of Sciences, 112</w:t>
      </w:r>
      <w:r w:rsidRPr="00556B70">
        <w:t>(8), 2307-2313. doi: 10.1073/pnas.1422301112</w:t>
      </w:r>
    </w:p>
    <w:p w14:paraId="21BCB1DE" w14:textId="77777777" w:rsidR="00556B70" w:rsidRPr="00556B70" w:rsidRDefault="00556B70" w:rsidP="00577589">
      <w:pPr>
        <w:pStyle w:val="EndNoteBibliography"/>
        <w:spacing w:after="0" w:line="480" w:lineRule="auto"/>
        <w:ind w:left="540" w:hanging="540"/>
        <w:jc w:val="left"/>
      </w:pPr>
      <w:r w:rsidRPr="00556B70">
        <w:t xml:space="preserve">Walker, B., Holling, C. S., Carpenter, S. R., &amp; Kinzig, A. (2004). Resilience, adaptability and transformability in social–ecological systems. </w:t>
      </w:r>
      <w:r w:rsidRPr="00556B70">
        <w:rPr>
          <w:i/>
        </w:rPr>
        <w:t>Ecology and Society, 9</w:t>
      </w:r>
      <w:r w:rsidRPr="00556B70">
        <w:t xml:space="preserve">(2), 5. </w:t>
      </w:r>
    </w:p>
    <w:p w14:paraId="5CB42188" w14:textId="77777777" w:rsidR="00556B70" w:rsidRPr="00556B70" w:rsidRDefault="00556B70" w:rsidP="00577589">
      <w:pPr>
        <w:pStyle w:val="EndNoteBibliography"/>
        <w:spacing w:after="0" w:line="480" w:lineRule="auto"/>
        <w:ind w:left="540" w:hanging="540"/>
        <w:jc w:val="left"/>
      </w:pPr>
      <w:r w:rsidRPr="00556B70">
        <w:t xml:space="preserve">Walther, G.-R. (2010). Community and ecosystem responses to recent climate change. </w:t>
      </w:r>
      <w:r w:rsidRPr="00556B70">
        <w:rPr>
          <w:i/>
        </w:rPr>
        <w:t>Philosophical Transactions of the Royal Society B, 365</w:t>
      </w:r>
      <w:r w:rsidRPr="00556B70">
        <w:t>(1549), 2019-2024. doi: 10.1098/rstb.2010.0021</w:t>
      </w:r>
    </w:p>
    <w:p w14:paraId="431884F4" w14:textId="77777777" w:rsidR="00556B70" w:rsidRPr="00556B70" w:rsidRDefault="00556B70" w:rsidP="00577589">
      <w:pPr>
        <w:pStyle w:val="EndNoteBibliography"/>
        <w:spacing w:after="0" w:line="480" w:lineRule="auto"/>
        <w:ind w:left="540" w:hanging="540"/>
        <w:jc w:val="left"/>
      </w:pPr>
      <w:r w:rsidRPr="00556B70">
        <w:t xml:space="preserve">West, J. M., &amp; Julius, S. H. (2014). The Art of the Possible: Identifying Adaptation Options. In B. A. Stein, P. Glick, N. Edelson &amp; A. Staud (Eds.), </w:t>
      </w:r>
      <w:r w:rsidRPr="00556B70">
        <w:rPr>
          <w:i/>
        </w:rPr>
        <w:t>Climate-Smart Conservation: Putting Adaptation Principles into Practice</w:t>
      </w:r>
      <w:r w:rsidRPr="00556B70">
        <w:t>. Washington, DC: National Wildlife Federation.</w:t>
      </w:r>
    </w:p>
    <w:p w14:paraId="11CE1F72" w14:textId="77777777" w:rsidR="00556B70" w:rsidRPr="00556B70" w:rsidRDefault="00556B70" w:rsidP="00577589">
      <w:pPr>
        <w:pStyle w:val="EndNoteBibliography"/>
        <w:spacing w:after="0" w:line="480" w:lineRule="auto"/>
        <w:ind w:left="540" w:hanging="540"/>
        <w:jc w:val="left"/>
      </w:pPr>
      <w:r w:rsidRPr="00556B70">
        <w:t xml:space="preserve">West, J. M., Julius, S. H., Kareiva, P., Enquist, C., Lawler, J. J., Petersen, B., . . . Shaw, M. R. (2009). U.S. Natural Resources and Climate Change: Concepts and Approaches for Management Adaptation. </w:t>
      </w:r>
      <w:r w:rsidRPr="00556B70">
        <w:rPr>
          <w:i/>
        </w:rPr>
        <w:t>Environmental Management, 44</w:t>
      </w:r>
      <w:r w:rsidRPr="00556B70">
        <w:t>(6), 1001-1021. doi: 10.1007/s00267-009-9345-1</w:t>
      </w:r>
    </w:p>
    <w:p w14:paraId="28646745" w14:textId="77777777" w:rsidR="00556B70" w:rsidRPr="00556B70" w:rsidRDefault="00556B70" w:rsidP="00577589">
      <w:pPr>
        <w:pStyle w:val="EndNoteBibliography"/>
        <w:spacing w:after="0" w:line="480" w:lineRule="auto"/>
        <w:ind w:left="540" w:hanging="540"/>
        <w:jc w:val="left"/>
      </w:pPr>
      <w:r w:rsidRPr="00556B70">
        <w:t xml:space="preserve">West, J. M., &amp; Salm, R. V. (2003). Resistance and resilience to coral bleaching: implications for coral reef conservation and management. </w:t>
      </w:r>
      <w:r w:rsidRPr="00556B70">
        <w:rPr>
          <w:i/>
        </w:rPr>
        <w:t>Conservation Biology, 17</w:t>
      </w:r>
      <w:r w:rsidRPr="00556B70">
        <w:t xml:space="preserve">(4), 956-967. </w:t>
      </w:r>
    </w:p>
    <w:p w14:paraId="3F633143" w14:textId="77777777" w:rsidR="00556B70" w:rsidRPr="00556B70" w:rsidRDefault="00556B70" w:rsidP="00577589">
      <w:pPr>
        <w:pStyle w:val="EndNoteBibliography"/>
        <w:spacing w:after="0" w:line="480" w:lineRule="auto"/>
        <w:ind w:left="540" w:hanging="540"/>
        <w:jc w:val="left"/>
      </w:pPr>
      <w:r w:rsidRPr="00556B70">
        <w:t>Wilkinson, C., &amp; Souter, D. (2008). Status of Caribbean coral reefs after bleaching and hurricanes in 2005 (pp. 152). Townsville: Global Coral Reef Monitoring Network, and Reef and Rainforest Research Centre.</w:t>
      </w:r>
    </w:p>
    <w:p w14:paraId="6F970B1B" w14:textId="77777777" w:rsidR="00556B70" w:rsidRPr="00556B70" w:rsidRDefault="00556B70" w:rsidP="00577589">
      <w:pPr>
        <w:pStyle w:val="EndNoteBibliography"/>
        <w:spacing w:after="0" w:line="480" w:lineRule="auto"/>
        <w:ind w:left="540" w:hanging="540"/>
        <w:jc w:val="left"/>
      </w:pPr>
      <w:r w:rsidRPr="00556B70">
        <w:t xml:space="preserve">Work, T. M., Russell, R., &amp; Aeby, G. S. (2012). Tissue loss (white syndrome) in the coral </w:t>
      </w:r>
      <w:r w:rsidRPr="00556B70">
        <w:rPr>
          <w:i/>
        </w:rPr>
        <w:t xml:space="preserve">Montipora capitata </w:t>
      </w:r>
      <w:r w:rsidRPr="00556B70">
        <w:t xml:space="preserve">is a dynamic disease with multiple host responses and potential causes. </w:t>
      </w:r>
      <w:r w:rsidRPr="00556B70">
        <w:rPr>
          <w:i/>
        </w:rPr>
        <w:t>Proceedings of the Royal Society B, 279</w:t>
      </w:r>
      <w:r w:rsidRPr="00556B70">
        <w:t>(1746), 4334-4341. doi: 10.1098/rspb.2012.1827</w:t>
      </w:r>
    </w:p>
    <w:p w14:paraId="20D1F3CC" w14:textId="77777777" w:rsidR="00556B70" w:rsidRPr="00556B70" w:rsidRDefault="00556B70" w:rsidP="00577589">
      <w:pPr>
        <w:pStyle w:val="EndNoteBibliography"/>
        <w:spacing w:line="480" w:lineRule="auto"/>
        <w:ind w:left="540" w:hanging="540"/>
        <w:jc w:val="left"/>
      </w:pPr>
      <w:r w:rsidRPr="00556B70">
        <w:lastRenderedPageBreak/>
        <w:t xml:space="preserve">Yamano, H., Sugihara, K., &amp; Nomura, K. (2011). Rapid poleward range expansion of tropical reef corals in response to rising sea surface temperatures. </w:t>
      </w:r>
      <w:r w:rsidRPr="00556B70">
        <w:rPr>
          <w:i/>
        </w:rPr>
        <w:t>Geophysical Research Letters, 38</w:t>
      </w:r>
      <w:r w:rsidRPr="00556B70">
        <w:t>(4), L04601. doi: 10.1029/2010GL046474</w:t>
      </w:r>
    </w:p>
    <w:p w14:paraId="0225F2D9" w14:textId="181E22B3" w:rsidR="003A5E1A" w:rsidRDefault="00FD0E51" w:rsidP="00577589">
      <w:pPr>
        <w:pStyle w:val="EndNoteBibliography"/>
        <w:spacing w:line="480" w:lineRule="auto"/>
        <w:ind w:left="540" w:hanging="540"/>
        <w:jc w:val="left"/>
        <w:rPr>
          <w:rFonts w:eastAsia="Calibri" w:cs="Times New Roman"/>
          <w:b/>
        </w:rPr>
      </w:pPr>
      <w:r>
        <w:fldChar w:fldCharType="end"/>
      </w:r>
    </w:p>
    <w:sectPr w:rsidR="003A5E1A" w:rsidSect="00577589">
      <w:headerReference w:type="default"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6DC50D" w14:textId="77777777" w:rsidR="00A03A9F" w:rsidRDefault="00A03A9F" w:rsidP="0072790E">
      <w:pPr>
        <w:spacing w:after="0" w:line="240" w:lineRule="auto"/>
      </w:pPr>
      <w:r>
        <w:separator/>
      </w:r>
    </w:p>
  </w:endnote>
  <w:endnote w:type="continuationSeparator" w:id="0">
    <w:p w14:paraId="06FDF3E7" w14:textId="77777777" w:rsidR="00A03A9F" w:rsidRDefault="00A03A9F" w:rsidP="0072790E">
      <w:pPr>
        <w:spacing w:after="0" w:line="240" w:lineRule="auto"/>
      </w:pPr>
      <w:r>
        <w:continuationSeparator/>
      </w:r>
    </w:p>
  </w:endnote>
  <w:endnote w:type="continuationNotice" w:id="1">
    <w:p w14:paraId="4884A7B5" w14:textId="77777777" w:rsidR="00A03A9F" w:rsidRDefault="00A03A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dvPTimes">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3834435"/>
      <w:docPartObj>
        <w:docPartGallery w:val="Page Numbers (Bottom of Page)"/>
        <w:docPartUnique/>
      </w:docPartObj>
    </w:sdtPr>
    <w:sdtEndPr>
      <w:rPr>
        <w:noProof/>
      </w:rPr>
    </w:sdtEndPr>
    <w:sdtContent>
      <w:p w14:paraId="42E9EAD6" w14:textId="74BBD614" w:rsidR="00BD4DB5" w:rsidRDefault="00BD4DB5">
        <w:pPr>
          <w:pStyle w:val="Footer"/>
          <w:jc w:val="center"/>
        </w:pPr>
        <w:r>
          <w:fldChar w:fldCharType="begin"/>
        </w:r>
        <w:r>
          <w:instrText xml:space="preserve"> PAGE   \* MERGEFORMAT </w:instrText>
        </w:r>
        <w:r>
          <w:fldChar w:fldCharType="separate"/>
        </w:r>
        <w:r w:rsidR="00B05105">
          <w:rPr>
            <w:noProof/>
          </w:rPr>
          <w:t>38</w:t>
        </w:r>
        <w:r>
          <w:rPr>
            <w:noProof/>
          </w:rPr>
          <w:fldChar w:fldCharType="end"/>
        </w:r>
      </w:p>
    </w:sdtContent>
  </w:sdt>
  <w:p w14:paraId="224E03CF" w14:textId="77777777" w:rsidR="00BD4DB5" w:rsidRDefault="00BD4D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65DCB6" w14:textId="77777777" w:rsidR="00A03A9F" w:rsidRDefault="00A03A9F" w:rsidP="0072790E">
      <w:pPr>
        <w:spacing w:after="0" w:line="240" w:lineRule="auto"/>
      </w:pPr>
      <w:r>
        <w:separator/>
      </w:r>
    </w:p>
  </w:footnote>
  <w:footnote w:type="continuationSeparator" w:id="0">
    <w:p w14:paraId="67637A1C" w14:textId="77777777" w:rsidR="00A03A9F" w:rsidRDefault="00A03A9F" w:rsidP="0072790E">
      <w:pPr>
        <w:spacing w:after="0" w:line="240" w:lineRule="auto"/>
      </w:pPr>
      <w:r>
        <w:continuationSeparator/>
      </w:r>
    </w:p>
  </w:footnote>
  <w:footnote w:type="continuationNotice" w:id="1">
    <w:p w14:paraId="2146B04F" w14:textId="77777777" w:rsidR="00A03A9F" w:rsidRDefault="00A03A9F">
      <w:pPr>
        <w:spacing w:after="0" w:line="240" w:lineRule="auto"/>
      </w:pPr>
    </w:p>
  </w:footnote>
  <w:footnote w:id="2">
    <w:p w14:paraId="4DFEFC32" w14:textId="77777777" w:rsidR="00B05105" w:rsidRDefault="00B05105" w:rsidP="00B05105">
      <w:pPr>
        <w:pStyle w:val="FootnoteText"/>
      </w:pPr>
      <w:r>
        <w:rPr>
          <w:rStyle w:val="FootnoteReference"/>
        </w:rPr>
        <w:footnoteRef/>
      </w:r>
      <w:r>
        <w:t xml:space="preserve"> Office of Research and Development, U.S. Environmental Protection Agency, 1200 Pennsylvania Ave, NW (8601P), Washington, DC 20460 U.S.A.</w:t>
      </w:r>
    </w:p>
    <w:p w14:paraId="4A1DEEDE" w14:textId="77777777" w:rsidR="00B05105" w:rsidRDefault="00B05105" w:rsidP="00B05105">
      <w:pPr>
        <w:pStyle w:val="FootnoteText"/>
      </w:pPr>
      <w:r>
        <w:t>Corresponding author: Email: west. jordan@epa.gov; Phone: 703-347-8584; Fax: 703-347-8694</w:t>
      </w:r>
    </w:p>
  </w:footnote>
  <w:footnote w:id="3">
    <w:p w14:paraId="79619948" w14:textId="77777777" w:rsidR="00B05105" w:rsidRDefault="00B05105" w:rsidP="00B05105">
      <w:pPr>
        <w:pStyle w:val="FootnoteText"/>
      </w:pPr>
      <w:r>
        <w:rPr>
          <w:rStyle w:val="FootnoteReference"/>
        </w:rPr>
        <w:footnoteRef/>
      </w:r>
      <w:r>
        <w:t xml:space="preserve"> Tetra Tech, Inc., 737 Bishop St., Suite 2340, Honolulu, HI 96813-3201 U.S.A.</w:t>
      </w:r>
    </w:p>
  </w:footnote>
  <w:footnote w:id="4">
    <w:p w14:paraId="304248CE" w14:textId="77777777" w:rsidR="00B05105" w:rsidRDefault="00B05105" w:rsidP="00B05105">
      <w:pPr>
        <w:pStyle w:val="FootnoteText"/>
      </w:pPr>
      <w:r>
        <w:rPr>
          <w:rStyle w:val="FootnoteReference"/>
        </w:rPr>
        <w:footnoteRef/>
      </w:r>
      <w:r>
        <w:t xml:space="preserve"> Tetra Tech, Inc., Center for Ecological Sciences, 502 W. Cordova Road, Suite C, Santa Fe, NM 87505 U.S.A.</w:t>
      </w:r>
    </w:p>
  </w:footnote>
  <w:footnote w:id="5">
    <w:p w14:paraId="79EFE52B" w14:textId="77777777" w:rsidR="00B05105" w:rsidRDefault="00B05105" w:rsidP="00B05105">
      <w:pPr>
        <w:pStyle w:val="FootnoteText"/>
      </w:pPr>
      <w:r>
        <w:rPr>
          <w:rStyle w:val="FootnoteReference"/>
        </w:rPr>
        <w:footnoteRef/>
      </w:r>
      <w:r>
        <w:t xml:space="preserve"> The Baldwin Group, Inc., NOAA Coral Reef Conservation Program, SSMC4, N/OCM6, Rm 10329, 1305 East West Hwy, Silver Spring, MD 20910 U.S.A.</w:t>
      </w:r>
    </w:p>
  </w:footnote>
  <w:footnote w:id="6">
    <w:p w14:paraId="033796C4" w14:textId="77777777" w:rsidR="00B05105" w:rsidRDefault="00B05105" w:rsidP="00B05105">
      <w:pPr>
        <w:pStyle w:val="FootnoteText"/>
      </w:pPr>
      <w:r>
        <w:rPr>
          <w:rStyle w:val="FootnoteReference"/>
        </w:rPr>
        <w:footnoteRef/>
      </w:r>
      <w:r>
        <w:t xml:space="preserve"> Office of Research and Development, U.S. Environmental Protection Agency, 1200 Pennsylvania Ave, NW (8601P), Washington, DC 20460 U.S.A.</w:t>
      </w:r>
    </w:p>
  </w:footnote>
  <w:footnote w:id="7">
    <w:p w14:paraId="069F7F4D" w14:textId="77777777" w:rsidR="00B05105" w:rsidRDefault="00B05105" w:rsidP="00B05105">
      <w:pPr>
        <w:pStyle w:val="FootnoteText"/>
      </w:pPr>
      <w:r>
        <w:rPr>
          <w:rStyle w:val="FootnoteReference"/>
        </w:rPr>
        <w:footnoteRef/>
      </w:r>
      <w:r>
        <w:t xml:space="preserve"> Private Consultant, 4755 Northeast Lambs Lane, Poulsbo, WA 98370 U.S.A.</w:t>
      </w:r>
    </w:p>
  </w:footnote>
  <w:footnote w:id="8">
    <w:p w14:paraId="2FE352E4" w14:textId="77777777" w:rsidR="00B05105" w:rsidRDefault="00B05105" w:rsidP="00B05105">
      <w:pPr>
        <w:pStyle w:val="FootnoteText"/>
      </w:pPr>
      <w:r>
        <w:rPr>
          <w:rStyle w:val="FootnoteReference"/>
        </w:rPr>
        <w:footnoteRef/>
      </w:r>
      <w:r>
        <w:t xml:space="preserve"> Office of Insular Affairs, MS 2429, U.S. Department of the Interior, 1849 C St. NW, Washington, DC 20240 U.S.A.</w:t>
      </w:r>
    </w:p>
  </w:footnote>
  <w:footnote w:id="9">
    <w:p w14:paraId="3EEFBBDA" w14:textId="77777777" w:rsidR="00B05105" w:rsidRDefault="00B05105" w:rsidP="00B05105">
      <w:pPr>
        <w:pStyle w:val="FootnoteText"/>
      </w:pPr>
      <w:r>
        <w:rPr>
          <w:rStyle w:val="FootnoteReference"/>
        </w:rPr>
        <w:footnoteRef/>
      </w:r>
      <w:r>
        <w:t>The Nature Conservancy, 74 Wall Street, Seattle, WA 98121 U.S.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EC0C74" w14:textId="09BD6605" w:rsidR="00BD4DB5" w:rsidRDefault="00BD4DB5" w:rsidP="003A5E1A">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8D1714"/>
    <w:multiLevelType w:val="hybridMultilevel"/>
    <w:tmpl w:val="1F94C75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F966F3"/>
    <w:multiLevelType w:val="hybridMultilevel"/>
    <w:tmpl w:val="6F489E4C"/>
    <w:lvl w:ilvl="0" w:tplc="0C068C20">
      <w:start w:val="1"/>
      <w:numFmt w:val="lowerRoman"/>
      <w:lvlText w:val="%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C90FF3"/>
    <w:multiLevelType w:val="hybridMultilevel"/>
    <w:tmpl w:val="0F20AF22"/>
    <w:lvl w:ilvl="0" w:tplc="B70265F0">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8B075A"/>
    <w:multiLevelType w:val="hybridMultilevel"/>
    <w:tmpl w:val="B464F8D0"/>
    <w:lvl w:ilvl="0" w:tplc="CFDA97DC">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185BD6"/>
    <w:multiLevelType w:val="hybridMultilevel"/>
    <w:tmpl w:val="AF061AAE"/>
    <w:lvl w:ilvl="0" w:tplc="1C38E864">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CB1371"/>
    <w:multiLevelType w:val="hybridMultilevel"/>
    <w:tmpl w:val="8660959E"/>
    <w:lvl w:ilvl="0" w:tplc="1DF22EE6">
      <w:start w:val="1"/>
      <w:numFmt w:val="lowerRoman"/>
      <w:lvlText w:val="%1."/>
      <w:lvlJc w:val="left"/>
      <w:pPr>
        <w:ind w:left="45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2A72504"/>
    <w:multiLevelType w:val="hybridMultilevel"/>
    <w:tmpl w:val="DC705E08"/>
    <w:lvl w:ilvl="0" w:tplc="343C5D9E">
      <w:start w:val="1"/>
      <w:numFmt w:val="lowerRoman"/>
      <w:lvlText w:val="%1."/>
      <w:lvlJc w:val="right"/>
      <w:pPr>
        <w:ind w:left="360" w:hanging="360"/>
      </w:pPr>
      <w:rPr>
        <w:rFonts w:hint="default"/>
        <w:i w:val="0"/>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399684B"/>
    <w:multiLevelType w:val="hybridMultilevel"/>
    <w:tmpl w:val="E884AB52"/>
    <w:lvl w:ilvl="0" w:tplc="1C38E864">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4D371C0"/>
    <w:multiLevelType w:val="hybridMultilevel"/>
    <w:tmpl w:val="542EE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864C17"/>
    <w:multiLevelType w:val="hybridMultilevel"/>
    <w:tmpl w:val="BCA45D5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F64E4C"/>
    <w:multiLevelType w:val="hybridMultilevel"/>
    <w:tmpl w:val="DCCC1098"/>
    <w:lvl w:ilvl="0" w:tplc="1AD49F2E">
      <w:start w:val="2"/>
      <w:numFmt w:val="upperLetter"/>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E2144"/>
    <w:multiLevelType w:val="hybridMultilevel"/>
    <w:tmpl w:val="5B5AE044"/>
    <w:lvl w:ilvl="0" w:tplc="CFDA97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F96101"/>
    <w:multiLevelType w:val="hybridMultilevel"/>
    <w:tmpl w:val="B464F8D0"/>
    <w:lvl w:ilvl="0" w:tplc="CFDA97DC">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0B0F65"/>
    <w:multiLevelType w:val="hybridMultilevel"/>
    <w:tmpl w:val="41FCCEFA"/>
    <w:lvl w:ilvl="0" w:tplc="E4A66334">
      <w:start w:val="1"/>
      <w:numFmt w:val="lowerRoman"/>
      <w:lvlText w:val="%1."/>
      <w:lvlJc w:val="right"/>
      <w:pPr>
        <w:ind w:left="558" w:hanging="360"/>
      </w:pPr>
      <w:rPr>
        <w:rFonts w:hint="default"/>
        <w:color w:val="auto"/>
      </w:rPr>
    </w:lvl>
    <w:lvl w:ilvl="1" w:tplc="04090003" w:tentative="1">
      <w:start w:val="1"/>
      <w:numFmt w:val="bullet"/>
      <w:lvlText w:val="o"/>
      <w:lvlJc w:val="left"/>
      <w:pPr>
        <w:ind w:left="558" w:hanging="360"/>
      </w:pPr>
      <w:rPr>
        <w:rFonts w:ascii="Courier New" w:hAnsi="Courier New" w:cs="Courier New" w:hint="default"/>
      </w:rPr>
    </w:lvl>
    <w:lvl w:ilvl="2" w:tplc="04090005" w:tentative="1">
      <w:start w:val="1"/>
      <w:numFmt w:val="bullet"/>
      <w:lvlText w:val=""/>
      <w:lvlJc w:val="left"/>
      <w:pPr>
        <w:ind w:left="1278" w:hanging="360"/>
      </w:pPr>
      <w:rPr>
        <w:rFonts w:ascii="Wingdings" w:hAnsi="Wingdings" w:hint="default"/>
      </w:rPr>
    </w:lvl>
    <w:lvl w:ilvl="3" w:tplc="04090001" w:tentative="1">
      <w:start w:val="1"/>
      <w:numFmt w:val="bullet"/>
      <w:lvlText w:val=""/>
      <w:lvlJc w:val="left"/>
      <w:pPr>
        <w:ind w:left="1998" w:hanging="360"/>
      </w:pPr>
      <w:rPr>
        <w:rFonts w:ascii="Symbol" w:hAnsi="Symbol" w:hint="default"/>
      </w:rPr>
    </w:lvl>
    <w:lvl w:ilvl="4" w:tplc="04090003" w:tentative="1">
      <w:start w:val="1"/>
      <w:numFmt w:val="bullet"/>
      <w:lvlText w:val="o"/>
      <w:lvlJc w:val="left"/>
      <w:pPr>
        <w:ind w:left="2718" w:hanging="360"/>
      </w:pPr>
      <w:rPr>
        <w:rFonts w:ascii="Courier New" w:hAnsi="Courier New" w:cs="Courier New" w:hint="default"/>
      </w:rPr>
    </w:lvl>
    <w:lvl w:ilvl="5" w:tplc="04090005" w:tentative="1">
      <w:start w:val="1"/>
      <w:numFmt w:val="bullet"/>
      <w:lvlText w:val=""/>
      <w:lvlJc w:val="left"/>
      <w:pPr>
        <w:ind w:left="3438" w:hanging="360"/>
      </w:pPr>
      <w:rPr>
        <w:rFonts w:ascii="Wingdings" w:hAnsi="Wingdings" w:hint="default"/>
      </w:rPr>
    </w:lvl>
    <w:lvl w:ilvl="6" w:tplc="04090001" w:tentative="1">
      <w:start w:val="1"/>
      <w:numFmt w:val="bullet"/>
      <w:lvlText w:val=""/>
      <w:lvlJc w:val="left"/>
      <w:pPr>
        <w:ind w:left="4158" w:hanging="360"/>
      </w:pPr>
      <w:rPr>
        <w:rFonts w:ascii="Symbol" w:hAnsi="Symbol" w:hint="default"/>
      </w:rPr>
    </w:lvl>
    <w:lvl w:ilvl="7" w:tplc="04090003" w:tentative="1">
      <w:start w:val="1"/>
      <w:numFmt w:val="bullet"/>
      <w:lvlText w:val="o"/>
      <w:lvlJc w:val="left"/>
      <w:pPr>
        <w:ind w:left="4878" w:hanging="360"/>
      </w:pPr>
      <w:rPr>
        <w:rFonts w:ascii="Courier New" w:hAnsi="Courier New" w:cs="Courier New" w:hint="default"/>
      </w:rPr>
    </w:lvl>
    <w:lvl w:ilvl="8" w:tplc="04090005" w:tentative="1">
      <w:start w:val="1"/>
      <w:numFmt w:val="bullet"/>
      <w:lvlText w:val=""/>
      <w:lvlJc w:val="left"/>
      <w:pPr>
        <w:ind w:left="5598" w:hanging="360"/>
      </w:pPr>
      <w:rPr>
        <w:rFonts w:ascii="Wingdings" w:hAnsi="Wingdings" w:hint="default"/>
      </w:rPr>
    </w:lvl>
  </w:abstractNum>
  <w:abstractNum w:abstractNumId="14" w15:restartNumberingAfterBreak="0">
    <w:nsid w:val="3109658E"/>
    <w:multiLevelType w:val="hybridMultilevel"/>
    <w:tmpl w:val="A738B100"/>
    <w:lvl w:ilvl="0" w:tplc="0409001B">
      <w:start w:val="1"/>
      <w:numFmt w:val="lowerRoman"/>
      <w:lvlText w:val="%1."/>
      <w:lvlJc w:val="right"/>
      <w:pPr>
        <w:ind w:left="360" w:hanging="360"/>
      </w:pPr>
      <w:rPr>
        <w:rFont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19905C2"/>
    <w:multiLevelType w:val="hybridMultilevel"/>
    <w:tmpl w:val="1728B02E"/>
    <w:lvl w:ilvl="0" w:tplc="B82AD0F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3515556"/>
    <w:multiLevelType w:val="hybridMultilevel"/>
    <w:tmpl w:val="C178BD6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92215FF"/>
    <w:multiLevelType w:val="hybridMultilevel"/>
    <w:tmpl w:val="085E64D6"/>
    <w:lvl w:ilvl="0" w:tplc="C5060168">
      <w:start w:val="1"/>
      <w:numFmt w:val="bullet"/>
      <w:lvlText w:val="•"/>
      <w:lvlJc w:val="left"/>
      <w:pPr>
        <w:tabs>
          <w:tab w:val="num" w:pos="720"/>
        </w:tabs>
        <w:ind w:left="720" w:hanging="360"/>
      </w:pPr>
      <w:rPr>
        <w:rFonts w:ascii="Arial" w:hAnsi="Arial" w:hint="default"/>
      </w:rPr>
    </w:lvl>
    <w:lvl w:ilvl="1" w:tplc="4F2C9C9E">
      <w:start w:val="1"/>
      <w:numFmt w:val="bullet"/>
      <w:lvlText w:val="•"/>
      <w:lvlJc w:val="left"/>
      <w:pPr>
        <w:tabs>
          <w:tab w:val="num" w:pos="1440"/>
        </w:tabs>
        <w:ind w:left="1440" w:hanging="360"/>
      </w:pPr>
      <w:rPr>
        <w:rFonts w:ascii="Arial" w:hAnsi="Arial" w:hint="default"/>
      </w:rPr>
    </w:lvl>
    <w:lvl w:ilvl="2" w:tplc="E6FCE06C" w:tentative="1">
      <w:start w:val="1"/>
      <w:numFmt w:val="bullet"/>
      <w:lvlText w:val="•"/>
      <w:lvlJc w:val="left"/>
      <w:pPr>
        <w:tabs>
          <w:tab w:val="num" w:pos="2160"/>
        </w:tabs>
        <w:ind w:left="2160" w:hanging="360"/>
      </w:pPr>
      <w:rPr>
        <w:rFonts w:ascii="Arial" w:hAnsi="Arial" w:hint="default"/>
      </w:rPr>
    </w:lvl>
    <w:lvl w:ilvl="3" w:tplc="23EA547E" w:tentative="1">
      <w:start w:val="1"/>
      <w:numFmt w:val="bullet"/>
      <w:lvlText w:val="•"/>
      <w:lvlJc w:val="left"/>
      <w:pPr>
        <w:tabs>
          <w:tab w:val="num" w:pos="2880"/>
        </w:tabs>
        <w:ind w:left="2880" w:hanging="360"/>
      </w:pPr>
      <w:rPr>
        <w:rFonts w:ascii="Arial" w:hAnsi="Arial" w:hint="default"/>
      </w:rPr>
    </w:lvl>
    <w:lvl w:ilvl="4" w:tplc="D6FC271C" w:tentative="1">
      <w:start w:val="1"/>
      <w:numFmt w:val="bullet"/>
      <w:lvlText w:val="•"/>
      <w:lvlJc w:val="left"/>
      <w:pPr>
        <w:tabs>
          <w:tab w:val="num" w:pos="3600"/>
        </w:tabs>
        <w:ind w:left="3600" w:hanging="360"/>
      </w:pPr>
      <w:rPr>
        <w:rFonts w:ascii="Arial" w:hAnsi="Arial" w:hint="default"/>
      </w:rPr>
    </w:lvl>
    <w:lvl w:ilvl="5" w:tplc="AE1C1022" w:tentative="1">
      <w:start w:val="1"/>
      <w:numFmt w:val="bullet"/>
      <w:lvlText w:val="•"/>
      <w:lvlJc w:val="left"/>
      <w:pPr>
        <w:tabs>
          <w:tab w:val="num" w:pos="4320"/>
        </w:tabs>
        <w:ind w:left="4320" w:hanging="360"/>
      </w:pPr>
      <w:rPr>
        <w:rFonts w:ascii="Arial" w:hAnsi="Arial" w:hint="default"/>
      </w:rPr>
    </w:lvl>
    <w:lvl w:ilvl="6" w:tplc="6BC0085E" w:tentative="1">
      <w:start w:val="1"/>
      <w:numFmt w:val="bullet"/>
      <w:lvlText w:val="•"/>
      <w:lvlJc w:val="left"/>
      <w:pPr>
        <w:tabs>
          <w:tab w:val="num" w:pos="5040"/>
        </w:tabs>
        <w:ind w:left="5040" w:hanging="360"/>
      </w:pPr>
      <w:rPr>
        <w:rFonts w:ascii="Arial" w:hAnsi="Arial" w:hint="default"/>
      </w:rPr>
    </w:lvl>
    <w:lvl w:ilvl="7" w:tplc="3B4083D2" w:tentative="1">
      <w:start w:val="1"/>
      <w:numFmt w:val="bullet"/>
      <w:lvlText w:val="•"/>
      <w:lvlJc w:val="left"/>
      <w:pPr>
        <w:tabs>
          <w:tab w:val="num" w:pos="5760"/>
        </w:tabs>
        <w:ind w:left="5760" w:hanging="360"/>
      </w:pPr>
      <w:rPr>
        <w:rFonts w:ascii="Arial" w:hAnsi="Arial" w:hint="default"/>
      </w:rPr>
    </w:lvl>
    <w:lvl w:ilvl="8" w:tplc="7FF2D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E6C6872"/>
    <w:multiLevelType w:val="hybridMultilevel"/>
    <w:tmpl w:val="91F01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1251AF"/>
    <w:multiLevelType w:val="hybridMultilevel"/>
    <w:tmpl w:val="F036F30A"/>
    <w:lvl w:ilvl="0" w:tplc="0409001B">
      <w:start w:val="1"/>
      <w:numFmt w:val="lowerRoman"/>
      <w:lvlText w:val="%1."/>
      <w:lvlJc w:val="righ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0094F56"/>
    <w:multiLevelType w:val="hybridMultilevel"/>
    <w:tmpl w:val="5D086F68"/>
    <w:lvl w:ilvl="0" w:tplc="781C440C">
      <w:start w:val="1"/>
      <w:numFmt w:val="lowerRoman"/>
      <w:lvlText w:val="%1."/>
      <w:lvlJc w:val="right"/>
      <w:pPr>
        <w:ind w:left="360" w:hanging="360"/>
      </w:pPr>
      <w:rPr>
        <w:rFonts w:hint="default"/>
        <w:i w:val="0"/>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214356F"/>
    <w:multiLevelType w:val="hybridMultilevel"/>
    <w:tmpl w:val="C5585A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DC95D46"/>
    <w:multiLevelType w:val="hybridMultilevel"/>
    <w:tmpl w:val="DA5C8280"/>
    <w:lvl w:ilvl="0" w:tplc="0A0E2174">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EE86317"/>
    <w:multiLevelType w:val="hybridMultilevel"/>
    <w:tmpl w:val="89AAE0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2CD409C"/>
    <w:multiLevelType w:val="hybridMultilevel"/>
    <w:tmpl w:val="17DA4BEE"/>
    <w:lvl w:ilvl="0" w:tplc="4F4EF546">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C1E3467"/>
    <w:multiLevelType w:val="hybridMultilevel"/>
    <w:tmpl w:val="DC705E08"/>
    <w:lvl w:ilvl="0" w:tplc="343C5D9E">
      <w:start w:val="1"/>
      <w:numFmt w:val="lowerRoman"/>
      <w:lvlText w:val="%1."/>
      <w:lvlJc w:val="right"/>
      <w:pPr>
        <w:ind w:left="360" w:hanging="360"/>
      </w:pPr>
      <w:rPr>
        <w:rFonts w:hint="default"/>
        <w:i w:val="0"/>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8A82573"/>
    <w:multiLevelType w:val="hybridMultilevel"/>
    <w:tmpl w:val="BD4C8E6A"/>
    <w:lvl w:ilvl="0" w:tplc="04090001">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C8E3229"/>
    <w:multiLevelType w:val="hybridMultilevel"/>
    <w:tmpl w:val="F2DA2092"/>
    <w:lvl w:ilvl="0" w:tplc="41B08EF6">
      <w:start w:val="1"/>
      <w:numFmt w:val="lowerRoman"/>
      <w:lvlText w:val="%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F25D3E"/>
    <w:multiLevelType w:val="hybridMultilevel"/>
    <w:tmpl w:val="A23A22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23"/>
  </w:num>
  <w:num w:numId="3">
    <w:abstractNumId w:val="8"/>
  </w:num>
  <w:num w:numId="4">
    <w:abstractNumId w:val="16"/>
  </w:num>
  <w:num w:numId="5">
    <w:abstractNumId w:val="28"/>
  </w:num>
  <w:num w:numId="6">
    <w:abstractNumId w:val="6"/>
  </w:num>
  <w:num w:numId="7">
    <w:abstractNumId w:val="27"/>
  </w:num>
  <w:num w:numId="8">
    <w:abstractNumId w:val="1"/>
  </w:num>
  <w:num w:numId="9">
    <w:abstractNumId w:val="17"/>
  </w:num>
  <w:num w:numId="10">
    <w:abstractNumId w:val="2"/>
  </w:num>
  <w:num w:numId="11">
    <w:abstractNumId w:val="10"/>
  </w:num>
  <w:num w:numId="12">
    <w:abstractNumId w:val="22"/>
  </w:num>
  <w:num w:numId="13">
    <w:abstractNumId w:val="15"/>
  </w:num>
  <w:num w:numId="14">
    <w:abstractNumId w:val="19"/>
  </w:num>
  <w:num w:numId="15">
    <w:abstractNumId w:val="0"/>
  </w:num>
  <w:num w:numId="16">
    <w:abstractNumId w:val="14"/>
  </w:num>
  <w:num w:numId="17">
    <w:abstractNumId w:val="13"/>
  </w:num>
  <w:num w:numId="18">
    <w:abstractNumId w:val="5"/>
  </w:num>
  <w:num w:numId="19">
    <w:abstractNumId w:val="21"/>
  </w:num>
  <w:num w:numId="20">
    <w:abstractNumId w:val="24"/>
  </w:num>
  <w:num w:numId="21">
    <w:abstractNumId w:val="3"/>
  </w:num>
  <w:num w:numId="22">
    <w:abstractNumId w:val="7"/>
  </w:num>
  <w:num w:numId="23">
    <w:abstractNumId w:val="4"/>
  </w:num>
  <w:num w:numId="24">
    <w:abstractNumId w:val="12"/>
  </w:num>
  <w:num w:numId="25">
    <w:abstractNumId w:val="11"/>
  </w:num>
  <w:num w:numId="26">
    <w:abstractNumId w:val="26"/>
  </w:num>
  <w:num w:numId="27">
    <w:abstractNumId w:val="18"/>
  </w:num>
  <w:num w:numId="28">
    <w:abstractNumId w:val="20"/>
  </w:num>
  <w:num w:numId="29">
    <w:abstractNumId w:val="2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0ztrv9hwp05kerefnvw0psv9dd5tfzvxdx&quot;&gt;CoralReefAdaptation&lt;record-ids&gt;&lt;item&gt;1&lt;/item&gt;&lt;item&gt;22&lt;/item&gt;&lt;item&gt;23&lt;/item&gt;&lt;item&gt;34&lt;/item&gt;&lt;item&gt;35&lt;/item&gt;&lt;item&gt;39&lt;/item&gt;&lt;item&gt;40&lt;/item&gt;&lt;item&gt;41&lt;/item&gt;&lt;item&gt;43&lt;/item&gt;&lt;item&gt;54&lt;/item&gt;&lt;item&gt;55&lt;/item&gt;&lt;item&gt;56&lt;/item&gt;&lt;item&gt;76&lt;/item&gt;&lt;item&gt;79&lt;/item&gt;&lt;item&gt;89&lt;/item&gt;&lt;item&gt;103&lt;/item&gt;&lt;item&gt;110&lt;/item&gt;&lt;item&gt;114&lt;/item&gt;&lt;item&gt;115&lt;/item&gt;&lt;item&gt;116&lt;/item&gt;&lt;item&gt;117&lt;/item&gt;&lt;item&gt;118&lt;/item&gt;&lt;item&gt;128&lt;/item&gt;&lt;item&gt;133&lt;/item&gt;&lt;item&gt;135&lt;/item&gt;&lt;item&gt;138&lt;/item&gt;&lt;item&gt;139&lt;/item&gt;&lt;item&gt;142&lt;/item&gt;&lt;item&gt;143&lt;/item&gt;&lt;item&gt;152&lt;/item&gt;&lt;item&gt;155&lt;/item&gt;&lt;item&gt;157&lt;/item&gt;&lt;item&gt;171&lt;/item&gt;&lt;item&gt;189&lt;/item&gt;&lt;item&gt;200&lt;/item&gt;&lt;item&gt;210&lt;/item&gt;&lt;item&gt;219&lt;/item&gt;&lt;item&gt;226&lt;/item&gt;&lt;item&gt;234&lt;/item&gt;&lt;item&gt;237&lt;/item&gt;&lt;item&gt;242&lt;/item&gt;&lt;item&gt;251&lt;/item&gt;&lt;item&gt;252&lt;/item&gt;&lt;item&gt;253&lt;/item&gt;&lt;item&gt;257&lt;/item&gt;&lt;item&gt;259&lt;/item&gt;&lt;item&gt;264&lt;/item&gt;&lt;item&gt;265&lt;/item&gt;&lt;item&gt;271&lt;/item&gt;&lt;item&gt;272&lt;/item&gt;&lt;item&gt;273&lt;/item&gt;&lt;item&gt;274&lt;/item&gt;&lt;item&gt;275&lt;/item&gt;&lt;item&gt;276&lt;/item&gt;&lt;item&gt;277&lt;/item&gt;&lt;item&gt;281&lt;/item&gt;&lt;item&gt;283&lt;/item&gt;&lt;item&gt;284&lt;/item&gt;&lt;item&gt;285&lt;/item&gt;&lt;item&gt;286&lt;/item&gt;&lt;item&gt;287&lt;/item&gt;&lt;item&gt;288&lt;/item&gt;&lt;item&gt;326&lt;/item&gt;&lt;item&gt;339&lt;/item&gt;&lt;item&gt;353&lt;/item&gt;&lt;item&gt;354&lt;/item&gt;&lt;item&gt;355&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9&lt;/item&gt;&lt;item&gt;380&lt;/item&gt;&lt;item&gt;381&lt;/item&gt;&lt;item&gt;382&lt;/item&gt;&lt;item&gt;383&lt;/item&gt;&lt;item&gt;385&lt;/item&gt;&lt;item&gt;387&lt;/item&gt;&lt;item&gt;396&lt;/item&gt;&lt;item&gt;397&lt;/item&gt;&lt;item&gt;409&lt;/item&gt;&lt;/record-ids&gt;&lt;/item&gt;&lt;/Libraries&gt;"/>
  </w:docVars>
  <w:rsids>
    <w:rsidRoot w:val="005B32E1"/>
    <w:rsid w:val="00000089"/>
    <w:rsid w:val="00000AF0"/>
    <w:rsid w:val="00000CAA"/>
    <w:rsid w:val="00003931"/>
    <w:rsid w:val="000052E7"/>
    <w:rsid w:val="00005E76"/>
    <w:rsid w:val="0000619B"/>
    <w:rsid w:val="00007F86"/>
    <w:rsid w:val="000100B7"/>
    <w:rsid w:val="000119D3"/>
    <w:rsid w:val="00012D7B"/>
    <w:rsid w:val="00017733"/>
    <w:rsid w:val="00017861"/>
    <w:rsid w:val="00020759"/>
    <w:rsid w:val="00021D39"/>
    <w:rsid w:val="00024E9F"/>
    <w:rsid w:val="00025379"/>
    <w:rsid w:val="0002652A"/>
    <w:rsid w:val="00027A58"/>
    <w:rsid w:val="0003138C"/>
    <w:rsid w:val="000320BF"/>
    <w:rsid w:val="000322C5"/>
    <w:rsid w:val="00033AA6"/>
    <w:rsid w:val="000343C3"/>
    <w:rsid w:val="000349AC"/>
    <w:rsid w:val="00036B97"/>
    <w:rsid w:val="000409A6"/>
    <w:rsid w:val="0004114A"/>
    <w:rsid w:val="00042C03"/>
    <w:rsid w:val="0004388C"/>
    <w:rsid w:val="00043F52"/>
    <w:rsid w:val="0004420D"/>
    <w:rsid w:val="00044639"/>
    <w:rsid w:val="00051085"/>
    <w:rsid w:val="00052439"/>
    <w:rsid w:val="00052847"/>
    <w:rsid w:val="000546F3"/>
    <w:rsid w:val="0005631D"/>
    <w:rsid w:val="00057737"/>
    <w:rsid w:val="00060435"/>
    <w:rsid w:val="0006057B"/>
    <w:rsid w:val="00060F64"/>
    <w:rsid w:val="000612F3"/>
    <w:rsid w:val="00061847"/>
    <w:rsid w:val="00061C1F"/>
    <w:rsid w:val="00063F00"/>
    <w:rsid w:val="00063FCD"/>
    <w:rsid w:val="000654CA"/>
    <w:rsid w:val="000668F0"/>
    <w:rsid w:val="00066C1D"/>
    <w:rsid w:val="00077198"/>
    <w:rsid w:val="0008127A"/>
    <w:rsid w:val="000818F3"/>
    <w:rsid w:val="000832BA"/>
    <w:rsid w:val="00084FFF"/>
    <w:rsid w:val="000865DC"/>
    <w:rsid w:val="00090109"/>
    <w:rsid w:val="000904E3"/>
    <w:rsid w:val="00090D57"/>
    <w:rsid w:val="00094273"/>
    <w:rsid w:val="00094A7D"/>
    <w:rsid w:val="00094CD4"/>
    <w:rsid w:val="00095939"/>
    <w:rsid w:val="000A1C0E"/>
    <w:rsid w:val="000A342B"/>
    <w:rsid w:val="000A4222"/>
    <w:rsid w:val="000A43A8"/>
    <w:rsid w:val="000B4C23"/>
    <w:rsid w:val="000B7E22"/>
    <w:rsid w:val="000C001D"/>
    <w:rsid w:val="000C0312"/>
    <w:rsid w:val="000C2067"/>
    <w:rsid w:val="000C6222"/>
    <w:rsid w:val="000D2A21"/>
    <w:rsid w:val="000D2DFC"/>
    <w:rsid w:val="000D3D8E"/>
    <w:rsid w:val="000D5AA5"/>
    <w:rsid w:val="000D5BB4"/>
    <w:rsid w:val="000E0180"/>
    <w:rsid w:val="000E0980"/>
    <w:rsid w:val="000E1342"/>
    <w:rsid w:val="000E3145"/>
    <w:rsid w:val="000E6516"/>
    <w:rsid w:val="000E6723"/>
    <w:rsid w:val="000E7018"/>
    <w:rsid w:val="000E73E9"/>
    <w:rsid w:val="000F3770"/>
    <w:rsid w:val="000F3CF2"/>
    <w:rsid w:val="000F47F8"/>
    <w:rsid w:val="000F487C"/>
    <w:rsid w:val="000F60D6"/>
    <w:rsid w:val="000F74FF"/>
    <w:rsid w:val="001005B5"/>
    <w:rsid w:val="00100F9F"/>
    <w:rsid w:val="00101A41"/>
    <w:rsid w:val="001024F5"/>
    <w:rsid w:val="00102636"/>
    <w:rsid w:val="00103903"/>
    <w:rsid w:val="0010723E"/>
    <w:rsid w:val="0010747A"/>
    <w:rsid w:val="00110F76"/>
    <w:rsid w:val="00112E25"/>
    <w:rsid w:val="001151E6"/>
    <w:rsid w:val="001220A3"/>
    <w:rsid w:val="001231A0"/>
    <w:rsid w:val="001243CE"/>
    <w:rsid w:val="00124F66"/>
    <w:rsid w:val="0013205E"/>
    <w:rsid w:val="00132361"/>
    <w:rsid w:val="00133164"/>
    <w:rsid w:val="001355B0"/>
    <w:rsid w:val="00137D94"/>
    <w:rsid w:val="00137EDD"/>
    <w:rsid w:val="0014002A"/>
    <w:rsid w:val="001439F8"/>
    <w:rsid w:val="0014659E"/>
    <w:rsid w:val="0014711A"/>
    <w:rsid w:val="001501AD"/>
    <w:rsid w:val="00151CA6"/>
    <w:rsid w:val="00153912"/>
    <w:rsid w:val="001562BC"/>
    <w:rsid w:val="00157CEF"/>
    <w:rsid w:val="00162C2F"/>
    <w:rsid w:val="00163B66"/>
    <w:rsid w:val="0016554A"/>
    <w:rsid w:val="001656A9"/>
    <w:rsid w:val="001702B8"/>
    <w:rsid w:val="0017036F"/>
    <w:rsid w:val="00173278"/>
    <w:rsid w:val="00175F25"/>
    <w:rsid w:val="001766AB"/>
    <w:rsid w:val="00176EE8"/>
    <w:rsid w:val="00177DD7"/>
    <w:rsid w:val="00181281"/>
    <w:rsid w:val="001817F9"/>
    <w:rsid w:val="00184380"/>
    <w:rsid w:val="00186386"/>
    <w:rsid w:val="0018663D"/>
    <w:rsid w:val="001868FE"/>
    <w:rsid w:val="00186B49"/>
    <w:rsid w:val="00187053"/>
    <w:rsid w:val="00187A3C"/>
    <w:rsid w:val="00190B4B"/>
    <w:rsid w:val="00192F00"/>
    <w:rsid w:val="001931E3"/>
    <w:rsid w:val="00193243"/>
    <w:rsid w:val="00193383"/>
    <w:rsid w:val="001A03C2"/>
    <w:rsid w:val="001A1EBA"/>
    <w:rsid w:val="001A2A70"/>
    <w:rsid w:val="001A2DD7"/>
    <w:rsid w:val="001A5D72"/>
    <w:rsid w:val="001B31B5"/>
    <w:rsid w:val="001C09D8"/>
    <w:rsid w:val="001C0E60"/>
    <w:rsid w:val="001C2398"/>
    <w:rsid w:val="001C2B97"/>
    <w:rsid w:val="001C311A"/>
    <w:rsid w:val="001C39C9"/>
    <w:rsid w:val="001C6D4C"/>
    <w:rsid w:val="001C7CEF"/>
    <w:rsid w:val="001D0836"/>
    <w:rsid w:val="001D0915"/>
    <w:rsid w:val="001D1561"/>
    <w:rsid w:val="001D17F7"/>
    <w:rsid w:val="001D3041"/>
    <w:rsid w:val="001D3809"/>
    <w:rsid w:val="001D46C9"/>
    <w:rsid w:val="001D6BD4"/>
    <w:rsid w:val="001E1DD3"/>
    <w:rsid w:val="001E2AEE"/>
    <w:rsid w:val="001E33CB"/>
    <w:rsid w:val="001E3806"/>
    <w:rsid w:val="001E3908"/>
    <w:rsid w:val="001E5B0F"/>
    <w:rsid w:val="001E5CFD"/>
    <w:rsid w:val="001E6595"/>
    <w:rsid w:val="001E7723"/>
    <w:rsid w:val="001F4769"/>
    <w:rsid w:val="001F4838"/>
    <w:rsid w:val="001F5B53"/>
    <w:rsid w:val="001F6C6B"/>
    <w:rsid w:val="001F751A"/>
    <w:rsid w:val="00200FF2"/>
    <w:rsid w:val="00203E27"/>
    <w:rsid w:val="00204707"/>
    <w:rsid w:val="00205CD1"/>
    <w:rsid w:val="00206BA0"/>
    <w:rsid w:val="00207635"/>
    <w:rsid w:val="00212634"/>
    <w:rsid w:val="00215D18"/>
    <w:rsid w:val="00221940"/>
    <w:rsid w:val="00222E83"/>
    <w:rsid w:val="00222E91"/>
    <w:rsid w:val="00222EF3"/>
    <w:rsid w:val="00223679"/>
    <w:rsid w:val="002250F9"/>
    <w:rsid w:val="00226678"/>
    <w:rsid w:val="0022794A"/>
    <w:rsid w:val="00231494"/>
    <w:rsid w:val="00231D58"/>
    <w:rsid w:val="00231EB3"/>
    <w:rsid w:val="0023592E"/>
    <w:rsid w:val="00235CC5"/>
    <w:rsid w:val="00235D20"/>
    <w:rsid w:val="00236E10"/>
    <w:rsid w:val="00237F47"/>
    <w:rsid w:val="0024061B"/>
    <w:rsid w:val="00240BC1"/>
    <w:rsid w:val="00240DA9"/>
    <w:rsid w:val="00241DD7"/>
    <w:rsid w:val="00244914"/>
    <w:rsid w:val="0024529C"/>
    <w:rsid w:val="0024650C"/>
    <w:rsid w:val="0025020F"/>
    <w:rsid w:val="0025248D"/>
    <w:rsid w:val="0025598B"/>
    <w:rsid w:val="002574DA"/>
    <w:rsid w:val="00257628"/>
    <w:rsid w:val="0026278E"/>
    <w:rsid w:val="0026462A"/>
    <w:rsid w:val="002646B9"/>
    <w:rsid w:val="00266BD5"/>
    <w:rsid w:val="0027180C"/>
    <w:rsid w:val="00273A3B"/>
    <w:rsid w:val="00274CB4"/>
    <w:rsid w:val="002766B9"/>
    <w:rsid w:val="002777A8"/>
    <w:rsid w:val="00283008"/>
    <w:rsid w:val="00283599"/>
    <w:rsid w:val="00284111"/>
    <w:rsid w:val="002842F8"/>
    <w:rsid w:val="002872A8"/>
    <w:rsid w:val="00290B07"/>
    <w:rsid w:val="002936D2"/>
    <w:rsid w:val="00294821"/>
    <w:rsid w:val="00296227"/>
    <w:rsid w:val="00297DB0"/>
    <w:rsid w:val="002A02FA"/>
    <w:rsid w:val="002A2F72"/>
    <w:rsid w:val="002A397C"/>
    <w:rsid w:val="002A4A96"/>
    <w:rsid w:val="002A5BB6"/>
    <w:rsid w:val="002B6F60"/>
    <w:rsid w:val="002B779F"/>
    <w:rsid w:val="002C1210"/>
    <w:rsid w:val="002C1705"/>
    <w:rsid w:val="002C187C"/>
    <w:rsid w:val="002C40B7"/>
    <w:rsid w:val="002C53E8"/>
    <w:rsid w:val="002D2292"/>
    <w:rsid w:val="002D400E"/>
    <w:rsid w:val="002D7572"/>
    <w:rsid w:val="002E0786"/>
    <w:rsid w:val="002E1FB4"/>
    <w:rsid w:val="002E2C5A"/>
    <w:rsid w:val="002E3562"/>
    <w:rsid w:val="002E6BBF"/>
    <w:rsid w:val="002F20EA"/>
    <w:rsid w:val="002F399A"/>
    <w:rsid w:val="002F5864"/>
    <w:rsid w:val="002F6564"/>
    <w:rsid w:val="003007FC"/>
    <w:rsid w:val="003009D7"/>
    <w:rsid w:val="00300A07"/>
    <w:rsid w:val="00300A3F"/>
    <w:rsid w:val="00300F29"/>
    <w:rsid w:val="00301D20"/>
    <w:rsid w:val="00302C6B"/>
    <w:rsid w:val="00302FB4"/>
    <w:rsid w:val="00304CF8"/>
    <w:rsid w:val="00304EC8"/>
    <w:rsid w:val="00306325"/>
    <w:rsid w:val="003070F1"/>
    <w:rsid w:val="00312C06"/>
    <w:rsid w:val="00313C2B"/>
    <w:rsid w:val="00313C43"/>
    <w:rsid w:val="00313E27"/>
    <w:rsid w:val="003161E2"/>
    <w:rsid w:val="00316DDA"/>
    <w:rsid w:val="00316FC4"/>
    <w:rsid w:val="003177B7"/>
    <w:rsid w:val="00317E53"/>
    <w:rsid w:val="00317F8D"/>
    <w:rsid w:val="00321717"/>
    <w:rsid w:val="003219F0"/>
    <w:rsid w:val="00324145"/>
    <w:rsid w:val="00327F96"/>
    <w:rsid w:val="003313AC"/>
    <w:rsid w:val="00332EFC"/>
    <w:rsid w:val="00340843"/>
    <w:rsid w:val="00341A81"/>
    <w:rsid w:val="0034500D"/>
    <w:rsid w:val="00345336"/>
    <w:rsid w:val="00347DDC"/>
    <w:rsid w:val="00353512"/>
    <w:rsid w:val="00354170"/>
    <w:rsid w:val="003546C0"/>
    <w:rsid w:val="00354BDC"/>
    <w:rsid w:val="00354E45"/>
    <w:rsid w:val="00355876"/>
    <w:rsid w:val="00360CD7"/>
    <w:rsid w:val="00362855"/>
    <w:rsid w:val="00362CE7"/>
    <w:rsid w:val="00362FB4"/>
    <w:rsid w:val="003639A7"/>
    <w:rsid w:val="00364781"/>
    <w:rsid w:val="00364E82"/>
    <w:rsid w:val="00365266"/>
    <w:rsid w:val="00365E84"/>
    <w:rsid w:val="00370C7D"/>
    <w:rsid w:val="003715C0"/>
    <w:rsid w:val="003745A6"/>
    <w:rsid w:val="00375A35"/>
    <w:rsid w:val="0038363B"/>
    <w:rsid w:val="00383E32"/>
    <w:rsid w:val="003851F1"/>
    <w:rsid w:val="00385874"/>
    <w:rsid w:val="00385892"/>
    <w:rsid w:val="00385A77"/>
    <w:rsid w:val="00386AFB"/>
    <w:rsid w:val="00390013"/>
    <w:rsid w:val="003912E4"/>
    <w:rsid w:val="00391DBF"/>
    <w:rsid w:val="0039248E"/>
    <w:rsid w:val="0039353E"/>
    <w:rsid w:val="0039406D"/>
    <w:rsid w:val="003A160B"/>
    <w:rsid w:val="003A51C0"/>
    <w:rsid w:val="003A5E1A"/>
    <w:rsid w:val="003B05DB"/>
    <w:rsid w:val="003B0DA0"/>
    <w:rsid w:val="003B180F"/>
    <w:rsid w:val="003B52D4"/>
    <w:rsid w:val="003B5DE1"/>
    <w:rsid w:val="003C24F3"/>
    <w:rsid w:val="003C4566"/>
    <w:rsid w:val="003C6889"/>
    <w:rsid w:val="003C787E"/>
    <w:rsid w:val="003D1212"/>
    <w:rsid w:val="003D29F1"/>
    <w:rsid w:val="003D2EC3"/>
    <w:rsid w:val="003D427D"/>
    <w:rsid w:val="003D46B6"/>
    <w:rsid w:val="003D4C10"/>
    <w:rsid w:val="003D4E02"/>
    <w:rsid w:val="003D4EA3"/>
    <w:rsid w:val="003D5142"/>
    <w:rsid w:val="003D56F6"/>
    <w:rsid w:val="003D57D6"/>
    <w:rsid w:val="003E0DD4"/>
    <w:rsid w:val="003E1E27"/>
    <w:rsid w:val="003E6883"/>
    <w:rsid w:val="003E7187"/>
    <w:rsid w:val="003F14AB"/>
    <w:rsid w:val="003F32A2"/>
    <w:rsid w:val="003F7B26"/>
    <w:rsid w:val="00401955"/>
    <w:rsid w:val="004019FD"/>
    <w:rsid w:val="00403078"/>
    <w:rsid w:val="00403327"/>
    <w:rsid w:val="004069D8"/>
    <w:rsid w:val="004128AC"/>
    <w:rsid w:val="00415A62"/>
    <w:rsid w:val="0042302C"/>
    <w:rsid w:val="00425264"/>
    <w:rsid w:val="00425BCD"/>
    <w:rsid w:val="004279E0"/>
    <w:rsid w:val="00427B8D"/>
    <w:rsid w:val="004323F2"/>
    <w:rsid w:val="00432426"/>
    <w:rsid w:val="004406BA"/>
    <w:rsid w:val="004440C2"/>
    <w:rsid w:val="00444B36"/>
    <w:rsid w:val="0044791B"/>
    <w:rsid w:val="004500CF"/>
    <w:rsid w:val="00450392"/>
    <w:rsid w:val="00460934"/>
    <w:rsid w:val="00461236"/>
    <w:rsid w:val="004658B4"/>
    <w:rsid w:val="00466627"/>
    <w:rsid w:val="00466C9E"/>
    <w:rsid w:val="00467627"/>
    <w:rsid w:val="00475011"/>
    <w:rsid w:val="004770F9"/>
    <w:rsid w:val="0047730E"/>
    <w:rsid w:val="00480299"/>
    <w:rsid w:val="00480856"/>
    <w:rsid w:val="004816F3"/>
    <w:rsid w:val="00485F0D"/>
    <w:rsid w:val="004878D2"/>
    <w:rsid w:val="00490112"/>
    <w:rsid w:val="004910E4"/>
    <w:rsid w:val="004941CC"/>
    <w:rsid w:val="004944F2"/>
    <w:rsid w:val="0049567B"/>
    <w:rsid w:val="00495F32"/>
    <w:rsid w:val="00496B5F"/>
    <w:rsid w:val="004A01CD"/>
    <w:rsid w:val="004A02FA"/>
    <w:rsid w:val="004A2033"/>
    <w:rsid w:val="004A2FE3"/>
    <w:rsid w:val="004B547E"/>
    <w:rsid w:val="004B55A7"/>
    <w:rsid w:val="004B5928"/>
    <w:rsid w:val="004B646C"/>
    <w:rsid w:val="004B6707"/>
    <w:rsid w:val="004B6987"/>
    <w:rsid w:val="004B7DAF"/>
    <w:rsid w:val="004C11CE"/>
    <w:rsid w:val="004C1EA8"/>
    <w:rsid w:val="004C2C7E"/>
    <w:rsid w:val="004C6689"/>
    <w:rsid w:val="004C6DFC"/>
    <w:rsid w:val="004C77BC"/>
    <w:rsid w:val="004D0BD5"/>
    <w:rsid w:val="004D4354"/>
    <w:rsid w:val="004E0481"/>
    <w:rsid w:val="004E1425"/>
    <w:rsid w:val="004E18DC"/>
    <w:rsid w:val="004E3073"/>
    <w:rsid w:val="004E677A"/>
    <w:rsid w:val="004E6C34"/>
    <w:rsid w:val="004F0988"/>
    <w:rsid w:val="004F1D85"/>
    <w:rsid w:val="004F1E08"/>
    <w:rsid w:val="004F34BB"/>
    <w:rsid w:val="004F615F"/>
    <w:rsid w:val="005007A4"/>
    <w:rsid w:val="00501D28"/>
    <w:rsid w:val="005024FC"/>
    <w:rsid w:val="00504273"/>
    <w:rsid w:val="00504DFC"/>
    <w:rsid w:val="00506AF8"/>
    <w:rsid w:val="0050768F"/>
    <w:rsid w:val="0051069F"/>
    <w:rsid w:val="00511573"/>
    <w:rsid w:val="00511C72"/>
    <w:rsid w:val="005132C6"/>
    <w:rsid w:val="005161E5"/>
    <w:rsid w:val="0051692E"/>
    <w:rsid w:val="005177D6"/>
    <w:rsid w:val="00521268"/>
    <w:rsid w:val="0052264C"/>
    <w:rsid w:val="005228A4"/>
    <w:rsid w:val="00523B0D"/>
    <w:rsid w:val="0052771E"/>
    <w:rsid w:val="00527D60"/>
    <w:rsid w:val="00530D16"/>
    <w:rsid w:val="00534800"/>
    <w:rsid w:val="0053683C"/>
    <w:rsid w:val="0054073D"/>
    <w:rsid w:val="0054075E"/>
    <w:rsid w:val="0054094B"/>
    <w:rsid w:val="00544A04"/>
    <w:rsid w:val="00544FE3"/>
    <w:rsid w:val="005450DF"/>
    <w:rsid w:val="00545EA9"/>
    <w:rsid w:val="00546EB6"/>
    <w:rsid w:val="005476CE"/>
    <w:rsid w:val="00552F96"/>
    <w:rsid w:val="005532EA"/>
    <w:rsid w:val="0055375A"/>
    <w:rsid w:val="00554CD8"/>
    <w:rsid w:val="0055597C"/>
    <w:rsid w:val="00556480"/>
    <w:rsid w:val="00556B70"/>
    <w:rsid w:val="00556FE2"/>
    <w:rsid w:val="00560F80"/>
    <w:rsid w:val="00563DCA"/>
    <w:rsid w:val="00564BA8"/>
    <w:rsid w:val="00565B5B"/>
    <w:rsid w:val="00566EA5"/>
    <w:rsid w:val="00571D04"/>
    <w:rsid w:val="00572387"/>
    <w:rsid w:val="0057332E"/>
    <w:rsid w:val="00574FC7"/>
    <w:rsid w:val="00576398"/>
    <w:rsid w:val="00577589"/>
    <w:rsid w:val="005835D1"/>
    <w:rsid w:val="00583674"/>
    <w:rsid w:val="00584A72"/>
    <w:rsid w:val="00586BCA"/>
    <w:rsid w:val="0059060A"/>
    <w:rsid w:val="00590DCC"/>
    <w:rsid w:val="0059131A"/>
    <w:rsid w:val="005921AC"/>
    <w:rsid w:val="00593454"/>
    <w:rsid w:val="00596177"/>
    <w:rsid w:val="00596D28"/>
    <w:rsid w:val="0059748A"/>
    <w:rsid w:val="005976C3"/>
    <w:rsid w:val="00597A4D"/>
    <w:rsid w:val="005A24B1"/>
    <w:rsid w:val="005A2862"/>
    <w:rsid w:val="005A78CD"/>
    <w:rsid w:val="005B2321"/>
    <w:rsid w:val="005B32E1"/>
    <w:rsid w:val="005B3837"/>
    <w:rsid w:val="005B3AAC"/>
    <w:rsid w:val="005B49F8"/>
    <w:rsid w:val="005C2483"/>
    <w:rsid w:val="005D31AC"/>
    <w:rsid w:val="005D3663"/>
    <w:rsid w:val="005D51AF"/>
    <w:rsid w:val="005D5DF8"/>
    <w:rsid w:val="005E1031"/>
    <w:rsid w:val="005E1126"/>
    <w:rsid w:val="005E1317"/>
    <w:rsid w:val="005E15CA"/>
    <w:rsid w:val="005E24BD"/>
    <w:rsid w:val="005E28A7"/>
    <w:rsid w:val="005E4627"/>
    <w:rsid w:val="005E5EDC"/>
    <w:rsid w:val="005E6293"/>
    <w:rsid w:val="005E664E"/>
    <w:rsid w:val="005F1BEF"/>
    <w:rsid w:val="005F218F"/>
    <w:rsid w:val="005F29BB"/>
    <w:rsid w:val="005F2D1A"/>
    <w:rsid w:val="005F310C"/>
    <w:rsid w:val="005F4AE5"/>
    <w:rsid w:val="005F65D5"/>
    <w:rsid w:val="005F6C39"/>
    <w:rsid w:val="005F77A5"/>
    <w:rsid w:val="005F7C66"/>
    <w:rsid w:val="00601908"/>
    <w:rsid w:val="00601F0D"/>
    <w:rsid w:val="0060364B"/>
    <w:rsid w:val="00606ACF"/>
    <w:rsid w:val="00607D0F"/>
    <w:rsid w:val="006102CF"/>
    <w:rsid w:val="00610DD9"/>
    <w:rsid w:val="0061112F"/>
    <w:rsid w:val="00611CD8"/>
    <w:rsid w:val="00612CDE"/>
    <w:rsid w:val="00614C48"/>
    <w:rsid w:val="00616194"/>
    <w:rsid w:val="00617295"/>
    <w:rsid w:val="006174AB"/>
    <w:rsid w:val="00620F2A"/>
    <w:rsid w:val="00621CB6"/>
    <w:rsid w:val="00626BCD"/>
    <w:rsid w:val="00627655"/>
    <w:rsid w:val="00634384"/>
    <w:rsid w:val="0063489D"/>
    <w:rsid w:val="00636E77"/>
    <w:rsid w:val="00637525"/>
    <w:rsid w:val="00637530"/>
    <w:rsid w:val="0064642D"/>
    <w:rsid w:val="006466BF"/>
    <w:rsid w:val="006504F2"/>
    <w:rsid w:val="006535F0"/>
    <w:rsid w:val="00653613"/>
    <w:rsid w:val="006556B5"/>
    <w:rsid w:val="00656774"/>
    <w:rsid w:val="00660533"/>
    <w:rsid w:val="00662155"/>
    <w:rsid w:val="00662989"/>
    <w:rsid w:val="00662D89"/>
    <w:rsid w:val="00664129"/>
    <w:rsid w:val="0066441F"/>
    <w:rsid w:val="00664628"/>
    <w:rsid w:val="00667CA2"/>
    <w:rsid w:val="00671716"/>
    <w:rsid w:val="00672FBA"/>
    <w:rsid w:val="00674F6B"/>
    <w:rsid w:val="006754A8"/>
    <w:rsid w:val="006756FC"/>
    <w:rsid w:val="00676210"/>
    <w:rsid w:val="006768E5"/>
    <w:rsid w:val="0068182D"/>
    <w:rsid w:val="00685F7E"/>
    <w:rsid w:val="00690E92"/>
    <w:rsid w:val="00693450"/>
    <w:rsid w:val="0069483E"/>
    <w:rsid w:val="00695C0F"/>
    <w:rsid w:val="006979FE"/>
    <w:rsid w:val="006A19B3"/>
    <w:rsid w:val="006A3294"/>
    <w:rsid w:val="006A4CBA"/>
    <w:rsid w:val="006B1C4F"/>
    <w:rsid w:val="006B4077"/>
    <w:rsid w:val="006B5129"/>
    <w:rsid w:val="006B6F91"/>
    <w:rsid w:val="006B7BB4"/>
    <w:rsid w:val="006C0089"/>
    <w:rsid w:val="006C0AB5"/>
    <w:rsid w:val="006C15A1"/>
    <w:rsid w:val="006C4A1E"/>
    <w:rsid w:val="006C56FC"/>
    <w:rsid w:val="006D1013"/>
    <w:rsid w:val="006D1896"/>
    <w:rsid w:val="006D2666"/>
    <w:rsid w:val="006D29D4"/>
    <w:rsid w:val="006D6435"/>
    <w:rsid w:val="006D6E40"/>
    <w:rsid w:val="006D7108"/>
    <w:rsid w:val="006E335B"/>
    <w:rsid w:val="006E53F1"/>
    <w:rsid w:val="006E66D1"/>
    <w:rsid w:val="006E7D54"/>
    <w:rsid w:val="006F09A0"/>
    <w:rsid w:val="006F1639"/>
    <w:rsid w:val="006F7733"/>
    <w:rsid w:val="006F7BA7"/>
    <w:rsid w:val="00701D8F"/>
    <w:rsid w:val="007033DE"/>
    <w:rsid w:val="00704F3A"/>
    <w:rsid w:val="007113E8"/>
    <w:rsid w:val="00713019"/>
    <w:rsid w:val="00713C78"/>
    <w:rsid w:val="007204CE"/>
    <w:rsid w:val="00723ACF"/>
    <w:rsid w:val="007277BC"/>
    <w:rsid w:val="0072790E"/>
    <w:rsid w:val="00730E70"/>
    <w:rsid w:val="00731174"/>
    <w:rsid w:val="00731D27"/>
    <w:rsid w:val="00736E72"/>
    <w:rsid w:val="00742294"/>
    <w:rsid w:val="00744DA2"/>
    <w:rsid w:val="00747822"/>
    <w:rsid w:val="00751959"/>
    <w:rsid w:val="00752E10"/>
    <w:rsid w:val="0075302D"/>
    <w:rsid w:val="00755EED"/>
    <w:rsid w:val="00756A5F"/>
    <w:rsid w:val="00756DE1"/>
    <w:rsid w:val="007577CE"/>
    <w:rsid w:val="00761094"/>
    <w:rsid w:val="00762DC2"/>
    <w:rsid w:val="0076533D"/>
    <w:rsid w:val="007661C8"/>
    <w:rsid w:val="00770166"/>
    <w:rsid w:val="0077153D"/>
    <w:rsid w:val="00771FBE"/>
    <w:rsid w:val="00773006"/>
    <w:rsid w:val="0077342B"/>
    <w:rsid w:val="0077582A"/>
    <w:rsid w:val="00775A3F"/>
    <w:rsid w:val="007763D8"/>
    <w:rsid w:val="00776793"/>
    <w:rsid w:val="007767E3"/>
    <w:rsid w:val="0078082B"/>
    <w:rsid w:val="00786E2D"/>
    <w:rsid w:val="0078701D"/>
    <w:rsid w:val="00790BF9"/>
    <w:rsid w:val="00792566"/>
    <w:rsid w:val="00794982"/>
    <w:rsid w:val="007963D1"/>
    <w:rsid w:val="00796BA2"/>
    <w:rsid w:val="00796BC4"/>
    <w:rsid w:val="00796C7A"/>
    <w:rsid w:val="00797CEC"/>
    <w:rsid w:val="007A3DA0"/>
    <w:rsid w:val="007A7EF4"/>
    <w:rsid w:val="007B0679"/>
    <w:rsid w:val="007B0869"/>
    <w:rsid w:val="007B0980"/>
    <w:rsid w:val="007B0FB9"/>
    <w:rsid w:val="007B149B"/>
    <w:rsid w:val="007B1B17"/>
    <w:rsid w:val="007B2154"/>
    <w:rsid w:val="007B3677"/>
    <w:rsid w:val="007B551F"/>
    <w:rsid w:val="007B676F"/>
    <w:rsid w:val="007B7949"/>
    <w:rsid w:val="007B7972"/>
    <w:rsid w:val="007C13F6"/>
    <w:rsid w:val="007C1D2F"/>
    <w:rsid w:val="007C452E"/>
    <w:rsid w:val="007C6023"/>
    <w:rsid w:val="007D32B4"/>
    <w:rsid w:val="007D3FA1"/>
    <w:rsid w:val="007D7BA1"/>
    <w:rsid w:val="007E01F9"/>
    <w:rsid w:val="007E2345"/>
    <w:rsid w:val="007E4EF4"/>
    <w:rsid w:val="007E5DC5"/>
    <w:rsid w:val="007E7E3E"/>
    <w:rsid w:val="007F0883"/>
    <w:rsid w:val="007F1413"/>
    <w:rsid w:val="007F34C3"/>
    <w:rsid w:val="007F3910"/>
    <w:rsid w:val="007F4BF9"/>
    <w:rsid w:val="007F7133"/>
    <w:rsid w:val="007F77E6"/>
    <w:rsid w:val="00800A47"/>
    <w:rsid w:val="00802D4C"/>
    <w:rsid w:val="00804D4C"/>
    <w:rsid w:val="00810014"/>
    <w:rsid w:val="00812961"/>
    <w:rsid w:val="00821AAB"/>
    <w:rsid w:val="00821DB0"/>
    <w:rsid w:val="008223EA"/>
    <w:rsid w:val="00826B24"/>
    <w:rsid w:val="00830788"/>
    <w:rsid w:val="00832A86"/>
    <w:rsid w:val="0083432B"/>
    <w:rsid w:val="008378FC"/>
    <w:rsid w:val="00840B5A"/>
    <w:rsid w:val="00840C43"/>
    <w:rsid w:val="00841052"/>
    <w:rsid w:val="00842D07"/>
    <w:rsid w:val="00842E75"/>
    <w:rsid w:val="00846E3A"/>
    <w:rsid w:val="00850DFB"/>
    <w:rsid w:val="00851A25"/>
    <w:rsid w:val="00851ED7"/>
    <w:rsid w:val="00861D95"/>
    <w:rsid w:val="00864BEB"/>
    <w:rsid w:val="008652DC"/>
    <w:rsid w:val="008676F1"/>
    <w:rsid w:val="00867CEC"/>
    <w:rsid w:val="00867DDD"/>
    <w:rsid w:val="0087067F"/>
    <w:rsid w:val="0087154D"/>
    <w:rsid w:val="00873738"/>
    <w:rsid w:val="00875622"/>
    <w:rsid w:val="00880D15"/>
    <w:rsid w:val="00880FD8"/>
    <w:rsid w:val="00882CE8"/>
    <w:rsid w:val="008831C6"/>
    <w:rsid w:val="00883680"/>
    <w:rsid w:val="00883CB6"/>
    <w:rsid w:val="0088432E"/>
    <w:rsid w:val="00887468"/>
    <w:rsid w:val="008912D5"/>
    <w:rsid w:val="00892C05"/>
    <w:rsid w:val="0089338A"/>
    <w:rsid w:val="00895836"/>
    <w:rsid w:val="008A54CC"/>
    <w:rsid w:val="008A57DA"/>
    <w:rsid w:val="008B3C7F"/>
    <w:rsid w:val="008B440A"/>
    <w:rsid w:val="008B530B"/>
    <w:rsid w:val="008B6F52"/>
    <w:rsid w:val="008B7B67"/>
    <w:rsid w:val="008C0EDE"/>
    <w:rsid w:val="008C11A1"/>
    <w:rsid w:val="008C32D3"/>
    <w:rsid w:val="008C40BF"/>
    <w:rsid w:val="008C4F1C"/>
    <w:rsid w:val="008D1204"/>
    <w:rsid w:val="008D21D1"/>
    <w:rsid w:val="008D31DC"/>
    <w:rsid w:val="008D48A5"/>
    <w:rsid w:val="008D7A23"/>
    <w:rsid w:val="008E0957"/>
    <w:rsid w:val="008E0F29"/>
    <w:rsid w:val="008E127A"/>
    <w:rsid w:val="008E1555"/>
    <w:rsid w:val="008E1963"/>
    <w:rsid w:val="008E1E7A"/>
    <w:rsid w:val="008E30C1"/>
    <w:rsid w:val="008F3CC1"/>
    <w:rsid w:val="008F4527"/>
    <w:rsid w:val="0090396D"/>
    <w:rsid w:val="00904C80"/>
    <w:rsid w:val="00906492"/>
    <w:rsid w:val="00906C3A"/>
    <w:rsid w:val="00911F34"/>
    <w:rsid w:val="009140CC"/>
    <w:rsid w:val="0091437C"/>
    <w:rsid w:val="009153D0"/>
    <w:rsid w:val="00916E2D"/>
    <w:rsid w:val="00917DB0"/>
    <w:rsid w:val="009202B2"/>
    <w:rsid w:val="0092118B"/>
    <w:rsid w:val="00922848"/>
    <w:rsid w:val="00922CDC"/>
    <w:rsid w:val="00927029"/>
    <w:rsid w:val="00927741"/>
    <w:rsid w:val="00931E38"/>
    <w:rsid w:val="00933980"/>
    <w:rsid w:val="00933A9F"/>
    <w:rsid w:val="009342EE"/>
    <w:rsid w:val="009369EA"/>
    <w:rsid w:val="009408DE"/>
    <w:rsid w:val="00941FE4"/>
    <w:rsid w:val="00942ABB"/>
    <w:rsid w:val="00942B34"/>
    <w:rsid w:val="0094414D"/>
    <w:rsid w:val="00944BEB"/>
    <w:rsid w:val="0094749C"/>
    <w:rsid w:val="00947D6D"/>
    <w:rsid w:val="00950CB3"/>
    <w:rsid w:val="009521E9"/>
    <w:rsid w:val="00957ACF"/>
    <w:rsid w:val="00960AEB"/>
    <w:rsid w:val="0096285F"/>
    <w:rsid w:val="00963842"/>
    <w:rsid w:val="00965087"/>
    <w:rsid w:val="0096541B"/>
    <w:rsid w:val="00966440"/>
    <w:rsid w:val="0096758F"/>
    <w:rsid w:val="00970529"/>
    <w:rsid w:val="009711C7"/>
    <w:rsid w:val="009717D5"/>
    <w:rsid w:val="0097392C"/>
    <w:rsid w:val="00975C54"/>
    <w:rsid w:val="009770B7"/>
    <w:rsid w:val="009835FB"/>
    <w:rsid w:val="00984277"/>
    <w:rsid w:val="00985ED8"/>
    <w:rsid w:val="00986D2D"/>
    <w:rsid w:val="0099042A"/>
    <w:rsid w:val="009918F2"/>
    <w:rsid w:val="009919A6"/>
    <w:rsid w:val="009938D6"/>
    <w:rsid w:val="00993ECC"/>
    <w:rsid w:val="00994618"/>
    <w:rsid w:val="009962DE"/>
    <w:rsid w:val="00996F22"/>
    <w:rsid w:val="009A3137"/>
    <w:rsid w:val="009A40C9"/>
    <w:rsid w:val="009A6A6F"/>
    <w:rsid w:val="009A798B"/>
    <w:rsid w:val="009B0558"/>
    <w:rsid w:val="009B0A38"/>
    <w:rsid w:val="009B1ADA"/>
    <w:rsid w:val="009B2A3A"/>
    <w:rsid w:val="009B3340"/>
    <w:rsid w:val="009B3ECC"/>
    <w:rsid w:val="009B739D"/>
    <w:rsid w:val="009C51D6"/>
    <w:rsid w:val="009C6AB8"/>
    <w:rsid w:val="009C7C1A"/>
    <w:rsid w:val="009D198E"/>
    <w:rsid w:val="009D1F5D"/>
    <w:rsid w:val="009D2EA0"/>
    <w:rsid w:val="009D3AF9"/>
    <w:rsid w:val="009D714D"/>
    <w:rsid w:val="009E0FC4"/>
    <w:rsid w:val="009E1976"/>
    <w:rsid w:val="009E27C0"/>
    <w:rsid w:val="009E51ED"/>
    <w:rsid w:val="009E5F68"/>
    <w:rsid w:val="009F1222"/>
    <w:rsid w:val="009F3370"/>
    <w:rsid w:val="009F3A49"/>
    <w:rsid w:val="009F7ED9"/>
    <w:rsid w:val="00A005C2"/>
    <w:rsid w:val="00A033B1"/>
    <w:rsid w:val="00A03A9F"/>
    <w:rsid w:val="00A03E6E"/>
    <w:rsid w:val="00A067ED"/>
    <w:rsid w:val="00A07E21"/>
    <w:rsid w:val="00A10143"/>
    <w:rsid w:val="00A1192B"/>
    <w:rsid w:val="00A16033"/>
    <w:rsid w:val="00A16BDE"/>
    <w:rsid w:val="00A20951"/>
    <w:rsid w:val="00A22A6D"/>
    <w:rsid w:val="00A278A1"/>
    <w:rsid w:val="00A308E9"/>
    <w:rsid w:val="00A3249F"/>
    <w:rsid w:val="00A33939"/>
    <w:rsid w:val="00A34141"/>
    <w:rsid w:val="00A34ED1"/>
    <w:rsid w:val="00A375DF"/>
    <w:rsid w:val="00A377DE"/>
    <w:rsid w:val="00A3788F"/>
    <w:rsid w:val="00A40AE6"/>
    <w:rsid w:val="00A4100A"/>
    <w:rsid w:val="00A41CCE"/>
    <w:rsid w:val="00A461E0"/>
    <w:rsid w:val="00A47699"/>
    <w:rsid w:val="00A50BD8"/>
    <w:rsid w:val="00A51529"/>
    <w:rsid w:val="00A52345"/>
    <w:rsid w:val="00A53A43"/>
    <w:rsid w:val="00A557E0"/>
    <w:rsid w:val="00A56731"/>
    <w:rsid w:val="00A56788"/>
    <w:rsid w:val="00A56E21"/>
    <w:rsid w:val="00A57072"/>
    <w:rsid w:val="00A60B90"/>
    <w:rsid w:val="00A656FB"/>
    <w:rsid w:val="00A659C9"/>
    <w:rsid w:val="00A70EA4"/>
    <w:rsid w:val="00A724C7"/>
    <w:rsid w:val="00A751C8"/>
    <w:rsid w:val="00A770D8"/>
    <w:rsid w:val="00A77978"/>
    <w:rsid w:val="00A8057B"/>
    <w:rsid w:val="00A85303"/>
    <w:rsid w:val="00A86024"/>
    <w:rsid w:val="00A87127"/>
    <w:rsid w:val="00A90992"/>
    <w:rsid w:val="00A914DA"/>
    <w:rsid w:val="00A9475F"/>
    <w:rsid w:val="00AA49DC"/>
    <w:rsid w:val="00AA683B"/>
    <w:rsid w:val="00AB1CC8"/>
    <w:rsid w:val="00AB21B7"/>
    <w:rsid w:val="00AB3936"/>
    <w:rsid w:val="00AB3E1F"/>
    <w:rsid w:val="00AB505C"/>
    <w:rsid w:val="00AB5BF0"/>
    <w:rsid w:val="00AB6A6D"/>
    <w:rsid w:val="00AC181A"/>
    <w:rsid w:val="00AC4807"/>
    <w:rsid w:val="00AC493B"/>
    <w:rsid w:val="00AC5646"/>
    <w:rsid w:val="00AC6BBE"/>
    <w:rsid w:val="00AC7CF9"/>
    <w:rsid w:val="00AD03C0"/>
    <w:rsid w:val="00AD0D16"/>
    <w:rsid w:val="00AD1453"/>
    <w:rsid w:val="00AD36D3"/>
    <w:rsid w:val="00AD3CCC"/>
    <w:rsid w:val="00AD7883"/>
    <w:rsid w:val="00AE1F43"/>
    <w:rsid w:val="00AE5109"/>
    <w:rsid w:val="00AE623F"/>
    <w:rsid w:val="00AF7497"/>
    <w:rsid w:val="00B0062D"/>
    <w:rsid w:val="00B01AE8"/>
    <w:rsid w:val="00B05105"/>
    <w:rsid w:val="00B06598"/>
    <w:rsid w:val="00B06D3A"/>
    <w:rsid w:val="00B073E3"/>
    <w:rsid w:val="00B117BE"/>
    <w:rsid w:val="00B16797"/>
    <w:rsid w:val="00B17245"/>
    <w:rsid w:val="00B228C2"/>
    <w:rsid w:val="00B22D43"/>
    <w:rsid w:val="00B26158"/>
    <w:rsid w:val="00B3155F"/>
    <w:rsid w:val="00B34ECF"/>
    <w:rsid w:val="00B35052"/>
    <w:rsid w:val="00B37350"/>
    <w:rsid w:val="00B41CCA"/>
    <w:rsid w:val="00B42CAE"/>
    <w:rsid w:val="00B478E6"/>
    <w:rsid w:val="00B505E6"/>
    <w:rsid w:val="00B51586"/>
    <w:rsid w:val="00B53F16"/>
    <w:rsid w:val="00B561B3"/>
    <w:rsid w:val="00B5671D"/>
    <w:rsid w:val="00B56C16"/>
    <w:rsid w:val="00B617A6"/>
    <w:rsid w:val="00B65CA5"/>
    <w:rsid w:val="00B66C9A"/>
    <w:rsid w:val="00B673F0"/>
    <w:rsid w:val="00B708E8"/>
    <w:rsid w:val="00B71FEE"/>
    <w:rsid w:val="00B7212A"/>
    <w:rsid w:val="00B76E6E"/>
    <w:rsid w:val="00B8091A"/>
    <w:rsid w:val="00B85773"/>
    <w:rsid w:val="00B85EA1"/>
    <w:rsid w:val="00B87820"/>
    <w:rsid w:val="00B90785"/>
    <w:rsid w:val="00B926AA"/>
    <w:rsid w:val="00B92BC9"/>
    <w:rsid w:val="00B92DA5"/>
    <w:rsid w:val="00B935AA"/>
    <w:rsid w:val="00B93AA6"/>
    <w:rsid w:val="00B94B7C"/>
    <w:rsid w:val="00B966BD"/>
    <w:rsid w:val="00B977CD"/>
    <w:rsid w:val="00B97A1A"/>
    <w:rsid w:val="00BA0E4D"/>
    <w:rsid w:val="00BA3A42"/>
    <w:rsid w:val="00BA4B6B"/>
    <w:rsid w:val="00BB0237"/>
    <w:rsid w:val="00BB28DA"/>
    <w:rsid w:val="00BB3A93"/>
    <w:rsid w:val="00BB58DE"/>
    <w:rsid w:val="00BC0CF1"/>
    <w:rsid w:val="00BC5379"/>
    <w:rsid w:val="00BC6DA0"/>
    <w:rsid w:val="00BD013E"/>
    <w:rsid w:val="00BD1318"/>
    <w:rsid w:val="00BD23D9"/>
    <w:rsid w:val="00BD3511"/>
    <w:rsid w:val="00BD4DB5"/>
    <w:rsid w:val="00BD5F05"/>
    <w:rsid w:val="00BD7164"/>
    <w:rsid w:val="00BE09A0"/>
    <w:rsid w:val="00BE0B1D"/>
    <w:rsid w:val="00BE1FD7"/>
    <w:rsid w:val="00BE2FB3"/>
    <w:rsid w:val="00BE4F30"/>
    <w:rsid w:val="00BE51A1"/>
    <w:rsid w:val="00BE73C7"/>
    <w:rsid w:val="00BF27E1"/>
    <w:rsid w:val="00BF2CE6"/>
    <w:rsid w:val="00BF35EB"/>
    <w:rsid w:val="00BF38B7"/>
    <w:rsid w:val="00BF3A70"/>
    <w:rsid w:val="00BF63D6"/>
    <w:rsid w:val="00BF6545"/>
    <w:rsid w:val="00BF6784"/>
    <w:rsid w:val="00BF7664"/>
    <w:rsid w:val="00C0005C"/>
    <w:rsid w:val="00C00257"/>
    <w:rsid w:val="00C01299"/>
    <w:rsid w:val="00C0238D"/>
    <w:rsid w:val="00C023D4"/>
    <w:rsid w:val="00C13E2C"/>
    <w:rsid w:val="00C15D57"/>
    <w:rsid w:val="00C1660E"/>
    <w:rsid w:val="00C17D1F"/>
    <w:rsid w:val="00C20C82"/>
    <w:rsid w:val="00C213B9"/>
    <w:rsid w:val="00C214AB"/>
    <w:rsid w:val="00C224AA"/>
    <w:rsid w:val="00C23270"/>
    <w:rsid w:val="00C25781"/>
    <w:rsid w:val="00C259F7"/>
    <w:rsid w:val="00C27FEF"/>
    <w:rsid w:val="00C31503"/>
    <w:rsid w:val="00C31883"/>
    <w:rsid w:val="00C333A8"/>
    <w:rsid w:val="00C33777"/>
    <w:rsid w:val="00C34354"/>
    <w:rsid w:val="00C423E8"/>
    <w:rsid w:val="00C447C3"/>
    <w:rsid w:val="00C478EE"/>
    <w:rsid w:val="00C5008C"/>
    <w:rsid w:val="00C523EE"/>
    <w:rsid w:val="00C52F28"/>
    <w:rsid w:val="00C53F2F"/>
    <w:rsid w:val="00C60100"/>
    <w:rsid w:val="00C60130"/>
    <w:rsid w:val="00C63371"/>
    <w:rsid w:val="00C63ACA"/>
    <w:rsid w:val="00C65BDF"/>
    <w:rsid w:val="00C7129D"/>
    <w:rsid w:val="00C72E47"/>
    <w:rsid w:val="00C72E73"/>
    <w:rsid w:val="00C74B6D"/>
    <w:rsid w:val="00C74F33"/>
    <w:rsid w:val="00C80246"/>
    <w:rsid w:val="00C82794"/>
    <w:rsid w:val="00C828C0"/>
    <w:rsid w:val="00C832AD"/>
    <w:rsid w:val="00C84497"/>
    <w:rsid w:val="00C84E50"/>
    <w:rsid w:val="00C8666C"/>
    <w:rsid w:val="00C872C0"/>
    <w:rsid w:val="00C90250"/>
    <w:rsid w:val="00C94639"/>
    <w:rsid w:val="00C95005"/>
    <w:rsid w:val="00C9631D"/>
    <w:rsid w:val="00C9721E"/>
    <w:rsid w:val="00C975AB"/>
    <w:rsid w:val="00C97F51"/>
    <w:rsid w:val="00CA063D"/>
    <w:rsid w:val="00CA081D"/>
    <w:rsid w:val="00CA15D4"/>
    <w:rsid w:val="00CA4003"/>
    <w:rsid w:val="00CA6646"/>
    <w:rsid w:val="00CB00EA"/>
    <w:rsid w:val="00CB102D"/>
    <w:rsid w:val="00CB24AD"/>
    <w:rsid w:val="00CB280C"/>
    <w:rsid w:val="00CB31E4"/>
    <w:rsid w:val="00CB7581"/>
    <w:rsid w:val="00CB7824"/>
    <w:rsid w:val="00CC5C81"/>
    <w:rsid w:val="00CD0F1A"/>
    <w:rsid w:val="00CD6F3F"/>
    <w:rsid w:val="00CE0AE0"/>
    <w:rsid w:val="00CE4959"/>
    <w:rsid w:val="00CE4AB5"/>
    <w:rsid w:val="00CE4EC3"/>
    <w:rsid w:val="00CE55D2"/>
    <w:rsid w:val="00CE7A3C"/>
    <w:rsid w:val="00CF17DB"/>
    <w:rsid w:val="00CF187B"/>
    <w:rsid w:val="00CF50D8"/>
    <w:rsid w:val="00CF6B2F"/>
    <w:rsid w:val="00D000FF"/>
    <w:rsid w:val="00D014B6"/>
    <w:rsid w:val="00D03166"/>
    <w:rsid w:val="00D03BB0"/>
    <w:rsid w:val="00D04879"/>
    <w:rsid w:val="00D0697C"/>
    <w:rsid w:val="00D07335"/>
    <w:rsid w:val="00D073E1"/>
    <w:rsid w:val="00D10BDE"/>
    <w:rsid w:val="00D11AF4"/>
    <w:rsid w:val="00D12DCC"/>
    <w:rsid w:val="00D13AFB"/>
    <w:rsid w:val="00D14720"/>
    <w:rsid w:val="00D15616"/>
    <w:rsid w:val="00D15A42"/>
    <w:rsid w:val="00D1703D"/>
    <w:rsid w:val="00D20CFF"/>
    <w:rsid w:val="00D20D9B"/>
    <w:rsid w:val="00D21208"/>
    <w:rsid w:val="00D26C6A"/>
    <w:rsid w:val="00D27122"/>
    <w:rsid w:val="00D31E71"/>
    <w:rsid w:val="00D32A87"/>
    <w:rsid w:val="00D32DF8"/>
    <w:rsid w:val="00D33960"/>
    <w:rsid w:val="00D33D11"/>
    <w:rsid w:val="00D36BB0"/>
    <w:rsid w:val="00D37C37"/>
    <w:rsid w:val="00D400DB"/>
    <w:rsid w:val="00D421A9"/>
    <w:rsid w:val="00D429D3"/>
    <w:rsid w:val="00D42F75"/>
    <w:rsid w:val="00D435D4"/>
    <w:rsid w:val="00D44CE4"/>
    <w:rsid w:val="00D45039"/>
    <w:rsid w:val="00D46830"/>
    <w:rsid w:val="00D50DA6"/>
    <w:rsid w:val="00D50EC6"/>
    <w:rsid w:val="00D52754"/>
    <w:rsid w:val="00D578B0"/>
    <w:rsid w:val="00D6051C"/>
    <w:rsid w:val="00D60B2C"/>
    <w:rsid w:val="00D6103C"/>
    <w:rsid w:val="00D61D7F"/>
    <w:rsid w:val="00D638FD"/>
    <w:rsid w:val="00D64893"/>
    <w:rsid w:val="00D709EE"/>
    <w:rsid w:val="00D71E2A"/>
    <w:rsid w:val="00D749BF"/>
    <w:rsid w:val="00D76601"/>
    <w:rsid w:val="00D777C2"/>
    <w:rsid w:val="00D8009A"/>
    <w:rsid w:val="00D81A50"/>
    <w:rsid w:val="00D81FE8"/>
    <w:rsid w:val="00D82649"/>
    <w:rsid w:val="00D856B0"/>
    <w:rsid w:val="00D85861"/>
    <w:rsid w:val="00D85AAD"/>
    <w:rsid w:val="00D91A73"/>
    <w:rsid w:val="00D92051"/>
    <w:rsid w:val="00D92DC9"/>
    <w:rsid w:val="00D92F70"/>
    <w:rsid w:val="00D93AE5"/>
    <w:rsid w:val="00D946A9"/>
    <w:rsid w:val="00D9477A"/>
    <w:rsid w:val="00D96586"/>
    <w:rsid w:val="00D96A1F"/>
    <w:rsid w:val="00DA02E6"/>
    <w:rsid w:val="00DA1AFC"/>
    <w:rsid w:val="00DA1E24"/>
    <w:rsid w:val="00DA28C1"/>
    <w:rsid w:val="00DA3E4E"/>
    <w:rsid w:val="00DA4203"/>
    <w:rsid w:val="00DA4EC6"/>
    <w:rsid w:val="00DA7CE0"/>
    <w:rsid w:val="00DB2405"/>
    <w:rsid w:val="00DB7945"/>
    <w:rsid w:val="00DC13B3"/>
    <w:rsid w:val="00DC30AA"/>
    <w:rsid w:val="00DC35A6"/>
    <w:rsid w:val="00DC3BC3"/>
    <w:rsid w:val="00DC644E"/>
    <w:rsid w:val="00DC6AA0"/>
    <w:rsid w:val="00DD052A"/>
    <w:rsid w:val="00DD1F50"/>
    <w:rsid w:val="00DD29F6"/>
    <w:rsid w:val="00DD67D8"/>
    <w:rsid w:val="00DD726D"/>
    <w:rsid w:val="00DE0F5A"/>
    <w:rsid w:val="00DE3491"/>
    <w:rsid w:val="00DE4251"/>
    <w:rsid w:val="00DF0C36"/>
    <w:rsid w:val="00DF0F33"/>
    <w:rsid w:val="00DF2726"/>
    <w:rsid w:val="00DF2CFE"/>
    <w:rsid w:val="00DF3250"/>
    <w:rsid w:val="00DF3F52"/>
    <w:rsid w:val="00DF4B0D"/>
    <w:rsid w:val="00DF4E69"/>
    <w:rsid w:val="00DF54C5"/>
    <w:rsid w:val="00DF67F1"/>
    <w:rsid w:val="00DF68DC"/>
    <w:rsid w:val="00E02A24"/>
    <w:rsid w:val="00E0353B"/>
    <w:rsid w:val="00E067DA"/>
    <w:rsid w:val="00E06DB1"/>
    <w:rsid w:val="00E078F6"/>
    <w:rsid w:val="00E11B1F"/>
    <w:rsid w:val="00E17FE6"/>
    <w:rsid w:val="00E202FF"/>
    <w:rsid w:val="00E238AC"/>
    <w:rsid w:val="00E25E52"/>
    <w:rsid w:val="00E306BE"/>
    <w:rsid w:val="00E30C1D"/>
    <w:rsid w:val="00E31DFE"/>
    <w:rsid w:val="00E31FA4"/>
    <w:rsid w:val="00E3374A"/>
    <w:rsid w:val="00E372F0"/>
    <w:rsid w:val="00E3786E"/>
    <w:rsid w:val="00E37E16"/>
    <w:rsid w:val="00E42454"/>
    <w:rsid w:val="00E42DBB"/>
    <w:rsid w:val="00E454AE"/>
    <w:rsid w:val="00E46726"/>
    <w:rsid w:val="00E50D9B"/>
    <w:rsid w:val="00E54C11"/>
    <w:rsid w:val="00E56539"/>
    <w:rsid w:val="00E56D1E"/>
    <w:rsid w:val="00E60016"/>
    <w:rsid w:val="00E60713"/>
    <w:rsid w:val="00E60FAF"/>
    <w:rsid w:val="00E618CB"/>
    <w:rsid w:val="00E6335D"/>
    <w:rsid w:val="00E665F4"/>
    <w:rsid w:val="00E70867"/>
    <w:rsid w:val="00E72047"/>
    <w:rsid w:val="00E72347"/>
    <w:rsid w:val="00E72937"/>
    <w:rsid w:val="00E75DE5"/>
    <w:rsid w:val="00E76D79"/>
    <w:rsid w:val="00E76E82"/>
    <w:rsid w:val="00E82CD5"/>
    <w:rsid w:val="00E83508"/>
    <w:rsid w:val="00E84CE9"/>
    <w:rsid w:val="00E868CC"/>
    <w:rsid w:val="00E86C38"/>
    <w:rsid w:val="00E86E6F"/>
    <w:rsid w:val="00E870BF"/>
    <w:rsid w:val="00E90077"/>
    <w:rsid w:val="00E909B9"/>
    <w:rsid w:val="00E91075"/>
    <w:rsid w:val="00E9363A"/>
    <w:rsid w:val="00E9424C"/>
    <w:rsid w:val="00EA0243"/>
    <w:rsid w:val="00EA0FE1"/>
    <w:rsid w:val="00EA1A95"/>
    <w:rsid w:val="00EA3228"/>
    <w:rsid w:val="00EA3602"/>
    <w:rsid w:val="00EA4AD6"/>
    <w:rsid w:val="00EA5B87"/>
    <w:rsid w:val="00EA643B"/>
    <w:rsid w:val="00EB30E3"/>
    <w:rsid w:val="00EB4092"/>
    <w:rsid w:val="00EB4A30"/>
    <w:rsid w:val="00EB4DEE"/>
    <w:rsid w:val="00EB4E63"/>
    <w:rsid w:val="00EB5C83"/>
    <w:rsid w:val="00EB643D"/>
    <w:rsid w:val="00EB66ED"/>
    <w:rsid w:val="00EB7933"/>
    <w:rsid w:val="00EB79B1"/>
    <w:rsid w:val="00EC01FA"/>
    <w:rsid w:val="00EC2069"/>
    <w:rsid w:val="00EC29AD"/>
    <w:rsid w:val="00EC2AE2"/>
    <w:rsid w:val="00EC2C69"/>
    <w:rsid w:val="00EC62A3"/>
    <w:rsid w:val="00EC7E1D"/>
    <w:rsid w:val="00ED03A5"/>
    <w:rsid w:val="00ED0449"/>
    <w:rsid w:val="00ED1094"/>
    <w:rsid w:val="00ED1F9B"/>
    <w:rsid w:val="00ED2A81"/>
    <w:rsid w:val="00ED61B6"/>
    <w:rsid w:val="00ED71B5"/>
    <w:rsid w:val="00ED7853"/>
    <w:rsid w:val="00EE1B97"/>
    <w:rsid w:val="00EE3455"/>
    <w:rsid w:val="00EE38CD"/>
    <w:rsid w:val="00EE3F3F"/>
    <w:rsid w:val="00EE5009"/>
    <w:rsid w:val="00EE610E"/>
    <w:rsid w:val="00EE68E9"/>
    <w:rsid w:val="00EE698F"/>
    <w:rsid w:val="00EF02AF"/>
    <w:rsid w:val="00EF145B"/>
    <w:rsid w:val="00EF1963"/>
    <w:rsid w:val="00EF23DA"/>
    <w:rsid w:val="00EF70BE"/>
    <w:rsid w:val="00EF7E0F"/>
    <w:rsid w:val="00F01333"/>
    <w:rsid w:val="00F04587"/>
    <w:rsid w:val="00F0616B"/>
    <w:rsid w:val="00F0620E"/>
    <w:rsid w:val="00F0622F"/>
    <w:rsid w:val="00F075AD"/>
    <w:rsid w:val="00F103A3"/>
    <w:rsid w:val="00F121F5"/>
    <w:rsid w:val="00F12ECB"/>
    <w:rsid w:val="00F13F4B"/>
    <w:rsid w:val="00F14764"/>
    <w:rsid w:val="00F20040"/>
    <w:rsid w:val="00F218EA"/>
    <w:rsid w:val="00F219D8"/>
    <w:rsid w:val="00F2210D"/>
    <w:rsid w:val="00F22A27"/>
    <w:rsid w:val="00F312AC"/>
    <w:rsid w:val="00F334C4"/>
    <w:rsid w:val="00F40F39"/>
    <w:rsid w:val="00F410C7"/>
    <w:rsid w:val="00F43FB1"/>
    <w:rsid w:val="00F45335"/>
    <w:rsid w:val="00F47A27"/>
    <w:rsid w:val="00F51CDC"/>
    <w:rsid w:val="00F52A87"/>
    <w:rsid w:val="00F53011"/>
    <w:rsid w:val="00F53D7D"/>
    <w:rsid w:val="00F5423F"/>
    <w:rsid w:val="00F54F3E"/>
    <w:rsid w:val="00F55739"/>
    <w:rsid w:val="00F62C05"/>
    <w:rsid w:val="00F64243"/>
    <w:rsid w:val="00F650E4"/>
    <w:rsid w:val="00F66671"/>
    <w:rsid w:val="00F703BB"/>
    <w:rsid w:val="00F70F1F"/>
    <w:rsid w:val="00F74438"/>
    <w:rsid w:val="00F74B09"/>
    <w:rsid w:val="00F759B6"/>
    <w:rsid w:val="00F7674A"/>
    <w:rsid w:val="00F81014"/>
    <w:rsid w:val="00F83F05"/>
    <w:rsid w:val="00F83F4B"/>
    <w:rsid w:val="00F86089"/>
    <w:rsid w:val="00F86CD0"/>
    <w:rsid w:val="00F86FD1"/>
    <w:rsid w:val="00F905D0"/>
    <w:rsid w:val="00F9747A"/>
    <w:rsid w:val="00FA4551"/>
    <w:rsid w:val="00FB0F93"/>
    <w:rsid w:val="00FB1A8D"/>
    <w:rsid w:val="00FB2E1E"/>
    <w:rsid w:val="00FB4129"/>
    <w:rsid w:val="00FC2164"/>
    <w:rsid w:val="00FC439A"/>
    <w:rsid w:val="00FC4CB7"/>
    <w:rsid w:val="00FC5A45"/>
    <w:rsid w:val="00FC5BB5"/>
    <w:rsid w:val="00FC7194"/>
    <w:rsid w:val="00FD0E51"/>
    <w:rsid w:val="00FD2B5E"/>
    <w:rsid w:val="00FD4D51"/>
    <w:rsid w:val="00FD6684"/>
    <w:rsid w:val="00FD6E4A"/>
    <w:rsid w:val="00FD6F1A"/>
    <w:rsid w:val="00FE00D9"/>
    <w:rsid w:val="00FE0FE0"/>
    <w:rsid w:val="00FE394F"/>
    <w:rsid w:val="00FE39AE"/>
    <w:rsid w:val="00FE51BA"/>
    <w:rsid w:val="00FE6428"/>
    <w:rsid w:val="00FF191E"/>
    <w:rsid w:val="00FF2B3B"/>
    <w:rsid w:val="00FF4419"/>
    <w:rsid w:val="00FF504F"/>
    <w:rsid w:val="00FF6027"/>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22BE0E"/>
  <w15:docId w15:val="{9F6A1941-61F1-4CA7-B1E5-7AD69BA10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2DC"/>
    <w:pPr>
      <w:ind w:firstLine="360"/>
    </w:pPr>
  </w:style>
  <w:style w:type="paragraph" w:styleId="Heading1">
    <w:name w:val="heading 1"/>
    <w:basedOn w:val="Normal"/>
    <w:next w:val="Normal"/>
    <w:link w:val="Heading1Char"/>
    <w:uiPriority w:val="9"/>
    <w:qFormat/>
    <w:rsid w:val="001E3806"/>
    <w:pPr>
      <w:keepNext/>
      <w:keepLines/>
      <w:spacing w:before="240" w:after="240"/>
      <w:ind w:firstLine="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9E1976"/>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B41CCA"/>
    <w:pPr>
      <w:keepNext/>
      <w:keepLines/>
      <w:spacing w:before="40" w:after="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B32E1"/>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5B32E1"/>
    <w:rPr>
      <w:sz w:val="16"/>
      <w:szCs w:val="16"/>
    </w:rPr>
  </w:style>
  <w:style w:type="paragraph" w:styleId="CommentText">
    <w:name w:val="annotation text"/>
    <w:basedOn w:val="Normal"/>
    <w:link w:val="CommentTextChar"/>
    <w:uiPriority w:val="99"/>
    <w:unhideWhenUsed/>
    <w:rsid w:val="005B32E1"/>
    <w:pPr>
      <w:spacing w:line="240" w:lineRule="auto"/>
    </w:pPr>
    <w:rPr>
      <w:sz w:val="20"/>
      <w:szCs w:val="20"/>
    </w:rPr>
  </w:style>
  <w:style w:type="character" w:customStyle="1" w:styleId="CommentTextChar">
    <w:name w:val="Comment Text Char"/>
    <w:basedOn w:val="DefaultParagraphFont"/>
    <w:link w:val="CommentText"/>
    <w:uiPriority w:val="99"/>
    <w:rsid w:val="005B32E1"/>
    <w:rPr>
      <w:sz w:val="20"/>
      <w:szCs w:val="20"/>
    </w:rPr>
  </w:style>
  <w:style w:type="paragraph" w:styleId="BalloonText">
    <w:name w:val="Balloon Text"/>
    <w:basedOn w:val="Normal"/>
    <w:link w:val="BalloonTextChar"/>
    <w:uiPriority w:val="99"/>
    <w:semiHidden/>
    <w:unhideWhenUsed/>
    <w:rsid w:val="005B32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2E1"/>
    <w:rPr>
      <w:rFonts w:ascii="Segoe UI" w:hAnsi="Segoe UI" w:cs="Segoe UI"/>
      <w:sz w:val="18"/>
      <w:szCs w:val="18"/>
    </w:rPr>
  </w:style>
  <w:style w:type="character" w:customStyle="1" w:styleId="Heading1Char">
    <w:name w:val="Heading 1 Char"/>
    <w:basedOn w:val="DefaultParagraphFont"/>
    <w:link w:val="Heading1"/>
    <w:uiPriority w:val="9"/>
    <w:rsid w:val="001E3806"/>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9E1976"/>
    <w:rPr>
      <w:rFonts w:asciiTheme="majorHAnsi" w:eastAsiaTheme="majorEastAsia" w:hAnsiTheme="majorHAnsi" w:cstheme="majorBidi"/>
      <w:b/>
      <w:sz w:val="26"/>
      <w:szCs w:val="26"/>
    </w:rPr>
  </w:style>
  <w:style w:type="paragraph" w:styleId="ListParagraph">
    <w:name w:val="List Paragraph"/>
    <w:basedOn w:val="Normal"/>
    <w:uiPriority w:val="34"/>
    <w:qFormat/>
    <w:rsid w:val="003639A7"/>
    <w:pPr>
      <w:ind w:left="720"/>
      <w:contextualSpacing/>
    </w:pPr>
  </w:style>
  <w:style w:type="character" w:customStyle="1" w:styleId="Heading3Char">
    <w:name w:val="Heading 3 Char"/>
    <w:basedOn w:val="DefaultParagraphFont"/>
    <w:link w:val="Heading3"/>
    <w:uiPriority w:val="9"/>
    <w:rsid w:val="00B41CCA"/>
    <w:rPr>
      <w:rFonts w:asciiTheme="majorHAnsi" w:eastAsiaTheme="majorEastAsia" w:hAnsiTheme="majorHAnsi" w:cstheme="majorBidi"/>
      <w:b/>
      <w:sz w:val="24"/>
      <w:szCs w:val="24"/>
    </w:rPr>
  </w:style>
  <w:style w:type="paragraph" w:styleId="TOC1">
    <w:name w:val="toc 1"/>
    <w:basedOn w:val="Normal"/>
    <w:next w:val="Normal"/>
    <w:autoRedefine/>
    <w:uiPriority w:val="39"/>
    <w:unhideWhenUsed/>
    <w:rsid w:val="002872A8"/>
    <w:pPr>
      <w:tabs>
        <w:tab w:val="right" w:leader="dot" w:pos="9350"/>
      </w:tabs>
      <w:spacing w:after="100"/>
    </w:pPr>
  </w:style>
  <w:style w:type="paragraph" w:styleId="TOC2">
    <w:name w:val="toc 2"/>
    <w:basedOn w:val="Normal"/>
    <w:next w:val="Normal"/>
    <w:autoRedefine/>
    <w:uiPriority w:val="39"/>
    <w:unhideWhenUsed/>
    <w:rsid w:val="00C5008C"/>
    <w:pPr>
      <w:spacing w:after="100"/>
      <w:ind w:left="220"/>
    </w:pPr>
  </w:style>
  <w:style w:type="character" w:styleId="Hyperlink">
    <w:name w:val="Hyperlink"/>
    <w:basedOn w:val="DefaultParagraphFont"/>
    <w:uiPriority w:val="99"/>
    <w:unhideWhenUsed/>
    <w:rsid w:val="00C5008C"/>
    <w:rPr>
      <w:color w:val="0563C1" w:themeColor="hyperlink"/>
      <w:u w:val="single"/>
    </w:rPr>
  </w:style>
  <w:style w:type="paragraph" w:customStyle="1" w:styleId="EndNoteBibliographyTitle">
    <w:name w:val="EndNote Bibliography Title"/>
    <w:basedOn w:val="Normal"/>
    <w:link w:val="EndNoteBibliographyTitleChar"/>
    <w:rsid w:val="00FD0E5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D0E51"/>
    <w:rPr>
      <w:rFonts w:ascii="Calibri" w:hAnsi="Calibri"/>
      <w:noProof/>
    </w:rPr>
  </w:style>
  <w:style w:type="paragraph" w:customStyle="1" w:styleId="EndNoteBibliography">
    <w:name w:val="EndNote Bibliography"/>
    <w:basedOn w:val="Normal"/>
    <w:link w:val="EndNoteBibliographyChar"/>
    <w:rsid w:val="00FD0E51"/>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FD0E51"/>
    <w:rPr>
      <w:rFonts w:ascii="Calibri" w:hAnsi="Calibri"/>
      <w:noProof/>
    </w:rPr>
  </w:style>
  <w:style w:type="paragraph" w:styleId="Caption">
    <w:name w:val="caption"/>
    <w:basedOn w:val="Normal"/>
    <w:next w:val="Normal"/>
    <w:uiPriority w:val="35"/>
    <w:unhideWhenUsed/>
    <w:qFormat/>
    <w:rsid w:val="00354E45"/>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C1D2F"/>
    <w:rPr>
      <w:b/>
      <w:bCs/>
    </w:rPr>
  </w:style>
  <w:style w:type="character" w:customStyle="1" w:styleId="CommentSubjectChar">
    <w:name w:val="Comment Subject Char"/>
    <w:basedOn w:val="CommentTextChar"/>
    <w:link w:val="CommentSubject"/>
    <w:uiPriority w:val="99"/>
    <w:semiHidden/>
    <w:rsid w:val="007C1D2F"/>
    <w:rPr>
      <w:b/>
      <w:bCs/>
      <w:sz w:val="20"/>
      <w:szCs w:val="20"/>
    </w:rPr>
  </w:style>
  <w:style w:type="paragraph" w:styleId="Revision">
    <w:name w:val="Revision"/>
    <w:hidden/>
    <w:uiPriority w:val="99"/>
    <w:semiHidden/>
    <w:rsid w:val="007C1D2F"/>
    <w:pPr>
      <w:spacing w:after="0" w:line="240" w:lineRule="auto"/>
    </w:pPr>
  </w:style>
  <w:style w:type="table" w:styleId="TableGrid">
    <w:name w:val="Table Grid"/>
    <w:basedOn w:val="TableNormal"/>
    <w:uiPriority w:val="39"/>
    <w:rsid w:val="001E3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3219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19F0"/>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8652DC"/>
    <w:pPr>
      <w:spacing w:after="0"/>
      <w:outlineLvl w:val="9"/>
    </w:pPr>
    <w:rPr>
      <w:b w:val="0"/>
      <w:color w:val="2E74B5" w:themeColor="accent1" w:themeShade="BF"/>
    </w:rPr>
  </w:style>
  <w:style w:type="paragraph" w:styleId="TableofFigures">
    <w:name w:val="table of figures"/>
    <w:basedOn w:val="Normal"/>
    <w:next w:val="Normal"/>
    <w:uiPriority w:val="99"/>
    <w:unhideWhenUsed/>
    <w:rsid w:val="009A3137"/>
    <w:pPr>
      <w:spacing w:after="0"/>
    </w:pPr>
  </w:style>
  <w:style w:type="character" w:styleId="FollowedHyperlink">
    <w:name w:val="FollowedHyperlink"/>
    <w:basedOn w:val="DefaultParagraphFont"/>
    <w:uiPriority w:val="99"/>
    <w:semiHidden/>
    <w:unhideWhenUsed/>
    <w:rsid w:val="00266BD5"/>
    <w:rPr>
      <w:color w:val="954F72" w:themeColor="followedHyperlink"/>
      <w:u w:val="single"/>
    </w:rPr>
  </w:style>
  <w:style w:type="paragraph" w:styleId="Header">
    <w:name w:val="header"/>
    <w:basedOn w:val="Normal"/>
    <w:link w:val="HeaderChar"/>
    <w:uiPriority w:val="99"/>
    <w:unhideWhenUsed/>
    <w:rsid w:val="00727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90E"/>
  </w:style>
  <w:style w:type="paragraph" w:styleId="Footer">
    <w:name w:val="footer"/>
    <w:basedOn w:val="Normal"/>
    <w:link w:val="FooterChar"/>
    <w:uiPriority w:val="99"/>
    <w:unhideWhenUsed/>
    <w:rsid w:val="00727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790E"/>
  </w:style>
  <w:style w:type="table" w:customStyle="1" w:styleId="TableGrid2">
    <w:name w:val="Table Grid2"/>
    <w:basedOn w:val="TableNormal"/>
    <w:next w:val="TableGrid"/>
    <w:uiPriority w:val="39"/>
    <w:rsid w:val="009675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C9721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C9721E"/>
    <w:rPr>
      <w:rFonts w:ascii="Lucida Grande" w:hAnsi="Lucida Grande" w:cs="Lucida Grande"/>
      <w:sz w:val="24"/>
      <w:szCs w:val="24"/>
    </w:rPr>
  </w:style>
  <w:style w:type="paragraph" w:styleId="FootnoteText">
    <w:name w:val="footnote text"/>
    <w:basedOn w:val="Normal"/>
    <w:link w:val="FootnoteTextChar"/>
    <w:uiPriority w:val="99"/>
    <w:unhideWhenUsed/>
    <w:rsid w:val="007113E8"/>
    <w:pPr>
      <w:spacing w:after="0" w:line="240" w:lineRule="auto"/>
      <w:ind w:firstLine="0"/>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0119D3"/>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0119D3"/>
    <w:rPr>
      <w:vertAlign w:val="superscript"/>
    </w:rPr>
  </w:style>
  <w:style w:type="character" w:customStyle="1" w:styleId="apple-converted-space">
    <w:name w:val="apple-converted-space"/>
    <w:basedOn w:val="DefaultParagraphFont"/>
    <w:rsid w:val="00425BCD"/>
  </w:style>
  <w:style w:type="character" w:styleId="LineNumber">
    <w:name w:val="line number"/>
    <w:basedOn w:val="DefaultParagraphFont"/>
    <w:uiPriority w:val="99"/>
    <w:semiHidden/>
    <w:unhideWhenUsed/>
    <w:rsid w:val="001F48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213846">
      <w:bodyDiv w:val="1"/>
      <w:marLeft w:val="0"/>
      <w:marRight w:val="0"/>
      <w:marTop w:val="0"/>
      <w:marBottom w:val="0"/>
      <w:divBdr>
        <w:top w:val="none" w:sz="0" w:space="0" w:color="auto"/>
        <w:left w:val="none" w:sz="0" w:space="0" w:color="auto"/>
        <w:bottom w:val="none" w:sz="0" w:space="0" w:color="auto"/>
        <w:right w:val="none" w:sz="0" w:space="0" w:color="auto"/>
      </w:divBdr>
    </w:div>
    <w:div w:id="363755927">
      <w:bodyDiv w:val="1"/>
      <w:marLeft w:val="0"/>
      <w:marRight w:val="0"/>
      <w:marTop w:val="0"/>
      <w:marBottom w:val="0"/>
      <w:divBdr>
        <w:top w:val="none" w:sz="0" w:space="0" w:color="auto"/>
        <w:left w:val="none" w:sz="0" w:space="0" w:color="auto"/>
        <w:bottom w:val="none" w:sz="0" w:space="0" w:color="auto"/>
        <w:right w:val="none" w:sz="0" w:space="0" w:color="auto"/>
      </w:divBdr>
    </w:div>
    <w:div w:id="417101694">
      <w:bodyDiv w:val="1"/>
      <w:marLeft w:val="0"/>
      <w:marRight w:val="0"/>
      <w:marTop w:val="0"/>
      <w:marBottom w:val="0"/>
      <w:divBdr>
        <w:top w:val="none" w:sz="0" w:space="0" w:color="auto"/>
        <w:left w:val="none" w:sz="0" w:space="0" w:color="auto"/>
        <w:bottom w:val="none" w:sz="0" w:space="0" w:color="auto"/>
        <w:right w:val="none" w:sz="0" w:space="0" w:color="auto"/>
      </w:divBdr>
    </w:div>
    <w:div w:id="492307163">
      <w:bodyDiv w:val="1"/>
      <w:marLeft w:val="0"/>
      <w:marRight w:val="0"/>
      <w:marTop w:val="0"/>
      <w:marBottom w:val="0"/>
      <w:divBdr>
        <w:top w:val="none" w:sz="0" w:space="0" w:color="auto"/>
        <w:left w:val="none" w:sz="0" w:space="0" w:color="auto"/>
        <w:bottom w:val="none" w:sz="0" w:space="0" w:color="auto"/>
        <w:right w:val="none" w:sz="0" w:space="0" w:color="auto"/>
      </w:divBdr>
      <w:divsChild>
        <w:div w:id="1360007890">
          <w:marLeft w:val="360"/>
          <w:marRight w:val="0"/>
          <w:marTop w:val="240"/>
          <w:marBottom w:val="0"/>
          <w:divBdr>
            <w:top w:val="none" w:sz="0" w:space="0" w:color="auto"/>
            <w:left w:val="none" w:sz="0" w:space="0" w:color="auto"/>
            <w:bottom w:val="none" w:sz="0" w:space="0" w:color="auto"/>
            <w:right w:val="none" w:sz="0" w:space="0" w:color="auto"/>
          </w:divBdr>
        </w:div>
      </w:divsChild>
    </w:div>
    <w:div w:id="644554398">
      <w:bodyDiv w:val="1"/>
      <w:marLeft w:val="0"/>
      <w:marRight w:val="0"/>
      <w:marTop w:val="0"/>
      <w:marBottom w:val="0"/>
      <w:divBdr>
        <w:top w:val="none" w:sz="0" w:space="0" w:color="auto"/>
        <w:left w:val="none" w:sz="0" w:space="0" w:color="auto"/>
        <w:bottom w:val="none" w:sz="0" w:space="0" w:color="auto"/>
        <w:right w:val="none" w:sz="0" w:space="0" w:color="auto"/>
      </w:divBdr>
    </w:div>
    <w:div w:id="748313290">
      <w:bodyDiv w:val="1"/>
      <w:marLeft w:val="0"/>
      <w:marRight w:val="0"/>
      <w:marTop w:val="0"/>
      <w:marBottom w:val="0"/>
      <w:divBdr>
        <w:top w:val="none" w:sz="0" w:space="0" w:color="auto"/>
        <w:left w:val="none" w:sz="0" w:space="0" w:color="auto"/>
        <w:bottom w:val="none" w:sz="0" w:space="0" w:color="auto"/>
        <w:right w:val="none" w:sz="0" w:space="0" w:color="auto"/>
      </w:divBdr>
    </w:div>
    <w:div w:id="757478387">
      <w:bodyDiv w:val="1"/>
      <w:marLeft w:val="0"/>
      <w:marRight w:val="0"/>
      <w:marTop w:val="0"/>
      <w:marBottom w:val="0"/>
      <w:divBdr>
        <w:top w:val="none" w:sz="0" w:space="0" w:color="auto"/>
        <w:left w:val="none" w:sz="0" w:space="0" w:color="auto"/>
        <w:bottom w:val="none" w:sz="0" w:space="0" w:color="auto"/>
        <w:right w:val="none" w:sz="0" w:space="0" w:color="auto"/>
      </w:divBdr>
    </w:div>
    <w:div w:id="808981069">
      <w:bodyDiv w:val="1"/>
      <w:marLeft w:val="0"/>
      <w:marRight w:val="0"/>
      <w:marTop w:val="0"/>
      <w:marBottom w:val="0"/>
      <w:divBdr>
        <w:top w:val="none" w:sz="0" w:space="0" w:color="auto"/>
        <w:left w:val="none" w:sz="0" w:space="0" w:color="auto"/>
        <w:bottom w:val="none" w:sz="0" w:space="0" w:color="auto"/>
        <w:right w:val="none" w:sz="0" w:space="0" w:color="auto"/>
      </w:divBdr>
    </w:div>
    <w:div w:id="840046602">
      <w:bodyDiv w:val="1"/>
      <w:marLeft w:val="0"/>
      <w:marRight w:val="0"/>
      <w:marTop w:val="0"/>
      <w:marBottom w:val="0"/>
      <w:divBdr>
        <w:top w:val="none" w:sz="0" w:space="0" w:color="auto"/>
        <w:left w:val="none" w:sz="0" w:space="0" w:color="auto"/>
        <w:bottom w:val="none" w:sz="0" w:space="0" w:color="auto"/>
        <w:right w:val="none" w:sz="0" w:space="0" w:color="auto"/>
      </w:divBdr>
    </w:div>
    <w:div w:id="1093815937">
      <w:bodyDiv w:val="1"/>
      <w:marLeft w:val="0"/>
      <w:marRight w:val="0"/>
      <w:marTop w:val="0"/>
      <w:marBottom w:val="0"/>
      <w:divBdr>
        <w:top w:val="none" w:sz="0" w:space="0" w:color="auto"/>
        <w:left w:val="none" w:sz="0" w:space="0" w:color="auto"/>
        <w:bottom w:val="none" w:sz="0" w:space="0" w:color="auto"/>
        <w:right w:val="none" w:sz="0" w:space="0" w:color="auto"/>
      </w:divBdr>
      <w:divsChild>
        <w:div w:id="1821071902">
          <w:marLeft w:val="0"/>
          <w:marRight w:val="0"/>
          <w:marTop w:val="0"/>
          <w:marBottom w:val="0"/>
          <w:divBdr>
            <w:top w:val="none" w:sz="0" w:space="0" w:color="auto"/>
            <w:left w:val="none" w:sz="0" w:space="0" w:color="auto"/>
            <w:bottom w:val="none" w:sz="0" w:space="0" w:color="auto"/>
            <w:right w:val="none" w:sz="0" w:space="0" w:color="auto"/>
          </w:divBdr>
        </w:div>
        <w:div w:id="1315135841">
          <w:marLeft w:val="0"/>
          <w:marRight w:val="0"/>
          <w:marTop w:val="0"/>
          <w:marBottom w:val="0"/>
          <w:divBdr>
            <w:top w:val="none" w:sz="0" w:space="0" w:color="auto"/>
            <w:left w:val="none" w:sz="0" w:space="0" w:color="auto"/>
            <w:bottom w:val="none" w:sz="0" w:space="0" w:color="auto"/>
            <w:right w:val="none" w:sz="0" w:space="0" w:color="auto"/>
          </w:divBdr>
        </w:div>
        <w:div w:id="1893232229">
          <w:marLeft w:val="0"/>
          <w:marRight w:val="0"/>
          <w:marTop w:val="0"/>
          <w:marBottom w:val="0"/>
          <w:divBdr>
            <w:top w:val="none" w:sz="0" w:space="0" w:color="auto"/>
            <w:left w:val="none" w:sz="0" w:space="0" w:color="auto"/>
            <w:bottom w:val="none" w:sz="0" w:space="0" w:color="auto"/>
            <w:right w:val="none" w:sz="0" w:space="0" w:color="auto"/>
          </w:divBdr>
        </w:div>
      </w:divsChild>
    </w:div>
    <w:div w:id="1154949044">
      <w:bodyDiv w:val="1"/>
      <w:marLeft w:val="0"/>
      <w:marRight w:val="0"/>
      <w:marTop w:val="0"/>
      <w:marBottom w:val="0"/>
      <w:divBdr>
        <w:top w:val="none" w:sz="0" w:space="0" w:color="auto"/>
        <w:left w:val="none" w:sz="0" w:space="0" w:color="auto"/>
        <w:bottom w:val="none" w:sz="0" w:space="0" w:color="auto"/>
        <w:right w:val="none" w:sz="0" w:space="0" w:color="auto"/>
      </w:divBdr>
    </w:div>
    <w:div w:id="1169368193">
      <w:bodyDiv w:val="1"/>
      <w:marLeft w:val="0"/>
      <w:marRight w:val="0"/>
      <w:marTop w:val="0"/>
      <w:marBottom w:val="0"/>
      <w:divBdr>
        <w:top w:val="none" w:sz="0" w:space="0" w:color="auto"/>
        <w:left w:val="none" w:sz="0" w:space="0" w:color="auto"/>
        <w:bottom w:val="none" w:sz="0" w:space="0" w:color="auto"/>
        <w:right w:val="none" w:sz="0" w:space="0" w:color="auto"/>
      </w:divBdr>
      <w:divsChild>
        <w:div w:id="2023436080">
          <w:marLeft w:val="374"/>
          <w:marRight w:val="0"/>
          <w:marTop w:val="240"/>
          <w:marBottom w:val="0"/>
          <w:divBdr>
            <w:top w:val="none" w:sz="0" w:space="0" w:color="auto"/>
            <w:left w:val="none" w:sz="0" w:space="0" w:color="auto"/>
            <w:bottom w:val="none" w:sz="0" w:space="0" w:color="auto"/>
            <w:right w:val="none" w:sz="0" w:space="0" w:color="auto"/>
          </w:divBdr>
        </w:div>
        <w:div w:id="166290431">
          <w:marLeft w:val="374"/>
          <w:marRight w:val="0"/>
          <w:marTop w:val="240"/>
          <w:marBottom w:val="0"/>
          <w:divBdr>
            <w:top w:val="none" w:sz="0" w:space="0" w:color="auto"/>
            <w:left w:val="none" w:sz="0" w:space="0" w:color="auto"/>
            <w:bottom w:val="none" w:sz="0" w:space="0" w:color="auto"/>
            <w:right w:val="none" w:sz="0" w:space="0" w:color="auto"/>
          </w:divBdr>
        </w:div>
      </w:divsChild>
    </w:div>
    <w:div w:id="1236476825">
      <w:bodyDiv w:val="1"/>
      <w:marLeft w:val="0"/>
      <w:marRight w:val="0"/>
      <w:marTop w:val="0"/>
      <w:marBottom w:val="0"/>
      <w:divBdr>
        <w:top w:val="none" w:sz="0" w:space="0" w:color="auto"/>
        <w:left w:val="none" w:sz="0" w:space="0" w:color="auto"/>
        <w:bottom w:val="none" w:sz="0" w:space="0" w:color="auto"/>
        <w:right w:val="none" w:sz="0" w:space="0" w:color="auto"/>
      </w:divBdr>
    </w:div>
    <w:div w:id="1262033747">
      <w:bodyDiv w:val="1"/>
      <w:marLeft w:val="0"/>
      <w:marRight w:val="0"/>
      <w:marTop w:val="0"/>
      <w:marBottom w:val="0"/>
      <w:divBdr>
        <w:top w:val="none" w:sz="0" w:space="0" w:color="auto"/>
        <w:left w:val="none" w:sz="0" w:space="0" w:color="auto"/>
        <w:bottom w:val="none" w:sz="0" w:space="0" w:color="auto"/>
        <w:right w:val="none" w:sz="0" w:space="0" w:color="auto"/>
      </w:divBdr>
      <w:divsChild>
        <w:div w:id="1970240508">
          <w:marLeft w:val="274"/>
          <w:marRight w:val="0"/>
          <w:marTop w:val="86"/>
          <w:marBottom w:val="0"/>
          <w:divBdr>
            <w:top w:val="none" w:sz="0" w:space="0" w:color="auto"/>
            <w:left w:val="none" w:sz="0" w:space="0" w:color="auto"/>
            <w:bottom w:val="none" w:sz="0" w:space="0" w:color="auto"/>
            <w:right w:val="none" w:sz="0" w:space="0" w:color="auto"/>
          </w:divBdr>
        </w:div>
        <w:div w:id="1985085755">
          <w:marLeft w:val="274"/>
          <w:marRight w:val="0"/>
          <w:marTop w:val="86"/>
          <w:marBottom w:val="0"/>
          <w:divBdr>
            <w:top w:val="none" w:sz="0" w:space="0" w:color="auto"/>
            <w:left w:val="none" w:sz="0" w:space="0" w:color="auto"/>
            <w:bottom w:val="none" w:sz="0" w:space="0" w:color="auto"/>
            <w:right w:val="none" w:sz="0" w:space="0" w:color="auto"/>
          </w:divBdr>
        </w:div>
      </w:divsChild>
    </w:div>
    <w:div w:id="1295256429">
      <w:bodyDiv w:val="1"/>
      <w:marLeft w:val="0"/>
      <w:marRight w:val="0"/>
      <w:marTop w:val="0"/>
      <w:marBottom w:val="0"/>
      <w:divBdr>
        <w:top w:val="none" w:sz="0" w:space="0" w:color="auto"/>
        <w:left w:val="none" w:sz="0" w:space="0" w:color="auto"/>
        <w:bottom w:val="none" w:sz="0" w:space="0" w:color="auto"/>
        <w:right w:val="none" w:sz="0" w:space="0" w:color="auto"/>
      </w:divBdr>
      <w:divsChild>
        <w:div w:id="185675177">
          <w:marLeft w:val="360"/>
          <w:marRight w:val="0"/>
          <w:marTop w:val="240"/>
          <w:marBottom w:val="0"/>
          <w:divBdr>
            <w:top w:val="none" w:sz="0" w:space="0" w:color="auto"/>
            <w:left w:val="none" w:sz="0" w:space="0" w:color="auto"/>
            <w:bottom w:val="none" w:sz="0" w:space="0" w:color="auto"/>
            <w:right w:val="none" w:sz="0" w:space="0" w:color="auto"/>
          </w:divBdr>
        </w:div>
      </w:divsChild>
    </w:div>
    <w:div w:id="1648631547">
      <w:bodyDiv w:val="1"/>
      <w:marLeft w:val="0"/>
      <w:marRight w:val="0"/>
      <w:marTop w:val="0"/>
      <w:marBottom w:val="0"/>
      <w:divBdr>
        <w:top w:val="none" w:sz="0" w:space="0" w:color="auto"/>
        <w:left w:val="none" w:sz="0" w:space="0" w:color="auto"/>
        <w:bottom w:val="none" w:sz="0" w:space="0" w:color="auto"/>
        <w:right w:val="none" w:sz="0" w:space="0" w:color="auto"/>
      </w:divBdr>
    </w:div>
    <w:div w:id="1771580030">
      <w:bodyDiv w:val="1"/>
      <w:marLeft w:val="0"/>
      <w:marRight w:val="0"/>
      <w:marTop w:val="0"/>
      <w:marBottom w:val="0"/>
      <w:divBdr>
        <w:top w:val="none" w:sz="0" w:space="0" w:color="auto"/>
        <w:left w:val="none" w:sz="0" w:space="0" w:color="auto"/>
        <w:bottom w:val="none" w:sz="0" w:space="0" w:color="auto"/>
        <w:right w:val="none" w:sz="0" w:space="0" w:color="auto"/>
      </w:divBdr>
      <w:divsChild>
        <w:div w:id="2090492707">
          <w:marLeft w:val="0"/>
          <w:marRight w:val="0"/>
          <w:marTop w:val="96"/>
          <w:marBottom w:val="240"/>
          <w:divBdr>
            <w:top w:val="none" w:sz="0" w:space="0" w:color="auto"/>
            <w:left w:val="none" w:sz="0" w:space="0" w:color="auto"/>
            <w:bottom w:val="none" w:sz="0" w:space="0" w:color="auto"/>
            <w:right w:val="none" w:sz="0" w:space="0" w:color="auto"/>
          </w:divBdr>
        </w:div>
      </w:divsChild>
    </w:div>
    <w:div w:id="1876118447">
      <w:bodyDiv w:val="1"/>
      <w:marLeft w:val="0"/>
      <w:marRight w:val="0"/>
      <w:marTop w:val="0"/>
      <w:marBottom w:val="0"/>
      <w:divBdr>
        <w:top w:val="none" w:sz="0" w:space="0" w:color="auto"/>
        <w:left w:val="none" w:sz="0" w:space="0" w:color="auto"/>
        <w:bottom w:val="none" w:sz="0" w:space="0" w:color="auto"/>
        <w:right w:val="none" w:sz="0" w:space="0" w:color="auto"/>
      </w:divBdr>
    </w:div>
    <w:div w:id="1919436121">
      <w:bodyDiv w:val="1"/>
      <w:marLeft w:val="0"/>
      <w:marRight w:val="0"/>
      <w:marTop w:val="0"/>
      <w:marBottom w:val="0"/>
      <w:divBdr>
        <w:top w:val="none" w:sz="0" w:space="0" w:color="auto"/>
        <w:left w:val="none" w:sz="0" w:space="0" w:color="auto"/>
        <w:bottom w:val="none" w:sz="0" w:space="0" w:color="auto"/>
        <w:right w:val="none" w:sz="0" w:space="0" w:color="auto"/>
      </w:divBdr>
    </w:div>
    <w:div w:id="1938519267">
      <w:bodyDiv w:val="1"/>
      <w:marLeft w:val="0"/>
      <w:marRight w:val="0"/>
      <w:marTop w:val="0"/>
      <w:marBottom w:val="0"/>
      <w:divBdr>
        <w:top w:val="none" w:sz="0" w:space="0" w:color="auto"/>
        <w:left w:val="none" w:sz="0" w:space="0" w:color="auto"/>
        <w:bottom w:val="none" w:sz="0" w:space="0" w:color="auto"/>
        <w:right w:val="none" w:sz="0" w:space="0" w:color="auto"/>
      </w:divBdr>
    </w:div>
    <w:div w:id="2111974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1016/j.marpol.2012.05.01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ature.com/climate/2009/0911/full/climate.2009.110.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reefresilience.org/coral-reefs/management-strategies/" TargetMode="Externa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berkshirepublishing.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93219E-A430-46D4-8E31-715201057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2900</Words>
  <Characters>130534</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Tetra Tech</Company>
  <LinksUpToDate>false</LinksUpToDate>
  <CharactersWithSpaces>153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urtney, Kitty</dc:creator>
  <cp:lastModifiedBy>West, Jordan</cp:lastModifiedBy>
  <cp:revision>2</cp:revision>
  <cp:lastPrinted>2016-08-29T19:16:00Z</cp:lastPrinted>
  <dcterms:created xsi:type="dcterms:W3CDTF">2016-10-20T13:17:00Z</dcterms:created>
  <dcterms:modified xsi:type="dcterms:W3CDTF">2016-10-20T13:17:00Z</dcterms:modified>
</cp:coreProperties>
</file>